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10E147" w14:textId="77777777" w:rsidR="005244A7" w:rsidRPr="008E51C1" w:rsidRDefault="005244A7" w:rsidP="00951642">
      <w:pPr>
        <w:snapToGrid w:val="0"/>
        <w:spacing w:after="0" w:line="360" w:lineRule="auto"/>
        <w:jc w:val="both"/>
        <w:rPr>
          <w:rFonts w:ascii="Book Antiqua" w:eastAsia="宋体" w:hAnsi="Book Antiqua"/>
          <w:b/>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r w:rsidRPr="008E51C1">
        <w:rPr>
          <w:rFonts w:ascii="Book Antiqua" w:eastAsia="宋体" w:hAnsi="Book Antiqua"/>
          <w:b/>
          <w:sz w:val="24"/>
          <w:szCs w:val="24"/>
          <w:lang w:val="en-US" w:eastAsia="zh-CN"/>
        </w:rPr>
        <w:t xml:space="preserve">Name of </w:t>
      </w:r>
      <w:r w:rsidRPr="008E51C1">
        <w:rPr>
          <w:rFonts w:ascii="Book Antiqua" w:eastAsia="宋体" w:hAnsi="Book Antiqua"/>
          <w:b/>
          <w:caps/>
          <w:sz w:val="24"/>
          <w:szCs w:val="24"/>
          <w:lang w:val="en-US" w:eastAsia="zh-CN"/>
        </w:rPr>
        <w:t>j</w:t>
      </w:r>
      <w:r w:rsidRPr="008E51C1">
        <w:rPr>
          <w:rFonts w:ascii="Book Antiqua" w:eastAsia="宋体" w:hAnsi="Book Antiqua"/>
          <w:b/>
          <w:sz w:val="24"/>
          <w:szCs w:val="24"/>
          <w:lang w:val="en-US" w:eastAsia="zh-CN"/>
        </w:rPr>
        <w:t xml:space="preserve">ournal: </w:t>
      </w:r>
      <w:bookmarkStart w:id="8" w:name="OLE_LINK719"/>
      <w:bookmarkStart w:id="9" w:name="OLE_LINK718"/>
      <w:r w:rsidRPr="008E51C1">
        <w:rPr>
          <w:rFonts w:ascii="Book Antiqua" w:eastAsia="宋体" w:hAnsi="Book Antiqua"/>
          <w:b/>
          <w:i/>
          <w:sz w:val="24"/>
          <w:szCs w:val="24"/>
          <w:lang w:val="en-US" w:eastAsia="zh-CN"/>
        </w:rPr>
        <w:t>World Journal of Gastroenterology</w:t>
      </w:r>
      <w:bookmarkEnd w:id="8"/>
      <w:bookmarkEnd w:id="9"/>
    </w:p>
    <w:p w14:paraId="739F05F4" w14:textId="77777777" w:rsidR="005244A7" w:rsidRPr="008E51C1" w:rsidRDefault="005244A7" w:rsidP="00951642">
      <w:pPr>
        <w:snapToGrid w:val="0"/>
        <w:spacing w:after="0" w:line="360" w:lineRule="auto"/>
        <w:jc w:val="both"/>
        <w:rPr>
          <w:rFonts w:ascii="Book Antiqua" w:eastAsia="宋体" w:hAnsi="Book Antiqua"/>
          <w:b/>
          <w:i/>
          <w:sz w:val="24"/>
          <w:szCs w:val="24"/>
          <w:lang w:val="en-US" w:eastAsia="zh-CN"/>
        </w:rPr>
      </w:pPr>
      <w:bookmarkStart w:id="10" w:name="OLE_LINK768"/>
      <w:bookmarkStart w:id="11" w:name="OLE_LINK661"/>
      <w:bookmarkStart w:id="12" w:name="OLE_LINK486"/>
      <w:bookmarkStart w:id="13" w:name="OLE_LINK485"/>
      <w:bookmarkStart w:id="14" w:name="OLE_LINK515"/>
      <w:bookmarkStart w:id="15" w:name="OLE_LINK514"/>
      <w:r w:rsidRPr="008E51C1">
        <w:rPr>
          <w:rFonts w:ascii="Book Antiqua" w:eastAsia="宋体" w:hAnsi="Book Antiqua"/>
          <w:b/>
          <w:sz w:val="24"/>
          <w:szCs w:val="24"/>
          <w:lang w:val="pl-PL" w:eastAsia="zh-CN"/>
        </w:rPr>
        <w:t>ESPS Manuscript NO:</w:t>
      </w:r>
      <w:bookmarkEnd w:id="10"/>
      <w:bookmarkEnd w:id="11"/>
      <w:bookmarkEnd w:id="12"/>
      <w:bookmarkEnd w:id="13"/>
      <w:r w:rsidRPr="008E51C1">
        <w:rPr>
          <w:rFonts w:ascii="Book Antiqua" w:eastAsia="宋体" w:hAnsi="Book Antiqua"/>
          <w:b/>
          <w:sz w:val="24"/>
          <w:szCs w:val="24"/>
          <w:lang w:val="pl-PL" w:eastAsia="zh-CN"/>
        </w:rPr>
        <w:t xml:space="preserve"> </w:t>
      </w:r>
      <w:r w:rsidRPr="008E51C1">
        <w:rPr>
          <w:rFonts w:ascii="Book Antiqua" w:hAnsi="Book Antiqua"/>
          <w:b/>
          <w:sz w:val="24"/>
          <w:szCs w:val="24"/>
          <w:lang w:val="en-GB"/>
        </w:rPr>
        <w:t>30462</w:t>
      </w:r>
    </w:p>
    <w:bookmarkEnd w:id="14"/>
    <w:bookmarkEnd w:id="15"/>
    <w:p w14:paraId="36B46571" w14:textId="77777777" w:rsidR="005244A7" w:rsidRPr="008E51C1" w:rsidRDefault="005244A7" w:rsidP="00951642">
      <w:pPr>
        <w:snapToGrid w:val="0"/>
        <w:spacing w:after="0" w:line="360" w:lineRule="auto"/>
        <w:jc w:val="both"/>
        <w:rPr>
          <w:rFonts w:ascii="Book Antiqua" w:hAnsi="Book Antiqua"/>
          <w:b/>
          <w:sz w:val="24"/>
          <w:szCs w:val="24"/>
          <w:lang w:val="it-IT" w:eastAsia="zh-CN"/>
        </w:rPr>
      </w:pPr>
      <w:r w:rsidRPr="008E51C1">
        <w:rPr>
          <w:rFonts w:ascii="Book Antiqua" w:hAnsi="Book Antiqua"/>
          <w:b/>
          <w:sz w:val="24"/>
          <w:szCs w:val="24"/>
          <w:lang w:val="it-IT"/>
        </w:rPr>
        <w:t xml:space="preserve">Manuscript </w:t>
      </w:r>
      <w:r w:rsidRPr="008E51C1">
        <w:rPr>
          <w:rFonts w:ascii="Book Antiqua" w:hAnsi="Book Antiqua"/>
          <w:b/>
          <w:caps/>
          <w:sz w:val="24"/>
          <w:szCs w:val="24"/>
          <w:lang w:val="en-GB"/>
        </w:rPr>
        <w:t>t</w:t>
      </w:r>
      <w:r w:rsidRPr="008E51C1">
        <w:rPr>
          <w:rFonts w:ascii="Book Antiqua" w:hAnsi="Book Antiqua"/>
          <w:b/>
          <w:sz w:val="24"/>
          <w:szCs w:val="24"/>
          <w:lang w:val="it-IT"/>
        </w:rPr>
        <w:t>ype:</w:t>
      </w:r>
      <w:bookmarkEnd w:id="0"/>
      <w:bookmarkEnd w:id="1"/>
      <w:bookmarkEnd w:id="2"/>
      <w:bookmarkEnd w:id="3"/>
      <w:bookmarkEnd w:id="4"/>
      <w:bookmarkEnd w:id="5"/>
      <w:bookmarkEnd w:id="6"/>
      <w:bookmarkEnd w:id="7"/>
      <w:r w:rsidRPr="008E51C1">
        <w:rPr>
          <w:rFonts w:ascii="Book Antiqua" w:hAnsi="Book Antiqua"/>
          <w:b/>
          <w:sz w:val="24"/>
          <w:szCs w:val="24"/>
          <w:lang w:val="it-IT" w:eastAsia="zh-CN"/>
        </w:rPr>
        <w:t xml:space="preserve"> </w:t>
      </w:r>
      <w:r w:rsidR="00951642" w:rsidRPr="008E51C1">
        <w:rPr>
          <w:rFonts w:ascii="Book Antiqua" w:hAnsi="Book Antiqua"/>
          <w:b/>
          <w:caps/>
          <w:sz w:val="24"/>
          <w:szCs w:val="24"/>
          <w:lang w:val="it-IT" w:eastAsia="zh-CN"/>
        </w:rPr>
        <w:t xml:space="preserve">Systematic </w:t>
      </w:r>
      <w:r w:rsidRPr="008E51C1">
        <w:rPr>
          <w:rFonts w:ascii="Book Antiqua" w:hAnsi="Book Antiqua"/>
          <w:b/>
          <w:caps/>
          <w:sz w:val="24"/>
          <w:szCs w:val="24"/>
          <w:lang w:val="it-IT" w:eastAsia="zh-CN"/>
        </w:rPr>
        <w:t>Review</w:t>
      </w:r>
      <w:r w:rsidR="00951642" w:rsidRPr="008E51C1">
        <w:rPr>
          <w:rFonts w:ascii="Book Antiqua" w:hAnsi="Book Antiqua"/>
          <w:b/>
          <w:caps/>
          <w:sz w:val="24"/>
          <w:szCs w:val="24"/>
          <w:lang w:val="it-IT" w:eastAsia="zh-CN"/>
        </w:rPr>
        <w:t>s</w:t>
      </w:r>
    </w:p>
    <w:p w14:paraId="41A46702" w14:textId="77777777" w:rsidR="005244A7" w:rsidRPr="008E51C1" w:rsidRDefault="005244A7" w:rsidP="00951642">
      <w:pPr>
        <w:snapToGrid w:val="0"/>
        <w:spacing w:after="0" w:line="360" w:lineRule="auto"/>
        <w:jc w:val="both"/>
        <w:rPr>
          <w:rFonts w:ascii="Book Antiqua" w:hAnsi="Book Antiqua"/>
          <w:b/>
          <w:sz w:val="24"/>
          <w:szCs w:val="24"/>
          <w:lang w:val="en-GB"/>
        </w:rPr>
      </w:pPr>
    </w:p>
    <w:p w14:paraId="5B109217" w14:textId="77777777" w:rsidR="005244A7" w:rsidRPr="008E51C1" w:rsidRDefault="005244A7" w:rsidP="00951642">
      <w:pPr>
        <w:snapToGrid w:val="0"/>
        <w:spacing w:after="0" w:line="360" w:lineRule="auto"/>
        <w:jc w:val="both"/>
        <w:rPr>
          <w:rFonts w:ascii="Book Antiqua" w:hAnsi="Book Antiqua"/>
          <w:b/>
          <w:sz w:val="24"/>
          <w:szCs w:val="24"/>
          <w:lang w:val="en-GB"/>
        </w:rPr>
      </w:pPr>
      <w:r w:rsidRPr="008E51C1">
        <w:rPr>
          <w:rFonts w:ascii="Book Antiqua" w:hAnsi="Book Antiqua"/>
          <w:b/>
          <w:sz w:val="24"/>
          <w:szCs w:val="24"/>
          <w:lang w:val="en-GB"/>
        </w:rPr>
        <w:t xml:space="preserve">Diabetes mellitus, insulin resistance and hepatitis C virus infection: </w:t>
      </w:r>
      <w:r w:rsidRPr="008E51C1">
        <w:rPr>
          <w:rFonts w:ascii="Book Antiqua" w:hAnsi="Book Antiqua"/>
          <w:b/>
          <w:caps/>
          <w:sz w:val="24"/>
          <w:szCs w:val="24"/>
          <w:lang w:val="en-GB"/>
        </w:rPr>
        <w:t xml:space="preserve">a </w:t>
      </w:r>
      <w:r w:rsidRPr="008E51C1">
        <w:rPr>
          <w:rFonts w:ascii="Book Antiqua" w:hAnsi="Book Antiqua"/>
          <w:b/>
          <w:sz w:val="24"/>
          <w:szCs w:val="24"/>
          <w:lang w:val="en-GB"/>
        </w:rPr>
        <w:t>contemporary review</w:t>
      </w:r>
    </w:p>
    <w:p w14:paraId="25C15872" w14:textId="77777777" w:rsidR="006711BE" w:rsidRPr="008E51C1" w:rsidRDefault="006711BE" w:rsidP="00951642">
      <w:pPr>
        <w:snapToGrid w:val="0"/>
        <w:spacing w:after="0" w:line="360" w:lineRule="auto"/>
        <w:jc w:val="both"/>
        <w:rPr>
          <w:rFonts w:ascii="Book Antiqua" w:hAnsi="Book Antiqua"/>
          <w:b/>
          <w:sz w:val="24"/>
          <w:szCs w:val="24"/>
          <w:lang w:val="en-GB" w:eastAsia="zh-CN"/>
        </w:rPr>
      </w:pPr>
    </w:p>
    <w:p w14:paraId="056AC9F6" w14:textId="77777777" w:rsidR="00951642" w:rsidRPr="008E51C1" w:rsidRDefault="00951642" w:rsidP="00951642">
      <w:pPr>
        <w:snapToGrid w:val="0"/>
        <w:spacing w:after="0" w:line="360" w:lineRule="auto"/>
        <w:jc w:val="both"/>
        <w:rPr>
          <w:rFonts w:ascii="Book Antiqua" w:hAnsi="Book Antiqua"/>
          <w:sz w:val="24"/>
          <w:szCs w:val="24"/>
        </w:rPr>
      </w:pPr>
      <w:r w:rsidRPr="008E51C1">
        <w:rPr>
          <w:rFonts w:ascii="Book Antiqua" w:hAnsi="Book Antiqua"/>
          <w:sz w:val="24"/>
          <w:szCs w:val="24"/>
        </w:rPr>
        <w:t>Desbois AC</w:t>
      </w:r>
      <w:r w:rsidRPr="008E51C1">
        <w:rPr>
          <w:rFonts w:ascii="Book Antiqua" w:hAnsi="Book Antiqua"/>
          <w:i/>
          <w:sz w:val="24"/>
          <w:szCs w:val="24"/>
          <w:lang w:eastAsia="zh-CN"/>
        </w:rPr>
        <w:t xml:space="preserve"> et al</w:t>
      </w:r>
      <w:r w:rsidRPr="008E51C1">
        <w:rPr>
          <w:rFonts w:ascii="Book Antiqua" w:hAnsi="Book Antiqua"/>
          <w:sz w:val="24"/>
          <w:szCs w:val="24"/>
          <w:lang w:eastAsia="zh-CN"/>
        </w:rPr>
        <w:t>.</w:t>
      </w:r>
      <w:r w:rsidRPr="008E51C1">
        <w:rPr>
          <w:rFonts w:ascii="Book Antiqua" w:hAnsi="Book Antiqua"/>
          <w:sz w:val="24"/>
          <w:szCs w:val="24"/>
        </w:rPr>
        <w:t xml:space="preserve"> Diabetes, insulin resistance and HCV</w:t>
      </w:r>
    </w:p>
    <w:p w14:paraId="6CD28CD9" w14:textId="77777777" w:rsidR="00951642" w:rsidRPr="008E51C1" w:rsidRDefault="00951642" w:rsidP="00951642">
      <w:pPr>
        <w:snapToGrid w:val="0"/>
        <w:spacing w:after="0" w:line="360" w:lineRule="auto"/>
        <w:jc w:val="both"/>
        <w:rPr>
          <w:rFonts w:ascii="Book Antiqua" w:hAnsi="Book Antiqua"/>
          <w:b/>
          <w:sz w:val="24"/>
          <w:szCs w:val="24"/>
          <w:lang w:eastAsia="zh-CN"/>
        </w:rPr>
      </w:pPr>
    </w:p>
    <w:p w14:paraId="647260A8" w14:textId="77777777" w:rsidR="006711BE" w:rsidRPr="008E51C1" w:rsidRDefault="006711BE" w:rsidP="00951642">
      <w:pPr>
        <w:snapToGrid w:val="0"/>
        <w:spacing w:after="0" w:line="360" w:lineRule="auto"/>
        <w:jc w:val="both"/>
        <w:rPr>
          <w:rFonts w:ascii="Book Antiqua" w:hAnsi="Book Antiqua"/>
          <w:sz w:val="24"/>
          <w:szCs w:val="24"/>
        </w:rPr>
      </w:pPr>
      <w:r w:rsidRPr="008E51C1">
        <w:rPr>
          <w:rFonts w:ascii="Book Antiqua" w:hAnsi="Book Antiqua"/>
          <w:sz w:val="24"/>
          <w:szCs w:val="24"/>
        </w:rPr>
        <w:t>Anne Claire Desbois, Patrice Cacoub</w:t>
      </w:r>
    </w:p>
    <w:p w14:paraId="12F308BE" w14:textId="77777777" w:rsidR="006711BE" w:rsidRPr="008E51C1" w:rsidRDefault="006711BE" w:rsidP="00951642">
      <w:pPr>
        <w:snapToGrid w:val="0"/>
        <w:spacing w:after="0" w:line="360" w:lineRule="auto"/>
        <w:jc w:val="both"/>
        <w:rPr>
          <w:rFonts w:ascii="Book Antiqua" w:hAnsi="Book Antiqua"/>
          <w:b/>
          <w:sz w:val="24"/>
          <w:szCs w:val="24"/>
        </w:rPr>
      </w:pPr>
    </w:p>
    <w:p w14:paraId="10A3103B" w14:textId="1D5EE426" w:rsidR="00951642" w:rsidRPr="008E51C1" w:rsidRDefault="00951642" w:rsidP="00951642">
      <w:pPr>
        <w:snapToGrid w:val="0"/>
        <w:spacing w:after="0" w:line="360" w:lineRule="auto"/>
        <w:jc w:val="both"/>
        <w:rPr>
          <w:rFonts w:ascii="Book Antiqua" w:hAnsi="Book Antiqua"/>
          <w:sz w:val="24"/>
          <w:szCs w:val="24"/>
          <w:lang w:eastAsia="zh-CN"/>
        </w:rPr>
      </w:pPr>
      <w:r w:rsidRPr="008E51C1">
        <w:rPr>
          <w:rFonts w:ascii="Book Antiqua" w:hAnsi="Book Antiqua"/>
          <w:b/>
          <w:sz w:val="24"/>
          <w:szCs w:val="24"/>
        </w:rPr>
        <w:t>Anne Claire Desbois, Patrice Cacoub</w:t>
      </w:r>
      <w:r w:rsidRPr="008E51C1">
        <w:rPr>
          <w:rFonts w:ascii="Book Antiqua" w:hAnsi="Book Antiqua"/>
          <w:b/>
          <w:sz w:val="24"/>
          <w:szCs w:val="24"/>
          <w:lang w:eastAsia="zh-CN"/>
        </w:rPr>
        <w:t>,</w:t>
      </w:r>
      <w:r w:rsidRPr="008E51C1">
        <w:rPr>
          <w:rFonts w:ascii="Book Antiqua" w:hAnsi="Book Antiqua"/>
          <w:sz w:val="24"/>
          <w:szCs w:val="24"/>
          <w:vertAlign w:val="superscript"/>
          <w:lang w:eastAsia="zh-CN"/>
        </w:rPr>
        <w:t xml:space="preserve"> </w:t>
      </w:r>
      <w:r w:rsidR="006711BE" w:rsidRPr="008E51C1">
        <w:rPr>
          <w:rFonts w:ascii="Book Antiqua" w:hAnsi="Book Antiqua"/>
          <w:sz w:val="24"/>
          <w:szCs w:val="24"/>
        </w:rPr>
        <w:t xml:space="preserve">Inflammation-Immunopathology-Biotherapy Department (DHU i2B), </w:t>
      </w:r>
      <w:r w:rsidRPr="008E51C1">
        <w:rPr>
          <w:rFonts w:ascii="Book Antiqua" w:hAnsi="Book Antiqua"/>
          <w:sz w:val="24"/>
          <w:szCs w:val="24"/>
        </w:rPr>
        <w:t>Sorbonne Universités,</w:t>
      </w:r>
      <w:r w:rsidRPr="008E51C1">
        <w:rPr>
          <w:rFonts w:ascii="Book Antiqua" w:hAnsi="Book Antiqua"/>
          <w:sz w:val="24"/>
          <w:szCs w:val="24"/>
          <w:lang w:eastAsia="zh-CN"/>
        </w:rPr>
        <w:t xml:space="preserve"> </w:t>
      </w:r>
      <w:r w:rsidRPr="008E51C1">
        <w:rPr>
          <w:rFonts w:ascii="Book Antiqua" w:hAnsi="Book Antiqua"/>
          <w:sz w:val="24"/>
          <w:szCs w:val="24"/>
        </w:rPr>
        <w:t>75005</w:t>
      </w:r>
      <w:r w:rsidRPr="008E51C1">
        <w:rPr>
          <w:rFonts w:ascii="Book Antiqua" w:hAnsi="Book Antiqua"/>
          <w:sz w:val="24"/>
          <w:szCs w:val="24"/>
          <w:lang w:eastAsia="zh-CN"/>
        </w:rPr>
        <w:t xml:space="preserve"> </w:t>
      </w:r>
      <w:r w:rsidRPr="008E51C1">
        <w:rPr>
          <w:rFonts w:ascii="Book Antiqua" w:hAnsi="Book Antiqua"/>
          <w:sz w:val="24"/>
          <w:szCs w:val="24"/>
        </w:rPr>
        <w:t>Paris, France</w:t>
      </w:r>
    </w:p>
    <w:p w14:paraId="5AB26B8B" w14:textId="77777777" w:rsidR="00951642" w:rsidRPr="008E51C1" w:rsidRDefault="00951642" w:rsidP="00951642">
      <w:pPr>
        <w:snapToGrid w:val="0"/>
        <w:spacing w:after="0" w:line="360" w:lineRule="auto"/>
        <w:jc w:val="both"/>
        <w:rPr>
          <w:rFonts w:ascii="Book Antiqua" w:hAnsi="Book Antiqua"/>
          <w:sz w:val="24"/>
          <w:szCs w:val="24"/>
          <w:lang w:eastAsia="zh-CN"/>
        </w:rPr>
      </w:pPr>
    </w:p>
    <w:p w14:paraId="09D4919C" w14:textId="0F50834B" w:rsidR="00951642" w:rsidRPr="008E51C1" w:rsidRDefault="00951642" w:rsidP="00951642">
      <w:pPr>
        <w:snapToGrid w:val="0"/>
        <w:spacing w:after="0" w:line="360" w:lineRule="auto"/>
        <w:jc w:val="both"/>
        <w:rPr>
          <w:rFonts w:ascii="Book Antiqua" w:hAnsi="Book Antiqua"/>
          <w:b/>
          <w:sz w:val="24"/>
          <w:szCs w:val="24"/>
          <w:lang w:val="en-GB" w:eastAsia="zh-CN"/>
        </w:rPr>
      </w:pPr>
      <w:r w:rsidRPr="008E51C1">
        <w:rPr>
          <w:rFonts w:ascii="Book Antiqua" w:hAnsi="Book Antiqua"/>
          <w:b/>
          <w:sz w:val="24"/>
          <w:szCs w:val="24"/>
          <w:lang w:val="en-GB"/>
        </w:rPr>
        <w:t>Anne Claire Desbois, Patrice Cacoub</w:t>
      </w:r>
      <w:r w:rsidRPr="008E51C1">
        <w:rPr>
          <w:rFonts w:ascii="Book Antiqua" w:hAnsi="Book Antiqua"/>
          <w:b/>
          <w:sz w:val="24"/>
          <w:szCs w:val="24"/>
          <w:lang w:val="en-GB" w:eastAsia="zh-CN"/>
        </w:rPr>
        <w:t>,</w:t>
      </w:r>
      <w:r w:rsidRPr="008E51C1">
        <w:rPr>
          <w:rFonts w:ascii="Book Antiqua" w:hAnsi="Book Antiqua"/>
          <w:sz w:val="24"/>
          <w:szCs w:val="24"/>
          <w:vertAlign w:val="superscript"/>
          <w:lang w:val="en-GB" w:eastAsia="zh-CN"/>
        </w:rPr>
        <w:t xml:space="preserve"> </w:t>
      </w:r>
      <w:r w:rsidRPr="008E51C1">
        <w:rPr>
          <w:rFonts w:ascii="Book Antiqua" w:hAnsi="Book Antiqua"/>
          <w:sz w:val="24"/>
          <w:szCs w:val="24"/>
          <w:lang w:val="en-GB"/>
        </w:rPr>
        <w:t>UMR_S 959,</w:t>
      </w:r>
      <w:r w:rsidRPr="008E51C1">
        <w:rPr>
          <w:rFonts w:ascii="Book Antiqua" w:hAnsi="Book Antiqua"/>
          <w:sz w:val="24"/>
          <w:szCs w:val="24"/>
          <w:lang w:val="en-GB" w:eastAsia="zh-CN"/>
        </w:rPr>
        <w:t xml:space="preserve"> French National Institute of Health and Medical Research (INSERM)</w:t>
      </w:r>
      <w:r w:rsidR="008E51C1" w:rsidRPr="008E51C1">
        <w:rPr>
          <w:rFonts w:ascii="Book Antiqua" w:hAnsi="Book Antiqua"/>
          <w:sz w:val="24"/>
          <w:szCs w:val="24"/>
          <w:lang w:val="en-GB"/>
        </w:rPr>
        <w:t xml:space="preserve">, </w:t>
      </w:r>
      <w:r w:rsidR="006711BE" w:rsidRPr="008E51C1">
        <w:rPr>
          <w:rFonts w:ascii="Book Antiqua" w:hAnsi="Book Antiqua"/>
          <w:sz w:val="24"/>
          <w:szCs w:val="24"/>
          <w:lang w:val="en-GB"/>
        </w:rPr>
        <w:t>75013</w:t>
      </w:r>
      <w:r w:rsidRPr="008E51C1">
        <w:rPr>
          <w:rFonts w:ascii="Book Antiqua" w:hAnsi="Book Antiqua"/>
          <w:sz w:val="24"/>
          <w:szCs w:val="24"/>
          <w:lang w:val="en-GB" w:eastAsia="zh-CN"/>
        </w:rPr>
        <w:t xml:space="preserve"> </w:t>
      </w:r>
      <w:r w:rsidRPr="008E51C1">
        <w:rPr>
          <w:rFonts w:ascii="Book Antiqua" w:hAnsi="Book Antiqua"/>
          <w:sz w:val="24"/>
          <w:szCs w:val="24"/>
          <w:lang w:val="en-GB"/>
        </w:rPr>
        <w:t>Paris, France</w:t>
      </w:r>
    </w:p>
    <w:p w14:paraId="3AE2C68B" w14:textId="77777777" w:rsidR="00951642" w:rsidRPr="008E51C1" w:rsidRDefault="00951642" w:rsidP="00951642">
      <w:pPr>
        <w:snapToGrid w:val="0"/>
        <w:spacing w:after="0" w:line="360" w:lineRule="auto"/>
        <w:jc w:val="both"/>
        <w:rPr>
          <w:rFonts w:ascii="Book Antiqua" w:hAnsi="Book Antiqua"/>
          <w:sz w:val="24"/>
          <w:szCs w:val="24"/>
          <w:lang w:val="en-GB" w:eastAsia="zh-CN"/>
        </w:rPr>
      </w:pPr>
    </w:p>
    <w:p w14:paraId="28E7972B" w14:textId="3B818B72" w:rsidR="00951642" w:rsidRPr="008E51C1" w:rsidRDefault="00951642" w:rsidP="00951642">
      <w:pPr>
        <w:snapToGrid w:val="0"/>
        <w:spacing w:after="0" w:line="360" w:lineRule="auto"/>
        <w:jc w:val="both"/>
        <w:rPr>
          <w:rFonts w:ascii="Book Antiqua" w:hAnsi="Book Antiqua"/>
          <w:sz w:val="24"/>
          <w:szCs w:val="24"/>
          <w:lang w:val="en-GB" w:eastAsia="zh-CN"/>
        </w:rPr>
      </w:pPr>
      <w:r w:rsidRPr="008E51C1">
        <w:rPr>
          <w:rFonts w:ascii="Book Antiqua" w:hAnsi="Book Antiqua"/>
          <w:b/>
          <w:sz w:val="24"/>
          <w:szCs w:val="24"/>
          <w:lang w:val="en-GB"/>
        </w:rPr>
        <w:t>Anne Claire Desbois, Patrice Cacoub</w:t>
      </w:r>
      <w:r w:rsidRPr="008E51C1">
        <w:rPr>
          <w:rFonts w:ascii="Book Antiqua" w:hAnsi="Book Antiqua"/>
          <w:b/>
          <w:sz w:val="24"/>
          <w:szCs w:val="24"/>
          <w:lang w:val="en-GB" w:eastAsia="zh-CN"/>
        </w:rPr>
        <w:t>,</w:t>
      </w:r>
      <w:r w:rsidR="00AC0B97" w:rsidRPr="008E51C1">
        <w:rPr>
          <w:rFonts w:ascii="Book Antiqua" w:hAnsi="Book Antiqua"/>
          <w:sz w:val="24"/>
          <w:szCs w:val="24"/>
          <w:vertAlign w:val="superscript"/>
          <w:lang w:val="en-GB" w:eastAsia="zh-CN"/>
        </w:rPr>
        <w:t xml:space="preserve"> </w:t>
      </w:r>
      <w:r w:rsidR="00AC0B97" w:rsidRPr="008E51C1">
        <w:rPr>
          <w:rFonts w:ascii="Book Antiqua" w:hAnsi="Book Antiqua"/>
          <w:sz w:val="24"/>
          <w:szCs w:val="24"/>
          <w:lang w:val="en-GB"/>
        </w:rPr>
        <w:t>FRE3632,</w:t>
      </w:r>
      <w:r w:rsidR="00AC0B97" w:rsidRPr="008E51C1">
        <w:rPr>
          <w:rFonts w:ascii="Book Antiqua" w:hAnsi="Book Antiqua"/>
          <w:sz w:val="24"/>
          <w:szCs w:val="24"/>
          <w:lang w:val="en-GB" w:eastAsia="zh-CN"/>
        </w:rPr>
        <w:t xml:space="preserve"> </w:t>
      </w:r>
      <w:r w:rsidRPr="008E51C1">
        <w:rPr>
          <w:rFonts w:ascii="Book Antiqua" w:hAnsi="Book Antiqua"/>
          <w:sz w:val="24"/>
          <w:szCs w:val="24"/>
          <w:lang w:val="en-GB" w:eastAsia="zh-CN"/>
        </w:rPr>
        <w:t>The French National Center for Scientific Research (</w:t>
      </w:r>
      <w:r w:rsidR="006711BE" w:rsidRPr="008E51C1">
        <w:rPr>
          <w:rFonts w:ascii="Book Antiqua" w:hAnsi="Book Antiqua"/>
          <w:sz w:val="24"/>
          <w:szCs w:val="24"/>
          <w:lang w:val="en-GB"/>
        </w:rPr>
        <w:t>CNRS</w:t>
      </w:r>
      <w:r w:rsidRPr="008E51C1">
        <w:rPr>
          <w:rFonts w:ascii="Book Antiqua" w:hAnsi="Book Antiqua"/>
          <w:sz w:val="24"/>
          <w:szCs w:val="24"/>
          <w:lang w:val="en-GB" w:eastAsia="zh-CN"/>
        </w:rPr>
        <w:t>)</w:t>
      </w:r>
      <w:r w:rsidR="006711BE" w:rsidRPr="008E51C1">
        <w:rPr>
          <w:rFonts w:ascii="Book Antiqua" w:hAnsi="Book Antiqua"/>
          <w:sz w:val="24"/>
          <w:szCs w:val="24"/>
          <w:lang w:val="en-GB"/>
        </w:rPr>
        <w:t>, 75005</w:t>
      </w:r>
      <w:r w:rsidRPr="008E51C1">
        <w:rPr>
          <w:rFonts w:ascii="Book Antiqua" w:hAnsi="Book Antiqua"/>
          <w:sz w:val="24"/>
          <w:szCs w:val="24"/>
          <w:lang w:val="en-GB" w:eastAsia="zh-CN"/>
        </w:rPr>
        <w:t xml:space="preserve"> </w:t>
      </w:r>
      <w:r w:rsidRPr="008E51C1">
        <w:rPr>
          <w:rFonts w:ascii="Book Antiqua" w:hAnsi="Book Antiqua"/>
          <w:sz w:val="24"/>
          <w:szCs w:val="24"/>
          <w:lang w:val="en-GB"/>
        </w:rPr>
        <w:t>Paris, France</w:t>
      </w:r>
    </w:p>
    <w:p w14:paraId="579F09D6" w14:textId="77777777" w:rsidR="00951642" w:rsidRPr="008E51C1" w:rsidRDefault="00951642" w:rsidP="00951642">
      <w:pPr>
        <w:snapToGrid w:val="0"/>
        <w:spacing w:after="0" w:line="360" w:lineRule="auto"/>
        <w:jc w:val="both"/>
        <w:rPr>
          <w:rFonts w:ascii="Book Antiqua" w:hAnsi="Book Antiqua"/>
          <w:sz w:val="24"/>
          <w:szCs w:val="24"/>
          <w:lang w:val="en-GB" w:eastAsia="zh-CN"/>
        </w:rPr>
      </w:pPr>
    </w:p>
    <w:p w14:paraId="0B493FF2" w14:textId="73CF6496" w:rsidR="006711BE" w:rsidRPr="008E51C1" w:rsidRDefault="00951642" w:rsidP="00951642">
      <w:pPr>
        <w:snapToGrid w:val="0"/>
        <w:spacing w:after="0" w:line="360" w:lineRule="auto"/>
        <w:jc w:val="both"/>
        <w:rPr>
          <w:rFonts w:ascii="Book Antiqua" w:hAnsi="Book Antiqua"/>
          <w:sz w:val="24"/>
          <w:szCs w:val="24"/>
          <w:lang w:val="en-GB"/>
        </w:rPr>
      </w:pPr>
      <w:r w:rsidRPr="008E51C1">
        <w:rPr>
          <w:rFonts w:ascii="Book Antiqua" w:hAnsi="Book Antiqua"/>
          <w:b/>
          <w:sz w:val="24"/>
          <w:szCs w:val="24"/>
          <w:lang w:val="en-GB"/>
        </w:rPr>
        <w:t>Anne Claire Desbois, Patrice Cacoub</w:t>
      </w:r>
      <w:r w:rsidRPr="008E51C1">
        <w:rPr>
          <w:rFonts w:ascii="Book Antiqua" w:hAnsi="Book Antiqua"/>
          <w:b/>
          <w:sz w:val="24"/>
          <w:szCs w:val="24"/>
          <w:lang w:val="en-GB" w:eastAsia="zh-CN"/>
        </w:rPr>
        <w:t>,</w:t>
      </w:r>
      <w:r w:rsidRPr="008E51C1">
        <w:rPr>
          <w:rFonts w:ascii="Book Antiqua" w:hAnsi="Book Antiqua"/>
          <w:sz w:val="24"/>
          <w:szCs w:val="24"/>
          <w:vertAlign w:val="superscript"/>
          <w:lang w:val="en-GB" w:eastAsia="zh-CN"/>
        </w:rPr>
        <w:t xml:space="preserve"> </w:t>
      </w:r>
      <w:r w:rsidRPr="008E51C1">
        <w:rPr>
          <w:rFonts w:ascii="Book Antiqua" w:hAnsi="Book Antiqua"/>
          <w:sz w:val="24"/>
          <w:szCs w:val="24"/>
          <w:lang w:val="en-GB"/>
        </w:rPr>
        <w:t>Department of Internal Medicine and Clinical Immunology,</w:t>
      </w:r>
      <w:r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Groupe Hospitalier Pitié-Salpêtrière,</w:t>
      </w:r>
      <w:r w:rsidRPr="008E51C1">
        <w:rPr>
          <w:rFonts w:ascii="Book Antiqua" w:hAnsi="Book Antiqua"/>
          <w:sz w:val="24"/>
          <w:szCs w:val="24"/>
          <w:lang w:val="en-GB"/>
        </w:rPr>
        <w:t xml:space="preserve"> AP-HP,</w:t>
      </w:r>
      <w:r w:rsidR="006711BE" w:rsidRPr="008E51C1">
        <w:rPr>
          <w:rFonts w:ascii="Book Antiqua" w:hAnsi="Book Antiqua"/>
          <w:sz w:val="24"/>
          <w:szCs w:val="24"/>
          <w:lang w:val="en-GB"/>
        </w:rPr>
        <w:t xml:space="preserve"> 75013</w:t>
      </w:r>
      <w:r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 xml:space="preserve">Paris, </w:t>
      </w:r>
      <w:r w:rsidR="005244A7" w:rsidRPr="008E51C1">
        <w:rPr>
          <w:rFonts w:ascii="Book Antiqua" w:hAnsi="Book Antiqua"/>
          <w:sz w:val="24"/>
          <w:szCs w:val="24"/>
          <w:lang w:val="en-GB"/>
        </w:rPr>
        <w:t>France</w:t>
      </w:r>
    </w:p>
    <w:p w14:paraId="1426DB4B" w14:textId="77777777" w:rsidR="00951642" w:rsidRPr="008E51C1" w:rsidRDefault="00951642" w:rsidP="00951642">
      <w:pPr>
        <w:snapToGrid w:val="0"/>
        <w:spacing w:after="0" w:line="360" w:lineRule="auto"/>
        <w:jc w:val="both"/>
        <w:rPr>
          <w:rFonts w:ascii="Book Antiqua" w:hAnsi="Book Antiqua"/>
          <w:b/>
          <w:sz w:val="24"/>
          <w:szCs w:val="24"/>
          <w:lang w:val="en-GB" w:eastAsia="zh-CN"/>
        </w:rPr>
      </w:pPr>
    </w:p>
    <w:p w14:paraId="31B77E73" w14:textId="77777777" w:rsidR="005244A7" w:rsidRPr="008E51C1" w:rsidRDefault="005244A7" w:rsidP="00951642">
      <w:pPr>
        <w:snapToGrid w:val="0"/>
        <w:spacing w:after="0" w:line="360" w:lineRule="auto"/>
        <w:jc w:val="both"/>
        <w:rPr>
          <w:rFonts w:ascii="Book Antiqua" w:hAnsi="Book Antiqua"/>
          <w:b/>
          <w:sz w:val="24"/>
          <w:szCs w:val="24"/>
          <w:lang w:val="en-GB"/>
        </w:rPr>
      </w:pPr>
      <w:r w:rsidRPr="008E51C1">
        <w:rPr>
          <w:rFonts w:ascii="Book Antiqua" w:hAnsi="Book Antiqua"/>
          <w:b/>
          <w:sz w:val="24"/>
          <w:szCs w:val="24"/>
          <w:lang w:val="en-GB"/>
        </w:rPr>
        <w:t xml:space="preserve">Author contributions: </w:t>
      </w:r>
      <w:r w:rsidRPr="008E51C1">
        <w:rPr>
          <w:rFonts w:ascii="Book Antiqua" w:hAnsi="Book Antiqua"/>
          <w:sz w:val="24"/>
          <w:szCs w:val="24"/>
          <w:lang w:val="en-GB"/>
        </w:rPr>
        <w:t>Desbois AC and Cacoub P</w:t>
      </w:r>
      <w:r w:rsidR="00082A85" w:rsidRPr="008E51C1">
        <w:rPr>
          <w:rFonts w:ascii="Book Antiqua" w:hAnsi="Book Antiqua"/>
          <w:sz w:val="24"/>
          <w:szCs w:val="24"/>
          <w:lang w:val="en-GB" w:eastAsia="zh-CN"/>
        </w:rPr>
        <w:t xml:space="preserve"> </w:t>
      </w:r>
      <w:r w:rsidRPr="008E51C1">
        <w:rPr>
          <w:rFonts w:ascii="Book Antiqua" w:hAnsi="Book Antiqua"/>
          <w:sz w:val="24"/>
          <w:szCs w:val="24"/>
          <w:lang w:val="en-GB"/>
        </w:rPr>
        <w:t>designed research</w:t>
      </w:r>
      <w:r w:rsidR="00082A85" w:rsidRPr="008E51C1">
        <w:rPr>
          <w:rFonts w:ascii="Book Antiqua" w:hAnsi="Book Antiqua"/>
          <w:sz w:val="24"/>
          <w:szCs w:val="24"/>
          <w:lang w:val="en-GB" w:eastAsia="zh-CN"/>
        </w:rPr>
        <w:t>,</w:t>
      </w:r>
      <w:r w:rsidRPr="008E51C1">
        <w:rPr>
          <w:rFonts w:ascii="Book Antiqua" w:hAnsi="Book Antiqua"/>
          <w:b/>
          <w:sz w:val="24"/>
          <w:szCs w:val="24"/>
          <w:lang w:val="en-GB"/>
        </w:rPr>
        <w:t xml:space="preserve"> </w:t>
      </w:r>
      <w:r w:rsidRPr="008E51C1">
        <w:rPr>
          <w:rFonts w:ascii="Book Antiqua" w:hAnsi="Book Antiqua"/>
          <w:sz w:val="24"/>
          <w:szCs w:val="24"/>
          <w:lang w:val="en-GB"/>
        </w:rPr>
        <w:t xml:space="preserve">contributed </w:t>
      </w:r>
      <w:r w:rsidR="00082A85" w:rsidRPr="008E51C1">
        <w:rPr>
          <w:rFonts w:ascii="Book Antiqua" w:hAnsi="Book Antiqua"/>
          <w:sz w:val="24"/>
          <w:szCs w:val="24"/>
          <w:lang w:val="en-GB" w:eastAsia="zh-CN"/>
        </w:rPr>
        <w:t xml:space="preserve">to </w:t>
      </w:r>
      <w:r w:rsidRPr="008E51C1">
        <w:rPr>
          <w:rFonts w:ascii="Book Antiqua" w:hAnsi="Book Antiqua"/>
          <w:sz w:val="24"/>
          <w:szCs w:val="24"/>
          <w:lang w:val="en-GB"/>
        </w:rPr>
        <w:t>new reagents or analytic tools</w:t>
      </w:r>
      <w:r w:rsidR="00082A85" w:rsidRPr="008E51C1">
        <w:rPr>
          <w:rFonts w:ascii="Book Antiqua" w:hAnsi="Book Antiqua"/>
          <w:sz w:val="24"/>
          <w:szCs w:val="24"/>
          <w:lang w:val="en-GB" w:eastAsia="zh-CN"/>
        </w:rPr>
        <w:t>,</w:t>
      </w:r>
      <w:r w:rsidRPr="008E51C1">
        <w:rPr>
          <w:rFonts w:ascii="Book Antiqua" w:hAnsi="Book Antiqua"/>
          <w:sz w:val="24"/>
          <w:szCs w:val="24"/>
          <w:lang w:val="en-GB"/>
        </w:rPr>
        <w:t xml:space="preserve"> analyzed data</w:t>
      </w:r>
      <w:r w:rsidR="00082A85" w:rsidRPr="008E51C1">
        <w:rPr>
          <w:rFonts w:ascii="Book Antiqua" w:hAnsi="Book Antiqua"/>
          <w:sz w:val="24"/>
          <w:szCs w:val="24"/>
          <w:lang w:val="en-GB" w:eastAsia="zh-CN"/>
        </w:rPr>
        <w:t>, and</w:t>
      </w:r>
      <w:r w:rsidRPr="008E51C1">
        <w:rPr>
          <w:rFonts w:ascii="Book Antiqua" w:hAnsi="Book Antiqua"/>
          <w:sz w:val="24"/>
          <w:szCs w:val="24"/>
          <w:lang w:val="en-GB"/>
        </w:rPr>
        <w:t xml:space="preserve"> wrote the paper</w:t>
      </w:r>
      <w:r w:rsidR="00082A85" w:rsidRPr="008E51C1">
        <w:rPr>
          <w:rFonts w:ascii="Book Antiqua" w:hAnsi="Book Antiqua"/>
          <w:sz w:val="24"/>
          <w:szCs w:val="24"/>
          <w:lang w:val="en-GB" w:eastAsia="zh-CN"/>
        </w:rPr>
        <w:t xml:space="preserve">; </w:t>
      </w:r>
      <w:r w:rsidRPr="008E51C1">
        <w:rPr>
          <w:rFonts w:ascii="Book Antiqua" w:hAnsi="Book Antiqua"/>
          <w:sz w:val="24"/>
          <w:szCs w:val="24"/>
          <w:lang w:val="en-GB"/>
        </w:rPr>
        <w:t>Desbois AC performed research</w:t>
      </w:r>
    </w:p>
    <w:p w14:paraId="650E801B" w14:textId="77777777" w:rsidR="00434902" w:rsidRPr="008E51C1" w:rsidRDefault="00434902" w:rsidP="00951642">
      <w:pPr>
        <w:snapToGrid w:val="0"/>
        <w:spacing w:after="0" w:line="360" w:lineRule="auto"/>
        <w:jc w:val="both"/>
        <w:rPr>
          <w:rFonts w:ascii="Book Antiqua" w:hAnsi="Book Antiqua"/>
          <w:b/>
          <w:bCs/>
          <w:iCs/>
          <w:sz w:val="24"/>
          <w:szCs w:val="24"/>
          <w:lang w:val="en-US" w:eastAsia="zh-CN"/>
        </w:rPr>
      </w:pPr>
    </w:p>
    <w:p w14:paraId="6D8D61FC" w14:textId="121B3003" w:rsidR="00951642" w:rsidRPr="008E51C1" w:rsidRDefault="000965EB" w:rsidP="00951642">
      <w:pPr>
        <w:snapToGrid w:val="0"/>
        <w:spacing w:after="0" w:line="360" w:lineRule="auto"/>
        <w:jc w:val="both"/>
        <w:rPr>
          <w:rFonts w:ascii="Book Antiqua" w:hAnsi="Book Antiqua"/>
          <w:b/>
          <w:bCs/>
          <w:iCs/>
          <w:sz w:val="24"/>
          <w:szCs w:val="24"/>
          <w:lang w:val="en-US" w:eastAsia="zh-CN"/>
        </w:rPr>
      </w:pPr>
      <w:r w:rsidRPr="008E51C1">
        <w:rPr>
          <w:rFonts w:ascii="Book Antiqua" w:hAnsi="Book Antiqua"/>
          <w:b/>
          <w:bCs/>
          <w:iCs/>
          <w:sz w:val="24"/>
          <w:szCs w:val="24"/>
          <w:lang w:val="en-US" w:eastAsia="zh-CN"/>
        </w:rPr>
        <w:t xml:space="preserve">Conflict-of-interest statement: </w:t>
      </w:r>
      <w:r w:rsidRPr="008E51C1">
        <w:rPr>
          <w:rFonts w:ascii="Book Antiqua" w:hAnsi="Book Antiqua"/>
          <w:sz w:val="24"/>
          <w:szCs w:val="24"/>
          <w:lang w:val="en-GB"/>
        </w:rPr>
        <w:t>The authors declare no con</w:t>
      </w:r>
      <w:r w:rsidRPr="008E51C1">
        <w:rPr>
          <w:rFonts w:ascii="Book Antiqua" w:hAnsi="Book Antiqua"/>
          <w:sz w:val="24"/>
          <w:szCs w:val="24"/>
        </w:rPr>
        <w:t>ﬂ</w:t>
      </w:r>
      <w:r w:rsidRPr="008E51C1">
        <w:rPr>
          <w:rFonts w:ascii="Book Antiqua" w:hAnsi="Book Antiqua"/>
          <w:sz w:val="24"/>
          <w:szCs w:val="24"/>
          <w:lang w:val="en-GB"/>
        </w:rPr>
        <w:t>icts of interest.</w:t>
      </w:r>
    </w:p>
    <w:p w14:paraId="63F4EEC4" w14:textId="77777777" w:rsidR="00951642" w:rsidRPr="008E51C1" w:rsidRDefault="00951642" w:rsidP="00951642">
      <w:pPr>
        <w:snapToGrid w:val="0"/>
        <w:spacing w:after="0" w:line="360" w:lineRule="auto"/>
        <w:jc w:val="both"/>
        <w:rPr>
          <w:rFonts w:ascii="Book Antiqua" w:hAnsi="Book Antiqua"/>
          <w:b/>
          <w:bCs/>
          <w:sz w:val="24"/>
          <w:szCs w:val="24"/>
          <w:lang w:val="en-US" w:eastAsia="zh-CN"/>
        </w:rPr>
      </w:pPr>
    </w:p>
    <w:p w14:paraId="4678B689" w14:textId="77777777" w:rsidR="00082A85" w:rsidRPr="008E51C1" w:rsidRDefault="00082A85" w:rsidP="00951642">
      <w:pPr>
        <w:snapToGrid w:val="0"/>
        <w:spacing w:after="0" w:line="360" w:lineRule="auto"/>
        <w:jc w:val="both"/>
        <w:rPr>
          <w:rFonts w:ascii="Book Antiqua" w:hAnsi="Book Antiqua"/>
          <w:b/>
          <w:bCs/>
          <w:iCs/>
          <w:sz w:val="24"/>
          <w:szCs w:val="24"/>
          <w:lang w:val="en-US" w:eastAsia="zh-CN"/>
        </w:rPr>
      </w:pPr>
      <w:bookmarkStart w:id="16" w:name="OLE_LINK962"/>
      <w:bookmarkStart w:id="17" w:name="OLE_LINK963"/>
      <w:r w:rsidRPr="008E51C1">
        <w:rPr>
          <w:rFonts w:ascii="Book Antiqua" w:hAnsi="Book Antiqua"/>
          <w:b/>
          <w:bCs/>
          <w:iCs/>
          <w:sz w:val="24"/>
          <w:szCs w:val="24"/>
          <w:lang w:val="en-US" w:eastAsia="zh-CN"/>
        </w:rPr>
        <w:t>Data sharing statement:</w:t>
      </w:r>
      <w:bookmarkEnd w:id="16"/>
      <w:bookmarkEnd w:id="17"/>
      <w:r w:rsidRPr="008E51C1">
        <w:rPr>
          <w:rFonts w:ascii="Book Antiqua" w:hAnsi="Book Antiqua"/>
          <w:b/>
          <w:bCs/>
          <w:iCs/>
          <w:sz w:val="24"/>
          <w:szCs w:val="24"/>
          <w:lang w:val="en-US" w:eastAsia="zh-CN"/>
        </w:rPr>
        <w:t xml:space="preserve"> </w:t>
      </w:r>
      <w:r w:rsidR="00B01295" w:rsidRPr="008E51C1">
        <w:rPr>
          <w:rFonts w:ascii="Book Antiqua" w:hAnsi="Book Antiqua"/>
          <w:bCs/>
          <w:iCs/>
          <w:sz w:val="24"/>
          <w:szCs w:val="24"/>
          <w:lang w:val="en-GB" w:eastAsia="zh-CN"/>
        </w:rPr>
        <w:t>No additional unpublished data are available.</w:t>
      </w:r>
    </w:p>
    <w:p w14:paraId="1FFF7DBD" w14:textId="77777777" w:rsidR="00082A85" w:rsidRPr="008E51C1" w:rsidRDefault="00082A85" w:rsidP="00951642">
      <w:pPr>
        <w:snapToGrid w:val="0"/>
        <w:spacing w:after="0" w:line="360" w:lineRule="auto"/>
        <w:jc w:val="both"/>
        <w:rPr>
          <w:rFonts w:ascii="Book Antiqua" w:hAnsi="Book Antiqua"/>
          <w:b/>
          <w:bCs/>
          <w:iCs/>
          <w:sz w:val="24"/>
          <w:szCs w:val="24"/>
          <w:lang w:val="en-US" w:eastAsia="zh-CN"/>
        </w:rPr>
      </w:pPr>
    </w:p>
    <w:p w14:paraId="27877894" w14:textId="77777777" w:rsidR="00082A85" w:rsidRPr="008E51C1" w:rsidRDefault="00082A85" w:rsidP="00082A85">
      <w:pPr>
        <w:pStyle w:val="1"/>
        <w:snapToGrid w:val="0"/>
        <w:spacing w:line="360" w:lineRule="auto"/>
        <w:jc w:val="both"/>
        <w:rPr>
          <w:rFonts w:ascii="Book Antiqua" w:hAnsi="Book Antiqua" w:cs="Times New Roman"/>
          <w:bCs/>
          <w:color w:val="auto"/>
          <w:sz w:val="24"/>
          <w:szCs w:val="24"/>
          <w:lang w:val="en-US"/>
        </w:rPr>
      </w:pPr>
      <w:bookmarkStart w:id="18" w:name="OLE_LINK734"/>
      <w:bookmarkStart w:id="19" w:name="OLE_LINK441"/>
      <w:bookmarkStart w:id="20" w:name="OLE_LINK442"/>
      <w:bookmarkStart w:id="21" w:name="OLE_LINK1032"/>
      <w:bookmarkStart w:id="22" w:name="OLE_LINK1232"/>
      <w:bookmarkStart w:id="23" w:name="OLE_LINK559"/>
      <w:r w:rsidRPr="008E51C1">
        <w:rPr>
          <w:rFonts w:ascii="Book Antiqua" w:hAnsi="Book Antiqua" w:cs="Times New Roman"/>
          <w:b/>
          <w:bCs/>
          <w:color w:val="auto"/>
          <w:sz w:val="24"/>
          <w:szCs w:val="24"/>
          <w:lang w:val="en-US"/>
        </w:rPr>
        <w:lastRenderedPageBreak/>
        <w:t>Open-Access:</w:t>
      </w:r>
      <w:r w:rsidRPr="008E51C1">
        <w:rPr>
          <w:rFonts w:ascii="Book Antiqua" w:hAnsi="Book Antiqua" w:cs="Times New Roman"/>
          <w:bCs/>
          <w:color w:val="auto"/>
          <w:sz w:val="24"/>
          <w:szCs w:val="24"/>
          <w:lang w:val="en-US"/>
        </w:rPr>
        <w:t xml:space="preserve"> </w:t>
      </w:r>
      <w:bookmarkStart w:id="24" w:name="OLE_LINK479"/>
      <w:bookmarkStart w:id="25" w:name="OLE_LINK496"/>
      <w:bookmarkStart w:id="26" w:name="OLE_LINK506"/>
      <w:bookmarkStart w:id="27" w:name="OLE_LINK507"/>
      <w:r w:rsidRPr="008E51C1">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8E51C1">
        <w:rPr>
          <w:rFonts w:ascii="Book Antiqua" w:hAnsi="Book Antiqua" w:cs="Times New Roman"/>
          <w:bCs/>
          <w:color w:val="auto"/>
          <w:sz w:val="24"/>
          <w:szCs w:val="24"/>
          <w:lang w:val="en-US" w:eastAsia="zh-CN"/>
        </w:rPr>
        <w:t xml:space="preserve"> </w:t>
      </w:r>
      <w:r w:rsidRPr="008E51C1">
        <w:rPr>
          <w:rFonts w:ascii="Book Antiqua" w:hAnsi="Book Antiqua" w:cs="Times New Roman"/>
          <w:bCs/>
          <w:color w:val="auto"/>
          <w:sz w:val="24"/>
          <w:szCs w:val="24"/>
          <w:lang w:val="en-US"/>
        </w:rPr>
        <w:t>in</w:t>
      </w:r>
      <w:r w:rsidRPr="008E51C1">
        <w:rPr>
          <w:rFonts w:ascii="Book Antiqua" w:hAnsi="Book Antiqua" w:cs="Times New Roman"/>
          <w:bCs/>
          <w:color w:val="auto"/>
          <w:sz w:val="24"/>
          <w:szCs w:val="24"/>
          <w:lang w:val="en-US" w:eastAsia="zh-CN"/>
        </w:rPr>
        <w:t xml:space="preserve"> </w:t>
      </w:r>
      <w:r w:rsidRPr="008E51C1">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E51C1">
          <w:rPr>
            <w:rStyle w:val="Hyperlink"/>
            <w:rFonts w:ascii="Book Antiqua" w:hAnsi="Book Antiqua"/>
            <w:bCs/>
            <w:color w:val="auto"/>
            <w:sz w:val="24"/>
            <w:szCs w:val="24"/>
            <w:lang w:val="en-US"/>
          </w:rPr>
          <w:t>http://creativecommons.org/licenses/by-nc/4.0/</w:t>
        </w:r>
      </w:hyperlink>
      <w:bookmarkEnd w:id="18"/>
      <w:bookmarkEnd w:id="24"/>
      <w:bookmarkEnd w:id="25"/>
      <w:bookmarkEnd w:id="26"/>
      <w:bookmarkEnd w:id="27"/>
    </w:p>
    <w:bookmarkEnd w:id="19"/>
    <w:bookmarkEnd w:id="20"/>
    <w:bookmarkEnd w:id="21"/>
    <w:bookmarkEnd w:id="22"/>
    <w:bookmarkEnd w:id="23"/>
    <w:p w14:paraId="13299318" w14:textId="77777777" w:rsidR="00082A85" w:rsidRPr="008E51C1" w:rsidRDefault="00082A85" w:rsidP="00082A85">
      <w:pPr>
        <w:pStyle w:val="1"/>
        <w:snapToGrid w:val="0"/>
        <w:spacing w:line="360" w:lineRule="auto"/>
        <w:jc w:val="both"/>
        <w:rPr>
          <w:rFonts w:ascii="Book Antiqua" w:hAnsi="Book Antiqua" w:cs="Times New Roman"/>
          <w:b/>
          <w:bCs/>
          <w:color w:val="auto"/>
          <w:sz w:val="24"/>
          <w:szCs w:val="24"/>
          <w:lang w:val="en-US" w:eastAsia="zh-CN"/>
        </w:rPr>
      </w:pPr>
    </w:p>
    <w:p w14:paraId="3CFCC494" w14:textId="77777777" w:rsidR="00082A85" w:rsidRPr="008E51C1" w:rsidRDefault="00082A85" w:rsidP="00082A85">
      <w:pPr>
        <w:pStyle w:val="1"/>
        <w:snapToGrid w:val="0"/>
        <w:spacing w:line="360" w:lineRule="auto"/>
        <w:jc w:val="both"/>
        <w:rPr>
          <w:rFonts w:ascii="Book Antiqua" w:hAnsi="Book Antiqua" w:cs="Times New Roman"/>
          <w:b/>
          <w:bCs/>
          <w:color w:val="auto"/>
          <w:sz w:val="24"/>
          <w:szCs w:val="24"/>
          <w:lang w:val="en-US" w:eastAsia="zh-CN"/>
        </w:rPr>
      </w:pPr>
      <w:r w:rsidRPr="008E51C1">
        <w:rPr>
          <w:rFonts w:ascii="Book Antiqua" w:hAnsi="Book Antiqua" w:cs="Times New Roman"/>
          <w:b/>
          <w:bCs/>
          <w:color w:val="auto"/>
          <w:sz w:val="24"/>
          <w:szCs w:val="24"/>
          <w:lang w:val="en-US"/>
        </w:rPr>
        <w:t>Manuscript source:</w:t>
      </w:r>
      <w:r w:rsidRPr="008E51C1">
        <w:rPr>
          <w:rFonts w:ascii="Book Antiqua" w:hAnsi="Book Antiqua" w:cs="Times New Roman"/>
          <w:b/>
          <w:bCs/>
          <w:color w:val="auto"/>
          <w:sz w:val="24"/>
          <w:szCs w:val="24"/>
          <w:lang w:val="en-US" w:eastAsia="zh-CN"/>
        </w:rPr>
        <w:t xml:space="preserve"> </w:t>
      </w:r>
      <w:r w:rsidRPr="008E51C1">
        <w:rPr>
          <w:rFonts w:ascii="Book Antiqua" w:hAnsi="Book Antiqua" w:cs="Times New Roman"/>
          <w:bCs/>
          <w:color w:val="auto"/>
          <w:sz w:val="24"/>
          <w:szCs w:val="24"/>
          <w:lang w:val="en-US"/>
        </w:rPr>
        <w:t>Invited manuscript</w:t>
      </w:r>
    </w:p>
    <w:p w14:paraId="480E38D5" w14:textId="77777777" w:rsidR="00082A85" w:rsidRPr="008E51C1" w:rsidRDefault="00082A85" w:rsidP="00951642">
      <w:pPr>
        <w:snapToGrid w:val="0"/>
        <w:spacing w:after="0" w:line="360" w:lineRule="auto"/>
        <w:jc w:val="both"/>
        <w:rPr>
          <w:rFonts w:ascii="Book Antiqua" w:hAnsi="Book Antiqua"/>
          <w:b/>
          <w:sz w:val="24"/>
          <w:szCs w:val="24"/>
          <w:lang w:val="en-US" w:eastAsia="zh-CN"/>
        </w:rPr>
      </w:pPr>
    </w:p>
    <w:p w14:paraId="64A71FC3" w14:textId="39E63BED" w:rsidR="006711BE" w:rsidRPr="008E51C1" w:rsidRDefault="006711BE" w:rsidP="00951642">
      <w:pPr>
        <w:snapToGrid w:val="0"/>
        <w:spacing w:after="0" w:line="360" w:lineRule="auto"/>
        <w:jc w:val="both"/>
        <w:rPr>
          <w:rFonts w:ascii="Book Antiqua" w:hAnsi="Book Antiqua"/>
          <w:sz w:val="24"/>
          <w:szCs w:val="24"/>
          <w:lang w:val="en-GB" w:eastAsia="zh-CN"/>
        </w:rPr>
      </w:pPr>
      <w:r w:rsidRPr="008E51C1">
        <w:rPr>
          <w:rFonts w:ascii="Book Antiqua" w:hAnsi="Book Antiqua"/>
          <w:b/>
          <w:sz w:val="24"/>
          <w:szCs w:val="24"/>
          <w:lang w:val="en-US"/>
        </w:rPr>
        <w:t>Correspondence</w:t>
      </w:r>
      <w:r w:rsidR="00082A85" w:rsidRPr="008E51C1">
        <w:rPr>
          <w:rFonts w:ascii="Book Antiqua" w:hAnsi="Book Antiqua"/>
          <w:b/>
          <w:sz w:val="24"/>
          <w:szCs w:val="24"/>
          <w:lang w:val="en-US" w:eastAsia="zh-CN"/>
        </w:rPr>
        <w:t xml:space="preserve"> </w:t>
      </w:r>
      <w:r w:rsidRPr="008E51C1">
        <w:rPr>
          <w:rFonts w:ascii="Book Antiqua" w:hAnsi="Book Antiqua"/>
          <w:b/>
          <w:sz w:val="24"/>
          <w:szCs w:val="24"/>
          <w:lang w:val="en-US"/>
        </w:rPr>
        <w:t>to:</w:t>
      </w:r>
      <w:r w:rsidR="00082A85" w:rsidRPr="008E51C1">
        <w:rPr>
          <w:rFonts w:ascii="Book Antiqua" w:hAnsi="Book Antiqua"/>
          <w:sz w:val="24"/>
          <w:szCs w:val="24"/>
          <w:lang w:val="en-US" w:eastAsia="zh-CN"/>
        </w:rPr>
        <w:t xml:space="preserve"> </w:t>
      </w:r>
      <w:r w:rsidRPr="008E51C1">
        <w:rPr>
          <w:rFonts w:ascii="Book Antiqua" w:hAnsi="Book Antiqua"/>
          <w:b/>
          <w:bCs/>
          <w:sz w:val="24"/>
          <w:szCs w:val="24"/>
          <w:lang w:val="en-US"/>
        </w:rPr>
        <w:t xml:space="preserve">Patrice Cacoub, MD, </w:t>
      </w:r>
      <w:r w:rsidR="00951642" w:rsidRPr="008E51C1">
        <w:rPr>
          <w:rFonts w:ascii="Book Antiqua" w:hAnsi="Book Antiqua"/>
          <w:b/>
          <w:sz w:val="24"/>
          <w:szCs w:val="24"/>
          <w:lang w:val="en-US"/>
        </w:rPr>
        <w:t>PhD</w:t>
      </w:r>
      <w:r w:rsidR="00951642" w:rsidRPr="008E51C1">
        <w:rPr>
          <w:rFonts w:ascii="Book Antiqua" w:hAnsi="Book Antiqua"/>
          <w:b/>
          <w:sz w:val="24"/>
          <w:szCs w:val="24"/>
          <w:lang w:val="en-US" w:eastAsia="zh-CN"/>
        </w:rPr>
        <w:t>,</w:t>
      </w:r>
      <w:r w:rsidR="00951642" w:rsidRPr="008E51C1">
        <w:rPr>
          <w:rFonts w:ascii="Book Antiqua" w:hAnsi="Book Antiqua"/>
          <w:b/>
          <w:bCs/>
          <w:sz w:val="24"/>
          <w:szCs w:val="24"/>
          <w:lang w:val="en-US"/>
        </w:rPr>
        <w:t xml:space="preserve"> </w:t>
      </w:r>
      <w:r w:rsidR="00082A85" w:rsidRPr="008E51C1">
        <w:rPr>
          <w:rFonts w:ascii="Book Antiqua" w:hAnsi="Book Antiqua"/>
          <w:b/>
          <w:bCs/>
          <w:caps/>
          <w:sz w:val="24"/>
          <w:szCs w:val="24"/>
          <w:lang w:val="en-US"/>
        </w:rPr>
        <w:t>p</w:t>
      </w:r>
      <w:r w:rsidR="00082A85" w:rsidRPr="008E51C1">
        <w:rPr>
          <w:rFonts w:ascii="Book Antiqua" w:hAnsi="Book Antiqua"/>
          <w:b/>
          <w:bCs/>
          <w:sz w:val="24"/>
          <w:szCs w:val="24"/>
          <w:lang w:val="en-US"/>
        </w:rPr>
        <w:t>rofessor</w:t>
      </w:r>
      <w:r w:rsidR="00082A85" w:rsidRPr="008E51C1">
        <w:rPr>
          <w:rFonts w:ascii="Book Antiqua" w:hAnsi="Book Antiqua"/>
          <w:b/>
          <w:bCs/>
          <w:sz w:val="24"/>
          <w:szCs w:val="24"/>
          <w:lang w:val="en-US" w:eastAsia="zh-CN"/>
        </w:rPr>
        <w:t>,</w:t>
      </w:r>
      <w:r w:rsidR="00082A85" w:rsidRPr="008E51C1">
        <w:rPr>
          <w:rFonts w:ascii="Book Antiqua" w:hAnsi="Book Antiqua"/>
          <w:bCs/>
          <w:sz w:val="24"/>
          <w:szCs w:val="24"/>
          <w:lang w:val="en-US" w:eastAsia="zh-CN"/>
        </w:rPr>
        <w:t xml:space="preserve"> </w:t>
      </w:r>
      <w:r w:rsidR="00082A85" w:rsidRPr="008E51C1">
        <w:rPr>
          <w:rFonts w:ascii="Book Antiqua" w:hAnsi="Book Antiqua"/>
          <w:sz w:val="24"/>
          <w:szCs w:val="24"/>
          <w:lang w:val="en-US"/>
        </w:rPr>
        <w:t>Department of Internal Medicine and Clinical Immunology,</w:t>
      </w:r>
      <w:r w:rsidR="00082A85" w:rsidRPr="008E51C1">
        <w:rPr>
          <w:rFonts w:ascii="Book Antiqua" w:hAnsi="Book Antiqua"/>
          <w:sz w:val="24"/>
          <w:szCs w:val="24"/>
          <w:lang w:val="en-US" w:eastAsia="zh-CN"/>
        </w:rPr>
        <w:t xml:space="preserve"> </w:t>
      </w:r>
      <w:r w:rsidR="00082A85" w:rsidRPr="008E51C1">
        <w:rPr>
          <w:rFonts w:ascii="Book Antiqua" w:hAnsi="Book Antiqua"/>
          <w:bCs/>
          <w:sz w:val="24"/>
          <w:szCs w:val="24"/>
          <w:lang w:val="en-US"/>
        </w:rPr>
        <w:t xml:space="preserve">Hôpital Pitié-Salpêtrière, </w:t>
      </w:r>
      <w:r w:rsidRPr="008E51C1">
        <w:rPr>
          <w:rFonts w:ascii="Book Antiqua" w:hAnsi="Book Antiqua"/>
          <w:bCs/>
          <w:sz w:val="24"/>
          <w:szCs w:val="24"/>
          <w:lang w:val="en-US"/>
        </w:rPr>
        <w:t xml:space="preserve">AP-HP, </w:t>
      </w:r>
      <w:r w:rsidRPr="008E51C1">
        <w:rPr>
          <w:rFonts w:ascii="Book Antiqua" w:hAnsi="Book Antiqua"/>
          <w:sz w:val="24"/>
          <w:szCs w:val="24"/>
          <w:lang w:val="en-US"/>
        </w:rPr>
        <w:t>83 boulevard de l’hôpital</w:t>
      </w:r>
      <w:r w:rsidR="00082A85" w:rsidRPr="008E51C1">
        <w:rPr>
          <w:rFonts w:ascii="Book Antiqua" w:hAnsi="Book Antiqua"/>
          <w:sz w:val="24"/>
          <w:szCs w:val="24"/>
          <w:lang w:val="en-US" w:eastAsia="zh-CN"/>
        </w:rPr>
        <w:t>,</w:t>
      </w:r>
      <w:r w:rsidR="008E51C1" w:rsidRPr="008E51C1">
        <w:rPr>
          <w:rFonts w:ascii="Book Antiqua" w:hAnsi="Book Antiqua"/>
          <w:sz w:val="24"/>
          <w:szCs w:val="24"/>
          <w:lang w:val="en-US"/>
        </w:rPr>
        <w:t xml:space="preserve"> </w:t>
      </w:r>
      <w:r w:rsidRPr="008E51C1">
        <w:rPr>
          <w:rFonts w:ascii="Book Antiqua" w:hAnsi="Book Antiqua"/>
          <w:sz w:val="24"/>
          <w:szCs w:val="24"/>
          <w:lang w:val="en-US"/>
        </w:rPr>
        <w:t>75013</w:t>
      </w:r>
      <w:r w:rsidR="00082A85" w:rsidRPr="008E51C1">
        <w:rPr>
          <w:rFonts w:ascii="Book Antiqua" w:hAnsi="Book Antiqua"/>
          <w:sz w:val="24"/>
          <w:szCs w:val="24"/>
          <w:lang w:val="en-US" w:eastAsia="zh-CN"/>
        </w:rPr>
        <w:t xml:space="preserve"> </w:t>
      </w:r>
      <w:r w:rsidRPr="008E51C1">
        <w:rPr>
          <w:rFonts w:ascii="Book Antiqua" w:hAnsi="Book Antiqua"/>
          <w:sz w:val="24"/>
          <w:szCs w:val="24"/>
          <w:lang w:val="en-US"/>
        </w:rPr>
        <w:t>Paris, France</w:t>
      </w:r>
      <w:r w:rsidR="00082A85" w:rsidRPr="008E51C1">
        <w:rPr>
          <w:rFonts w:ascii="Book Antiqua" w:hAnsi="Book Antiqua"/>
          <w:sz w:val="24"/>
          <w:szCs w:val="24"/>
          <w:lang w:val="en-US" w:eastAsia="zh-CN"/>
        </w:rPr>
        <w:t xml:space="preserve">. </w:t>
      </w:r>
      <w:hyperlink r:id="rId10" w:history="1">
        <w:r w:rsidR="00082A85" w:rsidRPr="008E51C1">
          <w:rPr>
            <w:rStyle w:val="Hyperlink"/>
            <w:rFonts w:ascii="Book Antiqua" w:hAnsi="Book Antiqua"/>
            <w:bCs/>
            <w:color w:val="auto"/>
            <w:sz w:val="24"/>
            <w:szCs w:val="24"/>
            <w:lang w:val="en-GB"/>
          </w:rPr>
          <w:t>patrice.cacoub@psl.aphp.fr</w:t>
        </w:r>
      </w:hyperlink>
    </w:p>
    <w:p w14:paraId="7A7A7A9E" w14:textId="77777777" w:rsidR="00082A85" w:rsidRPr="008E51C1" w:rsidRDefault="00082A85" w:rsidP="00951642">
      <w:pPr>
        <w:snapToGrid w:val="0"/>
        <w:spacing w:after="0" w:line="360" w:lineRule="auto"/>
        <w:jc w:val="both"/>
        <w:rPr>
          <w:rFonts w:ascii="Book Antiqua" w:hAnsi="Book Antiqua"/>
          <w:bCs/>
          <w:sz w:val="24"/>
          <w:szCs w:val="24"/>
          <w:lang w:val="en-GB" w:eastAsia="zh-CN"/>
        </w:rPr>
      </w:pPr>
      <w:r w:rsidRPr="008E51C1">
        <w:rPr>
          <w:rFonts w:ascii="Book Antiqua" w:hAnsi="Book Antiqua"/>
          <w:b/>
          <w:bCs/>
          <w:sz w:val="24"/>
          <w:szCs w:val="24"/>
          <w:lang w:val="en-GB" w:eastAsia="zh-CN"/>
        </w:rPr>
        <w:t>Tele</w:t>
      </w:r>
      <w:r w:rsidRPr="008E51C1">
        <w:rPr>
          <w:rFonts w:ascii="Book Antiqua" w:hAnsi="Book Antiqua"/>
          <w:b/>
          <w:bCs/>
          <w:sz w:val="24"/>
          <w:szCs w:val="24"/>
          <w:lang w:val="en-GB"/>
        </w:rPr>
        <w:t>p</w:t>
      </w:r>
      <w:r w:rsidR="006711BE" w:rsidRPr="008E51C1">
        <w:rPr>
          <w:rFonts w:ascii="Book Antiqua" w:hAnsi="Book Antiqua"/>
          <w:b/>
          <w:bCs/>
          <w:sz w:val="24"/>
          <w:szCs w:val="24"/>
          <w:lang w:val="en-GB"/>
        </w:rPr>
        <w:t>hone:</w:t>
      </w:r>
      <w:r w:rsidRPr="008E51C1">
        <w:rPr>
          <w:rFonts w:ascii="Book Antiqua" w:hAnsi="Book Antiqua"/>
          <w:b/>
          <w:bCs/>
          <w:sz w:val="24"/>
          <w:szCs w:val="24"/>
          <w:lang w:val="en-GB"/>
        </w:rPr>
        <w:t xml:space="preserve"> </w:t>
      </w:r>
      <w:r w:rsidRPr="008E51C1">
        <w:rPr>
          <w:rFonts w:ascii="Book Antiqua" w:hAnsi="Book Antiqua"/>
          <w:bCs/>
          <w:sz w:val="24"/>
          <w:szCs w:val="24"/>
          <w:lang w:val="en-GB"/>
        </w:rPr>
        <w:t>+33</w:t>
      </w:r>
      <w:r w:rsidRPr="008E51C1">
        <w:rPr>
          <w:rFonts w:ascii="Book Antiqua" w:hAnsi="Book Antiqua"/>
          <w:bCs/>
          <w:sz w:val="24"/>
          <w:szCs w:val="24"/>
          <w:lang w:val="en-GB" w:eastAsia="zh-CN"/>
        </w:rPr>
        <w:t>-</w:t>
      </w:r>
      <w:r w:rsidRPr="008E51C1">
        <w:rPr>
          <w:rFonts w:ascii="Book Antiqua" w:hAnsi="Book Antiqua"/>
          <w:bCs/>
          <w:sz w:val="24"/>
          <w:szCs w:val="24"/>
          <w:lang w:val="en-GB"/>
        </w:rPr>
        <w:t>1</w:t>
      </w:r>
      <w:r w:rsidRPr="008E51C1">
        <w:rPr>
          <w:rFonts w:ascii="Book Antiqua" w:hAnsi="Book Antiqua"/>
          <w:bCs/>
          <w:sz w:val="24"/>
          <w:szCs w:val="24"/>
          <w:lang w:val="en-GB" w:eastAsia="zh-CN"/>
        </w:rPr>
        <w:t>-</w:t>
      </w:r>
      <w:r w:rsidRPr="008E51C1">
        <w:rPr>
          <w:rFonts w:ascii="Book Antiqua" w:hAnsi="Book Antiqua"/>
          <w:bCs/>
          <w:sz w:val="24"/>
          <w:szCs w:val="24"/>
          <w:lang w:val="en-GB"/>
        </w:rPr>
        <w:t>42178009</w:t>
      </w:r>
    </w:p>
    <w:p w14:paraId="47BEE620" w14:textId="77777777" w:rsidR="006711BE" w:rsidRPr="008E51C1" w:rsidRDefault="00082A85" w:rsidP="00951642">
      <w:pPr>
        <w:snapToGrid w:val="0"/>
        <w:spacing w:after="0" w:line="360" w:lineRule="auto"/>
        <w:jc w:val="both"/>
        <w:rPr>
          <w:rFonts w:ascii="Book Antiqua" w:hAnsi="Book Antiqua"/>
          <w:bCs/>
          <w:sz w:val="24"/>
          <w:szCs w:val="24"/>
          <w:lang w:val="en-GB" w:eastAsia="zh-CN"/>
        </w:rPr>
      </w:pPr>
      <w:r w:rsidRPr="008E51C1">
        <w:rPr>
          <w:rFonts w:ascii="Book Antiqua" w:hAnsi="Book Antiqua"/>
          <w:b/>
          <w:bCs/>
          <w:sz w:val="24"/>
          <w:szCs w:val="24"/>
          <w:lang w:val="en-GB"/>
        </w:rPr>
        <w:t xml:space="preserve">Fax: </w:t>
      </w:r>
      <w:r w:rsidRPr="008E51C1">
        <w:rPr>
          <w:rFonts w:ascii="Book Antiqua" w:hAnsi="Book Antiqua"/>
          <w:bCs/>
          <w:sz w:val="24"/>
          <w:szCs w:val="24"/>
          <w:lang w:val="en-GB"/>
        </w:rPr>
        <w:t>+33</w:t>
      </w:r>
      <w:r w:rsidRPr="008E51C1">
        <w:rPr>
          <w:rFonts w:ascii="Book Antiqua" w:hAnsi="Book Antiqua"/>
          <w:bCs/>
          <w:sz w:val="24"/>
          <w:szCs w:val="24"/>
          <w:lang w:val="en-GB" w:eastAsia="zh-CN"/>
        </w:rPr>
        <w:t>-</w:t>
      </w:r>
      <w:r w:rsidRPr="008E51C1">
        <w:rPr>
          <w:rFonts w:ascii="Book Antiqua" w:hAnsi="Book Antiqua"/>
          <w:bCs/>
          <w:sz w:val="24"/>
          <w:szCs w:val="24"/>
          <w:lang w:val="en-GB"/>
        </w:rPr>
        <w:t>1</w:t>
      </w:r>
      <w:r w:rsidRPr="008E51C1">
        <w:rPr>
          <w:rFonts w:ascii="Book Antiqua" w:hAnsi="Book Antiqua"/>
          <w:bCs/>
          <w:sz w:val="24"/>
          <w:szCs w:val="24"/>
          <w:lang w:val="en-GB" w:eastAsia="zh-CN"/>
        </w:rPr>
        <w:t>-</w:t>
      </w:r>
      <w:r w:rsidRPr="008E51C1">
        <w:rPr>
          <w:rFonts w:ascii="Book Antiqua" w:hAnsi="Book Antiqua"/>
          <w:bCs/>
          <w:sz w:val="24"/>
          <w:szCs w:val="24"/>
          <w:lang w:val="en-GB"/>
        </w:rPr>
        <w:t>42178033</w:t>
      </w:r>
    </w:p>
    <w:p w14:paraId="018F34AB" w14:textId="77777777" w:rsidR="005244A7" w:rsidRPr="008E51C1" w:rsidRDefault="005244A7" w:rsidP="00951642">
      <w:pPr>
        <w:snapToGrid w:val="0"/>
        <w:spacing w:after="0" w:line="360" w:lineRule="auto"/>
        <w:jc w:val="both"/>
        <w:rPr>
          <w:rFonts w:ascii="Book Antiqua" w:hAnsi="Book Antiqua"/>
          <w:sz w:val="24"/>
          <w:szCs w:val="24"/>
          <w:lang w:val="en-GB"/>
        </w:rPr>
      </w:pPr>
    </w:p>
    <w:p w14:paraId="6DE42BD5" w14:textId="77777777" w:rsidR="00082004" w:rsidRPr="008E51C1" w:rsidRDefault="00082004" w:rsidP="00082004">
      <w:pPr>
        <w:snapToGrid w:val="0"/>
        <w:spacing w:after="0" w:line="360" w:lineRule="auto"/>
        <w:jc w:val="both"/>
        <w:rPr>
          <w:rFonts w:ascii="Book Antiqua" w:eastAsia="宋体" w:hAnsi="Book Antiqua" w:cs="宋体"/>
          <w:b/>
          <w:sz w:val="24"/>
          <w:szCs w:val="24"/>
          <w:lang w:val="en-US" w:eastAsia="zh-CN"/>
        </w:rPr>
      </w:pPr>
      <w:bookmarkStart w:id="28" w:name="OLE_LINK952"/>
      <w:r w:rsidRPr="008E51C1">
        <w:rPr>
          <w:rFonts w:ascii="Book Antiqua" w:eastAsia="宋体" w:hAnsi="Book Antiqua" w:cs="宋体"/>
          <w:b/>
          <w:sz w:val="24"/>
          <w:szCs w:val="24"/>
          <w:lang w:val="en-US" w:eastAsia="zh-CN"/>
        </w:rPr>
        <w:t xml:space="preserve">Received: </w:t>
      </w:r>
      <w:r w:rsidRPr="008E51C1">
        <w:rPr>
          <w:rFonts w:ascii="Book Antiqua" w:eastAsia="宋体" w:hAnsi="Book Antiqua" w:cs="宋体"/>
          <w:sz w:val="24"/>
          <w:szCs w:val="24"/>
          <w:lang w:val="en-US" w:eastAsia="zh-CN"/>
        </w:rPr>
        <w:t>October 3, 2016</w:t>
      </w:r>
    </w:p>
    <w:p w14:paraId="65726E8F" w14:textId="77777777" w:rsidR="00082004" w:rsidRPr="008E51C1" w:rsidRDefault="00082004" w:rsidP="00082004">
      <w:pPr>
        <w:snapToGrid w:val="0"/>
        <w:spacing w:after="0" w:line="360" w:lineRule="auto"/>
        <w:jc w:val="both"/>
        <w:rPr>
          <w:rFonts w:ascii="Book Antiqua" w:eastAsia="宋体" w:hAnsi="Book Antiqua" w:cs="宋体"/>
          <w:b/>
          <w:sz w:val="24"/>
          <w:szCs w:val="24"/>
          <w:lang w:val="en-US" w:eastAsia="zh-CN"/>
        </w:rPr>
      </w:pPr>
      <w:r w:rsidRPr="008E51C1">
        <w:rPr>
          <w:rFonts w:ascii="Book Antiqua" w:eastAsia="宋体" w:hAnsi="Book Antiqua" w:cs="宋体"/>
          <w:b/>
          <w:sz w:val="24"/>
          <w:szCs w:val="24"/>
          <w:lang w:val="en-US" w:eastAsia="zh-CN"/>
        </w:rPr>
        <w:t xml:space="preserve">Peer-review started: </w:t>
      </w:r>
      <w:r w:rsidRPr="008E51C1">
        <w:rPr>
          <w:rFonts w:ascii="Book Antiqua" w:eastAsia="宋体" w:hAnsi="Book Antiqua" w:cs="宋体"/>
          <w:sz w:val="24"/>
          <w:szCs w:val="24"/>
          <w:lang w:val="en-US" w:eastAsia="zh-CN"/>
        </w:rPr>
        <w:t>October 7, 2016</w:t>
      </w:r>
    </w:p>
    <w:p w14:paraId="720843C8" w14:textId="77777777" w:rsidR="00082004" w:rsidRPr="008E51C1" w:rsidRDefault="00082004" w:rsidP="00082004">
      <w:pPr>
        <w:snapToGrid w:val="0"/>
        <w:spacing w:after="0" w:line="360" w:lineRule="auto"/>
        <w:jc w:val="both"/>
        <w:rPr>
          <w:rFonts w:ascii="Book Antiqua" w:eastAsia="宋体" w:hAnsi="Book Antiqua" w:cs="宋体"/>
          <w:b/>
          <w:sz w:val="24"/>
          <w:szCs w:val="24"/>
          <w:lang w:val="en-US" w:eastAsia="zh-CN"/>
        </w:rPr>
      </w:pPr>
      <w:r w:rsidRPr="008E51C1">
        <w:rPr>
          <w:rFonts w:ascii="Book Antiqua" w:eastAsia="宋体" w:hAnsi="Book Antiqua" w:cs="宋体"/>
          <w:b/>
          <w:sz w:val="24"/>
          <w:szCs w:val="24"/>
          <w:lang w:val="en-US" w:eastAsia="zh-CN"/>
        </w:rPr>
        <w:t xml:space="preserve">First decision: </w:t>
      </w:r>
      <w:r w:rsidRPr="008E51C1">
        <w:rPr>
          <w:rFonts w:ascii="Book Antiqua" w:eastAsia="宋体" w:hAnsi="Book Antiqua" w:cs="宋体"/>
          <w:sz w:val="24"/>
          <w:szCs w:val="24"/>
          <w:lang w:val="en-US" w:eastAsia="zh-CN"/>
        </w:rPr>
        <w:t>October 28, 2016</w:t>
      </w:r>
    </w:p>
    <w:p w14:paraId="421D35B5" w14:textId="77777777" w:rsidR="00082004" w:rsidRPr="008E51C1" w:rsidRDefault="00082004" w:rsidP="00082004">
      <w:pPr>
        <w:snapToGrid w:val="0"/>
        <w:spacing w:after="0" w:line="360" w:lineRule="auto"/>
        <w:jc w:val="both"/>
        <w:rPr>
          <w:rFonts w:ascii="Book Antiqua" w:eastAsia="宋体" w:hAnsi="Book Antiqua" w:cs="宋体"/>
          <w:b/>
          <w:sz w:val="24"/>
          <w:szCs w:val="24"/>
          <w:lang w:val="en-US" w:eastAsia="zh-CN"/>
        </w:rPr>
      </w:pPr>
      <w:r w:rsidRPr="008E51C1">
        <w:rPr>
          <w:rFonts w:ascii="Book Antiqua" w:eastAsia="宋体" w:hAnsi="Book Antiqua" w:cs="宋体"/>
          <w:b/>
          <w:sz w:val="24"/>
          <w:szCs w:val="24"/>
          <w:lang w:val="en-US" w:eastAsia="zh-CN"/>
        </w:rPr>
        <w:t xml:space="preserve">Revised: </w:t>
      </w:r>
      <w:r w:rsidRPr="008E51C1">
        <w:rPr>
          <w:rFonts w:ascii="Book Antiqua" w:eastAsia="宋体" w:hAnsi="Book Antiqua" w:cs="宋体"/>
          <w:sz w:val="24"/>
          <w:szCs w:val="24"/>
          <w:lang w:val="en-US" w:eastAsia="zh-CN"/>
        </w:rPr>
        <w:t>November 10, 2016</w:t>
      </w:r>
    </w:p>
    <w:p w14:paraId="75A249E0" w14:textId="45D714DB" w:rsidR="00082004" w:rsidRPr="0081660D" w:rsidRDefault="00082004" w:rsidP="0081660D">
      <w:pPr>
        <w:rPr>
          <w:rFonts w:ascii="Book Antiqua" w:hAnsi="Book Antiqua"/>
          <w:iCs/>
          <w:sz w:val="24"/>
        </w:rPr>
      </w:pPr>
      <w:r w:rsidRPr="008E51C1">
        <w:rPr>
          <w:rFonts w:ascii="Book Antiqua" w:eastAsia="宋体" w:hAnsi="Book Antiqua" w:cs="宋体"/>
          <w:b/>
          <w:sz w:val="24"/>
          <w:szCs w:val="24"/>
          <w:lang w:val="en-US" w:eastAsia="zh-CN"/>
        </w:rPr>
        <w:t>Accepted:</w:t>
      </w:r>
      <w:r w:rsidR="0081660D">
        <w:rPr>
          <w:rFonts w:ascii="Book Antiqua" w:eastAsia="宋体" w:hAnsi="Book Antiqua" w:cs="宋体"/>
          <w:b/>
          <w:sz w:val="24"/>
          <w:szCs w:val="24"/>
          <w:lang w:val="en-US" w:eastAsia="zh-CN"/>
        </w:rPr>
        <w:t xml:space="preserve"> </w:t>
      </w:r>
      <w:r w:rsidR="0081660D">
        <w:rPr>
          <w:rStyle w:val="Emphasis"/>
        </w:rPr>
        <w:t>February</w:t>
      </w:r>
      <w:r w:rsidR="0081660D">
        <w:rPr>
          <w:rStyle w:val="Emphasis"/>
          <w:rFonts w:ascii="宋体" w:hAnsi="宋体" w:cs="宋体" w:hint="eastAsia"/>
        </w:rPr>
        <w:t xml:space="preserve"> 7</w:t>
      </w:r>
      <w:r w:rsidR="0081660D">
        <w:rPr>
          <w:rStyle w:val="Emphasis"/>
          <w:rFonts w:cs="宋体"/>
        </w:rPr>
        <w:t>,</w:t>
      </w:r>
      <w:r w:rsidR="0081660D">
        <w:rPr>
          <w:rStyle w:val="Emphasis"/>
        </w:rPr>
        <w:t xml:space="preserve"> 2017</w:t>
      </w:r>
    </w:p>
    <w:p w14:paraId="6DF91081" w14:textId="77777777" w:rsidR="00082004" w:rsidRPr="008E51C1" w:rsidRDefault="00082004" w:rsidP="00082004">
      <w:pPr>
        <w:snapToGrid w:val="0"/>
        <w:spacing w:after="0" w:line="360" w:lineRule="auto"/>
        <w:jc w:val="both"/>
        <w:rPr>
          <w:rFonts w:ascii="Book Antiqua" w:eastAsia="宋体" w:hAnsi="Book Antiqua" w:cs="宋体"/>
          <w:b/>
          <w:sz w:val="24"/>
          <w:szCs w:val="24"/>
          <w:lang w:val="en-US" w:eastAsia="zh-CN"/>
        </w:rPr>
      </w:pPr>
      <w:r w:rsidRPr="008E51C1">
        <w:rPr>
          <w:rFonts w:ascii="Book Antiqua" w:eastAsia="宋体" w:hAnsi="Book Antiqua" w:cs="宋体"/>
          <w:b/>
          <w:sz w:val="24"/>
          <w:szCs w:val="24"/>
          <w:lang w:val="en-US" w:eastAsia="zh-CN"/>
        </w:rPr>
        <w:t>Article in press:</w:t>
      </w:r>
    </w:p>
    <w:p w14:paraId="06FB2811" w14:textId="77777777" w:rsidR="00082004" w:rsidRPr="008E51C1" w:rsidRDefault="00082004" w:rsidP="00082004">
      <w:pPr>
        <w:snapToGrid w:val="0"/>
        <w:spacing w:after="0" w:line="360" w:lineRule="auto"/>
        <w:jc w:val="both"/>
        <w:rPr>
          <w:rFonts w:ascii="Book Antiqua" w:eastAsia="宋体" w:hAnsi="Book Antiqua" w:cs="Arial"/>
          <w:b/>
          <w:sz w:val="24"/>
          <w:szCs w:val="24"/>
          <w:lang w:val="pl-PL" w:eastAsia="zh-CN"/>
        </w:rPr>
      </w:pPr>
      <w:r w:rsidRPr="008E51C1">
        <w:rPr>
          <w:rFonts w:ascii="Book Antiqua" w:eastAsia="宋体" w:hAnsi="Book Antiqua" w:cs="Arial"/>
          <w:b/>
          <w:sz w:val="24"/>
          <w:szCs w:val="24"/>
          <w:lang w:val="pl-PL" w:eastAsia="pl-PL"/>
        </w:rPr>
        <w:t>Published online:</w:t>
      </w:r>
    </w:p>
    <w:bookmarkEnd w:id="28"/>
    <w:p w14:paraId="6C3CC9BF" w14:textId="77777777" w:rsidR="005244A7" w:rsidRPr="008E51C1" w:rsidRDefault="005244A7" w:rsidP="00951642">
      <w:pPr>
        <w:snapToGrid w:val="0"/>
        <w:spacing w:after="0" w:line="360" w:lineRule="auto"/>
        <w:jc w:val="both"/>
        <w:rPr>
          <w:rFonts w:ascii="Book Antiqua" w:hAnsi="Book Antiqua"/>
          <w:sz w:val="24"/>
          <w:szCs w:val="24"/>
          <w:lang w:val="pl-PL"/>
        </w:rPr>
      </w:pPr>
    </w:p>
    <w:p w14:paraId="73149FB7" w14:textId="77777777" w:rsidR="004E37B9" w:rsidRPr="008E51C1" w:rsidRDefault="004E37B9">
      <w:pPr>
        <w:spacing w:after="0" w:line="240" w:lineRule="auto"/>
        <w:rPr>
          <w:rFonts w:ascii="Book Antiqua" w:hAnsi="Book Antiqua"/>
          <w:sz w:val="24"/>
          <w:szCs w:val="24"/>
          <w:lang w:val="en-GB"/>
        </w:rPr>
      </w:pPr>
      <w:r w:rsidRPr="008E51C1">
        <w:rPr>
          <w:rFonts w:ascii="Book Antiqua" w:hAnsi="Book Antiqua"/>
          <w:sz w:val="24"/>
          <w:szCs w:val="24"/>
          <w:lang w:val="en-GB"/>
        </w:rPr>
        <w:br w:type="page"/>
      </w:r>
    </w:p>
    <w:p w14:paraId="2ED2AA29" w14:textId="7F884919" w:rsidR="00082004" w:rsidRPr="008E51C1" w:rsidRDefault="006711BE" w:rsidP="00951642">
      <w:pPr>
        <w:snapToGrid w:val="0"/>
        <w:spacing w:after="0" w:line="360" w:lineRule="auto"/>
        <w:jc w:val="both"/>
        <w:rPr>
          <w:rFonts w:ascii="Book Antiqua" w:hAnsi="Book Antiqua"/>
          <w:b/>
          <w:sz w:val="24"/>
          <w:szCs w:val="24"/>
          <w:lang w:val="en-US" w:eastAsia="zh-CN"/>
        </w:rPr>
      </w:pPr>
      <w:r w:rsidRPr="008E51C1">
        <w:rPr>
          <w:rFonts w:ascii="Book Antiqua" w:hAnsi="Book Antiqua"/>
          <w:b/>
          <w:sz w:val="24"/>
          <w:szCs w:val="24"/>
          <w:lang w:val="en-US"/>
        </w:rPr>
        <w:lastRenderedPageBreak/>
        <w:t>Abstract</w:t>
      </w:r>
    </w:p>
    <w:p w14:paraId="216AED58" w14:textId="77777777" w:rsidR="00803AC2" w:rsidRPr="008E51C1" w:rsidRDefault="00924AA7" w:rsidP="00951642">
      <w:pPr>
        <w:snapToGrid w:val="0"/>
        <w:spacing w:after="0" w:line="360" w:lineRule="auto"/>
        <w:jc w:val="both"/>
        <w:rPr>
          <w:rFonts w:ascii="Book Antiqua" w:hAnsi="Book Antiqua"/>
          <w:b/>
          <w:i/>
          <w:caps/>
          <w:sz w:val="24"/>
          <w:szCs w:val="24"/>
          <w:lang w:val="en-GB" w:eastAsia="zh-CN"/>
        </w:rPr>
      </w:pPr>
      <w:r w:rsidRPr="008E51C1">
        <w:rPr>
          <w:rFonts w:ascii="Book Antiqua" w:hAnsi="Book Antiqua"/>
          <w:b/>
          <w:i/>
          <w:caps/>
          <w:sz w:val="24"/>
          <w:szCs w:val="24"/>
          <w:lang w:val="en-GB"/>
        </w:rPr>
        <w:t>Aim</w:t>
      </w:r>
    </w:p>
    <w:p w14:paraId="38202D9A" w14:textId="06F02962" w:rsidR="00ED58E5" w:rsidRPr="008E51C1" w:rsidRDefault="00924AA7" w:rsidP="00951642">
      <w:pPr>
        <w:snapToGrid w:val="0"/>
        <w:spacing w:after="0" w:line="360" w:lineRule="auto"/>
        <w:jc w:val="both"/>
        <w:rPr>
          <w:rFonts w:ascii="Book Antiqua" w:hAnsi="Book Antiqua"/>
          <w:sz w:val="24"/>
          <w:szCs w:val="24"/>
          <w:lang w:val="en-GB"/>
        </w:rPr>
      </w:pPr>
      <w:r w:rsidRPr="008E51C1">
        <w:rPr>
          <w:rFonts w:ascii="Book Antiqua" w:hAnsi="Book Antiqua"/>
          <w:sz w:val="24"/>
          <w:szCs w:val="24"/>
          <w:lang w:val="en-GB"/>
        </w:rPr>
        <w:t>T</w:t>
      </w:r>
      <w:r w:rsidR="006711BE" w:rsidRPr="008E51C1">
        <w:rPr>
          <w:rFonts w:ascii="Book Antiqua" w:hAnsi="Book Antiqua"/>
          <w:sz w:val="24"/>
          <w:szCs w:val="24"/>
          <w:lang w:val="en-GB"/>
        </w:rPr>
        <w:t xml:space="preserve">o summarise the literature data on </w:t>
      </w:r>
      <w:r w:rsidR="00803AC2" w:rsidRPr="008E51C1">
        <w:rPr>
          <w:rFonts w:ascii="Book Antiqua" w:hAnsi="Book Antiqua"/>
          <w:sz w:val="24"/>
          <w:szCs w:val="24"/>
          <w:lang w:val="en-GB"/>
        </w:rPr>
        <w:t xml:space="preserve">hepatitis C virus </w:t>
      </w:r>
      <w:r w:rsidR="00803AC2" w:rsidRPr="008E51C1">
        <w:rPr>
          <w:rFonts w:ascii="Book Antiqua" w:hAnsi="Book Antiqua"/>
          <w:sz w:val="24"/>
          <w:szCs w:val="24"/>
          <w:lang w:val="en-GB" w:eastAsia="zh-CN"/>
        </w:rPr>
        <w:t>(</w:t>
      </w:r>
      <w:r w:rsidR="006711BE" w:rsidRPr="008E51C1">
        <w:rPr>
          <w:rFonts w:ascii="Book Antiqua" w:hAnsi="Book Antiqua"/>
          <w:sz w:val="24"/>
          <w:szCs w:val="24"/>
          <w:lang w:val="en-GB"/>
        </w:rPr>
        <w:t>HCV</w:t>
      </w:r>
      <w:r w:rsidR="00803AC2" w:rsidRPr="008E51C1">
        <w:rPr>
          <w:rFonts w:ascii="Book Antiqua" w:hAnsi="Book Antiqua"/>
          <w:sz w:val="24"/>
          <w:szCs w:val="24"/>
          <w:lang w:val="en-GB" w:eastAsia="zh-CN"/>
        </w:rPr>
        <w:t>)</w:t>
      </w:r>
      <w:r w:rsidR="006711BE" w:rsidRPr="008E51C1">
        <w:rPr>
          <w:rFonts w:ascii="Book Antiqua" w:hAnsi="Book Antiqua"/>
          <w:sz w:val="24"/>
          <w:szCs w:val="24"/>
          <w:lang w:val="en-GB"/>
        </w:rPr>
        <w:t xml:space="preserve">-infected patients concerning the prevalence of glucose abnormalities </w:t>
      </w:r>
      <w:r w:rsidR="00ED58E5" w:rsidRPr="008E51C1">
        <w:rPr>
          <w:rFonts w:ascii="Book Antiqua" w:hAnsi="Book Antiqua"/>
          <w:sz w:val="24"/>
          <w:szCs w:val="24"/>
          <w:lang w:val="en-GB"/>
        </w:rPr>
        <w:t>and associated risk.</w:t>
      </w:r>
    </w:p>
    <w:p w14:paraId="4D6384BB" w14:textId="77777777" w:rsidR="00803AC2" w:rsidRPr="008E51C1" w:rsidRDefault="00803AC2" w:rsidP="00951642">
      <w:pPr>
        <w:snapToGrid w:val="0"/>
        <w:spacing w:after="0" w:line="360" w:lineRule="auto"/>
        <w:jc w:val="both"/>
        <w:rPr>
          <w:rFonts w:ascii="Book Antiqua" w:hAnsi="Book Antiqua"/>
          <w:b/>
          <w:sz w:val="24"/>
          <w:szCs w:val="24"/>
          <w:lang w:val="en-GB" w:eastAsia="zh-CN"/>
        </w:rPr>
      </w:pPr>
    </w:p>
    <w:p w14:paraId="5D2531F4" w14:textId="77777777" w:rsidR="00803AC2" w:rsidRPr="008E51C1" w:rsidRDefault="00924AA7" w:rsidP="00951642">
      <w:pPr>
        <w:snapToGrid w:val="0"/>
        <w:spacing w:after="0" w:line="360" w:lineRule="auto"/>
        <w:jc w:val="both"/>
        <w:rPr>
          <w:rFonts w:ascii="Book Antiqua" w:hAnsi="Book Antiqua"/>
          <w:i/>
          <w:caps/>
          <w:sz w:val="24"/>
          <w:szCs w:val="24"/>
          <w:lang w:val="en-GB" w:eastAsia="zh-CN"/>
        </w:rPr>
      </w:pPr>
      <w:r w:rsidRPr="008E51C1">
        <w:rPr>
          <w:rFonts w:ascii="Book Antiqua" w:hAnsi="Book Antiqua"/>
          <w:b/>
          <w:i/>
          <w:caps/>
          <w:sz w:val="24"/>
          <w:szCs w:val="24"/>
          <w:lang w:val="en-GB"/>
        </w:rPr>
        <w:t>Methods</w:t>
      </w:r>
    </w:p>
    <w:p w14:paraId="5F7F6E14" w14:textId="5095C658" w:rsidR="00082004" w:rsidRPr="008E51C1" w:rsidRDefault="00ED58E5" w:rsidP="00951642">
      <w:pPr>
        <w:snapToGrid w:val="0"/>
        <w:spacing w:after="0" w:line="360" w:lineRule="auto"/>
        <w:jc w:val="both"/>
        <w:rPr>
          <w:rFonts w:ascii="Book Antiqua" w:hAnsi="Book Antiqua"/>
          <w:sz w:val="24"/>
          <w:szCs w:val="24"/>
          <w:lang w:val="en-GB" w:eastAsia="zh-CN"/>
        </w:rPr>
      </w:pPr>
      <w:r w:rsidRPr="008E51C1">
        <w:rPr>
          <w:rFonts w:ascii="Book Antiqua" w:hAnsi="Book Antiqua"/>
          <w:sz w:val="24"/>
          <w:szCs w:val="24"/>
          <w:lang w:val="en-GB"/>
        </w:rPr>
        <w:t>We conducted a PubMed search and selected all studies found with the key words “HCV” or “hepatitis C virus” and “diabetes” or “insulin resistance”. We included only comparative studies written in English or in French, published from January 2000 to April 2015. We collected the literature data on HCV-infected patients concerning the prevalence of glucose abnorm</w:t>
      </w:r>
      <w:r w:rsidR="0063081E" w:rsidRPr="008E51C1">
        <w:rPr>
          <w:rFonts w:ascii="Book Antiqua" w:hAnsi="Book Antiqua"/>
          <w:sz w:val="24"/>
          <w:szCs w:val="24"/>
          <w:lang w:val="en-GB"/>
        </w:rPr>
        <w:t>alities [diabetes mellitus (DM) and</w:t>
      </w:r>
      <w:r w:rsidRPr="008E51C1">
        <w:rPr>
          <w:rFonts w:ascii="Book Antiqua" w:hAnsi="Book Antiqua"/>
          <w:sz w:val="24"/>
          <w:szCs w:val="24"/>
          <w:lang w:val="en-GB"/>
        </w:rPr>
        <w:t xml:space="preserve"> insulin resistance (IR)] and associated risk [</w:t>
      </w:r>
      <w:r w:rsidRPr="008E51C1">
        <w:rPr>
          <w:rFonts w:ascii="Book Antiqua" w:hAnsi="Book Antiqua"/>
          <w:i/>
          <w:sz w:val="24"/>
          <w:szCs w:val="24"/>
          <w:lang w:val="en-GB"/>
        </w:rPr>
        <w:t>i.e.</w:t>
      </w:r>
      <w:r w:rsidR="008E51C1" w:rsidRPr="008E51C1">
        <w:rPr>
          <w:rFonts w:ascii="Book Antiqua" w:hAnsi="Book Antiqua" w:hint="eastAsia"/>
          <w:i/>
          <w:sz w:val="24"/>
          <w:szCs w:val="24"/>
          <w:lang w:val="en-GB" w:eastAsia="zh-CN"/>
        </w:rPr>
        <w:t>,</w:t>
      </w:r>
      <w:r w:rsidRPr="008E51C1">
        <w:rPr>
          <w:rFonts w:ascii="Book Antiqua" w:hAnsi="Book Antiqua"/>
          <w:sz w:val="24"/>
          <w:szCs w:val="24"/>
          <w:lang w:val="en-GB"/>
        </w:rPr>
        <w:t xml:space="preserve"> severe liver fibrosis, response to antivirals, and </w:t>
      </w:r>
      <w:r w:rsidR="0063081E" w:rsidRPr="008E51C1">
        <w:rPr>
          <w:rFonts w:ascii="Book Antiqua" w:hAnsi="Book Antiqua"/>
          <w:sz w:val="24"/>
          <w:szCs w:val="24"/>
          <w:lang w:val="en-GB"/>
        </w:rPr>
        <w:t xml:space="preserve">the occurrence of </w:t>
      </w:r>
      <w:r w:rsidRPr="008E51C1">
        <w:rPr>
          <w:rFonts w:ascii="Book Antiqua" w:hAnsi="Book Antiqua"/>
          <w:sz w:val="24"/>
          <w:szCs w:val="24"/>
          <w:lang w:val="en-GB"/>
        </w:rPr>
        <w:t xml:space="preserve">hepatocellular carcinoma (HCC)]. </w:t>
      </w:r>
    </w:p>
    <w:p w14:paraId="79432EF0" w14:textId="77777777" w:rsidR="00803AC2" w:rsidRPr="008E51C1" w:rsidRDefault="00803AC2" w:rsidP="00951642">
      <w:pPr>
        <w:snapToGrid w:val="0"/>
        <w:spacing w:after="0" w:line="360" w:lineRule="auto"/>
        <w:jc w:val="both"/>
        <w:rPr>
          <w:rFonts w:ascii="Book Antiqua" w:hAnsi="Book Antiqua"/>
          <w:sz w:val="24"/>
          <w:szCs w:val="24"/>
          <w:lang w:val="en-GB" w:eastAsia="zh-CN"/>
        </w:rPr>
      </w:pPr>
    </w:p>
    <w:p w14:paraId="5F6D3C48" w14:textId="77777777" w:rsidR="00803AC2" w:rsidRPr="008E51C1" w:rsidRDefault="006711BE" w:rsidP="00951642">
      <w:pPr>
        <w:snapToGrid w:val="0"/>
        <w:spacing w:after="0" w:line="360" w:lineRule="auto"/>
        <w:jc w:val="both"/>
        <w:rPr>
          <w:rFonts w:ascii="Book Antiqua" w:hAnsi="Book Antiqua"/>
          <w:b/>
          <w:i/>
          <w:caps/>
          <w:sz w:val="24"/>
          <w:szCs w:val="24"/>
          <w:lang w:val="en-GB" w:eastAsia="zh-CN"/>
        </w:rPr>
      </w:pPr>
      <w:r w:rsidRPr="008E51C1">
        <w:rPr>
          <w:rFonts w:ascii="Book Antiqua" w:hAnsi="Book Antiqua"/>
          <w:b/>
          <w:i/>
          <w:caps/>
          <w:sz w:val="24"/>
          <w:szCs w:val="24"/>
          <w:lang w:val="en-GB"/>
        </w:rPr>
        <w:t>Results</w:t>
      </w:r>
    </w:p>
    <w:p w14:paraId="6B0153D7" w14:textId="646E7364" w:rsidR="00082004" w:rsidRPr="008E51C1" w:rsidRDefault="006711BE" w:rsidP="00951642">
      <w:pPr>
        <w:snapToGrid w:val="0"/>
        <w:spacing w:after="0" w:line="360" w:lineRule="auto"/>
        <w:jc w:val="both"/>
        <w:rPr>
          <w:rFonts w:ascii="Book Antiqua" w:hAnsi="Book Antiqua"/>
          <w:sz w:val="24"/>
          <w:szCs w:val="24"/>
          <w:lang w:val="en-GB" w:eastAsia="zh-CN"/>
        </w:rPr>
      </w:pPr>
      <w:r w:rsidRPr="008E51C1">
        <w:rPr>
          <w:rFonts w:ascii="Book Antiqua" w:hAnsi="Book Antiqua"/>
          <w:sz w:val="24"/>
          <w:szCs w:val="24"/>
          <w:lang w:val="en-GB"/>
        </w:rPr>
        <w:t xml:space="preserve">HCV infection is significantly associated with DM/IR compared with healthy volunteers and patients with hepatitis B virus infection. Glucose abnormalities were associated with advanced liver fibrosis, lack of sustained virologic response to interferon alfa-based treatment and with a higher risk of HCC development. </w:t>
      </w:r>
      <w:r w:rsidR="008F490E" w:rsidRPr="008E51C1">
        <w:rPr>
          <w:rFonts w:ascii="Book Antiqua" w:hAnsi="Book Antiqua"/>
          <w:sz w:val="24"/>
          <w:szCs w:val="24"/>
          <w:lang w:val="en-GB"/>
        </w:rPr>
        <w:t xml:space="preserve">As </w:t>
      </w:r>
      <w:r w:rsidR="008F490E" w:rsidRPr="008E51C1">
        <w:rPr>
          <w:rFonts w:ascii="Book Antiqua" w:hAnsi="Book Antiqua"/>
          <w:sz w:val="24"/>
          <w:szCs w:val="24"/>
          <w:lang w:val="en-US" w:eastAsia="fr-FR"/>
        </w:rPr>
        <w:t>new antiviral therapies</w:t>
      </w:r>
      <w:r w:rsidR="008F490E" w:rsidRPr="008E51C1">
        <w:rPr>
          <w:rFonts w:ascii="Book Antiqua" w:hAnsi="Book Antiqua"/>
          <w:sz w:val="24"/>
          <w:szCs w:val="24"/>
          <w:lang w:val="en-GB"/>
        </w:rPr>
        <w:t xml:space="preserve"> may offer a</w:t>
      </w:r>
      <w:r w:rsidR="008F490E" w:rsidRPr="008E51C1">
        <w:rPr>
          <w:rFonts w:ascii="Book Antiqua" w:hAnsi="Book Antiqua"/>
          <w:sz w:val="24"/>
          <w:szCs w:val="24"/>
          <w:lang w:val="en-US" w:eastAsia="fr-FR"/>
        </w:rPr>
        <w:t xml:space="preserve"> cure for HCV infection, such </w:t>
      </w:r>
      <w:r w:rsidR="008F490E" w:rsidRPr="008E51C1">
        <w:rPr>
          <w:rFonts w:ascii="Book Antiqua" w:hAnsi="Book Antiqua"/>
          <w:sz w:val="24"/>
          <w:szCs w:val="24"/>
          <w:lang w:val="en-GB"/>
        </w:rPr>
        <w:t>data should be taken into account,</w:t>
      </w:r>
      <w:r w:rsidR="008F490E" w:rsidRPr="008E51C1">
        <w:rPr>
          <w:rFonts w:ascii="Book Antiqua" w:hAnsi="Book Antiqua"/>
          <w:sz w:val="24"/>
          <w:szCs w:val="24"/>
          <w:lang w:val="en-US" w:eastAsia="fr-FR"/>
        </w:rPr>
        <w:t xml:space="preserve"> from a therapeutic and preventive point of view, for liver and non-liver consequences of HCV disease. </w:t>
      </w:r>
      <w:r w:rsidRPr="008E51C1">
        <w:rPr>
          <w:rFonts w:ascii="Book Antiqua" w:hAnsi="Book Antiqua"/>
          <w:sz w:val="24"/>
          <w:szCs w:val="24"/>
          <w:lang w:val="en-GB"/>
        </w:rPr>
        <w:t xml:space="preserve">The efficacy of antidiabetic treatment in improving the response to antiviral treatment and in decreasing the risk of HCC </w:t>
      </w:r>
      <w:r w:rsidR="005918D1" w:rsidRPr="008E51C1">
        <w:rPr>
          <w:rFonts w:ascii="Book Antiqua" w:hAnsi="Book Antiqua"/>
          <w:sz w:val="24"/>
          <w:szCs w:val="24"/>
          <w:lang w:val="en-GB"/>
        </w:rPr>
        <w:t>has been reported by some studies but not by others</w:t>
      </w:r>
      <w:r w:rsidRPr="008E51C1">
        <w:rPr>
          <w:rFonts w:ascii="Book Antiqua" w:hAnsi="Book Antiqua"/>
          <w:sz w:val="24"/>
          <w:szCs w:val="24"/>
          <w:lang w:val="en-GB"/>
        </w:rPr>
        <w:t>.</w:t>
      </w:r>
      <w:r w:rsidR="005918D1" w:rsidRPr="008E51C1">
        <w:rPr>
          <w:rFonts w:ascii="Book Antiqua" w:hAnsi="Book Antiqua"/>
          <w:sz w:val="24"/>
          <w:szCs w:val="24"/>
          <w:lang w:val="en-GB"/>
        </w:rPr>
        <w:t xml:space="preserve"> T</w:t>
      </w:r>
      <w:r w:rsidR="00AC1C01" w:rsidRPr="008E51C1">
        <w:rPr>
          <w:rFonts w:ascii="Book Antiqua" w:hAnsi="Book Antiqua"/>
          <w:sz w:val="24"/>
          <w:szCs w:val="24"/>
          <w:lang w:val="en-GB"/>
        </w:rPr>
        <w:t>hus, t</w:t>
      </w:r>
      <w:r w:rsidR="005918D1" w:rsidRPr="008E51C1">
        <w:rPr>
          <w:rFonts w:ascii="Book Antiqua" w:hAnsi="Book Antiqua"/>
          <w:sz w:val="24"/>
          <w:szCs w:val="24"/>
          <w:lang w:val="en-GB"/>
        </w:rPr>
        <w:t xml:space="preserve">he effects of glucose abnormalities correction in reducing liver </w:t>
      </w:r>
      <w:r w:rsidR="00E4497F" w:rsidRPr="008E51C1">
        <w:rPr>
          <w:rFonts w:ascii="Book Antiqua" w:hAnsi="Book Antiqua"/>
          <w:sz w:val="24"/>
          <w:szCs w:val="24"/>
          <w:lang w:val="en-GB"/>
        </w:rPr>
        <w:t>events need further studies.</w:t>
      </w:r>
    </w:p>
    <w:p w14:paraId="4F91C731" w14:textId="77777777" w:rsidR="00803AC2" w:rsidRPr="008E51C1" w:rsidRDefault="00803AC2" w:rsidP="00951642">
      <w:pPr>
        <w:snapToGrid w:val="0"/>
        <w:spacing w:after="0" w:line="360" w:lineRule="auto"/>
        <w:jc w:val="both"/>
        <w:rPr>
          <w:rFonts w:ascii="Book Antiqua" w:hAnsi="Book Antiqua"/>
          <w:b/>
          <w:sz w:val="24"/>
          <w:szCs w:val="24"/>
          <w:lang w:val="en-GB" w:eastAsia="zh-CN"/>
        </w:rPr>
      </w:pPr>
    </w:p>
    <w:p w14:paraId="0166C52C" w14:textId="77777777" w:rsidR="00803AC2" w:rsidRPr="008E51C1" w:rsidRDefault="006711BE" w:rsidP="00951642">
      <w:pPr>
        <w:snapToGrid w:val="0"/>
        <w:spacing w:after="0" w:line="360" w:lineRule="auto"/>
        <w:jc w:val="both"/>
        <w:rPr>
          <w:rFonts w:ascii="Book Antiqua" w:hAnsi="Book Antiqua"/>
          <w:b/>
          <w:i/>
          <w:caps/>
          <w:sz w:val="24"/>
          <w:szCs w:val="24"/>
          <w:lang w:val="en-GB" w:eastAsia="zh-CN"/>
        </w:rPr>
      </w:pPr>
      <w:r w:rsidRPr="008E51C1">
        <w:rPr>
          <w:rFonts w:ascii="Book Antiqua" w:hAnsi="Book Antiqua"/>
          <w:b/>
          <w:i/>
          <w:caps/>
          <w:sz w:val="24"/>
          <w:szCs w:val="24"/>
          <w:lang w:val="en-GB"/>
        </w:rPr>
        <w:t>Conclusion</w:t>
      </w:r>
    </w:p>
    <w:p w14:paraId="2CFA56EB" w14:textId="5EA6CA7A" w:rsidR="006711BE" w:rsidRPr="008E51C1" w:rsidRDefault="006711BE" w:rsidP="00951642">
      <w:pPr>
        <w:snapToGrid w:val="0"/>
        <w:spacing w:after="0" w:line="360" w:lineRule="auto"/>
        <w:jc w:val="both"/>
        <w:rPr>
          <w:rFonts w:ascii="Book Antiqua" w:hAnsi="Book Antiqua"/>
          <w:sz w:val="24"/>
          <w:szCs w:val="24"/>
          <w:lang w:val="en-GB"/>
        </w:rPr>
      </w:pPr>
      <w:r w:rsidRPr="008E51C1">
        <w:rPr>
          <w:rFonts w:ascii="Book Antiqua" w:hAnsi="Book Antiqua"/>
          <w:sz w:val="24"/>
          <w:szCs w:val="24"/>
          <w:lang w:val="en-GB"/>
        </w:rPr>
        <w:t xml:space="preserve">Glucose abnormalities are strongly associated with HCV infection and show a negative impact on the main liver related outcomes. </w:t>
      </w:r>
    </w:p>
    <w:p w14:paraId="1AE539EF" w14:textId="77777777" w:rsidR="006711BE" w:rsidRPr="008E51C1" w:rsidRDefault="006711BE" w:rsidP="00951642">
      <w:pPr>
        <w:snapToGrid w:val="0"/>
        <w:spacing w:after="0" w:line="360" w:lineRule="auto"/>
        <w:jc w:val="both"/>
        <w:rPr>
          <w:rFonts w:ascii="Book Antiqua" w:hAnsi="Book Antiqua"/>
          <w:sz w:val="24"/>
          <w:szCs w:val="24"/>
          <w:lang w:val="en-GB" w:eastAsia="zh-CN"/>
        </w:rPr>
      </w:pPr>
    </w:p>
    <w:p w14:paraId="66EC4104" w14:textId="77777777" w:rsidR="00082A85" w:rsidRPr="008E51C1" w:rsidRDefault="00082A85" w:rsidP="00082A85">
      <w:pPr>
        <w:snapToGrid w:val="0"/>
        <w:spacing w:after="0" w:line="360" w:lineRule="auto"/>
        <w:jc w:val="both"/>
        <w:rPr>
          <w:rFonts w:ascii="Book Antiqua" w:hAnsi="Book Antiqua"/>
          <w:bCs/>
          <w:sz w:val="24"/>
          <w:szCs w:val="24"/>
          <w:lang w:val="en-US" w:eastAsia="zh-CN"/>
        </w:rPr>
      </w:pPr>
      <w:r w:rsidRPr="008E51C1">
        <w:rPr>
          <w:rFonts w:ascii="Book Antiqua" w:hAnsi="Book Antiqua"/>
          <w:b/>
          <w:sz w:val="24"/>
          <w:szCs w:val="24"/>
          <w:lang w:val="en-US"/>
        </w:rPr>
        <w:t xml:space="preserve">Key words: </w:t>
      </w:r>
      <w:r w:rsidRPr="008E51C1">
        <w:rPr>
          <w:rFonts w:ascii="Book Antiqua" w:hAnsi="Book Antiqua"/>
          <w:caps/>
          <w:sz w:val="24"/>
          <w:szCs w:val="24"/>
          <w:lang w:val="en-GB"/>
        </w:rPr>
        <w:t>h</w:t>
      </w:r>
      <w:r w:rsidRPr="008E51C1">
        <w:rPr>
          <w:rFonts w:ascii="Book Antiqua" w:hAnsi="Book Antiqua"/>
          <w:sz w:val="24"/>
          <w:szCs w:val="24"/>
          <w:lang w:val="en-GB"/>
        </w:rPr>
        <w:t>epatitis C virus</w:t>
      </w:r>
      <w:r w:rsidRPr="008E51C1">
        <w:rPr>
          <w:rFonts w:ascii="Book Antiqua" w:hAnsi="Book Antiqua"/>
          <w:sz w:val="24"/>
          <w:szCs w:val="24"/>
          <w:lang w:val="en-US" w:eastAsia="zh-CN"/>
        </w:rPr>
        <w:t>;</w:t>
      </w:r>
      <w:r w:rsidRPr="008E51C1">
        <w:rPr>
          <w:rFonts w:ascii="Book Antiqua" w:hAnsi="Book Antiqua"/>
          <w:sz w:val="24"/>
          <w:szCs w:val="24"/>
          <w:lang w:val="en-US"/>
        </w:rPr>
        <w:t xml:space="preserve"> </w:t>
      </w:r>
      <w:r w:rsidRPr="008E51C1">
        <w:rPr>
          <w:rFonts w:ascii="Book Antiqua" w:hAnsi="Book Antiqua"/>
          <w:caps/>
          <w:sz w:val="24"/>
          <w:szCs w:val="24"/>
          <w:lang w:val="en-US"/>
        </w:rPr>
        <w:t>d</w:t>
      </w:r>
      <w:r w:rsidRPr="008E51C1">
        <w:rPr>
          <w:rFonts w:ascii="Book Antiqua" w:hAnsi="Book Antiqua"/>
          <w:sz w:val="24"/>
          <w:szCs w:val="24"/>
          <w:lang w:val="en-US"/>
        </w:rPr>
        <w:t>iabetes mellitus</w:t>
      </w:r>
      <w:r w:rsidRPr="008E51C1">
        <w:rPr>
          <w:rFonts w:ascii="Book Antiqua" w:hAnsi="Book Antiqua"/>
          <w:sz w:val="24"/>
          <w:szCs w:val="24"/>
          <w:lang w:val="en-US" w:eastAsia="zh-CN"/>
        </w:rPr>
        <w:t>;</w:t>
      </w:r>
      <w:r w:rsidRPr="008E51C1">
        <w:rPr>
          <w:rFonts w:ascii="Book Antiqua" w:hAnsi="Book Antiqua"/>
          <w:sz w:val="24"/>
          <w:szCs w:val="24"/>
          <w:lang w:val="en-US"/>
        </w:rPr>
        <w:t xml:space="preserve"> </w:t>
      </w:r>
      <w:r w:rsidRPr="008E51C1">
        <w:rPr>
          <w:rFonts w:ascii="Book Antiqua" w:hAnsi="Book Antiqua"/>
          <w:caps/>
          <w:sz w:val="24"/>
          <w:szCs w:val="24"/>
          <w:lang w:val="en-US"/>
        </w:rPr>
        <w:t>i</w:t>
      </w:r>
      <w:r w:rsidRPr="008E51C1">
        <w:rPr>
          <w:rFonts w:ascii="Book Antiqua" w:hAnsi="Book Antiqua"/>
          <w:sz w:val="24"/>
          <w:szCs w:val="24"/>
          <w:lang w:val="en-US"/>
        </w:rPr>
        <w:t>nsulin resistance</w:t>
      </w:r>
      <w:r w:rsidRPr="008E51C1">
        <w:rPr>
          <w:rFonts w:ascii="Book Antiqua" w:hAnsi="Book Antiqua"/>
          <w:sz w:val="24"/>
          <w:szCs w:val="24"/>
          <w:lang w:val="en-US" w:eastAsia="zh-CN"/>
        </w:rPr>
        <w:t>;</w:t>
      </w:r>
      <w:r w:rsidRPr="008E51C1">
        <w:rPr>
          <w:rFonts w:ascii="Book Antiqua" w:hAnsi="Book Antiqua"/>
          <w:sz w:val="24"/>
          <w:szCs w:val="24"/>
          <w:lang w:val="en-US"/>
        </w:rPr>
        <w:t xml:space="preserve"> </w:t>
      </w:r>
      <w:r w:rsidRPr="008E51C1">
        <w:rPr>
          <w:rFonts w:ascii="Book Antiqua" w:hAnsi="Book Antiqua"/>
          <w:caps/>
          <w:sz w:val="24"/>
          <w:szCs w:val="24"/>
          <w:lang w:val="en-US"/>
        </w:rPr>
        <w:t>l</w:t>
      </w:r>
      <w:r w:rsidRPr="008E51C1">
        <w:rPr>
          <w:rFonts w:ascii="Book Antiqua" w:hAnsi="Book Antiqua"/>
          <w:sz w:val="24"/>
          <w:szCs w:val="24"/>
          <w:lang w:val="en-US"/>
        </w:rPr>
        <w:t>iver fibrosis</w:t>
      </w:r>
      <w:r w:rsidRPr="008E51C1">
        <w:rPr>
          <w:rFonts w:ascii="Book Antiqua" w:hAnsi="Book Antiqua"/>
          <w:sz w:val="24"/>
          <w:szCs w:val="24"/>
          <w:lang w:val="en-US" w:eastAsia="zh-CN"/>
        </w:rPr>
        <w:t>;</w:t>
      </w:r>
      <w:r w:rsidRPr="008E51C1">
        <w:rPr>
          <w:rFonts w:ascii="Book Antiqua" w:hAnsi="Book Antiqua"/>
          <w:sz w:val="24"/>
          <w:szCs w:val="24"/>
          <w:lang w:val="en-US"/>
        </w:rPr>
        <w:t xml:space="preserve"> </w:t>
      </w:r>
      <w:r w:rsidRPr="008E51C1">
        <w:rPr>
          <w:rFonts w:ascii="Book Antiqua" w:hAnsi="Book Antiqua"/>
          <w:caps/>
          <w:sz w:val="24"/>
          <w:szCs w:val="24"/>
          <w:lang w:val="en-US"/>
        </w:rPr>
        <w:t>t</w:t>
      </w:r>
      <w:r w:rsidRPr="008E51C1">
        <w:rPr>
          <w:rFonts w:ascii="Book Antiqua" w:hAnsi="Book Antiqua"/>
          <w:sz w:val="24"/>
          <w:szCs w:val="24"/>
          <w:lang w:val="en-US"/>
        </w:rPr>
        <w:t>reatment</w:t>
      </w:r>
    </w:p>
    <w:p w14:paraId="10872354" w14:textId="77777777" w:rsidR="004E37B9" w:rsidRPr="008E51C1" w:rsidRDefault="004E37B9" w:rsidP="00951642">
      <w:pPr>
        <w:snapToGrid w:val="0"/>
        <w:spacing w:after="0" w:line="360" w:lineRule="auto"/>
        <w:jc w:val="both"/>
        <w:rPr>
          <w:rFonts w:ascii="Book Antiqua" w:hAnsi="Book Antiqua"/>
          <w:sz w:val="24"/>
          <w:szCs w:val="24"/>
          <w:lang w:val="en-US" w:eastAsia="zh-CN"/>
        </w:rPr>
      </w:pPr>
    </w:p>
    <w:p w14:paraId="2B62FE12" w14:textId="77777777" w:rsidR="00574A6B" w:rsidRPr="008E51C1" w:rsidRDefault="00574A6B" w:rsidP="00574A6B">
      <w:pPr>
        <w:snapToGrid w:val="0"/>
        <w:spacing w:after="0" w:line="360" w:lineRule="auto"/>
        <w:jc w:val="both"/>
        <w:rPr>
          <w:rFonts w:ascii="Book Antiqua" w:hAnsi="Book Antiqua"/>
          <w:sz w:val="24"/>
          <w:szCs w:val="24"/>
          <w:lang w:val="en-US" w:eastAsia="zh-CN"/>
        </w:rPr>
      </w:pPr>
      <w:bookmarkStart w:id="29" w:name="OLE_LINK363"/>
      <w:bookmarkStart w:id="30" w:name="OLE_LINK364"/>
      <w:bookmarkStart w:id="31" w:name="OLE_LINK359"/>
      <w:bookmarkStart w:id="32" w:name="OLE_LINK1037"/>
      <w:bookmarkStart w:id="33" w:name="OLE_LINK1195"/>
      <w:bookmarkStart w:id="34" w:name="OLE_LINK1140"/>
      <w:bookmarkStart w:id="35" w:name="OLE_LINK1062"/>
      <w:bookmarkStart w:id="36" w:name="OLE_LINK500"/>
      <w:bookmarkStart w:id="37" w:name="OLE_LINK916"/>
      <w:bookmarkStart w:id="38" w:name="OLE_LINK956"/>
      <w:bookmarkStart w:id="39" w:name="OLE_LINK994"/>
      <w:proofErr w:type="gramStart"/>
      <w:r w:rsidRPr="008E51C1">
        <w:rPr>
          <w:rFonts w:ascii="Book Antiqua" w:hAnsi="Book Antiqua"/>
          <w:b/>
          <w:sz w:val="24"/>
          <w:szCs w:val="24"/>
          <w:lang w:val="en-US" w:eastAsia="zh-CN"/>
        </w:rPr>
        <w:t>© The Author(s) 2017.</w:t>
      </w:r>
      <w:proofErr w:type="gramEnd"/>
      <w:r w:rsidRPr="008E51C1">
        <w:rPr>
          <w:rFonts w:ascii="Book Antiqua" w:hAnsi="Book Antiqua"/>
          <w:sz w:val="24"/>
          <w:szCs w:val="24"/>
          <w:lang w:val="en-US" w:eastAsia="zh-CN"/>
        </w:rPr>
        <w:t xml:space="preserve"> Published by Baishideng Publishing Group Inc. All rights reserved.</w:t>
      </w:r>
    </w:p>
    <w:bookmarkEnd w:id="29"/>
    <w:bookmarkEnd w:id="30"/>
    <w:bookmarkEnd w:id="31"/>
    <w:bookmarkEnd w:id="32"/>
    <w:bookmarkEnd w:id="33"/>
    <w:bookmarkEnd w:id="34"/>
    <w:bookmarkEnd w:id="35"/>
    <w:bookmarkEnd w:id="36"/>
    <w:bookmarkEnd w:id="37"/>
    <w:bookmarkEnd w:id="38"/>
    <w:bookmarkEnd w:id="39"/>
    <w:p w14:paraId="0FB9C6FE" w14:textId="77777777" w:rsidR="00574A6B" w:rsidRPr="008E51C1" w:rsidRDefault="00574A6B" w:rsidP="00951642">
      <w:pPr>
        <w:snapToGrid w:val="0"/>
        <w:spacing w:after="0" w:line="360" w:lineRule="auto"/>
        <w:jc w:val="both"/>
        <w:rPr>
          <w:rFonts w:ascii="Book Antiqua" w:hAnsi="Book Antiqua"/>
          <w:sz w:val="24"/>
          <w:szCs w:val="24"/>
          <w:lang w:val="en-US" w:eastAsia="zh-CN"/>
        </w:rPr>
      </w:pPr>
    </w:p>
    <w:p w14:paraId="4B506319" w14:textId="1CE6F03E" w:rsidR="00A026DC" w:rsidRPr="008E51C1" w:rsidRDefault="00DB23F2" w:rsidP="00803AC2">
      <w:pPr>
        <w:snapToGrid w:val="0"/>
        <w:spacing w:after="0" w:line="360" w:lineRule="auto"/>
        <w:jc w:val="both"/>
        <w:rPr>
          <w:rFonts w:ascii="Book Antiqua" w:hAnsi="Book Antiqua"/>
          <w:b/>
          <w:sz w:val="24"/>
          <w:szCs w:val="24"/>
          <w:lang w:val="en-US" w:eastAsia="zh-CN"/>
        </w:rPr>
      </w:pPr>
      <w:bookmarkStart w:id="40" w:name="OLE_LINK1196"/>
      <w:bookmarkStart w:id="41" w:name="OLE_LINK1154"/>
      <w:bookmarkStart w:id="42" w:name="OLE_LINK1155"/>
      <w:bookmarkStart w:id="43" w:name="OLE_LINK1322"/>
      <w:bookmarkStart w:id="44" w:name="OLE_LINK1044"/>
      <w:bookmarkStart w:id="45" w:name="OLE_LINK1224"/>
      <w:bookmarkStart w:id="46" w:name="OLE_LINK1225"/>
      <w:bookmarkStart w:id="47" w:name="OLE_LINK1634"/>
      <w:bookmarkStart w:id="48" w:name="OLE_LINK1635"/>
      <w:bookmarkStart w:id="49" w:name="OLE_LINK1762"/>
      <w:bookmarkStart w:id="50" w:name="OLE_LINK1763"/>
      <w:bookmarkStart w:id="51" w:name="OLE_LINK1764"/>
      <w:bookmarkStart w:id="52" w:name="OLE_LINK1939"/>
      <w:bookmarkStart w:id="53" w:name="OLE_LINK2194"/>
      <w:bookmarkStart w:id="54" w:name="OLE_LINK2878"/>
      <w:r w:rsidRPr="008E51C1">
        <w:rPr>
          <w:rFonts w:ascii="Book Antiqua" w:hAnsi="Book Antiqua"/>
          <w:b/>
          <w:sz w:val="24"/>
          <w:szCs w:val="24"/>
          <w:highlight w:val="white"/>
          <w:lang w:val="en-US" w:eastAsia="zh-CN"/>
        </w:rPr>
        <w:t>Core tip:</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00803AC2" w:rsidRPr="008E51C1">
        <w:rPr>
          <w:rFonts w:ascii="Book Antiqua" w:hAnsi="Book Antiqua"/>
          <w:b/>
          <w:sz w:val="24"/>
          <w:szCs w:val="24"/>
          <w:lang w:val="en-US" w:eastAsia="zh-CN"/>
        </w:rPr>
        <w:t xml:space="preserve"> </w:t>
      </w:r>
      <w:r w:rsidR="00803AC2" w:rsidRPr="008E51C1">
        <w:rPr>
          <w:rFonts w:ascii="Book Antiqua" w:hAnsi="Book Antiqua"/>
          <w:caps/>
          <w:kern w:val="24"/>
          <w:sz w:val="24"/>
          <w:szCs w:val="24"/>
          <w:lang w:val="en-GB" w:eastAsia="fr-FR"/>
        </w:rPr>
        <w:t>h</w:t>
      </w:r>
      <w:r w:rsidR="00803AC2" w:rsidRPr="008E51C1">
        <w:rPr>
          <w:rFonts w:ascii="Book Antiqua" w:hAnsi="Book Antiqua"/>
          <w:kern w:val="24"/>
          <w:sz w:val="24"/>
          <w:szCs w:val="24"/>
          <w:lang w:val="en-GB" w:eastAsia="fr-FR"/>
        </w:rPr>
        <w:t>epatitis C virus (HCV)</w:t>
      </w:r>
      <w:r w:rsidR="00A026DC" w:rsidRPr="008E51C1">
        <w:rPr>
          <w:rFonts w:ascii="Book Antiqua" w:hAnsi="Book Antiqua"/>
          <w:kern w:val="24"/>
          <w:sz w:val="24"/>
          <w:szCs w:val="24"/>
          <w:lang w:val="en-GB" w:eastAsia="fr-FR"/>
        </w:rPr>
        <w:t xml:space="preserve"> infection is associated with increased rates of glucose abnormalities, including diabetes mellitus and insulin resistance</w:t>
      </w:r>
      <w:r w:rsidR="00803AC2" w:rsidRPr="008E51C1">
        <w:rPr>
          <w:rFonts w:ascii="Book Antiqua" w:hAnsi="Book Antiqua"/>
          <w:kern w:val="24"/>
          <w:sz w:val="24"/>
          <w:szCs w:val="24"/>
          <w:lang w:val="en-GB" w:eastAsia="zh-CN"/>
        </w:rPr>
        <w:t>.</w:t>
      </w:r>
      <w:r w:rsidR="00803AC2" w:rsidRPr="008E51C1">
        <w:rPr>
          <w:rFonts w:ascii="Book Antiqua" w:hAnsi="Book Antiqua"/>
          <w:sz w:val="24"/>
          <w:szCs w:val="24"/>
          <w:lang w:val="en-US" w:eastAsia="zh-CN"/>
        </w:rPr>
        <w:t xml:space="preserve"> </w:t>
      </w:r>
      <w:r w:rsidR="00A026DC" w:rsidRPr="008E51C1">
        <w:rPr>
          <w:rFonts w:ascii="Book Antiqua" w:hAnsi="Book Antiqua"/>
          <w:kern w:val="24"/>
          <w:sz w:val="24"/>
          <w:szCs w:val="24"/>
          <w:lang w:val="en-GB" w:eastAsia="fr-FR"/>
        </w:rPr>
        <w:t xml:space="preserve">The presence of glucose abnormalities in HCV infected patients, including diabetes mellitus and insulin resistance, is associated with negative liver-related outcomes </w:t>
      </w:r>
      <w:r w:rsidR="00803AC2" w:rsidRPr="008E51C1">
        <w:rPr>
          <w:rFonts w:ascii="Book Antiqua" w:hAnsi="Book Antiqua"/>
          <w:kern w:val="24"/>
          <w:sz w:val="24"/>
          <w:szCs w:val="24"/>
          <w:lang w:val="en-GB" w:eastAsia="zh-CN"/>
        </w:rPr>
        <w:t>(</w:t>
      </w:r>
      <w:r w:rsidR="00A026DC" w:rsidRPr="008E51C1">
        <w:rPr>
          <w:rFonts w:ascii="Book Antiqua" w:hAnsi="Book Antiqua"/>
          <w:i/>
          <w:kern w:val="24"/>
          <w:sz w:val="24"/>
          <w:szCs w:val="24"/>
          <w:lang w:val="en-GB" w:eastAsia="fr-FR"/>
        </w:rPr>
        <w:t>i.e.</w:t>
      </w:r>
      <w:r w:rsidR="008E51C1" w:rsidRPr="008E51C1">
        <w:rPr>
          <w:rFonts w:ascii="Book Antiqua" w:hAnsi="Book Antiqua" w:hint="eastAsia"/>
          <w:i/>
          <w:kern w:val="24"/>
          <w:sz w:val="24"/>
          <w:szCs w:val="24"/>
          <w:lang w:val="en-GB" w:eastAsia="zh-CN"/>
        </w:rPr>
        <w:t>,</w:t>
      </w:r>
      <w:r w:rsidR="00A026DC" w:rsidRPr="008E51C1">
        <w:rPr>
          <w:rFonts w:ascii="Book Antiqua" w:hAnsi="Book Antiqua"/>
          <w:kern w:val="24"/>
          <w:sz w:val="24"/>
          <w:szCs w:val="24"/>
          <w:lang w:val="en-GB" w:eastAsia="fr-FR"/>
        </w:rPr>
        <w:t xml:space="preserve"> severe liver fibrosis, decreased response to antivirals, and increased occurrence of hepatocellular carcinoma</w:t>
      </w:r>
      <w:r w:rsidR="00803AC2" w:rsidRPr="008E51C1">
        <w:rPr>
          <w:rFonts w:ascii="Book Antiqua" w:hAnsi="Book Antiqua"/>
          <w:kern w:val="24"/>
          <w:sz w:val="24"/>
          <w:szCs w:val="24"/>
          <w:lang w:val="en-GB" w:eastAsia="zh-CN"/>
        </w:rPr>
        <w:t>).</w:t>
      </w:r>
    </w:p>
    <w:p w14:paraId="05193B08" w14:textId="77777777" w:rsidR="00DB23F2" w:rsidRPr="008E51C1" w:rsidRDefault="00DB23F2" w:rsidP="00951642">
      <w:pPr>
        <w:snapToGrid w:val="0"/>
        <w:spacing w:after="0" w:line="360" w:lineRule="auto"/>
        <w:jc w:val="both"/>
        <w:rPr>
          <w:rFonts w:ascii="Book Antiqua" w:hAnsi="Book Antiqua"/>
          <w:sz w:val="24"/>
          <w:szCs w:val="24"/>
          <w:lang w:val="en-GB" w:eastAsia="zh-CN"/>
        </w:rPr>
      </w:pPr>
    </w:p>
    <w:p w14:paraId="33FA4C3E" w14:textId="77777777" w:rsidR="00574A6B" w:rsidRPr="008E51C1" w:rsidRDefault="004E37B9" w:rsidP="00574A6B">
      <w:pPr>
        <w:snapToGrid w:val="0"/>
        <w:spacing w:after="0" w:line="360" w:lineRule="auto"/>
        <w:jc w:val="both"/>
        <w:rPr>
          <w:rFonts w:ascii="Book Antiqua" w:hAnsi="Book Antiqua"/>
          <w:b/>
          <w:sz w:val="24"/>
          <w:szCs w:val="24"/>
          <w:lang w:val="en-GB" w:eastAsia="zh-CN"/>
        </w:rPr>
      </w:pPr>
      <w:r w:rsidRPr="008E51C1">
        <w:rPr>
          <w:rFonts w:ascii="Book Antiqua" w:hAnsi="Book Antiqua"/>
          <w:sz w:val="24"/>
          <w:szCs w:val="24"/>
          <w:lang w:val="en-GB"/>
        </w:rPr>
        <w:t>Desbois AC, Cacoub P.</w:t>
      </w:r>
      <w:r w:rsidRPr="008E51C1">
        <w:rPr>
          <w:rFonts w:ascii="Book Antiqua" w:hAnsi="Book Antiqua"/>
          <w:sz w:val="24"/>
          <w:szCs w:val="24"/>
          <w:lang w:val="en-GB" w:eastAsia="zh-CN"/>
        </w:rPr>
        <w:t xml:space="preserve"> </w:t>
      </w:r>
      <w:r w:rsidR="00574A6B" w:rsidRPr="008E51C1">
        <w:rPr>
          <w:rFonts w:ascii="Book Antiqua" w:hAnsi="Book Antiqua"/>
          <w:sz w:val="24"/>
          <w:szCs w:val="24"/>
          <w:lang w:val="en-GB"/>
        </w:rPr>
        <w:t xml:space="preserve">Diabetes mellitus, insulin resistance and hepatitis C virus infection: </w:t>
      </w:r>
      <w:r w:rsidR="00574A6B" w:rsidRPr="008E51C1">
        <w:rPr>
          <w:rFonts w:ascii="Book Antiqua" w:hAnsi="Book Antiqua"/>
          <w:caps/>
          <w:sz w:val="24"/>
          <w:szCs w:val="24"/>
          <w:lang w:val="en-GB"/>
        </w:rPr>
        <w:t xml:space="preserve">a </w:t>
      </w:r>
      <w:r w:rsidR="00574A6B" w:rsidRPr="008E51C1">
        <w:rPr>
          <w:rFonts w:ascii="Book Antiqua" w:hAnsi="Book Antiqua"/>
          <w:sz w:val="24"/>
          <w:szCs w:val="24"/>
          <w:lang w:val="en-GB"/>
        </w:rPr>
        <w:t>contemporary review</w:t>
      </w:r>
      <w:r w:rsidR="00574A6B" w:rsidRPr="008E51C1">
        <w:rPr>
          <w:rFonts w:ascii="Book Antiqua" w:hAnsi="Book Antiqua"/>
          <w:sz w:val="24"/>
          <w:szCs w:val="24"/>
          <w:lang w:val="en-GB" w:eastAsia="zh-CN"/>
        </w:rPr>
        <w:t xml:space="preserve">. </w:t>
      </w:r>
      <w:r w:rsidR="00574A6B" w:rsidRPr="008E51C1">
        <w:rPr>
          <w:rFonts w:ascii="Book Antiqua" w:hAnsi="Book Antiqua"/>
          <w:i/>
          <w:sz w:val="24"/>
          <w:szCs w:val="24"/>
          <w:lang w:val="en-US" w:eastAsia="zh-CN"/>
        </w:rPr>
        <w:t xml:space="preserve">World J Gastroenterol </w:t>
      </w:r>
      <w:r w:rsidR="00574A6B" w:rsidRPr="008E51C1">
        <w:rPr>
          <w:rFonts w:ascii="Book Antiqua" w:hAnsi="Book Antiqua"/>
          <w:sz w:val="24"/>
          <w:szCs w:val="24"/>
          <w:lang w:val="en-US" w:eastAsia="zh-CN"/>
        </w:rPr>
        <w:t xml:space="preserve">2017; </w:t>
      </w:r>
      <w:proofErr w:type="gramStart"/>
      <w:r w:rsidR="00574A6B" w:rsidRPr="008E51C1">
        <w:rPr>
          <w:rFonts w:ascii="Book Antiqua" w:hAnsi="Book Antiqua"/>
          <w:sz w:val="24"/>
          <w:szCs w:val="24"/>
          <w:lang w:val="en-US" w:eastAsia="zh-CN"/>
        </w:rPr>
        <w:t>In</w:t>
      </w:r>
      <w:proofErr w:type="gramEnd"/>
      <w:r w:rsidR="00574A6B" w:rsidRPr="008E51C1">
        <w:rPr>
          <w:rFonts w:ascii="Book Antiqua" w:hAnsi="Book Antiqua"/>
          <w:sz w:val="24"/>
          <w:szCs w:val="24"/>
          <w:lang w:val="en-US" w:eastAsia="zh-CN"/>
        </w:rPr>
        <w:t xml:space="preserve"> press</w:t>
      </w:r>
    </w:p>
    <w:p w14:paraId="244BB20E" w14:textId="77777777" w:rsidR="004E37B9" w:rsidRPr="008E51C1" w:rsidRDefault="004E37B9" w:rsidP="00951642">
      <w:pPr>
        <w:snapToGrid w:val="0"/>
        <w:spacing w:after="0" w:line="360" w:lineRule="auto"/>
        <w:jc w:val="both"/>
        <w:rPr>
          <w:rFonts w:ascii="Book Antiqua" w:hAnsi="Book Antiqua"/>
          <w:sz w:val="24"/>
          <w:szCs w:val="24"/>
          <w:lang w:val="en-US" w:eastAsia="zh-CN"/>
        </w:rPr>
      </w:pPr>
    </w:p>
    <w:p w14:paraId="06FA7A29" w14:textId="77777777" w:rsidR="00082A85" w:rsidRPr="008E51C1" w:rsidRDefault="00082A85">
      <w:pPr>
        <w:spacing w:after="0" w:line="240" w:lineRule="auto"/>
        <w:rPr>
          <w:rFonts w:ascii="Book Antiqua" w:hAnsi="Book Antiqua"/>
          <w:sz w:val="24"/>
          <w:szCs w:val="24"/>
          <w:lang w:val="en-US" w:eastAsia="fr-FR"/>
        </w:rPr>
      </w:pPr>
      <w:r w:rsidRPr="008E51C1">
        <w:rPr>
          <w:rFonts w:ascii="Book Antiqua" w:hAnsi="Book Antiqua"/>
          <w:sz w:val="24"/>
          <w:szCs w:val="24"/>
          <w:lang w:val="en-US" w:eastAsia="fr-FR"/>
        </w:rPr>
        <w:br w:type="page"/>
      </w:r>
    </w:p>
    <w:p w14:paraId="522D3DC7" w14:textId="77777777" w:rsidR="008F54DF" w:rsidRPr="008E51C1" w:rsidRDefault="008F54DF" w:rsidP="008F54DF">
      <w:pPr>
        <w:snapToGrid w:val="0"/>
        <w:spacing w:after="0" w:line="360" w:lineRule="auto"/>
        <w:jc w:val="both"/>
        <w:rPr>
          <w:rFonts w:ascii="Book Antiqua" w:hAnsi="Book Antiqua"/>
          <w:b/>
          <w:caps/>
          <w:sz w:val="24"/>
          <w:szCs w:val="24"/>
          <w:lang w:val="en-US" w:eastAsia="zh-CN"/>
        </w:rPr>
      </w:pPr>
      <w:r w:rsidRPr="008E51C1">
        <w:rPr>
          <w:rFonts w:ascii="Book Antiqua" w:hAnsi="Book Antiqua"/>
          <w:b/>
          <w:caps/>
          <w:sz w:val="24"/>
          <w:szCs w:val="24"/>
          <w:lang w:val="en-US" w:eastAsia="zh-CN"/>
        </w:rPr>
        <w:lastRenderedPageBreak/>
        <w:t>Introduction</w:t>
      </w:r>
    </w:p>
    <w:p w14:paraId="2CA7CEB1" w14:textId="7ECB2629" w:rsidR="006711BE" w:rsidRPr="008E51C1" w:rsidRDefault="006711BE" w:rsidP="008F54DF">
      <w:pPr>
        <w:snapToGrid w:val="0"/>
        <w:spacing w:after="0" w:line="360" w:lineRule="auto"/>
        <w:jc w:val="both"/>
        <w:rPr>
          <w:rFonts w:ascii="Book Antiqua" w:hAnsi="Book Antiqua"/>
          <w:sz w:val="24"/>
          <w:szCs w:val="24"/>
          <w:lang w:val="en-US" w:eastAsia="zh-CN"/>
        </w:rPr>
      </w:pPr>
      <w:r w:rsidRPr="008E51C1">
        <w:rPr>
          <w:rFonts w:ascii="Book Antiqua" w:hAnsi="Book Antiqua"/>
          <w:sz w:val="24"/>
          <w:szCs w:val="24"/>
          <w:lang w:val="en-US" w:eastAsia="fr-FR"/>
        </w:rPr>
        <w:t>Hepatitis C virus (HCV) infection is a major health problem. The World Health Organization (WHO) estimates that at least 150-170 million people, approximately 3% of the world's population, are chronically infected. These patients are known to be at risk of liver related complications,</w:t>
      </w:r>
      <w:r w:rsidRPr="008E51C1">
        <w:rPr>
          <w:rFonts w:ascii="Book Antiqua" w:hAnsi="Book Antiqua"/>
          <w:i/>
          <w:sz w:val="24"/>
          <w:szCs w:val="24"/>
          <w:lang w:val="en-US" w:eastAsia="fr-FR"/>
        </w:rPr>
        <w:t xml:space="preserve"> i.e. </w:t>
      </w:r>
      <w:r w:rsidRPr="008E51C1">
        <w:rPr>
          <w:rFonts w:ascii="Book Antiqua" w:hAnsi="Book Antiqua"/>
          <w:sz w:val="24"/>
          <w:szCs w:val="24"/>
          <w:lang w:val="en-US" w:eastAsia="fr-FR"/>
        </w:rPr>
        <w:t>cirrhosis and hepatocellular carcinoma (HCC), with an estimated</w:t>
      </w:r>
      <w:r w:rsidR="008F54DF" w:rsidRPr="008E51C1">
        <w:rPr>
          <w:rFonts w:ascii="Book Antiqua" w:hAnsi="Book Antiqua"/>
          <w:sz w:val="24"/>
          <w:szCs w:val="24"/>
          <w:lang w:val="en-US" w:eastAsia="fr-FR"/>
        </w:rPr>
        <w:t xml:space="preserve"> liver-related mortality of 350</w:t>
      </w:r>
      <w:r w:rsidRPr="008E51C1">
        <w:rPr>
          <w:rFonts w:ascii="Book Antiqua" w:hAnsi="Book Antiqua"/>
          <w:sz w:val="24"/>
          <w:szCs w:val="24"/>
          <w:lang w:val="en-US" w:eastAsia="fr-FR"/>
        </w:rPr>
        <w:t>000 people/year. The total risks of morbidity and mortality are underestimated, because they do not take into account extrahepatic consequences of HCV infection. Numerous extrahepatic manifestations have been reported,</w:t>
      </w:r>
      <w:r w:rsidRPr="008E51C1">
        <w:rPr>
          <w:rFonts w:ascii="Book Antiqua" w:hAnsi="Book Antiqua"/>
          <w:sz w:val="24"/>
          <w:szCs w:val="24"/>
          <w:lang w:val="en-GB"/>
        </w:rPr>
        <w:t xml:space="preserve"> suggesting that HCV is more a systemic disease than just a liver disorder</w:t>
      </w:r>
      <w:r w:rsidRPr="008E51C1">
        <w:rPr>
          <w:rFonts w:ascii="Book Antiqua" w:hAnsi="Book Antiqua"/>
          <w:sz w:val="24"/>
          <w:szCs w:val="24"/>
          <w:lang w:val="en-US" w:eastAsia="fr-FR"/>
        </w:rPr>
        <w:t xml:space="preserve">. </w:t>
      </w:r>
      <w:r w:rsidRPr="008E51C1">
        <w:rPr>
          <w:rFonts w:ascii="Book Antiqua" w:hAnsi="Book Antiqua"/>
          <w:sz w:val="24"/>
          <w:szCs w:val="24"/>
          <w:lang w:val="en-GB"/>
        </w:rPr>
        <w:t>In large prospective cohort studies, up to two-thirds of patients with HCV infection experienc</w:t>
      </w:r>
      <w:r w:rsidR="008F54DF" w:rsidRPr="008E51C1">
        <w:rPr>
          <w:rFonts w:ascii="Book Antiqua" w:hAnsi="Book Antiqua"/>
          <w:sz w:val="24"/>
          <w:szCs w:val="24"/>
          <w:lang w:val="en-GB"/>
        </w:rPr>
        <w:t>ed extra-hepatic manifestations</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1edtgkeuto","properties":{"formattedCitation":"{\\rtf \\super [1]\\nosupersub{}}","plainCitation":"[1]"},"citationItems":[{"id":101,"uris":["http://zotero.org/users/1969747/items/JSRWW3DR"],"uri":["http://zotero.org/users/1969747/items/JSRWW3DR"],"itemData":{"id":101,"type":"article-journal","title":"Extrahepatic manifestations of chronic hepatitis C. MULTIVIRC Group. Multidepartment Virus C","container-title":"Arthritis and Rheumatism","page":"2204-2212","volume":"42","issue":"10","source":"NCBI PubMed","abstract":"OBJECTIVE: To assess the prevalence of clinical and biologic extrahepatic manifestations of hepatitis C virus (HCV) infection and to identify associations between clinical and biologic manifestations.\nMETHODS: To analyze the natural history of extrahepatic manifestations of HCV infection, we reviewed only the data recorded prospectively during the first visit of 1,614 patients with chronic HCV infection, coming from a single monocenter cohort. Exclusion criteria were positivity for hepatitis B surface antigen or human immunodeficiency virus. The prevalence of dermatologic, rheumatologic, neurologic, and nephrologic manifestations; diabetes; arterial hypertension; autoantibodies; and cryoglobulins were assessed. Then, using multivariate analysis, we identified demographic, biochemical, immunologic, virologic, and liver histologic factors associated with the presence of extrahepatic manifestations.\nRESULTS: At least 1 clinical extrahepatic manifestation was observed in each of 1,202 patients (74%). Five manifestations had a prevalence &gt;10%: arthralgia (23%), paresthesia (17%), myalgia (15%), pruritus (15%), and sicca syndrome (11%). Four biologic abnormalities had a prevalence &gt;5%: cryoglobulins (40%), antinuclear antibodies (10%), low thyroxine level (10%), and anti-smooth muscle antibodies (7%). Only vasculitis, arterial hypertension, purpura, lichen planus, arthralgia, and low thyroxine level were associated with cryoglobulin positivity. By univariate and multivariate analyses, the most frequent risk factors for the presence of clinical and biologic extrahepatic manifestations were age, female sex, and extensive liver fibrosis.\nCONCLUSION: Extrahepatic clinical manifestations are frequently observed in HCV patients and involve primarily the joints, muscles, and skin. The most frequent immunologic abnormalities include mixed cryoglobulins, antinuclear antibodies, and anti-smooth muscle antibodies. The most frequent risk factors for the presence of clinical and biologic extrahepatic manifestations are advanced age, female sex, and extensive liver fibrosis.","DOI":"10.1002/1529-0131(199910)42:10&lt;2204::AID-ANR24&gt;3.0.CO;2-D","ISSN":"0004-3591","note":"PMID: 10524695","journalAbbreviation":"Arthritis Rheum.","language":"eng","author":[{"family":"Cacoub","given":"P."},{"family":"Poynard","given":"T."},{"family":"Ghillani","given":"P."},{"family":"Charlotte","given":"F."},{"family":"Olivi","given":"M."},{"family":"Piette","given":"J. C."},{"family":"Opolon","given":"P."}],"issued":{"date-parts":[["1999",10]]},"PMID":"10524695"}}],"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1]</w:t>
      </w:r>
      <w:r w:rsidRPr="008E51C1">
        <w:rPr>
          <w:rFonts w:ascii="Book Antiqua" w:hAnsi="Book Antiqua"/>
          <w:sz w:val="24"/>
          <w:szCs w:val="24"/>
          <w:lang w:val="en-GB"/>
        </w:rPr>
        <w:fldChar w:fldCharType="end"/>
      </w:r>
      <w:r w:rsidRPr="008E51C1">
        <w:rPr>
          <w:rFonts w:ascii="Book Antiqua" w:hAnsi="Book Antiqua"/>
          <w:sz w:val="24"/>
          <w:szCs w:val="24"/>
          <w:lang w:val="en-GB"/>
        </w:rPr>
        <w:t xml:space="preserve">. </w:t>
      </w:r>
      <w:r w:rsidRPr="008E51C1">
        <w:rPr>
          <w:rFonts w:ascii="Book Antiqua" w:hAnsi="Book Antiqua"/>
          <w:sz w:val="24"/>
          <w:szCs w:val="24"/>
          <w:lang w:val="en-US" w:eastAsia="fr-FR"/>
        </w:rPr>
        <w:t>The majority of available data concern HCV-related autoimmune and/or lymphoproliferative disorders, from benign mixed cryoglobulinemia to frank lymphomas, which is co</w:t>
      </w:r>
      <w:r w:rsidR="008F54DF" w:rsidRPr="008E51C1">
        <w:rPr>
          <w:rFonts w:ascii="Book Antiqua" w:hAnsi="Book Antiqua"/>
          <w:sz w:val="24"/>
          <w:szCs w:val="24"/>
          <w:lang w:val="en-US" w:eastAsia="fr-FR"/>
        </w:rPr>
        <w:t>nsistent with HCV lymphotropism</w:t>
      </w:r>
      <w:r w:rsidRPr="008E51C1">
        <w:rPr>
          <w:rFonts w:ascii="Book Antiqua" w:hAnsi="Book Antiqua"/>
          <w:sz w:val="24"/>
          <w:szCs w:val="24"/>
          <w:lang w:val="en-US" w:eastAsia="fr-FR"/>
        </w:rPr>
        <w:fldChar w:fldCharType="begin"/>
      </w:r>
      <w:r w:rsidR="0055182F" w:rsidRPr="008E51C1">
        <w:rPr>
          <w:rFonts w:ascii="Book Antiqua" w:hAnsi="Book Antiqua"/>
          <w:sz w:val="24"/>
          <w:szCs w:val="24"/>
          <w:lang w:val="en-US" w:eastAsia="fr-FR"/>
        </w:rPr>
        <w:instrText xml:space="preserve"> ADDIN ZOTERO_ITEM CSL_CITATION {"citationID":"2819fab1pv","properties":{"formattedCitation":"{\\rtf \\super [2]\\nosupersub{}}","plainCitation":"[2]"},"citationItems":[{"id":841,"uris":["http://zotero.org/users/1969747/items/T4P3QX6T"],"uri":["http://zotero.org/users/1969747/items/T4P3QX6T"],"itemData":{"id":841,"type":"article-journal","title":"Cryoglobulinemia Vasculitis","container-title":"The American Journal of Medicine","source":"PubMed","abstract":"Cryoglobulinemic vasculitis (CryoVas) is a small-vessel vasculitis involving mainly the skin, the joints, the peripheral nervous system, and the kidneys. Type I CryoVas is single monoclonal immunoglobulins related to an underlying B-cell lymphoproliferative disorder. Type II and III cryoglobulins, often referred to as mixed cryoglobulinemia, consist of polyclonal immunoglobulin (Ig)G with or without monoclonal IgM with rheumatoid factor activity. Hepatitis C virus (HCV) infection represents the main cause of mixed CryoVas. The 10-year survival rates are 63%, 65%, and 87% in HCV-positive mixed CryoVas, HCV-negative mixed CryoVas, and type I CryoVas patients, respectively. In HCV-positive patients, baseline poor prognostic factors include the presence of severe liver fibrosis, and central nervous system, kidney, and heart involvement. Treatment with antivirals is associated with a good prognosis, whereas use of immunosuppressants (including corticosteroids) is associated with a poor outcome. In HCV-negative patients, pulmonary and gastrointestinal involvement, renal insufficiency, and age &gt; 65 years are independently associated with death. Increased risk of lymphoma also should be underlined. Treatment of type I CryoVas is that of the hemopathy; specific treatment also includes plasma exchange, corticosteroids, rituximab, and ilomedine. In HCV-CryoVas with mild-to-moderate disease, an optimal antiviral treatment should be given. For HCV-CryoVas with severe vasculitis (ie, worsening of renal function, mononeuritis multiplex, extensive skin disease, intestinal ischemia…) control of disease with rituximab, with or without plasmapheresis, is required before initiation of antiviral therapy. Other immunosuppressants should be given only in case of refractory forms of CryoVas, frequently associated with underlying B-cell lymphoma.","DOI":"10.1016/j.amjmed.2015.02.017","ISSN":"1555-7162","note":"PMID: 25837517","journalAbbreviation":"Am. J. Med.","language":"ENG","author":[{"family":"Cacoub","given":"Patrice"},{"family":"Comarmond","given":"Cloe"},{"family":"Domont","given":"Fanny"},{"family":"Savey","given":"Léa"},{"family":"Saadoun","given":"David"}],"issued":{"date-parts":[["2015",3,30]]},"PMID":"25837517"}}],"schema":"https://github.com/citation-style-language/schema/raw/master/csl-citation.json"} </w:instrText>
      </w:r>
      <w:r w:rsidRPr="008E51C1">
        <w:rPr>
          <w:rFonts w:ascii="Book Antiqua" w:hAnsi="Book Antiqua"/>
          <w:sz w:val="24"/>
          <w:szCs w:val="24"/>
          <w:lang w:val="en-US" w:eastAsia="fr-FR"/>
        </w:rPr>
        <w:fldChar w:fldCharType="separate"/>
      </w:r>
      <w:r w:rsidR="0047273B" w:rsidRPr="008E51C1">
        <w:rPr>
          <w:rFonts w:ascii="Book Antiqua" w:hAnsi="Book Antiqua"/>
          <w:sz w:val="24"/>
          <w:szCs w:val="24"/>
          <w:vertAlign w:val="superscript"/>
          <w:lang w:val="en-GB"/>
        </w:rPr>
        <w:t>[2]</w:t>
      </w:r>
      <w:r w:rsidRPr="008E51C1">
        <w:rPr>
          <w:rFonts w:ascii="Book Antiqua" w:hAnsi="Book Antiqua"/>
          <w:sz w:val="24"/>
          <w:szCs w:val="24"/>
          <w:lang w:val="en-US" w:eastAsia="fr-FR"/>
        </w:rPr>
        <w:fldChar w:fldCharType="end"/>
      </w:r>
      <w:r w:rsidRPr="008E51C1">
        <w:rPr>
          <w:rFonts w:ascii="Book Antiqua" w:hAnsi="Book Antiqua"/>
          <w:sz w:val="24"/>
          <w:szCs w:val="24"/>
          <w:lang w:val="en-US" w:eastAsia="fr-FR"/>
        </w:rPr>
        <w:t>. More recently, other HCV-associated disorders have been reported including cardiovascular, renal, central nervous system a</w:t>
      </w:r>
      <w:r w:rsidR="008F54DF" w:rsidRPr="008E51C1">
        <w:rPr>
          <w:rFonts w:ascii="Book Antiqua" w:hAnsi="Book Antiqua"/>
          <w:sz w:val="24"/>
          <w:szCs w:val="24"/>
          <w:lang w:val="en-US" w:eastAsia="fr-FR"/>
        </w:rPr>
        <w:t>nd metabolic diseases</w:t>
      </w:r>
      <w:r w:rsidRPr="008E51C1">
        <w:rPr>
          <w:rFonts w:ascii="Book Antiqua" w:hAnsi="Book Antiqua"/>
          <w:sz w:val="24"/>
          <w:szCs w:val="24"/>
          <w:lang w:val="en-US" w:eastAsia="fr-FR"/>
        </w:rPr>
        <w:fldChar w:fldCharType="begin"/>
      </w:r>
      <w:r w:rsidR="0055182F" w:rsidRPr="008E51C1">
        <w:rPr>
          <w:rFonts w:ascii="Book Antiqua" w:hAnsi="Book Antiqua"/>
          <w:sz w:val="24"/>
          <w:szCs w:val="24"/>
          <w:lang w:val="en-US" w:eastAsia="fr-FR"/>
        </w:rPr>
        <w:instrText xml:space="preserve"> ADDIN ZOTERO_ITEM CSL_CITATION {"citationID":"28j1s9qhmv","properties":{"formattedCitation":"{\\rtf \\super [3]\\nosupersub{}}","plainCitation":"[3]"},"citationItems":[{"id":843,"uris":["http://zotero.org/users/1969747/items/XVER7RFH"],"uri":["http://zotero.org/users/1969747/items/XVER7RFH"],"itemData":{"id":843,"type":"article-journal","title":"Extrahepatic manifestations of chronic hepatitis C virus infection","container-title":"Digestive and Liver Disease: Official Journal of the Italian Society of Gastroenterology and the Italian Association for the Study of the Liver","page":"S165-173","volume":"46 Suppl 5","source":"PubMed","abstract":"Hepatitis C virus (HCV) infected patients are known to be at risk of developing liver complications i.e. cirrhosis and liver cancer. However, the risks of morbidity and mortality are underestimated because they do not take into account non-liver consequences of chronic hepatitis C virus infection. Numerous extrahepatic manifestations have been reported in up to 74% of patients, from perceived to disabling conditions. The majority of data concern hepatitis C virus-related autoimmune and/or lymphoproliferative disorders, from mixed cryoglobulinaemia vasculitis to frank lymphomas. More recently, other hepatitis C virus-associated disorders have been reported including cardiovascular, renal, metabolic, and central nervous system diseases. This review aims to outline most of the extrahepatic manifestations that are currently being investigated, including some of autoimmune and/or lymphoproliferative nature, and others in which the role of immune mechanisms appears less clear. Beyond the liver, hepatitis C virus chronic infection should be analyzed as a multifaceted systemic disease leading to heavy direct and indirect costs. The accurate consideration of extrahepatic consequences of such a systemic infection significantly increases the weight of its pathological burden. The need for effective viral eradication measures is underlined.","DOI":"10.1016/j.dld.2014.10.005","ISSN":"1878-3562","note":"PMID: 25458776","journalAbbreviation":"Dig Liver Dis","language":"eng","author":[{"family":"Cacoub","given":"Patrice"},{"family":"Gragnani","given":"Laura"},{"family":"Comarmond","given":"Cloe"},{"family":"Zignego","given":"Anna Linda"}],"issued":{"date-parts":[["2014",12,15]]},"PMID":"25458776"}}],"schema":"https://github.com/citation-style-language/schema/raw/master/csl-citation.json"} </w:instrText>
      </w:r>
      <w:r w:rsidRPr="008E51C1">
        <w:rPr>
          <w:rFonts w:ascii="Book Antiqua" w:hAnsi="Book Antiqua"/>
          <w:sz w:val="24"/>
          <w:szCs w:val="24"/>
          <w:lang w:val="en-US" w:eastAsia="fr-FR"/>
        </w:rPr>
        <w:fldChar w:fldCharType="separate"/>
      </w:r>
      <w:r w:rsidR="0047273B" w:rsidRPr="008E51C1">
        <w:rPr>
          <w:rFonts w:ascii="Book Antiqua" w:hAnsi="Book Antiqua"/>
          <w:sz w:val="24"/>
          <w:szCs w:val="24"/>
          <w:vertAlign w:val="superscript"/>
          <w:lang w:val="en-GB"/>
        </w:rPr>
        <w:t>[3]</w:t>
      </w:r>
      <w:r w:rsidRPr="008E51C1">
        <w:rPr>
          <w:rFonts w:ascii="Book Antiqua" w:hAnsi="Book Antiqua"/>
          <w:sz w:val="24"/>
          <w:szCs w:val="24"/>
          <w:lang w:val="en-US" w:eastAsia="fr-FR"/>
        </w:rPr>
        <w:fldChar w:fldCharType="end"/>
      </w:r>
      <w:r w:rsidRPr="008E51C1">
        <w:rPr>
          <w:rFonts w:ascii="Book Antiqua" w:hAnsi="Book Antiqua"/>
          <w:sz w:val="24"/>
          <w:szCs w:val="24"/>
          <w:lang w:val="en-US" w:eastAsia="fr-FR"/>
        </w:rPr>
        <w:t xml:space="preserve">. Among the latter, some </w:t>
      </w:r>
      <w:r w:rsidRPr="008E51C1">
        <w:rPr>
          <w:rFonts w:ascii="Book Antiqua" w:hAnsi="Book Antiqua"/>
          <w:sz w:val="24"/>
          <w:szCs w:val="24"/>
          <w:lang w:val="en-GB"/>
        </w:rPr>
        <w:t>studies assessed the risk of diabetes mellitus (DM) or insulin resistance (IR) while others evaluated the impact of DM/IR on the main liver-related HCV infection outcomes (</w:t>
      </w:r>
      <w:r w:rsidRPr="008E51C1">
        <w:rPr>
          <w:rFonts w:ascii="Book Antiqua" w:hAnsi="Book Antiqua"/>
          <w:i/>
          <w:sz w:val="24"/>
          <w:szCs w:val="24"/>
          <w:lang w:val="en-GB"/>
        </w:rPr>
        <w:t>i.e.</w:t>
      </w:r>
      <w:r w:rsidR="008E51C1" w:rsidRPr="008E51C1">
        <w:rPr>
          <w:rFonts w:ascii="Book Antiqua" w:hAnsi="Book Antiqua" w:hint="eastAsia"/>
          <w:i/>
          <w:sz w:val="24"/>
          <w:szCs w:val="24"/>
          <w:lang w:val="en-GB" w:eastAsia="zh-CN"/>
        </w:rPr>
        <w:t>,</w:t>
      </w:r>
      <w:r w:rsidRPr="008E51C1">
        <w:rPr>
          <w:rFonts w:ascii="Book Antiqua" w:hAnsi="Book Antiqua"/>
          <w:sz w:val="24"/>
          <w:szCs w:val="24"/>
          <w:lang w:val="en-GB"/>
        </w:rPr>
        <w:t xml:space="preserve"> liver fibrosis, cirrhosis, HCC). However, the results appear to be conflicting, with great</w:t>
      </w:r>
      <w:r w:rsidR="008F54DF" w:rsidRPr="008E51C1">
        <w:rPr>
          <w:rFonts w:ascii="Book Antiqua" w:hAnsi="Book Antiqua"/>
          <w:sz w:val="24"/>
          <w:szCs w:val="24"/>
          <w:lang w:val="en-GB"/>
        </w:rPr>
        <w:t xml:space="preserve"> heterogeneity between studies.</w:t>
      </w:r>
    </w:p>
    <w:p w14:paraId="3CB11625" w14:textId="5CB9512E" w:rsidR="006711BE" w:rsidRPr="008E51C1" w:rsidRDefault="006711BE" w:rsidP="008F54DF">
      <w:pPr>
        <w:snapToGrid w:val="0"/>
        <w:spacing w:after="0" w:line="360" w:lineRule="auto"/>
        <w:ind w:firstLineChars="100" w:firstLine="240"/>
        <w:jc w:val="both"/>
        <w:rPr>
          <w:rFonts w:ascii="Book Antiqua" w:hAnsi="Book Antiqua"/>
          <w:sz w:val="24"/>
          <w:szCs w:val="24"/>
          <w:lang w:val="en-GB"/>
        </w:rPr>
      </w:pPr>
      <w:r w:rsidRPr="008E51C1">
        <w:rPr>
          <w:rFonts w:ascii="Book Antiqua" w:hAnsi="Book Antiqua"/>
          <w:sz w:val="24"/>
          <w:szCs w:val="24"/>
          <w:lang w:val="en-GB"/>
        </w:rPr>
        <w:t>In the present study, based on a literature data review, we aimed to analyse: (</w:t>
      </w:r>
      <w:r w:rsidR="008E51C1" w:rsidRPr="008E51C1">
        <w:rPr>
          <w:rFonts w:ascii="Book Antiqua" w:hAnsi="Book Antiqua" w:hint="eastAsia"/>
          <w:sz w:val="24"/>
          <w:szCs w:val="24"/>
          <w:lang w:val="en-GB" w:eastAsia="zh-CN"/>
        </w:rPr>
        <w:t>1</w:t>
      </w:r>
      <w:r w:rsidRPr="008E51C1">
        <w:rPr>
          <w:rFonts w:ascii="Book Antiqua" w:hAnsi="Book Antiqua"/>
          <w:sz w:val="24"/>
          <w:szCs w:val="24"/>
          <w:lang w:val="en-GB"/>
        </w:rPr>
        <w:t>) the risk of glucose abnormalities (GA) in HCV-infected patients</w:t>
      </w:r>
      <w:r w:rsidR="008E51C1" w:rsidRPr="008E51C1">
        <w:rPr>
          <w:rFonts w:ascii="Book Antiqua" w:hAnsi="Book Antiqua" w:hint="eastAsia"/>
          <w:sz w:val="24"/>
          <w:szCs w:val="24"/>
          <w:lang w:val="en-GB" w:eastAsia="zh-CN"/>
        </w:rPr>
        <w:t>;</w:t>
      </w:r>
      <w:r w:rsidRPr="008E51C1">
        <w:rPr>
          <w:rFonts w:ascii="Book Antiqua" w:hAnsi="Book Antiqua"/>
          <w:sz w:val="24"/>
          <w:szCs w:val="24"/>
          <w:lang w:val="en-GB"/>
        </w:rPr>
        <w:t xml:space="preserve"> and (</w:t>
      </w:r>
      <w:r w:rsidR="008E51C1" w:rsidRPr="008E51C1">
        <w:rPr>
          <w:rFonts w:ascii="Book Antiqua" w:hAnsi="Book Antiqua" w:hint="eastAsia"/>
          <w:sz w:val="24"/>
          <w:szCs w:val="24"/>
          <w:lang w:val="en-GB" w:eastAsia="zh-CN"/>
        </w:rPr>
        <w:t>2</w:t>
      </w:r>
      <w:r w:rsidRPr="008E51C1">
        <w:rPr>
          <w:rFonts w:ascii="Book Antiqua" w:hAnsi="Book Antiqua"/>
          <w:sz w:val="24"/>
          <w:szCs w:val="24"/>
          <w:lang w:val="en-GB"/>
        </w:rPr>
        <w:t xml:space="preserve">) the impact of GA on the main liver-related HCV outcomes, </w:t>
      </w:r>
      <w:r w:rsidRPr="008E51C1">
        <w:rPr>
          <w:rFonts w:ascii="Book Antiqua" w:hAnsi="Book Antiqua"/>
          <w:i/>
          <w:sz w:val="24"/>
          <w:szCs w:val="24"/>
          <w:lang w:val="en-GB"/>
        </w:rPr>
        <w:t>i.e.</w:t>
      </w:r>
      <w:r w:rsidR="008E51C1" w:rsidRPr="008E51C1">
        <w:rPr>
          <w:rFonts w:ascii="Book Antiqua" w:hAnsi="Book Antiqua" w:hint="eastAsia"/>
          <w:i/>
          <w:sz w:val="24"/>
          <w:szCs w:val="24"/>
          <w:lang w:val="en-GB" w:eastAsia="zh-CN"/>
        </w:rPr>
        <w:t>,</w:t>
      </w:r>
      <w:r w:rsidRPr="008E51C1">
        <w:rPr>
          <w:rFonts w:ascii="Book Antiqua" w:hAnsi="Book Antiqua"/>
          <w:i/>
          <w:sz w:val="24"/>
          <w:szCs w:val="24"/>
          <w:lang w:val="en-GB"/>
        </w:rPr>
        <w:t xml:space="preserve"> </w:t>
      </w:r>
      <w:r w:rsidRPr="008E51C1">
        <w:rPr>
          <w:rFonts w:ascii="Book Antiqua" w:hAnsi="Book Antiqua"/>
          <w:sz w:val="24"/>
          <w:szCs w:val="24"/>
          <w:lang w:val="en-GB"/>
        </w:rPr>
        <w:t>liver fibrosis, response to interferon alfa-based treatment, and HCC.</w:t>
      </w:r>
    </w:p>
    <w:p w14:paraId="70AB6BF8" w14:textId="77777777" w:rsidR="006711BE" w:rsidRPr="008E51C1" w:rsidRDefault="006711BE" w:rsidP="00951642">
      <w:pPr>
        <w:snapToGrid w:val="0"/>
        <w:spacing w:after="0" w:line="360" w:lineRule="auto"/>
        <w:jc w:val="both"/>
        <w:rPr>
          <w:rFonts w:ascii="Book Antiqua" w:hAnsi="Book Antiqua"/>
          <w:sz w:val="24"/>
          <w:szCs w:val="24"/>
          <w:lang w:val="en-GB"/>
        </w:rPr>
      </w:pPr>
    </w:p>
    <w:p w14:paraId="7B5A03D3" w14:textId="77777777" w:rsidR="008F54DF" w:rsidRPr="008E51C1" w:rsidRDefault="008F54DF" w:rsidP="0081660D">
      <w:pPr>
        <w:snapToGrid w:val="0"/>
        <w:spacing w:after="0" w:line="360" w:lineRule="auto"/>
        <w:ind w:left="130" w:hangingChars="50" w:hanging="130"/>
        <w:jc w:val="both"/>
        <w:rPr>
          <w:rFonts w:ascii="Book Antiqua" w:hAnsi="Book Antiqua"/>
          <w:b/>
          <w:caps/>
          <w:sz w:val="24"/>
          <w:szCs w:val="24"/>
          <w:lang w:val="en-GB"/>
        </w:rPr>
      </w:pPr>
      <w:bookmarkStart w:id="55" w:name="OLE_LINK478"/>
      <w:bookmarkStart w:id="56" w:name="OLE_LINK481"/>
      <w:bookmarkStart w:id="57" w:name="OLE_LINK483"/>
      <w:bookmarkStart w:id="58" w:name="OLE_LINK674"/>
      <w:r w:rsidRPr="008E51C1">
        <w:rPr>
          <w:rFonts w:ascii="Book Antiqua" w:hAnsi="Book Antiqua"/>
          <w:b/>
          <w:caps/>
          <w:sz w:val="24"/>
          <w:szCs w:val="24"/>
          <w:lang w:val="en-GB"/>
        </w:rPr>
        <w:t>Materials and methods</w:t>
      </w:r>
    </w:p>
    <w:bookmarkEnd w:id="55"/>
    <w:bookmarkEnd w:id="56"/>
    <w:bookmarkEnd w:id="57"/>
    <w:bookmarkEnd w:id="58"/>
    <w:p w14:paraId="4751A3DF" w14:textId="4C6C294D" w:rsidR="006711BE" w:rsidRPr="008E51C1" w:rsidRDefault="006711BE" w:rsidP="00951642">
      <w:pPr>
        <w:snapToGrid w:val="0"/>
        <w:spacing w:after="0" w:line="360" w:lineRule="auto"/>
        <w:jc w:val="both"/>
        <w:rPr>
          <w:rFonts w:ascii="Book Antiqua" w:hAnsi="Book Antiqua"/>
          <w:sz w:val="24"/>
          <w:szCs w:val="24"/>
          <w:lang w:val="en-GB"/>
        </w:rPr>
      </w:pPr>
      <w:r w:rsidRPr="008E51C1">
        <w:rPr>
          <w:rFonts w:ascii="Book Antiqua" w:hAnsi="Book Antiqua"/>
          <w:sz w:val="24"/>
          <w:szCs w:val="24"/>
          <w:lang w:val="en-GB"/>
        </w:rPr>
        <w:t xml:space="preserve">We conducted a PubMed search and selected all studies found with the key words “HCV” or “hepatitis C virus” and “diabetes” or “insulin resistance”. We included only comparative studies written in English or in French, published from January 2000 to April 2015. We selected surveys that had evaluated the risk of Type 2 DM or IR in HCV-infected patients compared with healthy controls or with patients with hepatitis B virus infection (HBV). The definition of DM was usually based on a </w:t>
      </w:r>
      <w:r w:rsidRPr="008E51C1">
        <w:rPr>
          <w:rFonts w:ascii="Book Antiqua" w:hAnsi="Book Antiqua"/>
          <w:sz w:val="24"/>
          <w:szCs w:val="24"/>
          <w:lang w:val="en-GB"/>
        </w:rPr>
        <w:lastRenderedPageBreak/>
        <w:t>fasting plasma glucose &gt; 1.</w:t>
      </w:r>
      <w:r w:rsidR="008F54DF" w:rsidRPr="008E51C1">
        <w:rPr>
          <w:rFonts w:ascii="Book Antiqua" w:hAnsi="Book Antiqua"/>
          <w:sz w:val="24"/>
          <w:szCs w:val="24"/>
          <w:lang w:val="en-GB"/>
        </w:rPr>
        <w:t>26 g</w:t>
      </w:r>
      <w:r w:rsidRPr="008E51C1">
        <w:rPr>
          <w:rFonts w:ascii="Book Antiqua" w:hAnsi="Book Antiqua"/>
          <w:sz w:val="24"/>
          <w:szCs w:val="24"/>
          <w:lang w:val="en-GB"/>
        </w:rPr>
        <w:t>/L, or a history of diabetes mellitus, or use of oral antidiabetic agents or insulin. The definition of IR was based on the H</w:t>
      </w:r>
      <w:r w:rsidR="008F54DF" w:rsidRPr="008E51C1">
        <w:rPr>
          <w:rFonts w:ascii="Book Antiqua" w:hAnsi="Book Antiqua"/>
          <w:sz w:val="24"/>
          <w:szCs w:val="24"/>
          <w:lang w:val="en-GB"/>
        </w:rPr>
        <w:t>o</w:t>
      </w:r>
      <w:r w:rsidRPr="008E51C1">
        <w:rPr>
          <w:rFonts w:ascii="Book Antiqua" w:hAnsi="Book Antiqua"/>
          <w:sz w:val="24"/>
          <w:szCs w:val="24"/>
          <w:lang w:val="en-GB"/>
        </w:rPr>
        <w:t xml:space="preserve">meostasis Model Assessment for Insulin Resistance (HOMA-IR) according to the formula: HOMA-IR = fasting glucose (mmol/L) </w:t>
      </w:r>
      <w:r w:rsidR="008F54DF" w:rsidRPr="008E51C1">
        <w:rPr>
          <w:rFonts w:ascii="Book Antiqua" w:hAnsi="Book Antiqua"/>
          <w:sz w:val="24"/>
          <w:szCs w:val="24"/>
          <w:lang w:val="en-GB"/>
        </w:rPr>
        <w:t>×</w:t>
      </w:r>
      <w:r w:rsidRPr="008E51C1">
        <w:rPr>
          <w:rFonts w:ascii="Book Antiqua" w:hAnsi="Book Antiqua"/>
          <w:sz w:val="24"/>
          <w:szCs w:val="24"/>
          <w:lang w:val="en-GB"/>
        </w:rPr>
        <w:t xml:space="preserve"> fasting insulin (mIU/L)/22.5. We also included studies that assessed the association between the presence of glucose abnormalities (DM or IR) and the main HCV infection outcomes (</w:t>
      </w:r>
      <w:r w:rsidRPr="008E51C1">
        <w:rPr>
          <w:rFonts w:ascii="Book Antiqua" w:hAnsi="Book Antiqua"/>
          <w:i/>
          <w:sz w:val="24"/>
          <w:szCs w:val="24"/>
          <w:lang w:val="en-GB"/>
        </w:rPr>
        <w:t>i.e.</w:t>
      </w:r>
      <w:r w:rsidR="008E51C1" w:rsidRPr="008E51C1">
        <w:rPr>
          <w:rFonts w:ascii="Book Antiqua" w:hAnsi="Book Antiqua" w:hint="eastAsia"/>
          <w:i/>
          <w:sz w:val="24"/>
          <w:szCs w:val="24"/>
          <w:lang w:val="en-GB" w:eastAsia="zh-CN"/>
        </w:rPr>
        <w:t>,</w:t>
      </w:r>
      <w:r w:rsidRPr="008E51C1">
        <w:rPr>
          <w:rFonts w:ascii="Book Antiqua" w:hAnsi="Book Antiqua"/>
          <w:i/>
          <w:sz w:val="24"/>
          <w:szCs w:val="24"/>
          <w:lang w:val="en-GB"/>
        </w:rPr>
        <w:t xml:space="preserve"> </w:t>
      </w:r>
      <w:r w:rsidRPr="008E51C1">
        <w:rPr>
          <w:rFonts w:ascii="Book Antiqua" w:hAnsi="Book Antiqua"/>
          <w:sz w:val="24"/>
          <w:szCs w:val="24"/>
          <w:lang w:val="en-GB"/>
        </w:rPr>
        <w:t xml:space="preserve">liver fibrosis, cirrhosis, response to antiviral treatment, HCC). Conversely, studies that evaluated the impact of antiviral treatment on glucose abnormalities were included. We excluded studies with patients infected with the hepatitis B virus (HBV) or human immunodeficiency virus (HIV), and those for whom the entire manuscript was not available. </w:t>
      </w:r>
    </w:p>
    <w:p w14:paraId="22088359" w14:textId="77777777" w:rsidR="006711BE" w:rsidRPr="008E51C1" w:rsidRDefault="006711BE" w:rsidP="00951642">
      <w:pPr>
        <w:snapToGrid w:val="0"/>
        <w:spacing w:after="0" w:line="360" w:lineRule="auto"/>
        <w:jc w:val="both"/>
        <w:rPr>
          <w:rFonts w:ascii="Book Antiqua" w:hAnsi="Book Antiqua"/>
          <w:sz w:val="24"/>
          <w:szCs w:val="24"/>
          <w:lang w:val="en-GB"/>
        </w:rPr>
      </w:pPr>
    </w:p>
    <w:p w14:paraId="3BA39EEF" w14:textId="77777777" w:rsidR="006711BE" w:rsidRPr="008E51C1" w:rsidRDefault="006711BE" w:rsidP="00951642">
      <w:pPr>
        <w:snapToGrid w:val="0"/>
        <w:spacing w:after="0" w:line="360" w:lineRule="auto"/>
        <w:jc w:val="both"/>
        <w:rPr>
          <w:rFonts w:ascii="Book Antiqua" w:hAnsi="Book Antiqua"/>
          <w:b/>
          <w:caps/>
          <w:sz w:val="24"/>
          <w:szCs w:val="24"/>
          <w:lang w:val="en-GB"/>
        </w:rPr>
      </w:pPr>
      <w:r w:rsidRPr="008E51C1">
        <w:rPr>
          <w:rFonts w:ascii="Book Antiqua" w:hAnsi="Book Antiqua"/>
          <w:b/>
          <w:caps/>
          <w:sz w:val="24"/>
          <w:szCs w:val="24"/>
          <w:lang w:val="en-GB"/>
        </w:rPr>
        <w:t>Results</w:t>
      </w:r>
    </w:p>
    <w:p w14:paraId="0F151A1C" w14:textId="77777777" w:rsidR="006711BE" w:rsidRPr="008E51C1" w:rsidRDefault="006711BE" w:rsidP="00951642">
      <w:pPr>
        <w:snapToGrid w:val="0"/>
        <w:spacing w:after="0" w:line="360" w:lineRule="auto"/>
        <w:jc w:val="both"/>
        <w:rPr>
          <w:rFonts w:ascii="Book Antiqua" w:hAnsi="Book Antiqua"/>
          <w:b/>
          <w:i/>
          <w:sz w:val="24"/>
          <w:szCs w:val="24"/>
          <w:lang w:val="en-GB"/>
        </w:rPr>
      </w:pPr>
      <w:r w:rsidRPr="008E51C1">
        <w:rPr>
          <w:rFonts w:ascii="Book Antiqua" w:hAnsi="Book Antiqua"/>
          <w:b/>
          <w:i/>
          <w:sz w:val="24"/>
          <w:szCs w:val="24"/>
          <w:lang w:val="en-GB"/>
        </w:rPr>
        <w:t xml:space="preserve">Is HCV infection associated with an increased prevalence of glucose abnormalities? </w:t>
      </w:r>
    </w:p>
    <w:p w14:paraId="37974B23" w14:textId="77777777" w:rsidR="006711BE" w:rsidRPr="008E51C1" w:rsidRDefault="006711BE" w:rsidP="00951642">
      <w:pPr>
        <w:snapToGrid w:val="0"/>
        <w:spacing w:after="0" w:line="360" w:lineRule="auto"/>
        <w:jc w:val="both"/>
        <w:rPr>
          <w:rFonts w:ascii="Book Antiqua" w:hAnsi="Book Antiqua"/>
          <w:sz w:val="24"/>
          <w:szCs w:val="24"/>
          <w:lang w:val="en-GB" w:eastAsia="zh-CN"/>
        </w:rPr>
      </w:pPr>
      <w:r w:rsidRPr="008E51C1">
        <w:rPr>
          <w:rFonts w:ascii="Book Antiqua" w:hAnsi="Book Antiqua"/>
          <w:sz w:val="24"/>
          <w:szCs w:val="24"/>
          <w:lang w:val="en-GB"/>
        </w:rPr>
        <w:t>We included two types of studies: (</w:t>
      </w:r>
      <w:r w:rsidR="008F54DF" w:rsidRPr="008E51C1">
        <w:rPr>
          <w:rFonts w:ascii="Book Antiqua" w:hAnsi="Book Antiqua"/>
          <w:sz w:val="24"/>
          <w:szCs w:val="24"/>
          <w:lang w:val="en-GB" w:eastAsia="zh-CN"/>
        </w:rPr>
        <w:t>1</w:t>
      </w:r>
      <w:r w:rsidRPr="008E51C1">
        <w:rPr>
          <w:rFonts w:ascii="Book Antiqua" w:hAnsi="Book Antiqua"/>
          <w:sz w:val="24"/>
          <w:szCs w:val="24"/>
          <w:lang w:val="en-GB"/>
        </w:rPr>
        <w:t>) those that assessed the HCV prevalence in diabetic patients compared with non-diabetics; and (</w:t>
      </w:r>
      <w:r w:rsidR="008F54DF" w:rsidRPr="008E51C1">
        <w:rPr>
          <w:rFonts w:ascii="Book Antiqua" w:hAnsi="Book Antiqua"/>
          <w:sz w:val="24"/>
          <w:szCs w:val="24"/>
          <w:lang w:val="en-GB" w:eastAsia="zh-CN"/>
        </w:rPr>
        <w:t>2</w:t>
      </w:r>
      <w:r w:rsidRPr="008E51C1">
        <w:rPr>
          <w:rFonts w:ascii="Book Antiqua" w:hAnsi="Book Antiqua"/>
          <w:sz w:val="24"/>
          <w:szCs w:val="24"/>
          <w:lang w:val="en-GB"/>
        </w:rPr>
        <w:t>) studies that assessed the prevalence of DM and/or IR in HCV-infected patients compared with controls (healthy volunteers or HBV carriers) (Table 1</w:t>
      </w:r>
      <w:r w:rsidR="008F54DF" w:rsidRPr="008E51C1">
        <w:rPr>
          <w:rFonts w:ascii="Book Antiqua" w:hAnsi="Book Antiqua"/>
          <w:sz w:val="24"/>
          <w:szCs w:val="24"/>
          <w:lang w:val="en-GB"/>
        </w:rPr>
        <w:t>).</w:t>
      </w:r>
    </w:p>
    <w:p w14:paraId="422A4293" w14:textId="338BE863" w:rsidR="006711BE" w:rsidRPr="008E51C1" w:rsidRDefault="006711BE" w:rsidP="008F54DF">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GB"/>
        </w:rPr>
        <w:t>Six studies evaluated HCV prevalence rates in diabetic patients compared with non-diabetic healthy volunteers. The number of par</w:t>
      </w:r>
      <w:r w:rsidR="00A07C81" w:rsidRPr="008E51C1">
        <w:rPr>
          <w:rFonts w:ascii="Book Antiqua" w:hAnsi="Book Antiqua"/>
          <w:sz w:val="24"/>
          <w:szCs w:val="24"/>
          <w:lang w:val="en-GB"/>
        </w:rPr>
        <w:t>ticipants ranged from 180 to 13</w:t>
      </w:r>
      <w:r w:rsidRPr="008E51C1">
        <w:rPr>
          <w:rFonts w:ascii="Book Antiqua" w:hAnsi="Book Antiqua"/>
          <w:sz w:val="24"/>
          <w:szCs w:val="24"/>
          <w:lang w:val="en-GB"/>
        </w:rPr>
        <w:t>000. Four out of the six studies showed a significant increased prevalence of HCV infection markers [HCV antibodies (</w:t>
      </w:r>
      <w:r w:rsidRPr="008E51C1">
        <w:rPr>
          <w:rFonts w:ascii="Book Antiqua" w:hAnsi="Book Antiqua"/>
          <w:i/>
          <w:sz w:val="24"/>
          <w:szCs w:val="24"/>
          <w:lang w:val="en-GB"/>
        </w:rPr>
        <w:t>n</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3), HCV RNA (</w:t>
      </w:r>
      <w:r w:rsidR="00A07C81" w:rsidRPr="008E51C1">
        <w:rPr>
          <w:rFonts w:ascii="Book Antiqua" w:hAnsi="Book Antiqua"/>
          <w:i/>
          <w:sz w:val="24"/>
          <w:szCs w:val="24"/>
          <w:lang w:val="en-GB"/>
        </w:rPr>
        <w:t>n</w:t>
      </w:r>
      <w:r w:rsidR="00A07C81" w:rsidRPr="008E51C1">
        <w:rPr>
          <w:rFonts w:ascii="Book Antiqua" w:hAnsi="Book Antiqua"/>
          <w:sz w:val="24"/>
          <w:szCs w:val="24"/>
          <w:lang w:val="en-GB"/>
        </w:rPr>
        <w:t xml:space="preserve"> </w:t>
      </w:r>
      <w:r w:rsidRPr="008E51C1">
        <w:rPr>
          <w:rFonts w:ascii="Book Antiqua" w:hAnsi="Book Antiqua"/>
          <w:sz w:val="24"/>
          <w:szCs w:val="24"/>
          <w:lang w:val="en-GB"/>
        </w:rPr>
        <w:t>=</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1)] in DM patients, with an odds r</w:t>
      </w:r>
      <w:r w:rsidR="00A07C81" w:rsidRPr="008E51C1">
        <w:rPr>
          <w:rFonts w:ascii="Book Antiqua" w:hAnsi="Book Antiqua"/>
          <w:sz w:val="24"/>
          <w:szCs w:val="24"/>
          <w:lang w:val="en-GB"/>
        </w:rPr>
        <w:t>atio (OR) between 2.87 and 3.03</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26v8davsio","properties":{"formattedCitation":"{\\rtf \\super [4\\uc0\\u8211{}7]\\nosupersub{}}","plainCitation":"[4–7]"},"citationItems":[{"id":780,"uris":["http://zotero.org/users/1969747/items/S6NNXWEA"],"uri":["http://zotero.org/users/1969747/items/S6NNXWEA"],"itemData":{"id":780,"type":"article-journal","title":"Increased frequency of HCV and HBV infection in type 2 diabetic patients","container-title":"Diabetes Research and Clinical Practice","page":"147-151","volume":"48","issue":"2","source":"PubMed","abstract":"The aim of our study was to verify if the diabetic population can be considered at risk for HBV (B hepatitis virus) and/or HCV (C hepatitis virus) correlated viral hepatitis. We examined 1514 diabetic patients, 668 males and 846 females. In patients who had, on at least two occasions, pathological transaminase values (AST and/or ALT), the markers for HBV and HCV infection were determined. Of the 1514 patients studied, 295 (19.48%) had pathological values of ALT and /or AST. Among the hypertransaminase patients (295), 69 were not tested for the markers because they refused to give informed consent; of the remaining 226 patients, 54 were negative and 172 (76.6%) were positive for at least one of the hepatitis markers (HBV, HCV or both). Those who were anti-HCV positive were 115 (38.98%), of which 50 were also positive to hepatitis B (16.9%), while those positive only to the B markers were 57 (19.3%). If we compare the patients with positive markers (172) to the total number of diabetic patients studied (1514), we find that there is a hepatitis B and/or C prevalence of 11.36%, with no statistically significant difference between females (95/846, 11.23%) and males (77/668, 11.53%). The prevalence of only hepatitis C was 7.6%, while only hepatitis B was 7.1%. In conclusion, our study shows an increasing prevalence of hepatitis C and B, often associated, in type 2 diabetic patients that allows us to define them as a group at risk for viral hepatitis.","ISSN":"0168-8227","note":"PMID: 10802152","journalAbbreviation":"Diabetes Res. Clin. Pract.","language":"eng","author":[{"family":"Sangiorgio","given":"L."},{"family":"Attardo","given":"T."},{"family":"Gangemi","given":"R."},{"family":"Rubino","given":"C."},{"family":"Barone","given":"M."},{"family":"Lunetta","given":"M."}],"issued":{"date-parts":[["2000",5]]},"PMID":"10802152"}},{"id":782,"uris":["http://zotero.org/users/1969747/items/P2JTHBIV"],"uri":["http://zotero.org/users/1969747/items/P2JTHBIV"],"itemData":{"id":782,"type":"article-journal","title":"Seroprevalence of hepatitis B and C in type 2 diabetic patients","container-title":"Journal of the Chinese Medical Association: JCMA","page":"146-152","volume":"69","issue":"4","source":"PubMed","abstract":"BACKGROUND: Many reports in the literature suggest that chronic hepatitis C virus (HCV) infection is associated with diabetes, but the results are conflicting. The aim of our study was to investigate the seroprevalence of hepatitis B virus (HBV) and HCV infections in type 2 diabetes mellitus (DM) patients.\nMETHODS: We collected 820 consecutive type 2 diabetic patients attending 2 of 5 outpatient endocrinology clinics in Far Eastern Memorial Hospital from March to July 2003. The control group consisted of 905 subjects who came for medical check-ups at the Family Medicine Department. We determined hepatitis B surface antigen (HBsAg) and anti-HCV in both groups, using third-generation microparticle enzyme immunoassay.\nRESULTS: No significant difference was found between type 2 DM patients and the control group for seropositivity of HBsAg (13.5% versus 12.4%; odds ratio [OR] = 1.09; 95% confidence interval [CI]: 0.77-1.55; p = 0.441), but anti-HCV seropositivity was detected in 6.8% of patients and 2.6% of the control subjects (OR = 2.87; 95% CI: 1.51-5.46; p &lt; 0.001). In anti-HCV-positive DM patients, abnormal alanine aminotransferase was observed in 61.8%, compared with only 34.2% of anti-HCV-negative DM patients (p &lt; 0.001). We did not observe any difference in risk factors for HCV infection between anti-HCV-positive and -negative DM patients.\nCONCLUSION: The rate of seropositive anti-HCV is 2.8 times higher in type 2 DM patients than non-diabetic control subjects.","DOI":"10.1016/S1726-4901(09)70195-9","ISSN":"1726-4901","note":"PMID: 16689194","journalAbbreviation":"J Chin Med Assoc","language":"eng","author":[{"family":"Chen","given":"Hua-Fen"},{"family":"Li","given":"Chung-Yi"},{"family":"Chen","given":"Peter"},{"family":"See","given":"Ting-Ting"},{"family":"Lee","given":"Hsin-Yu"}],"issued":{"date-parts":[["2006",4]]},"PMID":"16689194"}},{"id":706,"uris":["http://zotero.org/users/1969747/items/4SPSGQPT"],"uri":["http://zotero.org/users/1969747/items/4SPSGQPT"],"itemData":{"id":706,"type":"article-journal","title":"Hepatitis C Viremia Increases the Association With Type 2 Diabetes Mellitus in a Hepatitis B and C Endemic Area: An Epidemiological Link With Virological Implication","container-title":"The American Journal of Gastroenterology","page":"1237-1243","volume":"102","issue":"6","source":"CrossRef","DOI":"10.1111/j.1572-0241.2007.01181.x","ISSN":"0002-9270, 1572-0241","shortTitle":"Hepatitis C Viremia Increases the Association With Type 2 Diabetes Mellitus in a Hepatitis B and C Endemic Area","language":"en","author":[{"family":"Huang","given":"Jee-Fu"},{"family":"Dai","given":"Chia-Yen"},{"family":"Hwang","given":"Shang-Jyh"},{"family":"Ho","given":"Chi-Kung"},{"family":"Hsiao","given":"Pi-Jung"},{"family":"Hsieh","given":"Ming-Yen"},{"family":"Lee","given":"Li-Po"},{"family":"Lin","given":"Zu-Yau"},{"family":"Chen","given":"Shinn-Chern"},{"family":"Hsieh","given":"Ming-Yuh"},{"family":"Wang","given":"Liang-Yen"},{"family":"Shin","given":"Shyi-Jang"},{"family":"Chang","given":"Wen-Yu"},{"family":"Chuang","given":"Wan-Long"},{"family":"Yu","given":"Ming-Lung"}],"issued":{"date-parts":[["2007",6]]},"accessed":{"date-parts":[["2015",7,24]]}}},{"id":714,"uris":["http://zotero.org/users/1969747/items/G8I5RQ69"],"uri":["http://zotero.org/users/1969747/items/G8I5RQ69"],"itemData":{"id":714,"type":"article-journal","title":"Seroprevalence of hepatitis C in type 2 diabetes: evidence for a positive association","container-title":"Virol J","page":"304","volume":"7","source":"Google Scholar","shortTitle":"Seroprevalence of hepatitis C in type 2 diabetes","author":[{"family":"Jadoon","given":"Nauman A."},{"family":"Shahzad","given":"Mohammad A."},{"family":"Yaqoob","given":"Rehan"},{"family":"Hussain","given":"Mansoor"},{"family":"Ali","given":"Naseema"}],"issued":{"date-parts":[["2010"]]},"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7]</w:t>
      </w:r>
      <w:r w:rsidRPr="008E51C1">
        <w:rPr>
          <w:rFonts w:ascii="Book Antiqua" w:hAnsi="Book Antiqua"/>
          <w:sz w:val="24"/>
          <w:szCs w:val="24"/>
          <w:lang w:val="en-GB"/>
        </w:rPr>
        <w:fldChar w:fldCharType="end"/>
      </w:r>
      <w:r w:rsidRPr="008E51C1">
        <w:rPr>
          <w:rFonts w:ascii="Book Antiqua" w:hAnsi="Book Antiqua"/>
          <w:sz w:val="24"/>
          <w:szCs w:val="24"/>
          <w:lang w:val="en-GB"/>
        </w:rPr>
        <w:t>. Of note, only one study used multivariate logic regression analysis, while another adjusted the risk for age, gender, body mass index (BMI) and alanine aminotransferase (ALT) levels. One study showed an increased HCV antibody prevalence rate in DM pat</w:t>
      </w:r>
      <w:r w:rsidR="00A07C81" w:rsidRPr="008E51C1">
        <w:rPr>
          <w:rFonts w:ascii="Book Antiqua" w:hAnsi="Book Antiqua"/>
          <w:sz w:val="24"/>
          <w:szCs w:val="24"/>
          <w:lang w:val="en-GB"/>
        </w:rPr>
        <w:t>ients with abnormal ALT levels.</w:t>
      </w:r>
    </w:p>
    <w:p w14:paraId="6A48D877" w14:textId="31DF5AE7" w:rsidR="006711BE" w:rsidRPr="008E51C1" w:rsidRDefault="006711BE" w:rsidP="00A07C81">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GB"/>
        </w:rPr>
        <w:t>Thirty-two studies evaluated DM and/or IR prevalence rates in HCV patients compared with either healthy volunteers (</w:t>
      </w:r>
      <w:r w:rsidR="00A07C81" w:rsidRPr="008E51C1">
        <w:rPr>
          <w:rFonts w:ascii="Book Antiqua" w:hAnsi="Book Antiqua"/>
          <w:i/>
          <w:sz w:val="24"/>
          <w:szCs w:val="24"/>
          <w:lang w:val="en-GB"/>
        </w:rPr>
        <w:t>n</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20) or HBV patients (</w:t>
      </w:r>
      <w:r w:rsidR="00A07C81" w:rsidRPr="008E51C1">
        <w:rPr>
          <w:rFonts w:ascii="Book Antiqua" w:hAnsi="Book Antiqua"/>
          <w:i/>
          <w:sz w:val="24"/>
          <w:szCs w:val="24"/>
          <w:lang w:val="en-GB"/>
        </w:rPr>
        <w:t>n</w:t>
      </w:r>
      <w:r w:rsidR="00A07C81" w:rsidRPr="008E51C1">
        <w:rPr>
          <w:rFonts w:ascii="Book Antiqua" w:hAnsi="Book Antiqua"/>
          <w:sz w:val="24"/>
          <w:szCs w:val="24"/>
          <w:lang w:val="en-GB"/>
        </w:rPr>
        <w:t xml:space="preserve"> </w:t>
      </w:r>
      <w:r w:rsidRPr="008E51C1">
        <w:rPr>
          <w:rFonts w:ascii="Book Antiqua" w:hAnsi="Book Antiqua"/>
          <w:sz w:val="24"/>
          <w:szCs w:val="24"/>
          <w:lang w:val="en-GB"/>
        </w:rPr>
        <w:t>=</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 xml:space="preserve">12). The size </w:t>
      </w:r>
      <w:r w:rsidR="00A07C81" w:rsidRPr="008E51C1">
        <w:rPr>
          <w:rFonts w:ascii="Book Antiqua" w:hAnsi="Book Antiqua"/>
          <w:sz w:val="24"/>
          <w:szCs w:val="24"/>
          <w:lang w:val="en-GB"/>
        </w:rPr>
        <w:t>of cohorts ranged from 50 to 39</w:t>
      </w:r>
      <w:r w:rsidRPr="008E51C1">
        <w:rPr>
          <w:rFonts w:ascii="Book Antiqua" w:hAnsi="Book Antiqua"/>
          <w:sz w:val="24"/>
          <w:szCs w:val="24"/>
          <w:lang w:val="en-GB"/>
        </w:rPr>
        <w:t xml:space="preserve">506 subjects. All but four studies assessed DM/IR prevalence in HCV-RNA positive patients. In 10 out of 20 studies that compared HCV patients with healthy volunteers, multivariate or univariate analyses with </w:t>
      </w:r>
      <w:r w:rsidRPr="008E51C1">
        <w:rPr>
          <w:rFonts w:ascii="Book Antiqua" w:hAnsi="Book Antiqua"/>
          <w:sz w:val="24"/>
          <w:szCs w:val="24"/>
          <w:lang w:val="en-GB"/>
        </w:rPr>
        <w:lastRenderedPageBreak/>
        <w:t>adjustment for age, gender, BMI, socio-economic status and ethnicity were performed. Thirteen studies evaluated DM prevalence (</w:t>
      </w:r>
      <w:r w:rsidR="00A07C81" w:rsidRPr="008E51C1">
        <w:rPr>
          <w:rFonts w:ascii="Book Antiqua" w:hAnsi="Book Antiqua"/>
          <w:i/>
          <w:sz w:val="24"/>
          <w:szCs w:val="24"/>
          <w:lang w:val="en-GB"/>
        </w:rPr>
        <w:t>n</w:t>
      </w:r>
      <w:r w:rsidR="00A07C81" w:rsidRPr="008E51C1">
        <w:rPr>
          <w:rFonts w:ascii="Book Antiqua" w:hAnsi="Book Antiqua"/>
          <w:sz w:val="24"/>
          <w:szCs w:val="24"/>
          <w:lang w:val="en-GB"/>
        </w:rPr>
        <w:t xml:space="preserve"> </w:t>
      </w:r>
      <w:r w:rsidRPr="008E51C1">
        <w:rPr>
          <w:rFonts w:ascii="Book Antiqua" w:hAnsi="Book Antiqua"/>
          <w:sz w:val="24"/>
          <w:szCs w:val="24"/>
          <w:lang w:val="en-GB"/>
        </w:rPr>
        <w:t>=</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11) or occurrence (</w:t>
      </w:r>
      <w:r w:rsidR="00A07C81" w:rsidRPr="008E51C1">
        <w:rPr>
          <w:rFonts w:ascii="Book Antiqua" w:hAnsi="Book Antiqua"/>
          <w:i/>
          <w:sz w:val="24"/>
          <w:szCs w:val="24"/>
          <w:lang w:val="en-GB"/>
        </w:rPr>
        <w:t>n</w:t>
      </w:r>
      <w:r w:rsidR="00A07C81" w:rsidRPr="008E51C1">
        <w:rPr>
          <w:rFonts w:ascii="Book Antiqua" w:hAnsi="Book Antiqua"/>
          <w:sz w:val="24"/>
          <w:szCs w:val="24"/>
          <w:lang w:val="en-GB"/>
        </w:rPr>
        <w:t xml:space="preserve"> </w:t>
      </w:r>
      <w:r w:rsidRPr="008E51C1">
        <w:rPr>
          <w:rFonts w:ascii="Book Antiqua" w:hAnsi="Book Antiqua"/>
          <w:sz w:val="24"/>
          <w:szCs w:val="24"/>
          <w:lang w:val="en-GB"/>
        </w:rPr>
        <w:t>=</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2), while others (</w:t>
      </w:r>
      <w:r w:rsidR="00A07C81" w:rsidRPr="008E51C1">
        <w:rPr>
          <w:rFonts w:ascii="Book Antiqua" w:hAnsi="Book Antiqua"/>
          <w:i/>
          <w:sz w:val="24"/>
          <w:szCs w:val="24"/>
          <w:lang w:val="en-GB"/>
        </w:rPr>
        <w:t>n</w:t>
      </w:r>
      <w:r w:rsidR="00A07C81" w:rsidRPr="008E51C1">
        <w:rPr>
          <w:rFonts w:ascii="Book Antiqua" w:hAnsi="Book Antiqua"/>
          <w:sz w:val="24"/>
          <w:szCs w:val="24"/>
          <w:lang w:val="en-GB"/>
        </w:rPr>
        <w:t xml:space="preserve"> </w:t>
      </w:r>
      <w:r w:rsidRPr="008E51C1">
        <w:rPr>
          <w:rFonts w:ascii="Book Antiqua" w:hAnsi="Book Antiqua"/>
          <w:sz w:val="24"/>
          <w:szCs w:val="24"/>
          <w:lang w:val="en-GB"/>
        </w:rPr>
        <w:t>=</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 xml:space="preserve">9) assessed IR in HCV infected patients. Overall, 16 out of 20 studies found a significant association between the presence of glucose abnormalities (DM/IR) and HCV infection, including 7 out of 10 studies with multivariate or adjusted analyses (OR between 1.2 and 3.77). One study reported a higher risk of DM only </w:t>
      </w:r>
      <w:r w:rsidR="00A07C81" w:rsidRPr="008E51C1">
        <w:rPr>
          <w:rFonts w:ascii="Book Antiqua" w:hAnsi="Book Antiqua"/>
          <w:sz w:val="24"/>
          <w:szCs w:val="24"/>
          <w:lang w:val="en-GB"/>
        </w:rPr>
        <w:t>in patients older than 40 years</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1jiilukho6","properties":{"formattedCitation":"{\\rtf \\super [8]\\nosupersub{}}","plainCitation":"[8]"},"citationItems":[{"id":737,"uris":["http://zotero.org/users/1969747/items/X9947BQ4"],"uri":["http://zotero.org/users/1969747/items/X9947BQ4"],"itemData":{"id":737,"type":"article-journal","title":"Prevalence of type 2 diabetes mellitus among persons with hepatitis C virus infection in the United States","container-title":"Annals of internal medicine","page":"592–599","volume":"133","issue":"8","source":"Google Scholar","author":[{"family":"Mehta","given":"Shruti H."},{"family":"Brancati","given":"Frederick L."},{"family":"Sulkowski","given":"Mark S."},{"family":"Strathdee","given":"Steffanie A."},{"family":"Szklo","given":"Moyses"},{"family":"Thomas","given":"David L."}],"issued":{"date-parts":[["2000"]]},"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8]</w:t>
      </w:r>
      <w:r w:rsidRPr="008E51C1">
        <w:rPr>
          <w:rFonts w:ascii="Book Antiqua" w:hAnsi="Book Antiqua"/>
          <w:sz w:val="24"/>
          <w:szCs w:val="24"/>
          <w:lang w:val="en-GB"/>
        </w:rPr>
        <w:fldChar w:fldCharType="end"/>
      </w:r>
      <w:r w:rsidRPr="008E51C1">
        <w:rPr>
          <w:rFonts w:ascii="Book Antiqua" w:hAnsi="Book Antiqua"/>
          <w:sz w:val="24"/>
          <w:szCs w:val="24"/>
          <w:lang w:val="en-GB"/>
        </w:rPr>
        <w:t>. Four studies reported “negative” results. Three out these four studies showed a higher risk of DM only in specific populat</w:t>
      </w:r>
      <w:r w:rsidR="004351E3" w:rsidRPr="008E51C1">
        <w:rPr>
          <w:rFonts w:ascii="Book Antiqua" w:hAnsi="Book Antiqua"/>
          <w:sz w:val="24"/>
          <w:szCs w:val="24"/>
          <w:lang w:val="en-GB"/>
        </w:rPr>
        <w:t>ions (</w:t>
      </w:r>
      <w:r w:rsidRPr="008E51C1">
        <w:rPr>
          <w:rFonts w:ascii="Book Antiqua" w:hAnsi="Book Antiqua"/>
          <w:sz w:val="24"/>
          <w:szCs w:val="24"/>
          <w:lang w:val="en-GB"/>
        </w:rPr>
        <w:t>i.e. HCV pat</w:t>
      </w:r>
      <w:r w:rsidR="00A07C81" w:rsidRPr="008E51C1">
        <w:rPr>
          <w:rFonts w:ascii="Book Antiqua" w:hAnsi="Book Antiqua"/>
          <w:sz w:val="24"/>
          <w:szCs w:val="24"/>
          <w:lang w:val="en-GB"/>
        </w:rPr>
        <w:t>ients with increased ALT levels</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12j1h3rv0q","properties":{"formattedCitation":"{\\rtf \\super [9]\\nosupersub{}}","plainCitation":"[9]"},"citationItems":[{"id":759,"uris":["http://zotero.org/users/1969747/items/SMUX3CXI"],"uri":["http://zotero.org/users/1969747/items/SMUX3CXI"],"itemData":{"id":759,"type":"article-journal","title":"Virus C hepatitis and type 2 diabetes: a cohort study in southern Italy","container-title":"The American journal of gastroenterology","page":"1108–1111","volume":"108","issue":"7","source":"Google Scholar","shortTitle":"Virus C hepatitis and type 2 diabetes","author":[{"family":"Montenegro","given":"L."},{"family":"De Michina","given":"A."},{"family":"Misciagna","given":"G."},{"family":"Guerra","given":"V."},{"family":"Di Leo","given":"A."}],"issued":{"date-parts":[["2013"]]},"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9]</w:t>
      </w:r>
      <w:r w:rsidRPr="008E51C1">
        <w:rPr>
          <w:rFonts w:ascii="Book Antiqua" w:hAnsi="Book Antiqua"/>
          <w:sz w:val="24"/>
          <w:szCs w:val="24"/>
          <w:lang w:val="en-GB"/>
        </w:rPr>
        <w:fldChar w:fldCharType="end"/>
      </w:r>
      <w:r w:rsidRPr="008E51C1">
        <w:rPr>
          <w:rFonts w:ascii="Book Antiqua" w:hAnsi="Book Antiqua"/>
          <w:sz w:val="24"/>
          <w:szCs w:val="24"/>
          <w:lang w:val="en-GB"/>
        </w:rPr>
        <w:t>, HCV patients older than 55 years with a BMI &gt;</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25</w:t>
      </w:r>
      <w:r w:rsidR="00A07C81" w:rsidRPr="008E51C1">
        <w:rPr>
          <w:rFonts w:ascii="Book Antiqua" w:hAnsi="Book Antiqua"/>
          <w:sz w:val="24"/>
          <w:szCs w:val="24"/>
          <w:lang w:val="en-GB" w:eastAsia="zh-CN"/>
        </w:rPr>
        <w:t xml:space="preserve"> </w:t>
      </w:r>
      <w:r w:rsidRPr="008E51C1">
        <w:rPr>
          <w:rFonts w:ascii="Book Antiqua" w:hAnsi="Book Antiqua"/>
          <w:sz w:val="24"/>
          <w:szCs w:val="24"/>
          <w:lang w:val="en-GB"/>
        </w:rPr>
        <w:t>kg/m</w:t>
      </w:r>
      <w:r w:rsidRPr="008E51C1">
        <w:rPr>
          <w:rFonts w:ascii="Book Antiqua" w:hAnsi="Book Antiqua"/>
          <w:sz w:val="24"/>
          <w:szCs w:val="24"/>
          <w:vertAlign w:val="superscript"/>
          <w:lang w:val="en-GB"/>
        </w:rPr>
        <w:t>2</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kkdma6r1","properties":{"formattedCitation":"{\\rtf \\super [10]\\nosupersub{}}","plainCitation":"[10]"},"citationItems":[{"id":736,"uris":["http://zotero.org/users/1969747/items/GFAZMRC4"],"uri":["http://zotero.org/users/1969747/items/GFAZMRC4"],"itemData":{"id":736,"type":"article-journal","title":"Hepatitis C virus infection and incident type 2 diabetes","container-title":"Hepatology","page":"50-56","volume":"38","issue":"1","source":"CrossRef","DOI":"10.1053/jhep.2003.50291","ISSN":"02709139","language":"en","author":[{"family":"Mehta","given":"S"}],"issued":{"date-parts":[["2003",7]]},"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10]</w:t>
      </w:r>
      <w:r w:rsidRPr="008E51C1">
        <w:rPr>
          <w:rFonts w:ascii="Book Antiqua" w:hAnsi="Book Antiqua"/>
          <w:sz w:val="24"/>
          <w:szCs w:val="24"/>
          <w:lang w:val="en-GB"/>
        </w:rPr>
        <w:fldChar w:fldCharType="end"/>
      </w:r>
      <w:r w:rsidRPr="008E51C1">
        <w:rPr>
          <w:rFonts w:ascii="Book Antiqua" w:hAnsi="Book Antiqua"/>
          <w:sz w:val="24"/>
          <w:szCs w:val="24"/>
          <w:lang w:val="en-GB"/>
        </w:rPr>
        <w:t>, and a cohort studied between 1988 and 1994, but not in the more recent cohort</w:t>
      </w:r>
      <w:r w:rsidR="004351E3" w:rsidRPr="008E51C1">
        <w:rPr>
          <w:rFonts w:ascii="Book Antiqua" w:hAnsi="Book Antiqua"/>
          <w:sz w:val="24"/>
          <w:szCs w:val="24"/>
          <w:lang w:val="en-GB"/>
        </w:rPr>
        <w:t>)</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d1tc3m4fm","properties":{"formattedCitation":"{\\rtf \\super [11]\\nosupersub{}}","plainCitation":"[11]"},"citationItems":[{"id":788,"uris":["http://zotero.org/users/1969747/items/GM8JMSAF"],"uri":["http://zotero.org/users/1969747/items/GM8JMSAF"],"itemData":{"id":788,"type":"article-journal","title":"Association of hepatitis C with insulin resistance and type 2 diabetes in US general population: the impact of the epidemic of obesity","container-title":"Journal of Viral Hepatitis","page":"341-345","volume":"19","issue":"5","source":"PubMed","abstract":"Studies from tertiary care medical centres have linked hepatitis C virus (HCV) to the development of insulin resistance (IR) and type 2 diabetes. The aim of the study is to assess the relationship between HCV positivity and insulin resistance/diabetes in the US population. Three cycles of the National Health and Nutrition Examination Survey (NHANES) conducted between 1988 and 2008 were used. HCV infection was diagnosed using a positive serologic anti-HCV test. Additionally, diabetes was diagnosed as fasting blood glucose ≥126 mg/dL and/or the use of hypoglycaemic medications. Insulin resistance was defined as a homeostasis of model assessment (HOMA) score of &gt;3.0. Logistic regression was used to estimate the odds ratios (ORs) of each of the potential risk factors for diabetes mellitus (DM). The SUDAAN 10.0 was used to run descriptive and regression analyses. A total of 39 506 individuals from three NHANES cycles (1988-1994, 1999-2004 and 2005-2008) with complete demographic and relevant clinical data were included. Over these three NHANES cycles, prevalence of hepatitis C did not significantly change. During the first NHANES cycle (1988-1994), insulin and diabetes were independently associated with hepatitis C. However, during the later study cycles (1998-2008), these associations were no longer significant. In contrast, other important known risk factors for diabetes and IR (male gender, non-Caucasian race, age and obesity) remained significant over all three NHANES cycles. Although HCV infection was independently associated with an increased risk of diabetes and IR in the US population over a decade ago, assessment of the later NHANES cycles shows that this relationship may have become diluted by the rapid rise of other risks for diabetes, specifically, the prevalence of obesity.","DOI":"10.1111/j.1365-2893.2011.01554.x","ISSN":"1365-2893","note":"PMID: 22497813","shortTitle":"Association of hepatitis C with insulin resistance and type 2 diabetes in US general population","journalAbbreviation":"J. Viral Hepat.","language":"eng","author":[{"family":"Stepanova","given":"M."},{"family":"Lam","given":"B."},{"family":"Younossi","given":"Y."},{"family":"Srishord","given":"M. K."},{"family":"Younossi","given":"Z. M."}],"issued":{"date-parts":[["2012",5]]},"PMID":"22497813"}}],"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11]</w:t>
      </w:r>
      <w:r w:rsidRPr="008E51C1">
        <w:rPr>
          <w:rFonts w:ascii="Book Antiqua" w:hAnsi="Book Antiqua"/>
          <w:sz w:val="24"/>
          <w:szCs w:val="24"/>
          <w:lang w:val="en-GB"/>
        </w:rPr>
        <w:fldChar w:fldCharType="end"/>
      </w:r>
      <w:r w:rsidR="00BA10D7" w:rsidRPr="008E51C1">
        <w:rPr>
          <w:rFonts w:ascii="Book Antiqua" w:hAnsi="Book Antiqua"/>
          <w:sz w:val="24"/>
          <w:szCs w:val="24"/>
          <w:lang w:val="en-GB"/>
        </w:rPr>
        <w:t>.</w:t>
      </w:r>
    </w:p>
    <w:p w14:paraId="07A54FFC" w14:textId="1694E98E" w:rsidR="006711BE" w:rsidRPr="008E51C1" w:rsidRDefault="006711BE" w:rsidP="00BA10D7">
      <w:pPr>
        <w:snapToGrid w:val="0"/>
        <w:spacing w:after="0" w:line="360" w:lineRule="auto"/>
        <w:ind w:firstLineChars="100" w:firstLine="240"/>
        <w:jc w:val="both"/>
        <w:rPr>
          <w:rFonts w:ascii="Book Antiqua" w:hAnsi="Book Antiqua"/>
          <w:sz w:val="24"/>
          <w:szCs w:val="24"/>
          <w:lang w:val="en-GB"/>
        </w:rPr>
      </w:pPr>
      <w:r w:rsidRPr="008E51C1">
        <w:rPr>
          <w:rFonts w:ascii="Book Antiqua" w:hAnsi="Book Antiqua"/>
          <w:sz w:val="24"/>
          <w:szCs w:val="24"/>
          <w:lang w:val="en-GB"/>
        </w:rPr>
        <w:t xml:space="preserve">When compared with HBV </w:t>
      </w:r>
      <w:r w:rsidR="003B079D" w:rsidRPr="008E51C1">
        <w:rPr>
          <w:rFonts w:ascii="Book Antiqua" w:hAnsi="Book Antiqua"/>
          <w:sz w:val="24"/>
          <w:szCs w:val="24"/>
          <w:lang w:val="en-GB"/>
        </w:rPr>
        <w:t xml:space="preserve">infected </w:t>
      </w:r>
      <w:r w:rsidRPr="008E51C1">
        <w:rPr>
          <w:rFonts w:ascii="Book Antiqua" w:hAnsi="Book Antiqua"/>
          <w:sz w:val="24"/>
          <w:szCs w:val="24"/>
          <w:lang w:val="en-GB"/>
        </w:rPr>
        <w:t>patients, 7 out of 11 studies found a significant association of HC</w:t>
      </w:r>
      <w:r w:rsidR="00BA10D7" w:rsidRPr="008E51C1">
        <w:rPr>
          <w:rFonts w:ascii="Book Antiqua" w:hAnsi="Book Antiqua"/>
          <w:sz w:val="24"/>
          <w:szCs w:val="24"/>
          <w:lang w:val="en-GB"/>
        </w:rPr>
        <w:t>V with DM. In one meta-analysis</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nbav6r03u","properties":{"formattedCitation":"{\\rtf \\super [12]\\nosupersub{}}","plainCitation":"[12]"},"citationItems":[{"id":772,"uris":["http://zotero.org/users/1969747/items/2HJ2VRPM"],"uri":["http://zotero.org/users/1969747/items/2HJ2VRPM"],"itemData":{"id":772,"type":"article-journal","title":"Hepatitis C infection and risk of diabetes: A systematic review and meta-analysis","container-title":"Journal of Hepatology","page":"831-844","volume":"49","issue":"5","source":"CrossRef","DOI":"10.1016/j.jhep.2008.08.006","ISSN":"01688278","shortTitle":"Hepatitis C infection and risk of diabetes","language":"en","author":[{"family":"White","given":"Donna L."},{"family":"Ratziu","given":"Vlad"},{"family":"El-Serag","given":"Hashem B."}],"issued":{"date-parts":[["2008",11]]},"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12]</w:t>
      </w:r>
      <w:r w:rsidRPr="008E51C1">
        <w:rPr>
          <w:rFonts w:ascii="Book Antiqua" w:hAnsi="Book Antiqua"/>
          <w:sz w:val="24"/>
          <w:szCs w:val="24"/>
          <w:lang w:val="en-GB"/>
        </w:rPr>
        <w:fldChar w:fldCharType="end"/>
      </w:r>
      <w:r w:rsidRPr="008E51C1">
        <w:rPr>
          <w:rFonts w:ascii="Book Antiqua" w:hAnsi="Book Antiqua"/>
          <w:sz w:val="24"/>
          <w:szCs w:val="24"/>
          <w:lang w:val="en-GB"/>
        </w:rPr>
        <w:t xml:space="preserve">, a positive HCV viremia was associated with an increased risk of DM compared with controls (adjusted OR </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 xml:space="preserve">1.68) and with HBV patients (adjusted OR </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 xml:space="preserve">1.80). </w:t>
      </w:r>
    </w:p>
    <w:p w14:paraId="6BFA2899" w14:textId="77777777" w:rsidR="00BA10D7" w:rsidRPr="008E51C1" w:rsidRDefault="00BA10D7" w:rsidP="00951642">
      <w:pPr>
        <w:snapToGrid w:val="0"/>
        <w:spacing w:after="0" w:line="360" w:lineRule="auto"/>
        <w:jc w:val="both"/>
        <w:rPr>
          <w:rFonts w:ascii="Book Antiqua" w:hAnsi="Book Antiqua"/>
          <w:b/>
          <w:i/>
          <w:sz w:val="24"/>
          <w:szCs w:val="24"/>
          <w:lang w:val="en-GB" w:eastAsia="zh-CN"/>
        </w:rPr>
      </w:pPr>
    </w:p>
    <w:p w14:paraId="76F45C4E" w14:textId="77777777" w:rsidR="006711BE" w:rsidRPr="008E51C1" w:rsidRDefault="006711BE" w:rsidP="00951642">
      <w:pPr>
        <w:snapToGrid w:val="0"/>
        <w:spacing w:after="0" w:line="360" w:lineRule="auto"/>
        <w:jc w:val="both"/>
        <w:rPr>
          <w:rFonts w:ascii="Book Antiqua" w:hAnsi="Book Antiqua"/>
          <w:b/>
          <w:i/>
          <w:sz w:val="24"/>
          <w:szCs w:val="24"/>
          <w:lang w:val="en-GB"/>
        </w:rPr>
      </w:pPr>
      <w:r w:rsidRPr="008E51C1">
        <w:rPr>
          <w:rFonts w:ascii="Book Antiqua" w:hAnsi="Book Antiqua"/>
          <w:b/>
          <w:i/>
          <w:sz w:val="24"/>
          <w:szCs w:val="24"/>
          <w:lang w:val="en-GB"/>
        </w:rPr>
        <w:t>Are diabetes mellitus or insulin resistance associated with liver fibrosis severity in HCV infected patients?</w:t>
      </w:r>
    </w:p>
    <w:p w14:paraId="17861DBD" w14:textId="77777777" w:rsidR="006711BE" w:rsidRPr="008E51C1" w:rsidRDefault="006711BE" w:rsidP="00951642">
      <w:pPr>
        <w:snapToGrid w:val="0"/>
        <w:spacing w:after="0" w:line="360" w:lineRule="auto"/>
        <w:jc w:val="both"/>
        <w:rPr>
          <w:rFonts w:ascii="Book Antiqua" w:hAnsi="Book Antiqua"/>
          <w:sz w:val="24"/>
          <w:szCs w:val="24"/>
          <w:lang w:val="en-GB" w:eastAsia="zh-CN"/>
        </w:rPr>
      </w:pPr>
      <w:r w:rsidRPr="008E51C1">
        <w:rPr>
          <w:rFonts w:ascii="Book Antiqua" w:hAnsi="Book Antiqua"/>
          <w:sz w:val="24"/>
          <w:szCs w:val="24"/>
          <w:lang w:val="en-GB"/>
        </w:rPr>
        <w:t xml:space="preserve">Thirty studies investigated whether DM/IR was associated with liver fibrosis severity in HCV patients (Table 2). Studies were performed in Asia (Taiwan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 xml:space="preserve">3, Japan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 xml:space="preserve">3, other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1), Europe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13), the United States and Australia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5), Saudi Arabia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1), Turkey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1) and Egypt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3). The mean size of the cohorts was 451 patients [min-max range 10 to 3,068]. The authors searched for an association between liver fibrosis severity and DM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9), IR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19) or impaired fasting plasma glucose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2). All but two studies performed multivariate analys</w:t>
      </w:r>
      <w:r w:rsidR="00CA5B5F" w:rsidRPr="008E51C1">
        <w:rPr>
          <w:rFonts w:ascii="Book Antiqua" w:hAnsi="Book Antiqua"/>
          <w:sz w:val="24"/>
          <w:szCs w:val="24"/>
          <w:lang w:val="en-GB"/>
        </w:rPr>
        <w:t>es. Twenty-six</w:t>
      </w:r>
      <w:r w:rsidR="006B162C" w:rsidRPr="008E51C1">
        <w:rPr>
          <w:rFonts w:ascii="Book Antiqua" w:hAnsi="Book Antiqua"/>
          <w:sz w:val="24"/>
          <w:szCs w:val="24"/>
          <w:lang w:val="en-GB"/>
        </w:rPr>
        <w:t xml:space="preserve"> out of thirty</w:t>
      </w:r>
      <w:r w:rsidRPr="008E51C1">
        <w:rPr>
          <w:rFonts w:ascii="Book Antiqua" w:hAnsi="Book Antiqua"/>
          <w:sz w:val="24"/>
          <w:szCs w:val="24"/>
          <w:lang w:val="en-GB"/>
        </w:rPr>
        <w:t xml:space="preserve"> studies reported a significant association of glucose abnormalities with liver fibrosis severity (OR from 1.28 to 13.72). Three of the </w:t>
      </w:r>
      <w:r w:rsidR="00CA5B5F" w:rsidRPr="008E51C1">
        <w:rPr>
          <w:rFonts w:ascii="Book Antiqua" w:hAnsi="Book Antiqua"/>
          <w:sz w:val="24"/>
          <w:szCs w:val="24"/>
          <w:lang w:val="en-GB"/>
        </w:rPr>
        <w:t>four</w:t>
      </w:r>
      <w:r w:rsidRPr="008E51C1">
        <w:rPr>
          <w:rFonts w:ascii="Book Antiqua" w:hAnsi="Book Antiqua"/>
          <w:sz w:val="24"/>
          <w:szCs w:val="24"/>
          <w:lang w:val="en-GB"/>
        </w:rPr>
        <w:t xml:space="preserve"> “negative” studies were done on small cohorts. There were some differences related to HCV genotypes, but no systemati</w:t>
      </w:r>
      <w:r w:rsidR="00BA10D7" w:rsidRPr="008E51C1">
        <w:rPr>
          <w:rFonts w:ascii="Book Antiqua" w:hAnsi="Book Antiqua"/>
          <w:sz w:val="24"/>
          <w:szCs w:val="24"/>
          <w:lang w:val="en-GB"/>
        </w:rPr>
        <w:t>c relationship was found.</w:t>
      </w:r>
    </w:p>
    <w:p w14:paraId="0F2FA9D0" w14:textId="77777777" w:rsidR="006711BE" w:rsidRPr="008E51C1" w:rsidRDefault="006711BE" w:rsidP="00951642">
      <w:pPr>
        <w:snapToGrid w:val="0"/>
        <w:spacing w:after="0" w:line="360" w:lineRule="auto"/>
        <w:jc w:val="both"/>
        <w:rPr>
          <w:rFonts w:ascii="Book Antiqua" w:hAnsi="Book Antiqua"/>
          <w:b/>
          <w:sz w:val="24"/>
          <w:szCs w:val="24"/>
          <w:lang w:val="en-GB"/>
        </w:rPr>
      </w:pPr>
    </w:p>
    <w:p w14:paraId="32925559" w14:textId="77777777" w:rsidR="006B162C" w:rsidRPr="008E51C1" w:rsidRDefault="006B162C" w:rsidP="00951642">
      <w:pPr>
        <w:snapToGrid w:val="0"/>
        <w:spacing w:after="0" w:line="360" w:lineRule="auto"/>
        <w:jc w:val="both"/>
        <w:rPr>
          <w:rFonts w:ascii="Book Antiqua" w:hAnsi="Book Antiqua"/>
          <w:b/>
          <w:sz w:val="24"/>
          <w:szCs w:val="24"/>
          <w:lang w:val="en-GB" w:eastAsia="zh-CN"/>
        </w:rPr>
      </w:pPr>
    </w:p>
    <w:p w14:paraId="32E1076E" w14:textId="77777777" w:rsidR="006711BE" w:rsidRPr="008E51C1" w:rsidRDefault="006711BE" w:rsidP="00951642">
      <w:pPr>
        <w:snapToGrid w:val="0"/>
        <w:spacing w:after="0" w:line="360" w:lineRule="auto"/>
        <w:jc w:val="both"/>
        <w:rPr>
          <w:rFonts w:ascii="Book Antiqua" w:hAnsi="Book Antiqua"/>
          <w:b/>
          <w:i/>
          <w:sz w:val="24"/>
          <w:szCs w:val="24"/>
          <w:lang w:val="en-GB"/>
        </w:rPr>
      </w:pPr>
      <w:r w:rsidRPr="008E51C1">
        <w:rPr>
          <w:rFonts w:ascii="Book Antiqua" w:hAnsi="Book Antiqua"/>
          <w:b/>
          <w:i/>
          <w:sz w:val="24"/>
          <w:szCs w:val="24"/>
          <w:lang w:val="en-GB"/>
        </w:rPr>
        <w:lastRenderedPageBreak/>
        <w:t>Do diabetes mellitus and insulin resistance have an impact on the virological response to HCV treatment?</w:t>
      </w:r>
    </w:p>
    <w:p w14:paraId="7DE6E777" w14:textId="6C7955C6" w:rsidR="006711BE" w:rsidRPr="008E51C1" w:rsidRDefault="003371D0" w:rsidP="00951642">
      <w:pPr>
        <w:snapToGrid w:val="0"/>
        <w:spacing w:after="0" w:line="360" w:lineRule="auto"/>
        <w:jc w:val="both"/>
        <w:rPr>
          <w:rFonts w:ascii="Book Antiqua" w:hAnsi="Book Antiqua"/>
          <w:sz w:val="24"/>
          <w:szCs w:val="24"/>
          <w:lang w:val="en-GB"/>
        </w:rPr>
      </w:pPr>
      <w:r w:rsidRPr="008E51C1">
        <w:rPr>
          <w:rFonts w:ascii="Book Antiqua" w:hAnsi="Book Antiqua"/>
          <w:sz w:val="24"/>
          <w:szCs w:val="24"/>
          <w:lang w:val="en-GB"/>
        </w:rPr>
        <w:t>Twenty-six</w:t>
      </w:r>
      <w:r w:rsidR="006711BE" w:rsidRPr="008E51C1">
        <w:rPr>
          <w:rFonts w:ascii="Book Antiqua" w:hAnsi="Book Antiqua"/>
          <w:sz w:val="24"/>
          <w:szCs w:val="24"/>
          <w:lang w:val="en-GB"/>
        </w:rPr>
        <w:t xml:space="preserve"> studies and three meta-analyses investigated whether GA had an impact on the response to interferon alfa-based antiviral treatment (Table </w:t>
      </w:r>
      <w:r w:rsidR="00B01295" w:rsidRPr="008E51C1">
        <w:rPr>
          <w:rFonts w:ascii="Book Antiqua" w:hAnsi="Book Antiqua"/>
          <w:sz w:val="24"/>
          <w:szCs w:val="24"/>
          <w:lang w:val="en-GB"/>
        </w:rPr>
        <w:t>3</w:t>
      </w:r>
      <w:r w:rsidR="006711BE" w:rsidRPr="008E51C1">
        <w:rPr>
          <w:rFonts w:ascii="Book Antiqua" w:hAnsi="Book Antiqua"/>
          <w:sz w:val="24"/>
          <w:szCs w:val="24"/>
          <w:lang w:val="en-GB"/>
        </w:rPr>
        <w:t>). The studies originated</w:t>
      </w:r>
      <w:r w:rsidRPr="008E51C1">
        <w:rPr>
          <w:rFonts w:ascii="Book Antiqua" w:hAnsi="Book Antiqua"/>
          <w:sz w:val="24"/>
          <w:szCs w:val="24"/>
          <w:lang w:val="en-GB"/>
        </w:rPr>
        <w:t xml:space="preserve"> from Europe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11</w:t>
      </w:r>
      <w:r w:rsidR="006711BE" w:rsidRPr="008E51C1">
        <w:rPr>
          <w:rFonts w:ascii="Book Antiqua" w:hAnsi="Book Antiqua"/>
          <w:sz w:val="24"/>
          <w:szCs w:val="24"/>
          <w:lang w:val="en-GB"/>
        </w:rPr>
        <w:t>), Asia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006711BE"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4), Egypt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006711BE"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4), the United States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006711BE"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5), Australia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006711BE"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1) and Saudi Arabia (</w:t>
      </w:r>
      <w:r w:rsidR="00BA10D7" w:rsidRPr="008E51C1">
        <w:rPr>
          <w:rFonts w:ascii="Book Antiqua" w:hAnsi="Book Antiqua"/>
          <w:i/>
          <w:sz w:val="24"/>
          <w:szCs w:val="24"/>
          <w:lang w:val="en-GB"/>
        </w:rPr>
        <w:t>n</w:t>
      </w:r>
      <w:r w:rsidR="00BA10D7" w:rsidRPr="008E51C1">
        <w:rPr>
          <w:rFonts w:ascii="Book Antiqua" w:hAnsi="Book Antiqua"/>
          <w:sz w:val="24"/>
          <w:szCs w:val="24"/>
          <w:lang w:val="en-GB"/>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1). They included a mean of 503</w:t>
      </w:r>
      <w:r w:rsidR="00BA10D7" w:rsidRPr="008E51C1">
        <w:rPr>
          <w:rFonts w:ascii="Book Antiqua" w:hAnsi="Book Antiqua"/>
          <w:sz w:val="24"/>
          <w:szCs w:val="24"/>
          <w:lang w:val="en-GB"/>
        </w:rPr>
        <w:t xml:space="preserve"> patients (50 to 5</w:t>
      </w:r>
      <w:r w:rsidR="006711BE" w:rsidRPr="008E51C1">
        <w:rPr>
          <w:rFonts w:ascii="Book Antiqua" w:hAnsi="Book Antiqua"/>
          <w:sz w:val="24"/>
          <w:szCs w:val="24"/>
          <w:lang w:val="en-GB"/>
        </w:rPr>
        <w:t xml:space="preserve">944). </w:t>
      </w:r>
      <w:r w:rsidRPr="008E51C1">
        <w:rPr>
          <w:rFonts w:ascii="Book Antiqua" w:hAnsi="Book Antiqua"/>
          <w:sz w:val="24"/>
          <w:szCs w:val="24"/>
          <w:lang w:val="en-GB"/>
        </w:rPr>
        <w:t xml:space="preserve">Nineteen </w:t>
      </w:r>
      <w:r w:rsidR="006711BE" w:rsidRPr="008E51C1">
        <w:rPr>
          <w:rFonts w:ascii="Book Antiqua" w:hAnsi="Book Antiqua"/>
          <w:sz w:val="24"/>
          <w:szCs w:val="24"/>
          <w:lang w:val="en-GB"/>
        </w:rPr>
        <w:t>out of twenty-eight studies showed a significant negative effect of GA in response to interferon alfa-based therapy (</w:t>
      </w:r>
      <w:r w:rsidR="006711BE" w:rsidRPr="008E51C1">
        <w:rPr>
          <w:rFonts w:ascii="Book Antiqua" w:hAnsi="Book Antiqua"/>
          <w:i/>
          <w:sz w:val="24"/>
          <w:szCs w:val="24"/>
          <w:lang w:val="en-GB"/>
        </w:rPr>
        <w:t>i.e.</w:t>
      </w:r>
      <w:r w:rsidR="008E51C1" w:rsidRPr="008E51C1">
        <w:rPr>
          <w:rFonts w:ascii="Book Antiqua" w:hAnsi="Book Antiqua" w:hint="eastAsia"/>
          <w:i/>
          <w:sz w:val="24"/>
          <w:szCs w:val="24"/>
          <w:lang w:val="en-GB" w:eastAsia="zh-CN"/>
        </w:rPr>
        <w:t>,</w:t>
      </w:r>
      <w:r w:rsidR="006711BE" w:rsidRPr="008E51C1">
        <w:rPr>
          <w:rFonts w:ascii="Book Antiqua" w:hAnsi="Book Antiqua"/>
          <w:sz w:val="24"/>
          <w:szCs w:val="24"/>
          <w:lang w:val="en-GB"/>
        </w:rPr>
        <w:t xml:space="preserve"> lower SVR rates)</w:t>
      </w:r>
      <w:r w:rsidR="00F17723" w:rsidRPr="008E51C1">
        <w:rPr>
          <w:rFonts w:ascii="Book Antiqua" w:hAnsi="Book Antiqua"/>
          <w:sz w:val="24"/>
          <w:szCs w:val="24"/>
          <w:lang w:val="en-GB"/>
        </w:rPr>
        <w:t>, including 1</w:t>
      </w:r>
      <w:r w:rsidR="0030223B" w:rsidRPr="008E51C1">
        <w:rPr>
          <w:rFonts w:ascii="Book Antiqua" w:hAnsi="Book Antiqua"/>
          <w:sz w:val="24"/>
          <w:szCs w:val="24"/>
          <w:lang w:val="en-GB"/>
        </w:rPr>
        <w:t>5</w:t>
      </w:r>
      <w:r w:rsidR="006711BE" w:rsidRPr="008E51C1">
        <w:rPr>
          <w:rFonts w:ascii="Book Antiqua" w:hAnsi="Book Antiqua"/>
          <w:sz w:val="24"/>
          <w:szCs w:val="24"/>
          <w:lang w:val="en-GB"/>
        </w:rPr>
        <w:t xml:space="preserve"> multivariate analyses and 3 meta-analyses. Of note, studies that did not find an impact of GA on SVR rates had some limitations, including small size of cohorts (60-600 patients), only G1 or G4 patients (3 out of 10 studies), and only Italian patients (4 out of 10). Two of them evaluated patients treated with peginterferon/ribavirin and telaprevir. The three meta-analyses found a significant association between IR and the absence of SVR, regardless of the genotype (OR for G1</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2.2, G2</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3, G3</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4.45 and G4</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006711BE" w:rsidRPr="008E51C1">
        <w:rPr>
          <w:rFonts w:ascii="Book Antiqua" w:hAnsi="Book Antiqua"/>
          <w:sz w:val="24"/>
          <w:szCs w:val="24"/>
          <w:lang w:val="en-GB"/>
        </w:rPr>
        <w:t>6.7, respectively).</w:t>
      </w:r>
    </w:p>
    <w:p w14:paraId="1E4ABEA3" w14:textId="77777777" w:rsidR="00BA10D7" w:rsidRPr="008E51C1" w:rsidRDefault="00BA10D7" w:rsidP="00951642">
      <w:pPr>
        <w:snapToGrid w:val="0"/>
        <w:spacing w:after="0" w:line="360" w:lineRule="auto"/>
        <w:jc w:val="both"/>
        <w:rPr>
          <w:rFonts w:ascii="Book Antiqua" w:hAnsi="Book Antiqua"/>
          <w:b/>
          <w:sz w:val="24"/>
          <w:szCs w:val="24"/>
          <w:lang w:val="en-GB" w:eastAsia="zh-CN"/>
        </w:rPr>
      </w:pPr>
    </w:p>
    <w:p w14:paraId="3480372D" w14:textId="77777777" w:rsidR="006711BE" w:rsidRPr="008E51C1" w:rsidRDefault="006711BE" w:rsidP="00951642">
      <w:pPr>
        <w:snapToGrid w:val="0"/>
        <w:spacing w:after="0" w:line="360" w:lineRule="auto"/>
        <w:jc w:val="both"/>
        <w:rPr>
          <w:rFonts w:ascii="Book Antiqua" w:hAnsi="Book Antiqua"/>
          <w:b/>
          <w:i/>
          <w:sz w:val="24"/>
          <w:szCs w:val="24"/>
          <w:lang w:val="en-GB"/>
        </w:rPr>
      </w:pPr>
      <w:r w:rsidRPr="008E51C1">
        <w:rPr>
          <w:rFonts w:ascii="Book Antiqua" w:hAnsi="Book Antiqua"/>
          <w:b/>
          <w:i/>
          <w:sz w:val="24"/>
          <w:szCs w:val="24"/>
          <w:lang w:val="en-GB"/>
        </w:rPr>
        <w:t>What is the impact of interferon alfa-based treatment on glucose abnormalities?</w:t>
      </w:r>
    </w:p>
    <w:p w14:paraId="35D18986" w14:textId="77777777" w:rsidR="006711BE" w:rsidRPr="008E51C1" w:rsidRDefault="00441D2E" w:rsidP="00951642">
      <w:pPr>
        <w:snapToGrid w:val="0"/>
        <w:spacing w:after="0" w:line="360" w:lineRule="auto"/>
        <w:jc w:val="both"/>
        <w:rPr>
          <w:rFonts w:ascii="Book Antiqua" w:hAnsi="Book Antiqua"/>
          <w:sz w:val="24"/>
          <w:szCs w:val="24"/>
          <w:lang w:val="en-GB" w:eastAsia="zh-CN"/>
        </w:rPr>
      </w:pPr>
      <w:r w:rsidRPr="008E51C1">
        <w:rPr>
          <w:rFonts w:ascii="Book Antiqua" w:hAnsi="Book Antiqua"/>
          <w:sz w:val="24"/>
          <w:szCs w:val="24"/>
          <w:lang w:val="en-GB"/>
        </w:rPr>
        <w:t>Twenty</w:t>
      </w:r>
      <w:r w:rsidR="006711BE" w:rsidRPr="008E51C1">
        <w:rPr>
          <w:rFonts w:ascii="Book Antiqua" w:hAnsi="Book Antiqua"/>
          <w:sz w:val="24"/>
          <w:szCs w:val="24"/>
          <w:lang w:val="en-GB"/>
        </w:rPr>
        <w:t xml:space="preserve"> studies assessed the impact of interferon-based antiviral treatment on DM/IR, either as an improvement of GA after treatment or as the occurrence of GA after antiviral treatment (Table 4</w:t>
      </w:r>
      <w:r w:rsidR="00BA10D7" w:rsidRPr="008E51C1">
        <w:rPr>
          <w:rFonts w:ascii="Book Antiqua" w:hAnsi="Book Antiqua"/>
          <w:sz w:val="24"/>
          <w:szCs w:val="24"/>
          <w:lang w:val="en-GB"/>
        </w:rPr>
        <w:t>).</w:t>
      </w:r>
    </w:p>
    <w:p w14:paraId="42959ACB" w14:textId="731A8850" w:rsidR="006711BE" w:rsidRPr="008E51C1" w:rsidRDefault="006711BE" w:rsidP="00BA10D7">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GB"/>
        </w:rPr>
        <w:t xml:space="preserve">Improvement of GA after antiviral treatment was analysed in </w:t>
      </w:r>
      <w:r w:rsidR="00441D2E" w:rsidRPr="008E51C1">
        <w:rPr>
          <w:rFonts w:ascii="Book Antiqua" w:hAnsi="Book Antiqua"/>
          <w:sz w:val="24"/>
          <w:szCs w:val="24"/>
          <w:lang w:val="en-GB"/>
        </w:rPr>
        <w:t>fifteen</w:t>
      </w:r>
      <w:r w:rsidR="00BA10D7" w:rsidRPr="008E51C1">
        <w:rPr>
          <w:rFonts w:ascii="Book Antiqua" w:hAnsi="Book Antiqua"/>
          <w:sz w:val="24"/>
          <w:szCs w:val="24"/>
          <w:lang w:val="en-GB"/>
        </w:rPr>
        <w:t xml:space="preserve"> surveys that included 13 to 1</w:t>
      </w:r>
      <w:r w:rsidRPr="008E51C1">
        <w:rPr>
          <w:rFonts w:ascii="Book Antiqua" w:hAnsi="Book Antiqua"/>
          <w:sz w:val="24"/>
          <w:szCs w:val="24"/>
          <w:lang w:val="en-GB"/>
        </w:rPr>
        <w:t xml:space="preserve">038 HCV treated patients. Most of these studies performed univariate analyses. A significant decreased </w:t>
      </w:r>
      <w:r w:rsidR="00441D2E" w:rsidRPr="008E51C1">
        <w:rPr>
          <w:rFonts w:ascii="Book Antiqua" w:hAnsi="Book Antiqua"/>
          <w:sz w:val="24"/>
          <w:szCs w:val="24"/>
          <w:lang w:val="en-GB"/>
        </w:rPr>
        <w:t>prevalence of GA was noted in 12 out of 15</w:t>
      </w:r>
      <w:r w:rsidRPr="008E51C1">
        <w:rPr>
          <w:rFonts w:ascii="Book Antiqua" w:hAnsi="Book Antiqua"/>
          <w:sz w:val="24"/>
          <w:szCs w:val="24"/>
          <w:lang w:val="en-GB"/>
        </w:rPr>
        <w:t xml:space="preserve"> studies. </w:t>
      </w:r>
      <w:r w:rsidR="00441D2E" w:rsidRPr="008E51C1">
        <w:rPr>
          <w:rFonts w:ascii="Book Antiqua" w:hAnsi="Book Antiqua"/>
          <w:sz w:val="24"/>
          <w:szCs w:val="24"/>
          <w:lang w:val="en-GB"/>
        </w:rPr>
        <w:t>Eleven</w:t>
      </w:r>
      <w:r w:rsidRPr="008E51C1">
        <w:rPr>
          <w:rFonts w:ascii="Book Antiqua" w:hAnsi="Book Antiqua"/>
          <w:sz w:val="24"/>
          <w:szCs w:val="24"/>
          <w:lang w:val="en-GB"/>
        </w:rPr>
        <w:t xml:space="preserve"> of these </w:t>
      </w:r>
      <w:r w:rsidR="00441D2E" w:rsidRPr="008E51C1">
        <w:rPr>
          <w:rFonts w:ascii="Book Antiqua" w:hAnsi="Book Antiqua"/>
          <w:sz w:val="24"/>
          <w:szCs w:val="24"/>
          <w:lang w:val="en-GB"/>
        </w:rPr>
        <w:t>12</w:t>
      </w:r>
      <w:r w:rsidRPr="008E51C1">
        <w:rPr>
          <w:rFonts w:ascii="Book Antiqua" w:hAnsi="Book Antiqua"/>
          <w:sz w:val="24"/>
          <w:szCs w:val="24"/>
          <w:lang w:val="en-GB"/>
        </w:rPr>
        <w:t xml:space="preserve"> studies reported a significant change of IR only in patients who achieved a sustained viral response (SVR). One survey found a significant change of IR after antiviral treatm</w:t>
      </w:r>
      <w:r w:rsidR="00BA10D7" w:rsidRPr="008E51C1">
        <w:rPr>
          <w:rFonts w:ascii="Book Antiqua" w:hAnsi="Book Antiqua"/>
          <w:sz w:val="24"/>
          <w:szCs w:val="24"/>
          <w:lang w:val="en-GB"/>
        </w:rPr>
        <w:t>ent only in genotype 1 patients</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n1e6sh7b9","properties":{"formattedCitation":"{\\rtf \\super [13]\\nosupersub{}}","plainCitation":"[13]"},"citationItems":[{"id":796,"uris":["http://zotero.org/users/1969747/items/VU3D9RHT"],"uri":["http://zotero.org/users/1969747/items/VU3D9RHT"],"itemData":{"id":796,"type":"article-journal","title":"Viral clearance is associated with improved insulin resistance in genotype 1 chronic hepatitis C but not genotype 2/3","container-title":"Gut","page":"128-134","volume":"61","issue":"1","source":"PubMed","abstract":"OBJECTIVES: Genotype-specific associations between hepatitis C virus (HCV) and insulin resistance (IR) have been described, but a causal relationship remains unclear. This study investigated the association between a sustained virological response (SVR) and IR after chronic HCV therapy.\nMETHODS: 2255 treatment-naive patients with chronic HCV genotype 1 or 2/3 were enrolled in two phase 3 trials of albinterferon alpha-2b versus pegylated interferon alpha-2a for 48 or 24 weeks, respectively. IR was measured before treatment and 12 weeks after treatment using homeostasis model assessment (HOMA)-IR.\nRESULTS: Paired HOMA-IR measurements were available in 1038 non-diabetic patients (497 with genotype 1; 541 with genotype 2/3). At baseline the prevalence of HOMA-IR &gt;3 was greater in patients with genotype 1 than 2/3 (33% vs 27%; p=0.048). There was a significant reduction in the prevalence of IR in patients with genotype 1 achieving SVR (δ 10%; p&lt;0.001), but not in genotype 1 non-responders or those with genotype 2/3. Multivariate analysis indicated that SVR was associated with a significant reduction in mean HOMA-IR in patients with genotype 1 (p=0.004), but not in those with genotype 2/3, which was independent of body mass index, alanine transaminase, γ-glutamyl transpeptidase and lipid level changes.\nCONCLUSIONS: SVR is associated with a reduction in HOMA-IR in patients with HCV genotype 1 but not in those with genotype 2/3. Genotype 1 may have a direct effect on the development of IR, independent of host metabolic factors, and may be partially reversed by viral eradication.","DOI":"10.1136/gut.2010.236158","ISSN":"1468-3288","note":"PMID: 21873466\nPMCID: PMC3766841","journalAbbreviation":"Gut","language":"eng","author":[{"family":"Thompson","given":"Alexander J."},{"family":"Patel","given":"Keyur"},{"family":"Chuang","given":"Wan-Long"},{"family":"Lawitz","given":"Eric J."},{"family":"Rodriguez-Torres","given":"Maribel"},{"family":"Rustgi","given":"Vinod K."},{"family":"Flisiak","given":"Robert"},{"family":"Pianko","given":"Stephen"},{"family":"Diago","given":"Moises"},{"family":"Arora","given":"Sanjeev"},{"family":"Foster","given":"Graham R."},{"family":"Torbenson","given":"Michael"},{"family":"Benhamou","given":"Yves"},{"family":"Nelson","given":"David R."},{"family":"Sulkowski","given":"Mark S."},{"family":"Zeuzem","given":"Stefan"},{"family":"Pulkstenis","given":"Erik"},{"family":"Subramanian","given":"G. Mani"},{"family":"McHutchison","given":"John G."},{"family":"ACHIEVE-1 and ACHIEVE-2/3 Study Teams","given":""}],"issued":{"date-parts":[["2012",1]]},"PMID":"21873466","PMCID":"PMC3766841"}}],"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13]</w:t>
      </w:r>
      <w:r w:rsidRPr="008E51C1">
        <w:rPr>
          <w:rFonts w:ascii="Book Antiqua" w:hAnsi="Book Antiqua"/>
          <w:sz w:val="24"/>
          <w:szCs w:val="24"/>
          <w:lang w:val="en-GB"/>
        </w:rPr>
        <w:fldChar w:fldCharType="end"/>
      </w:r>
      <w:r w:rsidR="00BA10D7" w:rsidRPr="008E51C1">
        <w:rPr>
          <w:rFonts w:ascii="Book Antiqua" w:hAnsi="Book Antiqua"/>
          <w:sz w:val="24"/>
          <w:szCs w:val="24"/>
          <w:lang w:val="en-GB"/>
        </w:rPr>
        <w:t>.</w:t>
      </w:r>
    </w:p>
    <w:p w14:paraId="006031AC" w14:textId="77777777" w:rsidR="006711BE" w:rsidRPr="008E51C1" w:rsidRDefault="006711BE" w:rsidP="00BA10D7">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GB"/>
        </w:rPr>
        <w:t>Five studies evaluated the risk of GA occurrence according to antiviral treatment r</w:t>
      </w:r>
      <w:r w:rsidR="00BA10D7" w:rsidRPr="008E51C1">
        <w:rPr>
          <w:rFonts w:ascii="Book Antiqua" w:hAnsi="Book Antiqua"/>
          <w:sz w:val="24"/>
          <w:szCs w:val="24"/>
          <w:lang w:val="en-GB"/>
        </w:rPr>
        <w:t>esponse. They included 202 to 2</w:t>
      </w:r>
      <w:r w:rsidRPr="008E51C1">
        <w:rPr>
          <w:rFonts w:ascii="Book Antiqua" w:hAnsi="Book Antiqua"/>
          <w:sz w:val="24"/>
          <w:szCs w:val="24"/>
          <w:lang w:val="en-GB"/>
        </w:rPr>
        <w:t>842 HCV treated patients, and all performed multivariate analyses. Four out of five studies showed a significant association between GA occu</w:t>
      </w:r>
      <w:r w:rsidR="00BA10D7" w:rsidRPr="008E51C1">
        <w:rPr>
          <w:rFonts w:ascii="Book Antiqua" w:hAnsi="Book Antiqua"/>
          <w:sz w:val="24"/>
          <w:szCs w:val="24"/>
          <w:lang w:val="en-GB"/>
        </w:rPr>
        <w:t>rrence and the absence of SVR.</w:t>
      </w:r>
    </w:p>
    <w:p w14:paraId="055E3162" w14:textId="77777777" w:rsidR="00BA10D7" w:rsidRPr="008E51C1" w:rsidRDefault="00BA10D7" w:rsidP="00951642">
      <w:pPr>
        <w:snapToGrid w:val="0"/>
        <w:spacing w:after="0" w:line="360" w:lineRule="auto"/>
        <w:jc w:val="both"/>
        <w:rPr>
          <w:rFonts w:ascii="Book Antiqua" w:hAnsi="Book Antiqua"/>
          <w:b/>
          <w:i/>
          <w:sz w:val="24"/>
          <w:szCs w:val="24"/>
          <w:lang w:val="en-GB" w:eastAsia="zh-CN"/>
        </w:rPr>
      </w:pPr>
    </w:p>
    <w:p w14:paraId="0999424A" w14:textId="3009D4F3" w:rsidR="006711BE" w:rsidRPr="008E51C1" w:rsidRDefault="006711BE" w:rsidP="00951642">
      <w:pPr>
        <w:snapToGrid w:val="0"/>
        <w:spacing w:after="0" w:line="360" w:lineRule="auto"/>
        <w:jc w:val="both"/>
        <w:rPr>
          <w:rFonts w:ascii="Book Antiqua" w:hAnsi="Book Antiqua"/>
          <w:b/>
          <w:i/>
          <w:sz w:val="24"/>
          <w:szCs w:val="24"/>
          <w:lang w:val="en-GB"/>
        </w:rPr>
      </w:pPr>
      <w:r w:rsidRPr="008E51C1">
        <w:rPr>
          <w:rFonts w:ascii="Book Antiqua" w:hAnsi="Book Antiqua"/>
          <w:b/>
          <w:i/>
          <w:sz w:val="24"/>
          <w:szCs w:val="24"/>
          <w:lang w:val="en-GB"/>
        </w:rPr>
        <w:t xml:space="preserve">Do glucose abnormalities increase the risk of </w:t>
      </w:r>
      <w:r w:rsidR="008F198B" w:rsidRPr="008E51C1">
        <w:rPr>
          <w:rFonts w:ascii="Book Antiqua" w:hAnsi="Book Antiqua"/>
          <w:b/>
          <w:i/>
          <w:sz w:val="24"/>
          <w:szCs w:val="24"/>
          <w:lang w:val="en-US"/>
        </w:rPr>
        <w:t>HCC</w:t>
      </w:r>
      <w:r w:rsidRPr="008E51C1">
        <w:rPr>
          <w:rFonts w:ascii="Book Antiqua" w:hAnsi="Book Antiqua"/>
          <w:b/>
          <w:i/>
          <w:sz w:val="24"/>
          <w:szCs w:val="24"/>
          <w:lang w:val="en-GB"/>
        </w:rPr>
        <w:t xml:space="preserve"> in HCV infected patients?</w:t>
      </w:r>
    </w:p>
    <w:p w14:paraId="5790CFE2" w14:textId="77777777" w:rsidR="006711BE" w:rsidRPr="008E51C1" w:rsidRDefault="0032076D" w:rsidP="00951642">
      <w:pPr>
        <w:snapToGrid w:val="0"/>
        <w:spacing w:after="0" w:line="360" w:lineRule="auto"/>
        <w:jc w:val="both"/>
        <w:rPr>
          <w:rFonts w:ascii="Book Antiqua" w:hAnsi="Book Antiqua"/>
          <w:sz w:val="24"/>
          <w:szCs w:val="24"/>
          <w:lang w:val="en-GB" w:eastAsia="zh-CN"/>
        </w:rPr>
      </w:pPr>
      <w:r w:rsidRPr="008E51C1">
        <w:rPr>
          <w:rFonts w:ascii="Book Antiqua" w:hAnsi="Book Antiqua"/>
          <w:sz w:val="24"/>
          <w:szCs w:val="24"/>
          <w:lang w:val="en-GB"/>
        </w:rPr>
        <w:lastRenderedPageBreak/>
        <w:t>Six</w:t>
      </w:r>
      <w:r w:rsidR="006711BE" w:rsidRPr="008E51C1">
        <w:rPr>
          <w:rFonts w:ascii="Book Antiqua" w:hAnsi="Book Antiqua"/>
          <w:sz w:val="24"/>
          <w:szCs w:val="24"/>
          <w:lang w:val="en-GB"/>
        </w:rPr>
        <w:t>teen studies assessed the association between HCC and DM/IR in HCV infected patients (Table 5). These studies included from 120 to 5,186 HCV patients, both treated and non-treated. Most of them (10/</w:t>
      </w:r>
      <w:r w:rsidRPr="008E51C1">
        <w:rPr>
          <w:rFonts w:ascii="Book Antiqua" w:hAnsi="Book Antiqua"/>
          <w:sz w:val="24"/>
          <w:szCs w:val="24"/>
          <w:lang w:val="en-GB"/>
        </w:rPr>
        <w:t>16</w:t>
      </w:r>
      <w:r w:rsidR="006711BE" w:rsidRPr="008E51C1">
        <w:rPr>
          <w:rFonts w:ascii="Book Antiqua" w:hAnsi="Book Antiqua"/>
          <w:sz w:val="24"/>
          <w:szCs w:val="24"/>
          <w:lang w:val="en-GB"/>
        </w:rPr>
        <w:t>) included Asian patients, and all but one performed multivariate anal</w:t>
      </w:r>
      <w:r w:rsidR="00BA10D7" w:rsidRPr="008E51C1">
        <w:rPr>
          <w:rFonts w:ascii="Book Antiqua" w:hAnsi="Book Antiqua"/>
          <w:sz w:val="24"/>
          <w:szCs w:val="24"/>
          <w:lang w:val="en-GB"/>
        </w:rPr>
        <w:t>yses.</w:t>
      </w:r>
    </w:p>
    <w:p w14:paraId="6983F132" w14:textId="77777777" w:rsidR="006711BE" w:rsidRPr="008E51C1" w:rsidRDefault="006711BE" w:rsidP="00BA10D7">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GB"/>
        </w:rPr>
        <w:t>Five studies looked for the presence of DM/IR in HCV infected patients with HCC compared with HCV patients without HCC. Four out of five</w:t>
      </w:r>
      <w:r w:rsidR="00AD15C8" w:rsidRPr="008E51C1">
        <w:rPr>
          <w:rFonts w:ascii="Book Antiqua" w:hAnsi="Book Antiqua"/>
          <w:sz w:val="24"/>
          <w:szCs w:val="24"/>
          <w:lang w:val="en-GB"/>
        </w:rPr>
        <w:t xml:space="preserve"> </w:t>
      </w:r>
      <w:r w:rsidRPr="008E51C1">
        <w:rPr>
          <w:rFonts w:ascii="Book Antiqua" w:hAnsi="Book Antiqua"/>
          <w:sz w:val="24"/>
          <w:szCs w:val="24"/>
          <w:lang w:val="en-GB"/>
        </w:rPr>
        <w:t xml:space="preserve">studies found a significant association between DM/IR and HCC (as compared with </w:t>
      </w:r>
      <w:r w:rsidR="00BA10D7" w:rsidRPr="008E51C1">
        <w:rPr>
          <w:rFonts w:ascii="Book Antiqua" w:hAnsi="Book Antiqua"/>
          <w:sz w:val="24"/>
          <w:szCs w:val="24"/>
          <w:lang w:val="en-GB"/>
        </w:rPr>
        <w:t>non-HCC) (OR from 2.0 to 11.6).</w:t>
      </w:r>
    </w:p>
    <w:p w14:paraId="05C8F677" w14:textId="28C2FA78" w:rsidR="006711BE" w:rsidRPr="008E51C1" w:rsidRDefault="0032076D" w:rsidP="00BA10D7">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GB"/>
        </w:rPr>
        <w:t>Nine</w:t>
      </w:r>
      <w:r w:rsidR="006711BE" w:rsidRPr="008E51C1">
        <w:rPr>
          <w:rFonts w:ascii="Book Antiqua" w:hAnsi="Book Antiqua"/>
          <w:sz w:val="24"/>
          <w:szCs w:val="24"/>
          <w:lang w:val="en-GB"/>
        </w:rPr>
        <w:t xml:space="preserve"> out of </w:t>
      </w:r>
      <w:r w:rsidRPr="008E51C1">
        <w:rPr>
          <w:rFonts w:ascii="Book Antiqua" w:hAnsi="Book Antiqua"/>
          <w:sz w:val="24"/>
          <w:szCs w:val="24"/>
          <w:lang w:val="en-GB"/>
        </w:rPr>
        <w:t>eleven</w:t>
      </w:r>
      <w:r w:rsidR="006711BE" w:rsidRPr="008E51C1">
        <w:rPr>
          <w:rFonts w:ascii="Book Antiqua" w:hAnsi="Book Antiqua"/>
          <w:sz w:val="24"/>
          <w:szCs w:val="24"/>
          <w:lang w:val="en-GB"/>
        </w:rPr>
        <w:t xml:space="preserve"> other studies found a significant association between the presence of DM/IR and the development of HCC in the follow-up of HCV infected patients (HR from 1.10 to 6.9). One study found a higher risk of HCC in diabetic patients only with </w:t>
      </w:r>
      <w:r w:rsidR="00BA10D7" w:rsidRPr="008E51C1">
        <w:rPr>
          <w:rFonts w:ascii="Book Antiqua" w:hAnsi="Book Antiqua"/>
          <w:sz w:val="24"/>
          <w:szCs w:val="24"/>
          <w:lang w:val="en-GB"/>
        </w:rPr>
        <w:t>SVR and without cirrhosis</w:t>
      </w:r>
      <w:r w:rsidR="006711BE"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d2q86bvre","properties":{"formattedCitation":"{\\rtf \\super [14]\\nosupersub{}}","plainCitation":"[14]"},"citationItems":[{"id":710,"uris":["http://zotero.org/users/1969747/items/QGMWBCKT"],"uri":["http://zotero.org/users/1969747/items/QGMWBCKT"],"itemData":{"id":710,"type":"article-journal","title":"Impact of diabetes mellitus on incidence of hepatocellular carcinoma in chronic hepatitis C patients treated with interferon-based antiviral therapy","container-title":"International Journal of Cancer","page":"2344-2352","volume":"128","issue":"10","source":"CrossRef","DOI":"10.1002/ijc.25585","ISSN":"00207136","language":"en","author":[{"family":"Hung","given":"Chao-Hung"},{"family":"Lee","given":"Chuan-Mo"},{"family":"Wang","given":"Jing-Houng"},{"family":"Hu","given":"Tsung-Hui"},{"family":"Chen","given":"Chien-Hung"},{"family":"Lin","given":"Chih-Yun"},{"family":"Lu","given":"Sheng-Nan"}],"issued":{"date-parts":[["2011",5,15]]},"accessed":{"date-parts":[["2015",7,24]]}}}],"schema":"https://github.com/citation-style-language/schema/raw/master/csl-citation.json"} </w:instrText>
      </w:r>
      <w:r w:rsidR="006711BE"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14]</w:t>
      </w:r>
      <w:r w:rsidR="006711BE" w:rsidRPr="008E51C1">
        <w:rPr>
          <w:rFonts w:ascii="Book Antiqua" w:hAnsi="Book Antiqua"/>
          <w:sz w:val="24"/>
          <w:szCs w:val="24"/>
          <w:lang w:val="en-GB"/>
        </w:rPr>
        <w:fldChar w:fldCharType="end"/>
      </w:r>
      <w:r w:rsidR="006711BE" w:rsidRPr="008E51C1">
        <w:rPr>
          <w:rFonts w:ascii="Book Antiqua" w:hAnsi="Book Antiqua"/>
          <w:sz w:val="24"/>
          <w:szCs w:val="24"/>
          <w:lang w:val="en-GB"/>
        </w:rPr>
        <w:t xml:space="preserve">, while 2 others reported an increased risk of HCC only in diabetic </w:t>
      </w:r>
      <w:r w:rsidR="00BA10D7" w:rsidRPr="008E51C1">
        <w:rPr>
          <w:rFonts w:ascii="Book Antiqua" w:hAnsi="Book Antiqua"/>
          <w:sz w:val="24"/>
          <w:szCs w:val="24"/>
          <w:lang w:val="en-GB"/>
        </w:rPr>
        <w:t>patients with advanced fibrosis</w:t>
      </w:r>
      <w:r w:rsidR="006711BE"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pXwd4F1w","properties":{"formattedCitation":"{\\rtf \\super [15,16]\\nosupersub{}}","plainCitation":"[15,16]"},"citationItems":[{"id":820,"uris":["http://zotero.org/users/1969747/items/9HTKVUCN"],"uri":["http://zotero.org/users/1969747/items/9HTKVUCN"],"itemData":{"id":820,"type":"article-journal","title":"Patients with chronic hepatitis C without advanced fibrosis and hepatocellular carcinoma: a retrospective clinical-pathological study","container-title":"Digestive and Liver Disease: Official Journal of the Italian Society of Gastroenterology and the Italian Association for the Study of the Liver","page":"296-302","volume":"47","issue":"4","source":"PubMed","abstract":"BACKGROUND: There are very few studies on the incidence and risk factors of hepatitis C virus (HCV)-induced hepatocellular carcinoma (HCC) in the absence of advanced fibrosis. Our objective was to identify the clinical-pathological features of these patients.\nMETHODS: We retrospectively reviewed 162 patients admitted to our hospital for HCV-related HCC between 2000 and 2010. Patients with hepatitis of other aetiologies, human immunodeficiency virus co-infection, or treated with interferon were excluded. We compared demographic, laboratory, clinical and outcome parameters of patients with and without advanced fibrosis.\nRESULTS: 137 patients had advanced fibrosis (85%). Median age was higher in the advanced fibrosis vs. the non-advanced fibrosis group (62 vs. 65 years, respectively; p = 0.025). Steatosis was significantly more frequent in patients with advanced fibrosis compared to those without advanced fibrosis (43% vs. 20%, respectively; p = 0.032). Independent predictors associated to the occurrence of HCC in patients without advanced fibrosis were hepatitis B core antigen (odds ratio: 3.86; p = 0.044) and duration of hepatitis C infection (odds ratio: 1.21; p = 0.003).\nCONCLUSIONS: Risk factors such as steatosis or diabetes were not frequent in patients without advanced fibrosis. Further studies are needed to evaluate the role of occult hepatitis B and the duration of hepatitis infection in patients with HCC and chronic hepatitis C without advanced fibrosis.","DOI":"10.1016/j.dld.2014.12.010","ISSN":"1878-3562","note":"PMID: 25596930","shortTitle":"Patients with chronic hepatitis C without advanced fibrosis and hepatocellular carcinoma","journalAbbreviation":"Dig Liver Dis","language":"eng","author":[{"family":"K-Kutala","given":"Blaise"},{"family":"Bedossa","given":"Pierre"},{"family":"Guedj","given":"Jeremie"},{"family":"Asselah","given":"Tarik"},{"family":"Martinot-Peignoux","given":"Michelle"},{"family":"Duval","given":"Xavier"},{"family":"Marcellin","given":"Patrick"}],"issued":{"date-parts":[["2015",4]]},"PMID":"25596930"}},{"id":915,"uris":["http://zotero.org/users/1969747/items/RETGIKPR"],"uri":["http://zotero.org/users/1969747/items/RETGIKPR"],"itemData":{"id":915,"type":"article-journal","title":"Increased risk of hepatocellular carcinoma among patients with hepatitis C cirrhosis and diabetes mellitus","container-title":"Hepatology","page":"1856-1862","volume":"47","issue":"6","source":"CrossRef","DOI":"10.1002/hep.22251","ISSN":"02709139, 15273350","language":"en","author":[{"family":"Veldt","given":"Bart J."},{"family":"Chen","given":"Wendong"},{"family":"Heathcote","given":"E. Jenny"},{"family":"Wedemeyer","given":"Heiner"},{"family":"Reichen","given":"Juerg"},{"family":"Hofmann","given":"W. Peter"},{"family":"de Knegt","given":"Robert J."},{"family":"Zeuzem","given":"Stefan"},{"family":"Manns","given":"Michael P."},{"family":"Hansen","given":"Bettina E."},{"family":"Schalm","given":"Solko W."},{"family":"Janssen","given":"Harry L. A."}],"issued":{"date-parts":[["2008",6]]},"accessed":{"date-parts":[["2015",10,5]]}}}],"schema":"https://github.com/citation-style-language/schema/raw/master/csl-citation.json"} </w:instrText>
      </w:r>
      <w:r w:rsidR="006711BE"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15,16]</w:t>
      </w:r>
      <w:r w:rsidR="006711BE" w:rsidRPr="008E51C1">
        <w:rPr>
          <w:rFonts w:ascii="Book Antiqua" w:hAnsi="Book Antiqua"/>
          <w:sz w:val="24"/>
          <w:szCs w:val="24"/>
          <w:lang w:val="en-GB"/>
        </w:rPr>
        <w:fldChar w:fldCharType="end"/>
      </w:r>
      <w:r w:rsidR="00BA10D7" w:rsidRPr="008E51C1">
        <w:rPr>
          <w:rFonts w:ascii="Book Antiqua" w:hAnsi="Book Antiqua"/>
          <w:sz w:val="24"/>
          <w:szCs w:val="24"/>
          <w:lang w:val="en-GB"/>
        </w:rPr>
        <w:t>.</w:t>
      </w:r>
    </w:p>
    <w:p w14:paraId="09A3EAE8" w14:textId="77777777" w:rsidR="006711BE" w:rsidRPr="008E51C1" w:rsidRDefault="006711BE" w:rsidP="00951642">
      <w:pPr>
        <w:snapToGrid w:val="0"/>
        <w:spacing w:after="0" w:line="360" w:lineRule="auto"/>
        <w:jc w:val="both"/>
        <w:rPr>
          <w:rFonts w:ascii="Book Antiqua" w:hAnsi="Book Antiqua"/>
          <w:sz w:val="24"/>
          <w:szCs w:val="24"/>
          <w:lang w:val="en-GB"/>
        </w:rPr>
      </w:pPr>
    </w:p>
    <w:p w14:paraId="7077782E" w14:textId="77777777" w:rsidR="006711BE" w:rsidRPr="008E51C1" w:rsidRDefault="006711BE" w:rsidP="00951642">
      <w:pPr>
        <w:snapToGrid w:val="0"/>
        <w:spacing w:after="0" w:line="360" w:lineRule="auto"/>
        <w:jc w:val="both"/>
        <w:rPr>
          <w:rFonts w:ascii="Book Antiqua" w:hAnsi="Book Antiqua"/>
          <w:b/>
          <w:caps/>
          <w:sz w:val="24"/>
          <w:szCs w:val="24"/>
          <w:lang w:val="en-GB"/>
        </w:rPr>
      </w:pPr>
      <w:r w:rsidRPr="008E51C1">
        <w:rPr>
          <w:rFonts w:ascii="Book Antiqua" w:hAnsi="Book Antiqua"/>
          <w:b/>
          <w:caps/>
          <w:sz w:val="24"/>
          <w:szCs w:val="24"/>
          <w:lang w:val="en-GB"/>
        </w:rPr>
        <w:t>Discussion</w:t>
      </w:r>
    </w:p>
    <w:p w14:paraId="324A7BDE" w14:textId="77777777" w:rsidR="006711BE" w:rsidRPr="008E51C1" w:rsidRDefault="006711BE" w:rsidP="00BA10D7">
      <w:pPr>
        <w:pStyle w:val="ListParagraph"/>
        <w:shd w:val="clear" w:color="auto" w:fill="FFFFFF"/>
        <w:snapToGrid w:val="0"/>
        <w:spacing w:after="0" w:line="360" w:lineRule="auto"/>
        <w:ind w:left="0"/>
        <w:contextualSpacing w:val="0"/>
        <w:jc w:val="both"/>
        <w:rPr>
          <w:rFonts w:ascii="Book Antiqua" w:hAnsi="Book Antiqua"/>
          <w:sz w:val="24"/>
          <w:szCs w:val="24"/>
          <w:lang w:val="en-US" w:eastAsia="zh-CN"/>
        </w:rPr>
      </w:pPr>
      <w:r w:rsidRPr="008E51C1">
        <w:rPr>
          <w:rFonts w:ascii="Book Antiqua" w:hAnsi="Book Antiqua"/>
          <w:sz w:val="24"/>
          <w:szCs w:val="24"/>
          <w:lang w:val="en-US" w:eastAsia="fr-FR"/>
        </w:rPr>
        <w:t xml:space="preserve">Many studies have evaluated the association between HCV chronic infection, insulin-resistance and diabetes mellitus. The abnormalities of carbohydrate metabolism, including hyperinsulinemia and IR, known to be </w:t>
      </w:r>
      <w:r w:rsidRPr="008E51C1">
        <w:rPr>
          <w:rFonts w:ascii="Book Antiqua" w:hAnsi="Book Antiqua"/>
          <w:i/>
          <w:sz w:val="24"/>
          <w:szCs w:val="24"/>
          <w:lang w:val="en-US" w:eastAsia="fr-FR"/>
        </w:rPr>
        <w:t>per se</w:t>
      </w:r>
      <w:r w:rsidRPr="008E51C1">
        <w:rPr>
          <w:rFonts w:ascii="Book Antiqua" w:hAnsi="Book Antiqua"/>
          <w:sz w:val="24"/>
          <w:szCs w:val="24"/>
          <w:lang w:val="en-US" w:eastAsia="fr-FR"/>
        </w:rPr>
        <w:t xml:space="preserve"> related to chronic hepatic diseases, were the rationale for speculation on this relationship. Insulin-resistance is an </w:t>
      </w:r>
      <w:proofErr w:type="gramStart"/>
      <w:r w:rsidRPr="008E51C1">
        <w:rPr>
          <w:rFonts w:ascii="Book Antiqua" w:hAnsi="Book Antiqua"/>
          <w:sz w:val="24"/>
          <w:szCs w:val="24"/>
          <w:lang w:val="en-US" w:eastAsia="fr-FR"/>
        </w:rPr>
        <w:t>often undetected</w:t>
      </w:r>
      <w:proofErr w:type="gramEnd"/>
      <w:r w:rsidRPr="008E51C1">
        <w:rPr>
          <w:rFonts w:ascii="Book Antiqua" w:hAnsi="Book Antiqua"/>
          <w:sz w:val="24"/>
          <w:szCs w:val="24"/>
          <w:lang w:val="en-US" w:eastAsia="fr-FR"/>
        </w:rPr>
        <w:t xml:space="preserve"> condition, commonly coexisting with obesity and metabolic syndrome, and possibly progressing to type 2 diabetes. HCV-related type 2 diabetes mellitus may arise from a complex interaction between IR, steatosis and inflammatory processes. Epidemiologic studies supporting the association between type </w:t>
      </w:r>
      <w:proofErr w:type="gramStart"/>
      <w:r w:rsidRPr="008E51C1">
        <w:rPr>
          <w:rFonts w:ascii="Book Antiqua" w:hAnsi="Book Antiqua"/>
          <w:sz w:val="24"/>
          <w:szCs w:val="24"/>
          <w:lang w:val="en-US" w:eastAsia="fr-FR"/>
        </w:rPr>
        <w:t>2 diabetes</w:t>
      </w:r>
      <w:proofErr w:type="gramEnd"/>
      <w:r w:rsidRPr="008E51C1">
        <w:rPr>
          <w:rFonts w:ascii="Book Antiqua" w:hAnsi="Book Antiqua"/>
          <w:sz w:val="24"/>
          <w:szCs w:val="24"/>
          <w:lang w:val="en-US" w:eastAsia="fr-FR"/>
        </w:rPr>
        <w:t xml:space="preserve"> and HCV infection were first published in the early 1990s. More recently, larger epidemiologic studies gave more in-depth analyses of the relationship between HCV chronic infection and glucose abnormalities and were in</w:t>
      </w:r>
      <w:r w:rsidR="00BA10D7" w:rsidRPr="008E51C1">
        <w:rPr>
          <w:rFonts w:ascii="Book Antiqua" w:hAnsi="Book Antiqua"/>
          <w:sz w:val="24"/>
          <w:szCs w:val="24"/>
          <w:lang w:val="en-US" w:eastAsia="fr-FR"/>
        </w:rPr>
        <w:t>cluded in the present analysis.</w:t>
      </w:r>
    </w:p>
    <w:p w14:paraId="0C5623B7" w14:textId="77777777" w:rsidR="00E4497F" w:rsidRPr="008E51C1" w:rsidRDefault="00E4497F" w:rsidP="00951642">
      <w:pPr>
        <w:snapToGrid w:val="0"/>
        <w:spacing w:after="0" w:line="360" w:lineRule="auto"/>
        <w:jc w:val="both"/>
        <w:rPr>
          <w:rFonts w:ascii="Book Antiqua" w:hAnsi="Book Antiqua"/>
          <w:b/>
          <w:i/>
          <w:sz w:val="24"/>
          <w:szCs w:val="24"/>
          <w:lang w:val="en-GB" w:eastAsia="zh-CN"/>
        </w:rPr>
      </w:pPr>
    </w:p>
    <w:p w14:paraId="6E7EB090" w14:textId="77777777" w:rsidR="00BA10D7" w:rsidRPr="008E51C1" w:rsidRDefault="006711BE" w:rsidP="00951642">
      <w:pPr>
        <w:snapToGrid w:val="0"/>
        <w:spacing w:after="0" w:line="360" w:lineRule="auto"/>
        <w:jc w:val="both"/>
        <w:rPr>
          <w:rFonts w:ascii="Book Antiqua" w:hAnsi="Book Antiqua"/>
          <w:b/>
          <w:i/>
          <w:sz w:val="24"/>
          <w:szCs w:val="24"/>
          <w:lang w:val="en-GB" w:eastAsia="zh-CN"/>
        </w:rPr>
      </w:pPr>
      <w:r w:rsidRPr="008E51C1">
        <w:rPr>
          <w:rFonts w:ascii="Book Antiqua" w:hAnsi="Book Antiqua"/>
          <w:b/>
          <w:i/>
          <w:sz w:val="24"/>
          <w:szCs w:val="24"/>
          <w:lang w:val="en-GB"/>
        </w:rPr>
        <w:t>H</w:t>
      </w:r>
      <w:r w:rsidR="00BA10D7" w:rsidRPr="008E51C1">
        <w:rPr>
          <w:rFonts w:ascii="Book Antiqua" w:hAnsi="Book Antiqua"/>
          <w:b/>
          <w:i/>
          <w:sz w:val="24"/>
          <w:szCs w:val="24"/>
          <w:lang w:val="en-GB"/>
        </w:rPr>
        <w:t>C</w:t>
      </w:r>
      <w:r w:rsidRPr="008E51C1">
        <w:rPr>
          <w:rFonts w:ascii="Book Antiqua" w:hAnsi="Book Antiqua"/>
          <w:b/>
          <w:i/>
          <w:caps/>
          <w:sz w:val="24"/>
          <w:szCs w:val="24"/>
          <w:lang w:val="en-GB"/>
        </w:rPr>
        <w:t>v</w:t>
      </w:r>
      <w:r w:rsidRPr="008E51C1">
        <w:rPr>
          <w:rFonts w:ascii="Book Antiqua" w:hAnsi="Book Antiqua"/>
          <w:b/>
          <w:i/>
          <w:sz w:val="24"/>
          <w:szCs w:val="24"/>
          <w:lang w:val="en-GB"/>
        </w:rPr>
        <w:t xml:space="preserve"> infection is associated with increased rates of glucose abnormalities, including diabetes </w:t>
      </w:r>
      <w:r w:rsidR="00BA10D7" w:rsidRPr="008E51C1">
        <w:rPr>
          <w:rFonts w:ascii="Book Antiqua" w:hAnsi="Book Antiqua"/>
          <w:b/>
          <w:i/>
          <w:sz w:val="24"/>
          <w:szCs w:val="24"/>
          <w:lang w:val="en-GB"/>
        </w:rPr>
        <w:t>mellitus and insulin resistance</w:t>
      </w:r>
    </w:p>
    <w:p w14:paraId="0D487801" w14:textId="7495D758" w:rsidR="006711BE" w:rsidRPr="008E51C1" w:rsidRDefault="006711BE" w:rsidP="00BA10D7">
      <w:pPr>
        <w:snapToGrid w:val="0"/>
        <w:spacing w:after="0" w:line="360" w:lineRule="auto"/>
        <w:jc w:val="both"/>
        <w:rPr>
          <w:rFonts w:ascii="Book Antiqua" w:hAnsi="Book Antiqua"/>
          <w:sz w:val="24"/>
          <w:szCs w:val="24"/>
          <w:lang w:val="en-GB"/>
        </w:rPr>
      </w:pPr>
      <w:r w:rsidRPr="008E51C1">
        <w:rPr>
          <w:rFonts w:ascii="Book Antiqua" w:hAnsi="Book Antiqua"/>
          <w:sz w:val="24"/>
          <w:szCs w:val="24"/>
          <w:lang w:val="en-GB"/>
        </w:rPr>
        <w:t xml:space="preserve">In the present analysis, most studies found a significant association between HCV infection (whether active HCV RNA positive, or not </w:t>
      </w:r>
      <w:r w:rsidRPr="008E51C1">
        <w:rPr>
          <w:rFonts w:ascii="Book Antiqua" w:hAnsi="Book Antiqua"/>
          <w:i/>
          <w:sz w:val="24"/>
          <w:szCs w:val="24"/>
          <w:lang w:val="en-GB"/>
        </w:rPr>
        <w:t>i.e.</w:t>
      </w:r>
      <w:r w:rsidR="008E51C1" w:rsidRPr="008E51C1">
        <w:rPr>
          <w:rFonts w:ascii="Book Antiqua" w:hAnsi="Book Antiqua" w:hint="eastAsia"/>
          <w:i/>
          <w:sz w:val="24"/>
          <w:szCs w:val="24"/>
          <w:lang w:val="en-GB" w:eastAsia="zh-CN"/>
        </w:rPr>
        <w:t>,</w:t>
      </w:r>
      <w:r w:rsidRPr="008E51C1">
        <w:rPr>
          <w:rFonts w:ascii="Book Antiqua" w:hAnsi="Book Antiqua"/>
          <w:sz w:val="24"/>
          <w:szCs w:val="24"/>
          <w:lang w:val="en-GB"/>
        </w:rPr>
        <w:t xml:space="preserve"> HCV Ab positive) and </w:t>
      </w:r>
      <w:r w:rsidRPr="008E51C1">
        <w:rPr>
          <w:rFonts w:ascii="Book Antiqua" w:hAnsi="Book Antiqua"/>
          <w:sz w:val="24"/>
          <w:szCs w:val="24"/>
          <w:lang w:val="en-GB"/>
        </w:rPr>
        <w:lastRenderedPageBreak/>
        <w:t>diabetes mellitus or insulin resistance. This tight association was confirmed in both directions by the increased rates of HCV infection markers in DM/IR patients and the high rates of glucose abnormalities in HCV infected patients. The consistency of this association was supported by the confirmation of such results compared with different control groups, such as hea</w:t>
      </w:r>
      <w:r w:rsidR="00BA10D7" w:rsidRPr="008E51C1">
        <w:rPr>
          <w:rFonts w:ascii="Book Antiqua" w:hAnsi="Book Antiqua"/>
          <w:sz w:val="24"/>
          <w:szCs w:val="24"/>
          <w:lang w:val="en-GB"/>
        </w:rPr>
        <w:t>lthy volunteers or HBV carriers</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TEjWcjCr","properties":{"formattedCitation":"{\\rtf \\super [6,8,12,17\\uc0\\u8211{}34]\\nosupersub{}}","plainCitation":"[6,8,12,17–34]"},"citationItems":[{"id":724,"uris":["http://zotero.org/users/1969747/items/24R2F34R"],"uri":["http://zotero.org/users/1969747/items/24R2F34R"],"itemData":{"id":724,"type":"paper-conference","title":"Increased risk of type 2 diabetes in noncirrhotic patients with chronic hepatitis C virus infection","container-title":"Mayo Clinic Proceedings","publisher":"Elsevier","page":"355–359","volume":"75","source":"Google Scholar","URL":"http://www.sciencedirect.com/science/article/pii/S0025619611640305","author":[{"family":"Knobler","given":"Hilla"},{"family":"Schihmanter","given":"Renata"},{"family":"Zifroni","given":"Abraham"},{"family":"Fenakel","given":"Gabriel"},{"family":"Schattner","given":"Ami"}],"issued":{"date-parts":[["2000"]]},"accessed":{"date-parts":[["2015",7,24]]}}},{"id":737,"uris":["http://zotero.org/users/1969747/items/X9947BQ4"],"uri":["http://zotero.org/users/1969747/items/X9947BQ4"],"itemData":{"id":737,"type":"article-journal","title":"Prevalence of type 2 diabetes mellitus among persons with hepatitis C virus infection in the United States","container-title":"Annals of internal medicine","page":"592–599","volume":"133","issue":"8","source":"Google Scholar","author":[{"family":"Mehta","given":"Shruti H."},{"family":"Brancati","given":"Frederick L."},{"family":"Sulkowski","given":"Mark S."},{"family":"Strathdee","given":"Steffanie A."},{"family":"Szklo","given":"Moyses"},{"family":"Thomas","given":"David L."}],"issued":{"date-parts":[["2000"]]},"accessed":{"date-parts":[["2015",7,24]]}}},{"id":735,"uris":["http://zotero.org/users/1969747/items/ZEQ94PC6"],"uri":["http://zotero.org/users/1969747/items/ZEQ94PC6"],"itemData":{"id":735,"type":"article-journal","title":"Metabolic and cardiovascular risk profiles and hepatitis C virus infection in rural Egypt","container-title":"Gut","page":"1105-1110","volume":"56","issue":"8","source":"CrossRef","DOI":"10.1136/gut.2006.091983","ISSN":"0017-5749","language":"en","author":[{"family":"Marzouk","given":"D"},{"family":"Sass","given":"J"},{"family":"Bakr","given":"I"},{"family":"El Hosseiny","given":"M"},{"family":"Abdel-Hamid","given":"M"},{"family":"Rekacewicz","given":"C"},{"family":"Chaturvedi","given":"N"},{"family":"Mohamed","given":"M K"},{"family":"Fontanet","given":"A"}],"issued":{"date-parts":[["2007",8,1]]},"accessed":{"date-parts":[["2015",7,24]]}}},{"id":764,"uris":["http://zotero.org/users/1969747/items/W3W96HDI"],"uri":["http://zotero.org/users/1969747/items/W3W96HDI"],"itemData":{"id":764,"type":"article-journal","title":"Hepatitis C, metabolic syndrome, and inflammatory markers: Results from the Third National Health and Nutrition Examination Survey [NHANES III]","container-title":"Diabetes Research and Clinical Practice","page":"320-326","volume":"75","issue":"3","source":"CrossRef","DOI":"10.1016/j.diabres.2006.07.008","ISSN":"01688227","shortTitle":"Hepatitis C, metabolic syndrome, and inflammatory markers","language":"en","author":[{"family":"Shaheen","given":"Magda"},{"family":"Echeverry","given":"Diana"},{"family":"Oblad","given":"Marcela Garcia"},{"family":"Montoya","given":"Marie I."},{"family":"Teklehaimanot","given":"Senait"},{"family":"Akhtar","given":"Abbasi J."}],"issued":{"date-parts":[["2007",3]]},"accessed":{"date-parts":[["2015",7,24]]}}},{"id":706,"uris":["http://zotero.org/users/1969747/items/4SPSGQPT"],"uri":["http://zotero.org/users/1969747/items/4SPSGQPT"],"itemData":{"id":706,"type":"article-journal","title":"Hepatitis C Viremia Increases the Association With Type 2 Diabetes Mellitus in a Hepatitis B and C Endemic Area: An Epidemiological Link With Virological Implication","container-title":"The American Journal of Gastroenterology","page":"1237-1243","volume":"102","issue":"6","source":"CrossRef","DOI":"10.1111/j.1572-0241.2007.01181.x","ISSN":"0002-9270, 1572-0241","shortTitle":"Hepatitis C Viremia Increases the Association With Type 2 Diabetes Mellitus in a Hepatitis B and C Endemic Area","language":"en","author":[{"family":"Huang","given":"Jee-Fu"},{"family":"Dai","given":"Chia-Yen"},{"family":"Hwang","given":"Shang-Jyh"},{"family":"Ho","given":"Chi-Kung"},{"family":"Hsiao","given":"Pi-Jung"},{"family":"Hsieh","given":"Ming-Yen"},{"family":"Lee","given":"Li-Po"},{"family":"Lin","given":"Zu-Yau"},{"family":"Chen","given":"Shinn-Chern"},{"family":"Hsieh","given":"Ming-Yuh"},{"family":"Wang","given":"Liang-Yen"},{"family":"Shin","given":"Shyi-Jang"},{"family":"Chang","given":"Wen-Yu"},{"family":"Chuang","given":"Wan-Long"},{"family":"Yu","given":"Ming-Lung"}],"issued":{"date-parts":[["2007",6]]},"accessed":{"date-parts":[["2015",7,24]]}}},{"id":747,"uris":["http://zotero.org/users/1969747/items/S99UQI2F"],"uri":["http://zotero.org/users/1969747/items/S99UQI2F"],"itemData":{"id":747,"type":"article-journal","title":"Change of insulin sensitivity in hepatitis C patients with normal insulin sensitivity; a 5-year prospective follow-up study variation of insulin sensitivity in HCV patients: Insulin sensitivity in hepatitis C patients","container-title":"Internal Medicine Journal","page":"503-511","volume":"40","issue":"7","source":"CrossRef","DOI":"10.1111/j.1445-5994.2009.02042.x","ISSN":"14440903, 14455994","shortTitle":"Change of insulin sensitivity in hepatitis C patients with normal insulin sensitivity; a 5-year prospective follow-up study variation of insulin sensitivity in HCV patients","language":"en","author":[{"family":"Park","given":"S. K."},{"family":"Cho","given":"Y. K."},{"family":"Park","given":"J. H."},{"family":"Kim","given":"H. J."},{"family":"Park","given":"D. I."},{"family":"Sohn","given":"C. I."},{"family":"Jeon","given":"W. K."},{"family":"Kim","given":"B. I."}],"issued":{"date-parts":[["2009",8,27]]},"accessed":{"date-parts":[["2015",7,24]]}}},{"id":705,"uris":["http://zotero.org/users/1969747/items/5B9BUWJA"],"uri":["http://zotero.org/users/1969747/items/5B9BUWJA"],"itemData":{"id":705,"type":"article-journal","title":"Reappraisal of the Characteristics of Glucose Abnormalities in Patients With Chronic Hepatitis C Infection","container-title":"The American Journal of Gastroenterology","page":"1933-1940","volume":"103","issue":"8","source":"CrossRef","DOI":"10.1111/j.1572-0241.2008.01996.x","ISSN":"00029270, 15720241","language":"en","author":[{"family":"Huang","given":"Jee-Fu"},{"family":"Yu","given":"Ming-Lung"},{"family":"Dai","given":"Chia-Yen"},{"family":"Hsieh","given":"Ming-Yen"},{"family":"Hwang","given":"Shang-Jyh"},{"family":"Hsiao","given":"Pi-Jung"},{"family":"Lee","given":"Li-Po"},{"family":"Lin","given":"Zu-Yau"},{"family":"Chen","given":"Shinn-Chern"},{"family":"Hsieh","given":"Ming-Yuh"},{"family":"Wang","given":"Liang-Yen"},{"family":"Shin","given":"Shyi-Jang"},{"family":"Chang","given":"Wen-Yu"},{"family":"Chuang","given":"Wan-Long"}],"issued":{"date-parts":[["2008",8]]},"accessed":{"date-parts":[["2015",7,24]]}}},{"id":739,"uris":["http://zotero.org/users/1969747/items/FSJMAREB"],"uri":["http://zotero.org/users/1969747/items/FSJMAREB"],"itemData":{"id":739,"type":"article-journal","title":"Relation of insulin resistance and liver fibrosis progression in patients with chronic hepatitis C virus infection","container-title":"International journal of health sciences","page":"177","volume":"3","issue":"2","source":"Google Scholar","author":[{"family":"Mohamed","given":"Hassan R."},{"family":"Abdel-Azziz","given":"Mohamed Yaqoot"},{"family":"Zalata","given":"Kkaled Refaat"},{"family":"Abdel-Razik","given":"Ahmed MM"}],"issued":{"date-parts":[["2009"]]},"accessed":{"date-parts":[["2015",7,24]]}}},{"id":697,"uris":["http://zotero.org/users/1969747/items/6ECMFEEC"],"uri":["http://zotero.org/users/1969747/items/6ECMFEEC"],"itemData":{"id":697,"type":"article-journal","title":"Insulin Resistance Is Common in Patients with Predominantly Genotype 3 Chronic Hepatitis C","container-title":"Digestive Diseases and Sciences","page":"1778-1782","volume":"54","issue":"8","source":"CrossRef","DOI":"10.1007/s10620-009-0844-y","ISSN":"0163-2116, 1573-2568","language":"en","author":[{"family":"Duseja","given":"Ajay"},{"family":"Dhiman","given":"R. K."},{"family":"Chawla","given":"Yogesh"},{"family":"Thumburu","given":"Kiran K."},{"family":"Kumar","given":"Amit"},{"family":"Das","given":"Ashim"},{"family":"Bhadada","given":"Sanjay"},{"family":"Bhansali","given":"Anil"}],"issued":{"date-parts":[["2009",8]]},"accessed":{"date-parts":[["2015",7,24]]}}},{"id":732,"uris":["http://zotero.org/users/1969747/items/TM43I7PH"],"uri":["http://zotero.org/users/1969747/items/TM43I7PH"],"itemData":{"id":732,"type":"article-journal","title":"Hepatitis C virus-infected patients are ‘spared’from the metabolic syndrome but not from insulin resistance. A comparative study of nonalcoholic fatty liver disease and hepatitis C virus-related steatosis","container-title":"Canadian Journal of Gastroenterology","page":"273","volume":"23","issue":"4","source":"Google Scholar","author":[{"family":"Lonardo","given":"Amedeo"},{"family":"Ballestri","given":"Stefano"},{"family":"Adinolfi","given":"Luigi E."},{"family":"Violi","given":"Enrico"},{"family":"Carulli","given":"Lucia"},{"family":"Lombardini","given":"Silvia"},{"family":"Scaglioni","given":"Federica"},{"family":"Ricchi","given":"Matteo"},{"family":"Ruggiero","given":"Giuseppe"},{"family":"Loria","given":"Paola"}],"issued":{"date-parts":[["2009"]]},"accessed":{"date-parts":[["2015",7,24]]}}},{"id":786,"uris":["http://zotero.org/users/1969747/items/7KAM5RS3"],"uri":["http://zotero.org/users/1969747/items/7KAM5RS3"],"itemData":{"id":786,"type":"article-journal","title":"Hepatitis C virus infection and metabolic syndrome---a community-based study in an endemic area of Taiwan","container-title":"The Kaohsiung Journal of Medical Sciences","page":"299-305","volume":"25","issue":"6","source":"PubMed","abstract":"Metabolic syndrome (MS) is a complicated disorder associated with a high risk of future development of micro- and macrovascular complications. The extrahepatic manifestations of hepatitis C virus (HCV) infection can include multiple metabolic abnormalities. However, the extent, severity, and characteristics of MS in HCV-infected patients have rarely been investigated in community-based settings. This study aimed to determine the difference in prevalence and distribution of the components of MS between HCV-infected patients and healthy controls. Multipurpose mass screening of adults was conducted in an HCV-endemic area of Southern Taiwan. Clinical profiles in terms of anthropometric data and MS components, as well as viral hepatitis markers, were assessed. Two hundred and thirty-seven adults (94 males; mean age, 55.5 +/- 10.8 years) were recruited. The prevalence of anti-HCV seropositivity was 39.2% (93/237). The prevalence of MS was higher in the HCV-infected individuals (24.7%, 23/93) than in the control, uninfected subjects (13.2%, 19/144, p = 0.02). In terms of MS components, HCV-infected subjects had a higher prevalence of high waist circumference (51.6% vs. 25.7%, p &lt; 0.001) and hypertension (58.1% vs. 36.8%, p = 0.001) than controls. Multivariate logistic regression analysis demonstrated that anti-HCV positivity was significantly associated with MS (odds ratio, 6.4; 95% confidence interval, 1.82-22.84; p = 0.004). HCV infection was associated with a higher prevalence of MS. Determination of MS in patients with HCV infection could therefore be indicated.","DOI":"10.1016/S1607-551X(09)70520-0","ISSN":"1607-551X","note":"PMID: 19560994","journalAbbreviation":"Kaohsiung J. Med. Sci.","language":"eng","author":[{"family":"Huang","given":"Jee-Fu"},{"family":"Chuang","given":"Wan-Long"},{"family":"Yu","given":"Ming-Lung"},{"family":"Yu","given":"Sung-Hua"},{"family":"Huang","given":"Chung-Feng"},{"family":"Huang","given":"Ching-I."},{"family":"Yeh","given":"Ming-Lun"},{"family":"Hsieh","given":"Meng-Hsuan"},{"family":"Yang","given":"Jeng-Fu"},{"family":"Lin","given":"Zu-Yau"},{"family":"Chen","given":"Shinn-Chern"},{"family":"Dai","given":"Chia-Yen"},{"family":"Chang","given":"Wen-Yu"}],"issued":{"date-parts":[["2009",6]]},"PMID":"19560994"}},{"id":722,"uris":["http://zotero.org/users/1969747/items/9H7DKWBW"],"uri":["http://zotero.org/users/1969747/items/9H7DKWBW"],"itemData":{"id":722,"type":"article-journal","title":"Hepatitis C infection and clearance: impact on atherosclerosis and cardiometabolic risk factors","container-title":"Gut","page":"1135–1140","volume":"59","issue":"8","source":"Google Scholar","shortTitle":"Hepatitis C infection and clearance","author":[{"family":"Mostafa","given":"Aya"},{"family":"Mohamed","given":"Mostafa K."},{"family":"Saeed","given":"Mohamed"},{"family":"Hasan","given":"Abubakr"},{"family":"Fontanet","given":"Arnaud"},{"family":"Godsland","given":"Ian"},{"family":"Coady","given":"Emma"},{"family":"Esmat","given":"Gamal"},{"family":"El-Hoseiny","given":"Mostafa"},{"family":"Abdul-Hamid","given":"Mohamed"},{"family":"others","given":""}],"issued":{"date-parts":[["2010"]]},"accessed":{"date-parts":[["2015",7,24]]}}},{"id":738,"uris":["http://zotero.org/users/1969747/items/MKXIS65Q"],"uri":["http://zotero.org/users/1969747/items/MKXIS65Q"],"itemData":{"id":738,"type":"article-journal","title":"Chronic HCV infection was associated with severe insulin resistance and mild atherosclerosis: a population-based study in an HCV hyperendemic area","container-title":"Journal of Gastroenterology","page":"93-100","volume":"48","issue":"1","source":"CrossRef","DOI":"10.1007/s00535-012-0610-3","ISSN":"0944-1174, 1435-5922","shortTitle":"Chronic HCV infection was associated with severe insulin resistance and mild atherosclerosis","language":"en","author":[{"family":"Miyajima","given":"Ichiro"},{"family":"Kawaguchi","given":"Takumi"},{"family":"Fukami","given":"Ako"},{"family":"Nagao","given":"Yumiko"},{"family":"Adachi","given":"Hisashi"},{"family":"Sasaki","given":"Satoshi"},{"family":"Imaizumi","given":"Tsutomu"},{"family":"Sata","given":"Michio"}],"issued":{"date-parts":[["2013",1]]},"accessed":{"date-parts":[["2015",7,24]]}}},{"id":777,"uris":["http://zotero.org/users/1969747/items/72JCHG5A"],"uri":["http://zotero.org/users/1969747/items/72JCHG5A"],"itemData":{"id":777,"type":"article-journal","title":"Associations of chronic hepatitis C with metabolic and cardiac outcomes","container-title":"Alimentary Pharmacology &amp; Therapeutics","page":"647-652","volume":"37","issue":"6","source":"CrossRef","DOI":"10.1111/apt.12234","ISSN":"02692813","language":"en","author":[{"family":"Younossi","given":"Z. M."},{"family":"Stepanova","given":"M."},{"family":"Nader","given":"F."},{"family":"Younossi","given":"Z."},{"family":"Elsheikh","given":"E."}],"issued":{"date-parts":[["2013",3]]},"accessed":{"date-parts":[["2015",7,24]]}}},{"id":755,"uris":["http://zotero.org/users/1969747/items/Z4NT48H9"],"uri":["http://zotero.org/users/1969747/items/Z4NT48H9"],"itemData":{"id":755,"type":"article-journal","title":"Impact of Hepatitis C Seropositivity on the Risk of Coronary Heart Disease Events","container-title":"The American Journal of Cardiology","page":"1841-1845","volume":"114","issue":"12","source":"CrossRef","DOI":"10.1016/j.amjcard.2014.09.020","ISSN":"00029149","language":"en","author":[{"family":"Pothineni","given":"Naga Venkata Krishna Chand"},{"family":"Delongchamp","given":"Robert"},{"family":"Vallurupalli","given":"Srikanth"},{"family":"Ding","given":"Zufeng"},{"family":"Dai","given":"Yao"},{"family":"Hagedorn","given":"Curt H."},{"family":"Mehta","given":"Jawahar L."}],"issued":{"date-parts":[["2014",12]]},"accessed":{"date-parts":[["2015",7,24]]}}},{"id":758,"uris":["http://zotero.org/users/1969747/items/8BTA2RT2"],"uri":["http://zotero.org/users/1969747/items/8BTA2RT2"],"itemData":{"id":758,"type":"article-journal","title":"Chronic hepatitis C infection is associated with insulin resistance and lipid profiles: Metabolic profiles and hepatitis C","container-title":"Journal of Gastroenterology and Hepatology","page":"879-884","volume":"30","issue":"5","source":"CrossRef","DOI":"10.1111/jgh.12313","ISSN":"08159319","shortTitle":"Chronic hepatitis C infection is associated with insulin resistance and lipid profiles","language":"en","author":[{"family":"Dai","given":"Chia-Yen"},{"family":"Yeh","given":"Ming-Lun"},{"family":"Huang","given":"Chung-Feng"},{"family":"Hou","given":"Chen-Hsiu"},{"family":"Hsieh","given":"Ming-Yen"},{"family":"Huang","given":"Jee-Fu"},{"family":"Lin","given":"I-Ling"},{"family":"Lin","given":"Zu-Yau"},{"family":"Chen","given":"Shinn-Chern"},{"family":"Wang","given":"Liang-Yen"},{"family":"Chuang","given":"Wan-Long"},{"family":"Yu","given":"Ming-Lung"},{"family":"Tung","given":"Hung-Da"}],"issued":{"date-parts":[["2015",5]]},"accessed":{"date-parts":[["2015",7,24]]}}},{"id":761,"uris":["http://zotero.org/users/1969747/items/CK2BKER8"],"uri":["http://zotero.org/users/1969747/items/CK2BKER8"],"itemData":{"id":761,"type":"article-journal","title":"Association of chronic hepatitis C virus infection and diabetes mellitus in Korean patients","container-title":"The Korean journal of internal medicine","page":"18–23","volume":"16","issue":"1","source":"Google Scholar","author":[{"family":"Ryu","given":"Ji Kon"},{"family":"Lee","given":"Sang Bae"},{"family":"Hong","given":"Sa Joon"},{"family":"Lee","given":"Seokin"}],"issued":{"date-parts":[["2001"]]},"accessed":{"date-parts":[["2015",7,24]]}}},{"id":771,"uris":["http://zotero.org/users/1969747/items/74ADB37T"],"uri":["http://zotero.org/users/1969747/items/74ADB37T"],"itemData":{"id":771,"type":"article-journal","title":"Hepatitis C Virus Infection and the Development of Type 2 Diabetes in a Community-based Longitudinal Study","container-title":"American Journal of Epidemiology","page":"196-203","volume":"166","issue":"2","source":"CrossRef","DOI":"10.1093/aje/kwm061","ISSN":"0002-9262, 1476-6256","language":"en","author":[{"family":"Wang","given":"C.-S."},{"family":"Wang","given":"S.-T."},{"family":"Yao","given":"W.-J."},{"family":"Chang","given":"T.-T."},{"family":"Chou","given":"P."}],"issued":{"date-parts":[["2007",6,7]]},"accessed":{"date-parts":[["2015",7,24]]}}},{"id":743,"uris":["http://zotero.org/users/1969747/items/9WGM864P"],"uri":["http://zotero.org/users/1969747/items/9WGM864P"],"itemData":{"id":743,"type":"article-journal","title":"Insulin Resistance in Chronic Hepatitis C: Association With Genotypes 1 and 4, Serum HCV RNA Level, and Liver Fibrosis","container-title":"Gastroenterology","page":"416-423","volume":"134","issue":"2","source":"CrossRef","DOI":"10.1053/j.gastro.2007.11.010","ISSN":"00165085","shortTitle":"Insulin Resistance in Chronic Hepatitis C","language":"en","author":[{"family":"Moucari","given":"Rami"},{"family":"Asselah","given":"Tarik"},{"family":"Cazals–Hatem","given":"Dominique"},{"family":"Voitot","given":"Hélène"},{"family":"Boyer","given":"Nathalie"},{"family":"Ripault","given":"Marie–Pierre"},{"family":"Sobesky","given":"Rodolphe"},{"family":"Martinot–Peignoux","given":"Michèle"},{"family":"Maylin","given":"Sarah"},{"family":"Nicolas–Chanoine","given":"Marie–Hélène"},{"family":"Paradis","given":"Valérie"},{"family":"Vidaud","given":"Michel"},{"family":"Valla","given":"Dominique"},{"family":"Bedossa","given":"Pierre"},{"family":"Marcellin","given":"Patrick"}],"issued":{"date-parts":[["2008",2]]},"accessed":{"date-parts":[["2015",7,24]]}}},{"id":772,"uris":["http://zotero.org/users/1969747/items/2HJ2VRPM"],"uri":["http://zotero.org/users/1969747/items/2HJ2VRPM"],"itemData":{"id":772,"type":"article-journal","title":"Hepatitis C infection and risk of diabetes: A systematic review and meta-analysis","container-title":"Journal of Hepatology","page":"831-844","volume":"49","issue":"5","source":"CrossRef","DOI":"10.1016/j.jhep.2008.08.006","ISSN":"01688278","shortTitle":"Hepatitis C infection and risk of diabetes","language":"en","author":[{"family":"White","given":"Donna L."},{"family":"Ratziu","given":"Vlad"},{"family":"El-Serag","given":"Hashem B."}],"issued":{"date-parts":[["2008",11]]},"accessed":{"date-parts":[["2015",7,24]]}}},{"id":774,"uris":["http://zotero.org/users/1969747/items/ZRVUBS7U"],"uri":["http://zotero.org/users/1969747/items/ZRVUBS7U"],"itemData":{"id":774,"type":"article-journal","title":"Prevalence of type 2 diabetes in Algerian patients with hepatitis C virus infection","container-title":"World Journal of Gastroenterology","page":"3427","volume":"16","issue":"27","source":"CrossRef","DOI":"10.3748/wjg.v16.i27.3427","ISSN":"1007-9327","language":"en","author":[{"family":"Rouabhia","given":"Samir"}],"issued":{"date-parts":[["2010"]]},"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6,8,12,17–34]</w:t>
      </w:r>
      <w:r w:rsidRPr="008E51C1">
        <w:rPr>
          <w:rFonts w:ascii="Book Antiqua" w:hAnsi="Book Antiqua"/>
          <w:sz w:val="24"/>
          <w:szCs w:val="24"/>
          <w:lang w:val="en-GB"/>
        </w:rPr>
        <w:fldChar w:fldCharType="end"/>
      </w:r>
      <w:r w:rsidRPr="008E51C1">
        <w:rPr>
          <w:rFonts w:ascii="Book Antiqua" w:hAnsi="Book Antiqua"/>
          <w:sz w:val="24"/>
          <w:szCs w:val="24"/>
          <w:lang w:val="en-GB"/>
        </w:rPr>
        <w:t>. The variability of HOMA-IR cut-offs used</w:t>
      </w:r>
      <w:r w:rsidR="00441D2E" w:rsidRPr="008E51C1">
        <w:rPr>
          <w:rFonts w:ascii="Book Antiqua" w:hAnsi="Book Antiqua"/>
          <w:sz w:val="24"/>
          <w:szCs w:val="24"/>
          <w:lang w:val="en-GB"/>
        </w:rPr>
        <w:t xml:space="preserve"> (between 1.8 and 2.5 generally)</w:t>
      </w:r>
      <w:r w:rsidRPr="008E51C1">
        <w:rPr>
          <w:rFonts w:ascii="Book Antiqua" w:hAnsi="Book Antiqua"/>
          <w:sz w:val="24"/>
          <w:szCs w:val="24"/>
          <w:lang w:val="en-GB"/>
        </w:rPr>
        <w:t xml:space="preserve"> may explain the heterogeneous results reported in the literature. Confounding factors might have also led to significant bias. Indeed, some studies comparing HCV patients with healthy volunteers did not perform multivariate analysis or adjust for confounding factors. However, seven out of ten multivariate analyses found a significant increased risk of DM/IR in HCV patients (OR </w:t>
      </w:r>
      <w:r w:rsidR="008E51C1" w:rsidRPr="008E51C1">
        <w:rPr>
          <w:rFonts w:ascii="Book Antiqua" w:hAnsi="Book Antiqua" w:hint="eastAsia"/>
          <w:sz w:val="24"/>
          <w:szCs w:val="24"/>
          <w:lang w:val="en-GB" w:eastAsia="zh-CN"/>
        </w:rPr>
        <w:t xml:space="preserve">= </w:t>
      </w:r>
      <w:r w:rsidRPr="008E51C1">
        <w:rPr>
          <w:rFonts w:ascii="Book Antiqua" w:hAnsi="Book Antiqua"/>
          <w:sz w:val="24"/>
          <w:szCs w:val="24"/>
          <w:lang w:val="en-GB"/>
        </w:rPr>
        <w:t xml:space="preserve">1.2 to 3.7), after adjusting for confounding variables such as age, gender, BMI, ethnicity and education level. </w:t>
      </w:r>
    </w:p>
    <w:p w14:paraId="30308339" w14:textId="1F48FDDD" w:rsidR="00F71A38" w:rsidRPr="008E51C1" w:rsidRDefault="006711BE" w:rsidP="00BA10D7">
      <w:pPr>
        <w:snapToGrid w:val="0"/>
        <w:spacing w:after="0" w:line="360" w:lineRule="auto"/>
        <w:ind w:firstLineChars="100" w:firstLine="240"/>
        <w:jc w:val="both"/>
        <w:rPr>
          <w:rFonts w:ascii="Book Antiqua" w:hAnsi="Book Antiqua"/>
          <w:sz w:val="24"/>
          <w:szCs w:val="24"/>
          <w:lang w:val="en-US" w:eastAsia="zh-CN"/>
        </w:rPr>
      </w:pPr>
      <w:r w:rsidRPr="008E51C1">
        <w:rPr>
          <w:rFonts w:ascii="Book Antiqua" w:hAnsi="Book Antiqua"/>
          <w:sz w:val="24"/>
          <w:szCs w:val="24"/>
          <w:lang w:val="en-GB"/>
        </w:rPr>
        <w:t>How are we able to explain the increased risk of DM in HCV infected patients? Some authors have suggested that diabetic patients might have been infected by HCV due to injections or nosocomial transmission. The association of HCV infection with IR and the widespread use of universal precautions nowadays in hospitals to avoid virus transmission probably disqualify this hypothesis. There are a variety of other possible mechanisms of increased risk of DM/IR in HCV patients. As shown in this study, glucose abnormalities in HCV patients are associated with liver fibrosis severity. Severe liver fibrosis and cirrhosis are well-known conditions that are able to induce glucose metabolism impairment. However, studies with other liver diseases, including cirrhosis, still showed an excess of risk in HCV pati</w:t>
      </w:r>
      <w:r w:rsidR="00BA10D7" w:rsidRPr="008E51C1">
        <w:rPr>
          <w:rFonts w:ascii="Book Antiqua" w:hAnsi="Book Antiqua"/>
          <w:sz w:val="24"/>
          <w:szCs w:val="24"/>
          <w:lang w:val="en-GB"/>
        </w:rPr>
        <w:t>ents compared with HBV patients</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cGjuQodr","properties":{"formattedCitation":"{\\rtf \\super [6,12,17,31\\uc0\\u8211{}34]\\nosupersub{}}","plainCitation":"[6,12,17,31–34]"},"citationItems":[{"id":724,"uris":["http://zotero.org/users/1969747/items/24R2F34R"],"uri":["http://zotero.org/users/1969747/items/24R2F34R"],"itemData":{"id":724,"type":"paper-conference","title":"Increased risk of type 2 diabetes in noncirrhotic patients with chronic hepatitis C virus infection","container-title":"Mayo Clinic Proceedings","publisher":"Elsevier","page":"355–359","volume":"75","source":"Google Scholar","URL":"http://www.sciencedirect.com/science/article/pii/S0025619611640305","author":[{"family":"Knobler","given":"Hilla"},{"family":"Schihmanter","given":"Renata"},{"family":"Zifroni","given":"Abraham"},{"family":"Fenakel","given":"Gabriel"},{"family":"Schattner","given":"Ami"}],"issued":{"date-parts":[["2000"]]},"accessed":{"date-parts":[["2015",7,24]]}}},{"id":761,"uris":["http://zotero.org/users/1969747/items/CK2BKER8"],"uri":["http://zotero.org/users/1969747/items/CK2BKER8"],"itemData":{"id":761,"type":"article-journal","title":"Association of chronic hepatitis C virus infection and diabetes mellitus in Korean patients","container-title":"The Korean journal of internal medicine","page":"18–23","volume":"16","issue":"1","source":"Google Scholar","author":[{"family":"Ryu","given":"Ji Kon"},{"family":"Lee","given":"Sang Bae"},{"family":"Hong","given":"Sa Joon"},{"family":"Lee","given":"Seokin"}],"issued":{"date-parts":[["2001"]]},"accessed":{"date-parts":[["2015",7,24]]}}},{"id":771,"uris":["http://zotero.org/users/1969747/items/74ADB37T"],"uri":["http://zotero.org/users/1969747/items/74ADB37T"],"itemData":{"id":771,"type":"article-journal","title":"Hepatitis C Virus Infection and the Development of Type 2 Diabetes in a Community-based Longitudinal Study","container-title":"American Journal of Epidemiology","page":"196-203","volume":"166","issue":"2","source":"CrossRef","DOI":"10.1093/aje/kwm061","ISSN":"0002-9262, 1476-6256","language":"en","author":[{"family":"Wang","given":"C.-S."},{"family":"Wang","given":"S.-T."},{"family":"Yao","given":"W.-J."},{"family":"Chang","given":"T.-T."},{"family":"Chou","given":"P."}],"issued":{"date-parts":[["2007",6,7]]},"accessed":{"date-parts":[["2015",7,24]]}}},{"id":706,"uris":["http://zotero.org/users/1969747/items/4SPSGQPT"],"uri":["http://zotero.org/users/1969747/items/4SPSGQPT"],"itemData":{"id":706,"type":"article-journal","title":"Hepatitis C Viremia Increases the Association With Type 2 Diabetes Mellitus in a Hepatitis B and C Endemic Area: An Epidemiological Link With Virological Implication","container-title":"The American Journal of Gastroenterology","page":"1237-1243","volume":"102","issue":"6","source":"CrossRef","DOI":"10.1111/j.1572-0241.2007.01181.x","ISSN":"0002-9270, 1572-0241","shortTitle":"Hepatitis C Viremia Increases the Association With Type 2 Diabetes Mellitus in a Hepatitis B and C Endemic Area","language":"en","author":[{"family":"Huang","given":"Jee-Fu"},{"family":"Dai","given":"Chia-Yen"},{"family":"Hwang","given":"Shang-Jyh"},{"family":"Ho","given":"Chi-Kung"},{"family":"Hsiao","given":"Pi-Jung"},{"family":"Hsieh","given":"Ming-Yen"},{"family":"Lee","given":"Li-Po"},{"family":"Lin","given":"Zu-Yau"},{"family":"Chen","given":"Shinn-Chern"},{"family":"Hsieh","given":"Ming-Yuh"},{"family":"Wang","given":"Liang-Yen"},{"family":"Shin","given":"Shyi-Jang"},{"family":"Chang","given":"Wen-Yu"},{"family":"Chuang","given":"Wan-Long"},{"family":"Yu","given":"Ming-Lung"}],"issued":{"date-parts":[["2007",6]]},"accessed":{"date-parts":[["2015",7,24]]}}},{"id":743,"uris":["http://zotero.org/users/1969747/items/9WGM864P"],"uri":["http://zotero.org/users/1969747/items/9WGM864P"],"itemData":{"id":743,"type":"article-journal","title":"Insulin Resistance in Chronic Hepatitis C: Association With Genotypes 1 and 4, Serum HCV RNA Level, and Liver Fibrosis","container-title":"Gastroenterology","page":"416-423","volume":"134","issue":"2","source":"CrossRef","DOI":"10.1053/j.gastro.2007.11.010","ISSN":"00165085","shortTitle":"Insulin Resistance in Chronic Hepatitis C","language":"en","author":[{"family":"Moucari","given":"Rami"},{"family":"Asselah","given":"Tarik"},{"family":"Cazals–Hatem","given":"Dominique"},{"family":"Voitot","given":"Hélène"},{"family":"Boyer","given":"Nathalie"},{"family":"Ripault","given":"Marie–Pierre"},{"family":"Sobesky","given":"Rodolphe"},{"family":"Martinot–Peignoux","given":"Michèle"},{"family":"Maylin","given":"Sarah"},{"family":"Nicolas–Chanoine","given":"Marie–Hélène"},{"family":"Paradis","given":"Valérie"},{"family":"Vidaud","given":"Michel"},{"family":"Valla","given":"Dominique"},{"family":"Bedossa","given":"Pierre"},{"family":"Marcellin","given":"Patrick"}],"issued":{"date-parts":[["2008",2]]},"accessed":{"date-parts":[["2015",7,24]]}}},{"id":772,"uris":["http://zotero.org/users/1969747/items/2HJ2VRPM"],"uri":["http://zotero.org/users/1969747/items/2HJ2VRPM"],"itemData":{"id":772,"type":"article-journal","title":"Hepatitis C infection and risk of diabetes: A systematic review and meta-analysis","container-title":"Journal of Hepatology","page":"831-844","volume":"49","issue":"5","source":"CrossRef","DOI":"10.1016/j.jhep.2008.08.006","ISSN":"01688278","shortTitle":"Hepatitis C infection and risk of diabetes","language":"en","author":[{"family":"White","given":"Donna L."},{"family":"Ratziu","given":"Vlad"},{"family":"El-Serag","given":"Hashem B."}],"issued":{"date-parts":[["2008",11]]},"accessed":{"date-parts":[["2015",7,24]]}}},{"id":774,"uris":["http://zotero.org/users/1969747/items/ZRVUBS7U"],"uri":["http://zotero.org/users/1969747/items/ZRVUBS7U"],"itemData":{"id":774,"type":"article-journal","title":"Prevalence of type 2 diabetes in Algerian patients with hepatitis C virus infection","container-title":"World Journal of Gastroenterology","page":"3427","volume":"16","issue":"27","source":"CrossRef","DOI":"10.3748/wjg.v16.i27.3427","ISSN":"1007-9327","language":"en","author":[{"family":"Rouabhia","given":"Samir"}],"issued":{"date-parts":[["2010"]]},"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6,12,17,31–34]</w:t>
      </w:r>
      <w:r w:rsidRPr="008E51C1">
        <w:rPr>
          <w:rFonts w:ascii="Book Antiqua" w:hAnsi="Book Antiqua"/>
          <w:sz w:val="24"/>
          <w:szCs w:val="24"/>
          <w:lang w:val="en-GB"/>
        </w:rPr>
        <w:fldChar w:fldCharType="end"/>
      </w:r>
      <w:r w:rsidRPr="008E51C1">
        <w:rPr>
          <w:rFonts w:ascii="Book Antiqua" w:hAnsi="Book Antiqua"/>
          <w:sz w:val="24"/>
          <w:szCs w:val="24"/>
          <w:lang w:val="en-GB"/>
        </w:rPr>
        <w:t xml:space="preserve">. </w:t>
      </w:r>
      <w:r w:rsidR="00BF7675" w:rsidRPr="008E51C1">
        <w:rPr>
          <w:rFonts w:ascii="Book Antiqua" w:hAnsi="Book Antiqua"/>
          <w:sz w:val="24"/>
          <w:szCs w:val="24"/>
          <w:lang w:val="en-GB"/>
        </w:rPr>
        <w:t>The ability of HCV, particularly genotype 3 viruses, to induce liver steatosis on its own, which might in turn increase the risk of DM/IR, has also bee</w:t>
      </w:r>
      <w:r w:rsidR="00BA10D7" w:rsidRPr="008E51C1">
        <w:rPr>
          <w:rFonts w:ascii="Book Antiqua" w:hAnsi="Book Antiqua"/>
          <w:sz w:val="24"/>
          <w:szCs w:val="24"/>
          <w:lang w:val="en-GB"/>
        </w:rPr>
        <w:t>n suggested in previous studies</w:t>
      </w:r>
      <w:r w:rsidR="00BF7675"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1gl6r467fs","properties":{"formattedCitation":"{\\rtf \\super [35,36]\\nosupersub{}}","plainCitation":"[35,36]"},"citationItems":[{"id":845,"uris":["http://zotero.org/users/1969747/items/AC7XQAAW"],"uri":["http://zotero.org/users/1969747/items/AC7XQAAW"],"itemData":{"id":845,"type":"article-journal","title":"Hepatitis C and steatosis: a reappraisal","container-title":"Journal of Viral Hepatitis","page":"73-80","volume":"13","issue":"2","source":"PubMed","abstract":"The overall prevalence of steatosis in patients with Hepatitis C virus (HCV) chronic infection is 55.5% (range 34.8-81.2%). This is a two to threefold increase compared with the prevalence of steatosis in chronic hepatitides because of other aetiologies and of the figures expected on the grounds of a steatosis-HCV chance association. HCV genotype 3 (HCV-3) has specific epidemiological features; furthermore, as compared with HCV-non-3 genotypes, it is associated with a higher prevalence (74.1%vs 47.9%, P &lt; 0.01) and with more severe grades of steatosis (prevalence of grade 3 steatosis 29.6 vs 5.5 P &lt; 0.01). Host and viral factors play a role, although to a variable extent, in the pathogenesis of HCV-3 and non-3 steatosis. HCV load and body mass index are associated with steatosis in HCV-3 and in HCV-non-3 patients respectively. Serum cholesterol levels and liver steatosis at baseline follow an inverse relationship in HCV infection. As hypocholesterolaemia corrects only in those sustained responders to antiviral treatment both in genotype 3 and in non-3 genotypes, the occurrence of a virally induced, acquired and reversible hypobetalipoproteinaemia seems plausible. Steatosis affects the natural course of HCV infection: it is associated with fibrosis, a possible mediator of increased risk to develop type 2 diabetes, it impairs the response to antiviral treatment in HCV-3 patients and might constitute a risk factor for the development of hepatocellular carcinoma. These observations indicate the need to evaluate the efficacy of combined antiviral and 'metabolic' approaches vs standard antiviral regimes in patients with steatosis and HCV chronic infection.","DOI":"10.1111/j.1365-2893.2005.00669.x","ISSN":"1352-0504","note":"PMID: 16436124","shortTitle":"Hepatitis C and steatosis","journalAbbreviation":"J. Viral Hepat.","language":"eng","author":[{"family":"Lonardo","given":"A."},{"family":"Loria","given":"P."},{"family":"Adinolfi","given":"L. E."},{"family":"Carulli","given":"N."},{"family":"Ruggiero","given":"G."}],"issued":{"date-parts":[["2006",2]]},"PMID":"16436124"}},{"id":847,"uris":["http://zotero.org/users/1969747/items/8F9WQ53B"],"uri":["http://zotero.org/users/1969747/items/8F9WQ53B"],"itemData":{"id":847,"type":"article-journal","title":"Steatosis and hepatitis C virus: mechanisms and significance for hepatic and extrahepatic disease","container-title":"Gastroenterology","page":"586-597","volume":"126","issue":"2","source":"PubMed","abstract":"Nonalcoholic fatty liver disease (NAFLD) and hepatitis C virus (HCV)-related liver disease are common in the general population, but their concurrence is 2- to 3-fold higher than would be expected by chance alone. In patients with chronic HCV infection, steatosis is attributable to a variable combination of the mechanisms considered to play a role in the pathogenesis of NAFLD--insulin resistance in the obese and in the lean subject--along with a direct effect of HCV on hepatic lipid metabolism that leads to triglyceride accumulation through inhibition of export proteins that are required for very low density lipoprotein (VLDL) assembly and secretion. Accumulating evidence suggests that steatosis contributes to the progression of fibrosis in HCV-related disease in a pattern similar to that observed in NAFLD. Potential mechanisms of this effect include the increased sensitivity of steatotic livers to oxidative stress and cytokine-mediated injury. Steatosis-related hepatic insulin resistance may also play a role through the profibrogenic effects of the compensatory hyperinsulinemia and provides a potential explanation for the association between HCV and type 2 diabetes mellitus. Indeed, an appreciation of the importance of fat in HCV has recently led to trials of adjuvant therapy for HCV directed at steatosis-associated disease mechanisms, with encouraging results reported for various modalities, including weight loss and antioxidants. Future therapy should be aimed at exploiting the interactions of HCV with host insulin and lipid metabolism, particularly in nonresponders to standard antiviral schedules.","ISSN":"0016-5085","note":"PMID: 14762795","shortTitle":"Steatosis and hepatitis C virus","journalAbbreviation":"Gastroenterology","language":"eng","author":[{"family":"Lonardo","given":"Amedeo"},{"family":"Adinolfi","given":"Luigi E."},{"family":"Loria","given":"Paola"},{"family":"Carulli","given":"Nicola"},{"family":"Ruggiero","given":"Giuseppe"},{"family":"Day","given":"Christopher P."}],"issued":{"date-parts":[["2004",2]]},"PMID":"14762795"}}],"schema":"https://github.com/citation-style-language/schema/raw/master/csl-citation.json"} </w:instrText>
      </w:r>
      <w:r w:rsidR="00BF7675"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35,36]</w:t>
      </w:r>
      <w:r w:rsidR="00BF7675" w:rsidRPr="008E51C1">
        <w:rPr>
          <w:rFonts w:ascii="Book Antiqua" w:hAnsi="Book Antiqua"/>
          <w:sz w:val="24"/>
          <w:szCs w:val="24"/>
          <w:lang w:val="en-GB"/>
        </w:rPr>
        <w:fldChar w:fldCharType="end"/>
      </w:r>
      <w:r w:rsidR="00BF7675" w:rsidRPr="008E51C1">
        <w:rPr>
          <w:rFonts w:ascii="Book Antiqua" w:hAnsi="Book Antiqua"/>
          <w:sz w:val="24"/>
          <w:szCs w:val="24"/>
          <w:lang w:val="en-GB"/>
        </w:rPr>
        <w:t xml:space="preserve">. </w:t>
      </w:r>
      <w:r w:rsidRPr="008E51C1">
        <w:rPr>
          <w:rFonts w:ascii="Book Antiqua" w:hAnsi="Book Antiqua"/>
          <w:sz w:val="24"/>
          <w:szCs w:val="24"/>
          <w:lang w:val="en-GB"/>
        </w:rPr>
        <w:t xml:space="preserve">Other underlying mechanisms may involve HCV </w:t>
      </w:r>
      <w:r w:rsidRPr="008E51C1">
        <w:rPr>
          <w:rFonts w:ascii="Book Antiqua" w:hAnsi="Book Antiqua"/>
          <w:i/>
          <w:sz w:val="24"/>
          <w:szCs w:val="24"/>
          <w:lang w:val="en-GB"/>
        </w:rPr>
        <w:t>per se</w:t>
      </w:r>
      <w:r w:rsidRPr="008E51C1">
        <w:rPr>
          <w:rFonts w:ascii="Book Antiqua" w:hAnsi="Book Antiqua"/>
          <w:sz w:val="24"/>
          <w:szCs w:val="24"/>
          <w:lang w:val="en-GB"/>
        </w:rPr>
        <w:t xml:space="preserve">. Experimental data suggest the role of inflammation. Increased HOMA-IR has been correlated with soluble Tumor Necrosis Factor Receptor1 </w:t>
      </w:r>
      <w:r w:rsidR="00BA10D7" w:rsidRPr="008E51C1">
        <w:rPr>
          <w:rFonts w:ascii="Book Antiqua" w:hAnsi="Book Antiqua"/>
          <w:sz w:val="24"/>
          <w:szCs w:val="24"/>
          <w:lang w:val="en-GB"/>
        </w:rPr>
        <w:t>(sTNFR1) and sTNFR2 levels</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2imcm52ci9","properties":{"formattedCitation":"{\\rtf \\super [37]\\nosupersub{}}","plainCitation":"[37]"},"citationItems":[{"id":728,"uris":["http://zotero.org/users/1969747/items/DXH4WCCZ"],"uri":["http://zotero.org/users/1969747/items/DXH4WCCZ"],"itemData":{"id":728,"type":"article-journal","title":"Proinflammatory Cytokines, Insulin Resistance, and Insulin Secretion in Chronic Hepatitis C patients: A case-control study","container-title":"Diabetes Care","page":"1096-1101","volume":"29","issue":"5","source":"CrossRef","DOI":"10.2337/dc05-2509","ISSN":"0149-5992, 1935-5548","shortTitle":"Proinflammatory Cytokines, Insulin Resistance, and Insulin Secretion in Chronic Hepatitis C patients","language":"en","author":[{"family":"Lecube","given":"A."},{"family":"Hernandez","given":"C."},{"family":"Genesca","given":"J."},{"family":"Simo","given":"R."}],"issued":{"date-parts":[["2006",5,1]]},"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37]</w:t>
      </w:r>
      <w:r w:rsidRPr="008E51C1">
        <w:rPr>
          <w:rFonts w:ascii="Book Antiqua" w:hAnsi="Book Antiqua"/>
          <w:sz w:val="24"/>
          <w:szCs w:val="24"/>
          <w:lang w:val="en-GB"/>
        </w:rPr>
        <w:fldChar w:fldCharType="end"/>
      </w:r>
      <w:r w:rsidRPr="008E51C1">
        <w:rPr>
          <w:rFonts w:ascii="Book Antiqua" w:hAnsi="Book Antiqua"/>
          <w:sz w:val="24"/>
          <w:szCs w:val="24"/>
          <w:lang w:val="en-GB"/>
        </w:rPr>
        <w:t xml:space="preserve">. Increased abnormal HOMA-IR was </w:t>
      </w:r>
      <w:r w:rsidR="00562E99" w:rsidRPr="008E51C1">
        <w:rPr>
          <w:rFonts w:ascii="Book Antiqua" w:hAnsi="Book Antiqua"/>
          <w:sz w:val="24"/>
          <w:szCs w:val="24"/>
          <w:lang w:val="en-GB"/>
        </w:rPr>
        <w:t xml:space="preserve">not </w:t>
      </w:r>
      <w:r w:rsidRPr="008E51C1">
        <w:rPr>
          <w:rFonts w:ascii="Book Antiqua" w:hAnsi="Book Antiqua"/>
          <w:sz w:val="24"/>
          <w:szCs w:val="24"/>
          <w:lang w:val="en-GB"/>
        </w:rPr>
        <w:t xml:space="preserve">associated with elevated serum levels of TNFα, IL6 and adiponectin </w:t>
      </w:r>
      <w:r w:rsidR="00562E99" w:rsidRPr="008E51C1">
        <w:rPr>
          <w:rFonts w:ascii="Book Antiqua" w:hAnsi="Book Antiqua"/>
          <w:sz w:val="24"/>
          <w:szCs w:val="24"/>
          <w:lang w:val="en-GB"/>
        </w:rPr>
        <w:t>in another study</w:t>
      </w:r>
      <w:r w:rsidR="00257F27"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28slki9pem","properties":{"formattedCitation":"{\\rtf \\super [38]\\nosupersub{}}","plainCitation":"[38]"},"citationItems":[{"id":709,"uris":["http://zotero.org/users/1969747/items/N2XD8TUV"],"uri":["http://zotero.org/users/1969747/items/N2XD8TUV"],"itemData":{"id":709,"type":"article-journal","title":"Association of inflammatory and anti-inflammatory cytokines with insulin resistance in chronic hepatitis C","container-title":"Liver International","page":"1086-1093","volume":"29","issue":"7","source":"CrossRef","DOI":"10.1111/j.1478-3231.2009.01991.x","ISSN":"14783223, 14783231","language":"en","author":[{"family":"Hung","given":"Chao-Hung"},{"family":"Lee","given":"Chuan-Mo"},{"family":"Chen","given":"Chien-Hung"},{"family":"Hu","given":"Tsung-Hui"},{"family":"Jiang","given":"Shu-Rong"},{"family":"Wang","given":"Jing-Houng"},{"family":"Lu","given":"Sheng-Nan"},{"family":"Wang","given":"Pei-Wei"}],"issued":{"date-parts":[["2009",8]]},"accessed":{"date-parts":[["2015",7,24]]}}}],"schema":"https://github.com/citation-style-language/schema/raw/master/csl-citation.json"} </w:instrText>
      </w:r>
      <w:r w:rsidR="00257F27"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38]</w:t>
      </w:r>
      <w:r w:rsidR="00257F27" w:rsidRPr="008E51C1">
        <w:rPr>
          <w:rFonts w:ascii="Book Antiqua" w:hAnsi="Book Antiqua"/>
          <w:sz w:val="24"/>
          <w:szCs w:val="24"/>
          <w:lang w:val="en-GB"/>
        </w:rPr>
        <w:fldChar w:fldCharType="end"/>
      </w:r>
      <w:r w:rsidR="00257F27" w:rsidRPr="008E51C1">
        <w:rPr>
          <w:rFonts w:ascii="Book Antiqua" w:hAnsi="Book Antiqua"/>
          <w:sz w:val="24"/>
          <w:szCs w:val="24"/>
          <w:lang w:val="en-GB"/>
        </w:rPr>
        <w:t>.</w:t>
      </w:r>
      <w:r w:rsidRPr="008E51C1">
        <w:rPr>
          <w:rFonts w:ascii="Book Antiqua" w:hAnsi="Book Antiqua"/>
          <w:sz w:val="24"/>
          <w:szCs w:val="24"/>
          <w:lang w:val="en-GB"/>
        </w:rPr>
        <w:t xml:space="preserve"> Other studies have </w:t>
      </w:r>
      <w:r w:rsidR="00BF7675" w:rsidRPr="008E51C1">
        <w:rPr>
          <w:rFonts w:ascii="Book Antiqua" w:hAnsi="Book Antiqua"/>
          <w:sz w:val="24"/>
          <w:szCs w:val="24"/>
          <w:lang w:val="en-GB"/>
        </w:rPr>
        <w:t xml:space="preserve">also </w:t>
      </w:r>
      <w:r w:rsidRPr="008E51C1">
        <w:rPr>
          <w:rFonts w:ascii="Book Antiqua" w:hAnsi="Book Antiqua"/>
          <w:sz w:val="24"/>
          <w:szCs w:val="24"/>
          <w:lang w:val="en-GB"/>
        </w:rPr>
        <w:t>suggested an impairment of glucose uptake</w:t>
      </w:r>
      <w:r w:rsidR="00BF7675" w:rsidRPr="008E51C1">
        <w:rPr>
          <w:rFonts w:ascii="Book Antiqua" w:hAnsi="Book Antiqua"/>
          <w:sz w:val="24"/>
          <w:szCs w:val="24"/>
          <w:lang w:val="en-GB"/>
        </w:rPr>
        <w:t xml:space="preserve"> in HCV-infected patients</w:t>
      </w:r>
      <w:r w:rsidRPr="008E51C1">
        <w:rPr>
          <w:rFonts w:ascii="Book Antiqua" w:hAnsi="Book Antiqua"/>
          <w:sz w:val="24"/>
          <w:szCs w:val="24"/>
          <w:lang w:val="en-GB"/>
        </w:rPr>
        <w:t>. Glucose uptake and the surface expression of Glucose Transporters (GLUT1 and 2) were suppressed in cells infecte</w:t>
      </w:r>
      <w:r w:rsidR="00DC40D4" w:rsidRPr="008E51C1">
        <w:rPr>
          <w:rFonts w:ascii="Book Antiqua" w:hAnsi="Book Antiqua"/>
          <w:sz w:val="24"/>
          <w:szCs w:val="24"/>
          <w:lang w:val="en-GB"/>
        </w:rPr>
        <w:t>d by HCV compared with controls</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AdKmkixU","properties":{"formattedCitation":"{\\rtf \\super [39]\\nosupersub{}}","plainCitation":"[39]"},"citationItems":[{"id":715,"uris":["http://zotero.org/users/1969747/items/WZHEAB4Q"],"uri":["http://zotero.org/users/1969747/items/WZHEAB4Q"],"itemData":{"id":715,"type":"article-journal","title":"HCV replication suppresses cellular glucose uptake through down-regulation of cell surface expression of glucose transporters","container-title":"Journal of Hepatology","page":"883-894","volume":"50","issue":"5","source":"CrossRef","DOI":"10.1016/j.jhep.2008.12.029","ISSN":"01688278","language":"en","author":[{"family":"Kasai","given":"Daisuke"},{"family":"Adachi","given":"Tetsuya"},{"family":"Deng","given":"Lin"},{"family":"Nagano-Fujii","given":"Motoko"},{"family":"Sada","given":"Kiyonao"},{"family":"Ikeda","given":"Masanori"},{"family":"Kato","given":"Nobuyuki"},{"family":"Ide","given":"Yoshi-Hiro"},{"family":"Shoji","given":"Ikuo"},{"family":"Hotta","given":"Hak"}],"issued":{"date-parts":[["2009",5]]},"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39]</w:t>
      </w:r>
      <w:r w:rsidRPr="008E51C1">
        <w:rPr>
          <w:rFonts w:ascii="Book Antiqua" w:hAnsi="Book Antiqua"/>
          <w:sz w:val="24"/>
          <w:szCs w:val="24"/>
          <w:lang w:val="en-GB"/>
        </w:rPr>
        <w:fldChar w:fldCharType="end"/>
      </w:r>
      <w:r w:rsidRPr="008E51C1">
        <w:rPr>
          <w:rFonts w:ascii="Book Antiqua" w:hAnsi="Book Antiqua"/>
          <w:sz w:val="24"/>
          <w:szCs w:val="24"/>
          <w:lang w:val="en-GB"/>
        </w:rPr>
        <w:t xml:space="preserve">. </w:t>
      </w:r>
      <w:r w:rsidRPr="008E51C1">
        <w:rPr>
          <w:rFonts w:ascii="Book Antiqua" w:hAnsi="Book Antiqua"/>
          <w:sz w:val="24"/>
          <w:szCs w:val="24"/>
          <w:lang w:val="en-GB"/>
        </w:rPr>
        <w:lastRenderedPageBreak/>
        <w:t>Interferon alfa restored glucose uptake, GLUT2 surface expression, mRNA expression and GLUT2 promoter activities. HCV has also been shown to impair glucose uptake and to promote IR by increasing suppressor of cytokine signalling 3 (SOC3), which inhibits insulin phosphorylation of AKT and p</w:t>
      </w:r>
      <w:r w:rsidR="00BA10D7" w:rsidRPr="008E51C1">
        <w:rPr>
          <w:rFonts w:ascii="Book Antiqua" w:hAnsi="Book Antiqua"/>
          <w:sz w:val="24"/>
          <w:szCs w:val="24"/>
          <w:lang w:val="en-GB"/>
        </w:rPr>
        <w:t>hosphoinositide 3-kinase (PI3K)</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21m1m9j72g","properties":{"formattedCitation":"{\\rtf \\super [40]\\nosupersub{}}","plainCitation":"[40]"},"citationItems":[{"id":775,"uris":["http://zotero.org/users/1969747/items/W2NEC5HX"],"uri":["http://zotero.org/users/1969747/items/W2NEC5HX"],"itemData":{"id":775,"type":"article-journal","title":"Insulin resistance and hepatitis C.","container-title":"World journal of gastroenterology: WJG","page":"7075–7080","volume":"12","issue":"44","source":"Google Scholar","author":[{"family":"Romero-Gómez","given":"Manuel"}],"issued":{"date-parts":[["2006"]]},"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0]</w:t>
      </w:r>
      <w:r w:rsidRPr="008E51C1">
        <w:rPr>
          <w:rFonts w:ascii="Book Antiqua" w:hAnsi="Book Antiqua"/>
          <w:sz w:val="24"/>
          <w:szCs w:val="24"/>
          <w:lang w:val="en-GB"/>
        </w:rPr>
        <w:fldChar w:fldCharType="end"/>
      </w:r>
      <w:r w:rsidRPr="008E51C1">
        <w:rPr>
          <w:rFonts w:ascii="Book Antiqua" w:hAnsi="Book Antiqua"/>
          <w:sz w:val="24"/>
          <w:szCs w:val="24"/>
          <w:lang w:val="en-GB"/>
        </w:rPr>
        <w:t xml:space="preserve">. HCV may be involved in the regulation of phosphorylation of </w:t>
      </w:r>
      <w:r w:rsidRPr="008E51C1">
        <w:rPr>
          <w:rFonts w:ascii="Book Antiqua" w:hAnsi="Book Antiqua"/>
          <w:sz w:val="24"/>
          <w:szCs w:val="24"/>
          <w:lang w:val="en-US" w:eastAsia="fr-FR"/>
        </w:rPr>
        <w:t xml:space="preserve">insulin receptor substrate 1 (ISR-1), </w:t>
      </w:r>
      <w:r w:rsidRPr="008E51C1">
        <w:rPr>
          <w:rFonts w:ascii="Book Antiqua" w:hAnsi="Book Antiqua"/>
          <w:sz w:val="24"/>
          <w:szCs w:val="24"/>
          <w:lang w:val="en-GB"/>
        </w:rPr>
        <w:t>im</w:t>
      </w:r>
      <w:r w:rsidR="00BA10D7" w:rsidRPr="008E51C1">
        <w:rPr>
          <w:rFonts w:ascii="Book Antiqua" w:hAnsi="Book Antiqua"/>
          <w:sz w:val="24"/>
          <w:szCs w:val="24"/>
          <w:lang w:val="en-GB"/>
        </w:rPr>
        <w:t>plicated in the insulin pathway</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1te5o1tqdv","properties":{"formattedCitation":"{\\rtf \\super [41]\\nosupersub{}}","plainCitation":"[41]"},"citationItems":[{"id":752,"uris":["http://zotero.org/users/1969747/items/NUUW3WHE"],"uri":["http://zotero.org/users/1969747/items/NUUW3WHE"],"itemData":{"id":752,"type":"article-journal","title":"Hepatitis C Virus Core Protein Upregulates Serine Phosphorylation of Insulin Receptor Substrate-1 and Impairs the Downstream Akt/Protein Kinase B Signaling Pathway for Insulin Resistance","container-title":"Journal of Virology","page":"2606-2612","volume":"82","issue":"6","source":"CrossRef","DOI":"10.1128/JVI.01672-07","ISSN":"0022-538X","language":"en","author":[{"family":"Banerjee","given":"S."},{"family":"Saito","given":"K."},{"family":"Ait-Goughoulte","given":"M."},{"family":"Meyer","given":"K."},{"family":"Ray","given":"R. B."},{"family":"Ray","given":"R."}],"issued":{"date-parts":[["2008",3,15]]},"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1]</w:t>
      </w:r>
      <w:r w:rsidRPr="008E51C1">
        <w:rPr>
          <w:rFonts w:ascii="Book Antiqua" w:hAnsi="Book Antiqua"/>
          <w:sz w:val="24"/>
          <w:szCs w:val="24"/>
          <w:lang w:val="en-GB"/>
        </w:rPr>
        <w:fldChar w:fldCharType="end"/>
      </w:r>
      <w:r w:rsidRPr="008E51C1">
        <w:rPr>
          <w:rFonts w:ascii="Book Antiqua" w:hAnsi="Book Antiqua"/>
          <w:sz w:val="24"/>
          <w:szCs w:val="24"/>
          <w:lang w:val="en-GB"/>
        </w:rPr>
        <w:t xml:space="preserve">. </w:t>
      </w:r>
      <w:r w:rsidRPr="008E51C1">
        <w:rPr>
          <w:rFonts w:ascii="Book Antiqua" w:hAnsi="Book Antiqua"/>
          <w:sz w:val="24"/>
          <w:szCs w:val="24"/>
          <w:lang w:val="en-US" w:eastAsia="fr-FR"/>
        </w:rPr>
        <w:t xml:space="preserve">In HCV core transgenic mice, the viral protein was able to induce increasing </w:t>
      </w:r>
      <w:r w:rsidRPr="008E51C1">
        <w:rPr>
          <w:rFonts w:ascii="Book Antiqua" w:hAnsi="Book Antiqua"/>
          <w:sz w:val="24"/>
          <w:szCs w:val="24"/>
          <w:lang w:val="en-GB"/>
        </w:rPr>
        <w:t>TNFα</w:t>
      </w:r>
      <w:r w:rsidRPr="008E51C1">
        <w:rPr>
          <w:rFonts w:ascii="Book Antiqua" w:hAnsi="Book Antiqua"/>
          <w:sz w:val="24"/>
          <w:szCs w:val="24"/>
          <w:lang w:val="en-US" w:eastAsia="fr-FR"/>
        </w:rPr>
        <w:t xml:space="preserve"> levels in the liver, which in turn promoted the induction of IR. The high levels of </w:t>
      </w:r>
      <w:r w:rsidRPr="008E51C1">
        <w:rPr>
          <w:rFonts w:ascii="Book Antiqua" w:hAnsi="Book Antiqua"/>
          <w:sz w:val="24"/>
          <w:szCs w:val="24"/>
          <w:lang w:val="en-GB"/>
        </w:rPr>
        <w:t>TNFα</w:t>
      </w:r>
      <w:r w:rsidRPr="008E51C1">
        <w:rPr>
          <w:rFonts w:ascii="Book Antiqua" w:hAnsi="Book Antiqua"/>
          <w:sz w:val="24"/>
          <w:szCs w:val="24"/>
          <w:lang w:val="en-US" w:eastAsia="fr-FR"/>
        </w:rPr>
        <w:t xml:space="preserve"> inhibited the ISR-1, causing IR and its possible progression to diabetes. A decreased expression of ISR-1 and ISR-2 mediated by ubiquitination was observed and was inversely proportion</w:t>
      </w:r>
      <w:r w:rsidR="00BA10D7" w:rsidRPr="008E51C1">
        <w:rPr>
          <w:rFonts w:ascii="Book Antiqua" w:hAnsi="Book Antiqua"/>
          <w:sz w:val="24"/>
          <w:szCs w:val="24"/>
          <w:lang w:val="en-US" w:eastAsia="fr-FR"/>
        </w:rPr>
        <w:t>al to the liver fibrosis stage.</w:t>
      </w:r>
    </w:p>
    <w:p w14:paraId="5026F8C6" w14:textId="37B92618" w:rsidR="006711BE" w:rsidRPr="008E51C1" w:rsidRDefault="006711BE" w:rsidP="00BA10D7">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US" w:eastAsia="fr-FR"/>
        </w:rPr>
        <w:t>I</w:t>
      </w:r>
      <w:r w:rsidRPr="008E51C1">
        <w:rPr>
          <w:rFonts w:ascii="Book Antiqua" w:hAnsi="Book Antiqua"/>
          <w:sz w:val="24"/>
          <w:szCs w:val="24"/>
          <w:lang w:val="en-GB"/>
        </w:rPr>
        <w:t>nterferon alfa use might lead to glucose metabolism impairment and is a potential bias. However, increased DM/IR rates have been also reported in HCV pati</w:t>
      </w:r>
      <w:r w:rsidR="00BA10D7" w:rsidRPr="008E51C1">
        <w:rPr>
          <w:rFonts w:ascii="Book Antiqua" w:hAnsi="Book Antiqua"/>
          <w:sz w:val="24"/>
          <w:szCs w:val="24"/>
          <w:lang w:val="en-GB"/>
        </w:rPr>
        <w:t>ents not taking interferon alfa</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10s0o37a7d","properties":{"formattedCitation":"{\\rtf \\super [20,22\\uc0\\u8211{}25,34]\\nosupersub{}}","plainCitation":"[20,22–25,34]"},"citationItems":[{"id":774,"uris":["http://zotero.org/users/1969747/items/ZRVUBS7U"],"uri":["http://zotero.org/users/1969747/items/ZRVUBS7U"],"itemData":{"id":774,"type":"article-journal","title":"Prevalence of type 2 diabetes in Algerian patients with hepatitis C virus infection","container-title":"World Journal of Gastroenterology","page":"3427","volume":"16","issue":"27","source":"CrossRef","DOI":"10.3748/wjg.v16.i27.3427","ISSN":"1007-9327","language":"en","author":[{"family":"Rouabhia","given":"Samir"}],"issued":{"date-parts":[["2010"]]},"accessed":{"date-parts":[["2015",7,24]]}}},{"id":732,"uris":["http://zotero.org/users/1969747/items/TM43I7PH"],"uri":["http://zotero.org/users/1969747/items/TM43I7PH"],"itemData":{"id":732,"type":"article-journal","title":"Hepatitis C virus-infected patients are ‘spared’from the metabolic syndrome but not from insulin resistance. A comparative study of nonalcoholic fatty liver disease and hepatitis C virus-related steatosis","container-title":"Canadian Journal of Gastroenterology","page":"273","volume":"23","issue":"4","source":"Google Scholar","author":[{"family":"Lonardo","given":"Amedeo"},{"family":"Ballestri","given":"Stefano"},{"family":"Adinolfi","given":"Luigi E."},{"family":"Violi","given":"Enrico"},{"family":"Carulli","given":"Lucia"},{"family":"Lombardini","given":"Silvia"},{"family":"Scaglioni","given":"Federica"},{"family":"Ricchi","given":"Matteo"},{"family":"Ruggiero","given":"Giuseppe"},{"family":"Loria","given":"Paola"}],"issued":{"date-parts":[["2009"]]},"accessed":{"date-parts":[["2015",7,24]]}}},{"id":739,"uris":["http://zotero.org/users/1969747/items/FSJMAREB"],"uri":["http://zotero.org/users/1969747/items/FSJMAREB"],"itemData":{"id":739,"type":"article-journal","title":"Relation of insulin resistance and liver fibrosis progression in patients with chronic hepatitis C virus infection","container-title":"International journal of health sciences","page":"177","volume":"3","issue":"2","source":"Google Scholar","author":[{"family":"Mohamed","given":"Hassan R."},{"family":"Abdel-Azziz","given":"Mohamed Yaqoot"},{"family":"Zalata","given":"Kkaled Refaat"},{"family":"Abdel-Razik","given":"Ahmed MM"}],"issued":{"date-parts":[["2009"]]},"accessed":{"date-parts":[["2015",7,24]]}}},{"id":786,"uris":["http://zotero.org/users/1969747/items/7KAM5RS3"],"uri":["http://zotero.org/users/1969747/items/7KAM5RS3"],"itemData":{"id":786,"type":"article-journal","title":"Hepatitis C virus infection and metabolic syndrome---a community-based study in an endemic area of Taiwan","container-title":"The Kaohsiung Journal of Medical Sciences","page":"299-305","volume":"25","issue":"6","source":"PubMed","abstract":"Metabolic syndrome (MS) is a complicated disorder associated with a high risk of future development of micro- and macrovascular complications. The extrahepatic manifestations of hepatitis C virus (HCV) infection can include multiple metabolic abnormalities. However, the extent, severity, and characteristics of MS in HCV-infected patients have rarely been investigated in community-based settings. This study aimed to determine the difference in prevalence and distribution of the components of MS between HCV-infected patients and healthy controls. Multipurpose mass screening of adults was conducted in an HCV-endemic area of Southern Taiwan. Clinical profiles in terms of anthropometric data and MS components, as well as viral hepatitis markers, were assessed. Two hundred and thirty-seven adults (94 males; mean age, 55.5 +/- 10.8 years) were recruited. The prevalence of anti-HCV seropositivity was 39.2% (93/237). The prevalence of MS was higher in the HCV-infected individuals (24.7%, 23/93) than in the control, uninfected subjects (13.2%, 19/144, p = 0.02). In terms of MS components, HCV-infected subjects had a higher prevalence of high waist circumference (51.6% vs. 25.7%, p &lt; 0.001) and hypertension (58.1% vs. 36.8%, p = 0.001) than controls. Multivariate logistic regression analysis demonstrated that anti-HCV positivity was significantly associated with MS (odds ratio, 6.4; 95% confidence interval, 1.82-22.84; p = 0.004). HCV infection was associated with a higher prevalence of MS. Determination of MS in patients with HCV infection could therefore be indicated.","DOI":"10.1016/S1607-551X(09)70520-0","ISSN":"1607-551X","note":"PMID: 19560994","journalAbbreviation":"Kaohsiung J. Med. Sci.","language":"eng","author":[{"family":"Huang","given":"Jee-Fu"},{"family":"Chuang","given":"Wan-Long"},{"family":"Yu","given":"Ming-Lung"},{"family":"Yu","given":"Sung-Hua"},{"family":"Huang","given":"Chung-Feng"},{"family":"Huang","given":"Ching-I."},{"family":"Yeh","given":"Ming-Lun"},{"family":"Hsieh","given":"Meng-Hsuan"},{"family":"Yang","given":"Jeng-Fu"},{"family":"Lin","given":"Zu-Yau"},{"family":"Chen","given":"Shinn-Chern"},{"family":"Dai","given":"Chia-Yen"},{"family":"Chang","given":"Wen-Yu"}],"issued":{"date-parts":[["2009",6]]},"PMID":"19560994"}},{"id":747,"uris":["http://zotero.org/users/1969747/items/S99UQI2F"],"uri":["http://zotero.org/users/1969747/items/S99UQI2F"],"itemData":{"id":747,"type":"article-journal","title":"Change of insulin sensitivity in hepatitis C patients with normal insulin sensitivity; a 5-year prospective follow-up study variation of insulin sensitivity in HCV patients: Insulin sensitivity in hepatitis C patients","container-title":"Internal Medicine Journal","page":"503-511","volume":"40","issue":"7","source":"CrossRef","DOI":"10.1111/j.1445-5994.2009.02042.x","ISSN":"14440903, 14455994","shortTitle":"Change of insulin sensitivity in hepatitis C patients with normal insulin sensitivity; a 5-year prospective follow-up study variation of insulin sensitivity in HCV patients","language":"en","author":[{"family":"Park","given":"S. K."},{"family":"Cho","given":"Y. K."},{"family":"Park","given":"J. H."},{"family":"Kim","given":"H. J."},{"family":"Park","given":"D. I."},{"family":"Sohn","given":"C. I."},{"family":"Jeon","given":"W. K."},{"family":"Kim","given":"B. I."}],"issued":{"date-parts":[["2009",8,27]]},"accessed":{"date-parts":[["2015",7,24]]}}},{"id":697,"uris":["http://zotero.org/users/1969747/items/6ECMFEEC"],"uri":["http://zotero.org/users/1969747/items/6ECMFEEC"],"itemData":{"id":697,"type":"article-journal","title":"Insulin Resistance Is Common in Patients with Predominantly Genotype 3 Chronic Hepatitis C","container-title":"Digestive Diseases and Sciences","page":"1778-1782","volume":"54","issue":"8","source":"CrossRef","DOI":"10.1007/s10620-009-0844-y","ISSN":"0163-2116, 1573-2568","language":"en","author":[{"family":"Duseja","given":"Ajay"},{"family":"Dhiman","given":"R. K."},{"family":"Chawla","given":"Yogesh"},{"family":"Thumburu","given":"Kiran K."},{"family":"Kumar","given":"Amit"},{"family":"Das","given":"Ashim"},{"family":"Bhadada","given":"Sanjay"},{"family":"Bhansali","given":"Anil"}],"issued":{"date-parts":[["2009",8]]},"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20,22–25,34]</w:t>
      </w:r>
      <w:r w:rsidRPr="008E51C1">
        <w:rPr>
          <w:rFonts w:ascii="Book Antiqua" w:hAnsi="Book Antiqua"/>
          <w:sz w:val="24"/>
          <w:szCs w:val="24"/>
          <w:lang w:val="en-GB"/>
        </w:rPr>
        <w:fldChar w:fldCharType="end"/>
      </w:r>
      <w:r w:rsidRPr="008E51C1">
        <w:rPr>
          <w:rFonts w:ascii="Book Antiqua" w:hAnsi="Book Antiqua"/>
          <w:sz w:val="24"/>
          <w:szCs w:val="24"/>
          <w:lang w:val="en-GB"/>
        </w:rPr>
        <w:t>. Many studies found a decreased rate of glucose abnormalities in HCV patients who showed a SVR after interferon alfa-based therapy, and even in non viro</w:t>
      </w:r>
      <w:r w:rsidR="00BA10D7" w:rsidRPr="008E51C1">
        <w:rPr>
          <w:rFonts w:ascii="Book Antiqua" w:hAnsi="Book Antiqua"/>
          <w:sz w:val="24"/>
          <w:szCs w:val="24"/>
          <w:lang w:val="en-GB"/>
        </w:rPr>
        <w:t>logical responders in one study</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hpkai3pot","properties":{"formattedCitation":"{\\rtf \\super [42]\\nosupersub{}}","plainCitation":"[42]"},"citationItems":[{"id":725,"uris":["http://zotero.org/users/1969747/items/UTH83BN4"],"uri":["http://zotero.org/users/1969747/items/UTH83BN4"],"itemData":{"id":725,"type":"article-journal","title":"Evaluation of factors controlling glucose tolerance in patients with HCV infection before and after 4 months therapy with interferon-alpha","container-title":"European journal of clinical investigation","page":"111–121","volume":"30","issue":"2","source":"Google Scholar","author":[{"family":"Konrad","given":"T."},{"family":"Zeuzem","given":"S."},{"family":"Vicini","given":"P."},{"family":"Toffolo","given":"G."},{"family":"Briem","given":"D."},{"family":"Lormann","given":"J."},{"family":"Herrmann","given":"G."},{"family":"Berger","given":"A."},{"family":"Kusterer","given":"K."},{"family":"Teuber","given":"G."},{"family":"others","given":""}],"issued":{"date-parts":[["2000"]]},"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2]</w:t>
      </w:r>
      <w:r w:rsidRPr="008E51C1">
        <w:rPr>
          <w:rFonts w:ascii="Book Antiqua" w:hAnsi="Book Antiqua"/>
          <w:sz w:val="24"/>
          <w:szCs w:val="24"/>
          <w:lang w:val="en-GB"/>
        </w:rPr>
        <w:fldChar w:fldCharType="end"/>
      </w:r>
      <w:r w:rsidRPr="008E51C1">
        <w:rPr>
          <w:rFonts w:ascii="Book Antiqua" w:hAnsi="Book Antiqua"/>
          <w:sz w:val="24"/>
          <w:szCs w:val="24"/>
          <w:lang w:val="en-GB"/>
        </w:rPr>
        <w:t>. This strongly suggests a direct/indirect role of HCV on glucose metabolism impairment. As eradication of HCV seems to be effective in decreasing the occurrence rate of DM/IR, it will very be interesting to analyse the impact of new direct antiviral agents (DAAs) for preventing DM/IR and eventually cardiovascular disorders.</w:t>
      </w:r>
      <w:r w:rsidR="00BF7675" w:rsidRPr="008E51C1">
        <w:rPr>
          <w:rFonts w:ascii="Book Antiqua" w:hAnsi="Book Antiqua"/>
          <w:sz w:val="24"/>
          <w:szCs w:val="24"/>
          <w:lang w:val="en-GB"/>
        </w:rPr>
        <w:t xml:space="preserve"> </w:t>
      </w:r>
      <w:r w:rsidR="00F15306" w:rsidRPr="008E51C1">
        <w:rPr>
          <w:rFonts w:ascii="Book Antiqua" w:hAnsi="Book Antiqua"/>
          <w:sz w:val="24"/>
          <w:szCs w:val="24"/>
          <w:lang w:val="en-GB"/>
        </w:rPr>
        <w:t>Indeed, in a recent study, IFN-free antiviral regimen resulted in rapid changes in serum lipid profiles and intrahepatic expression of lip</w:t>
      </w:r>
      <w:r w:rsidR="00BA10D7" w:rsidRPr="008E51C1">
        <w:rPr>
          <w:rFonts w:ascii="Book Antiqua" w:hAnsi="Book Antiqua"/>
          <w:sz w:val="24"/>
          <w:szCs w:val="24"/>
          <w:lang w:val="en-GB"/>
        </w:rPr>
        <w:t>id-related genes in G1 patients</w:t>
      </w:r>
      <w:r w:rsidR="00F15306"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1eam5fm8vh","properties":{"formattedCitation":"{\\rtf \\super [43]\\nosupersub{}}","plainCitation":"[43]"},"citationItems":[{"id":1238,"uris":["http://zotero.org/users/1969747/items/4GRZUW5F"],"uri":["http://zotero.org/users/1969747/items/4GRZUW5F"],"itemData":{"id":1238,"type":"article-journal","title":"Effect of sofosbuvir and ribavirin treatment on peripheral and hepatic lipid metabolism in chronic hepatitis C virus, genotype 1–infected patients","container-title":"Hepatology","page":"790–801","volume":"61","issue":"3","source":"Google Scholar","author":[{"family":"Meissner","given":"Eric G."},{"family":"Lee","given":"Yu-Jin"},{"family":"Osinusi","given":"Anu"},{"family":"Sims","given":"Zayani"},{"family":"Qin","given":"Jing"},{"family":"Sturdevant","given":"Dan"},{"family":"McHutchison","given":"John"},{"family":"Subramanian","given":"Mani"},{"family":"Sampson","given":"Maureen"},{"family":"Naggie","given":"Susanna"},{"family":"others","given":""}],"issued":{"date-parts":[["2015"]]},"accessed":{"date-parts":[["2015",12,29]]}}}],"schema":"https://github.com/citation-style-language/schema/raw/master/csl-citation.json"} </w:instrText>
      </w:r>
      <w:r w:rsidR="00F15306"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3]</w:t>
      </w:r>
      <w:r w:rsidR="00F15306" w:rsidRPr="008E51C1">
        <w:rPr>
          <w:rFonts w:ascii="Book Antiqua" w:hAnsi="Book Antiqua"/>
          <w:sz w:val="24"/>
          <w:szCs w:val="24"/>
          <w:lang w:val="en-GB"/>
        </w:rPr>
        <w:fldChar w:fldCharType="end"/>
      </w:r>
      <w:r w:rsidR="00BA10D7" w:rsidRPr="008E51C1">
        <w:rPr>
          <w:rFonts w:ascii="Book Antiqua" w:hAnsi="Book Antiqua"/>
          <w:sz w:val="24"/>
          <w:szCs w:val="24"/>
          <w:lang w:val="en-GB"/>
        </w:rPr>
        <w:t>.</w:t>
      </w:r>
    </w:p>
    <w:p w14:paraId="0222A052" w14:textId="77777777" w:rsidR="00BA10D7" w:rsidRPr="008E51C1" w:rsidRDefault="00BA10D7" w:rsidP="00951642">
      <w:pPr>
        <w:snapToGrid w:val="0"/>
        <w:spacing w:after="0" w:line="360" w:lineRule="auto"/>
        <w:jc w:val="both"/>
        <w:rPr>
          <w:rFonts w:ascii="Book Antiqua" w:hAnsi="Book Antiqua"/>
          <w:b/>
          <w:i/>
          <w:sz w:val="24"/>
          <w:szCs w:val="24"/>
          <w:lang w:val="en-GB" w:eastAsia="zh-CN"/>
        </w:rPr>
      </w:pPr>
    </w:p>
    <w:p w14:paraId="056D1BD8" w14:textId="18E4A496" w:rsidR="006711BE" w:rsidRPr="008E51C1" w:rsidRDefault="008E51C1" w:rsidP="00951642">
      <w:pPr>
        <w:snapToGrid w:val="0"/>
        <w:spacing w:after="0" w:line="360" w:lineRule="auto"/>
        <w:jc w:val="both"/>
        <w:rPr>
          <w:rFonts w:ascii="Book Antiqua" w:hAnsi="Book Antiqua"/>
          <w:sz w:val="24"/>
          <w:szCs w:val="24"/>
          <w:lang w:val="en-US" w:eastAsia="zh-CN"/>
        </w:rPr>
      </w:pPr>
      <w:r w:rsidRPr="008E51C1">
        <w:rPr>
          <w:rFonts w:ascii="Book Antiqua" w:hAnsi="Book Antiqua"/>
          <w:b/>
          <w:i/>
          <w:sz w:val="24"/>
          <w:szCs w:val="24"/>
          <w:lang w:val="en-GB"/>
        </w:rPr>
        <w:t xml:space="preserve">Presence </w:t>
      </w:r>
      <w:r w:rsidR="006711BE" w:rsidRPr="008E51C1">
        <w:rPr>
          <w:rFonts w:ascii="Book Antiqua" w:hAnsi="Book Antiqua"/>
          <w:b/>
          <w:i/>
          <w:sz w:val="24"/>
          <w:szCs w:val="24"/>
          <w:lang w:val="en-GB"/>
        </w:rPr>
        <w:t xml:space="preserve">of glucose abnormalities in HCV infected patients, including diabetes mellitus and insulin resistance, is associated with </w:t>
      </w:r>
      <w:r w:rsidR="00BA10D7" w:rsidRPr="008E51C1">
        <w:rPr>
          <w:rFonts w:ascii="Book Antiqua" w:hAnsi="Book Antiqua"/>
          <w:b/>
          <w:i/>
          <w:sz w:val="24"/>
          <w:szCs w:val="24"/>
          <w:lang w:val="en-GB"/>
        </w:rPr>
        <w:t>negative liver-related outcomes</w:t>
      </w:r>
    </w:p>
    <w:p w14:paraId="45D1EDD6" w14:textId="26F11EC2" w:rsidR="00771636" w:rsidRPr="008E51C1" w:rsidRDefault="006711BE" w:rsidP="00BA10D7">
      <w:pPr>
        <w:snapToGrid w:val="0"/>
        <w:spacing w:after="0" w:line="360" w:lineRule="auto"/>
        <w:jc w:val="both"/>
        <w:rPr>
          <w:rFonts w:ascii="Book Antiqua" w:hAnsi="Book Antiqua"/>
          <w:sz w:val="24"/>
          <w:szCs w:val="24"/>
          <w:lang w:val="en-GB" w:eastAsia="zh-CN"/>
        </w:rPr>
      </w:pPr>
      <w:r w:rsidRPr="008E51C1">
        <w:rPr>
          <w:rFonts w:ascii="Book Antiqua" w:hAnsi="Book Antiqua"/>
          <w:sz w:val="24"/>
          <w:szCs w:val="24"/>
          <w:lang w:val="en-GB"/>
        </w:rPr>
        <w:t xml:space="preserve">Severe liver fibrosis, the absence of SVR after interferon alfa-based treatment, and the development of HCC are the main negative outcomes of chronic HCV infection. Interestingly, the presence of DM or IR in HCV patients showed a pejorative impact on each of these end points. Most studies found an </w:t>
      </w:r>
      <w:r w:rsidR="00771636" w:rsidRPr="008E51C1">
        <w:rPr>
          <w:rFonts w:ascii="Book Antiqua" w:hAnsi="Book Antiqua"/>
          <w:sz w:val="24"/>
          <w:szCs w:val="24"/>
          <w:lang w:val="en-GB"/>
        </w:rPr>
        <w:t xml:space="preserve">independent </w:t>
      </w:r>
      <w:r w:rsidRPr="008E51C1">
        <w:rPr>
          <w:rFonts w:ascii="Book Antiqua" w:hAnsi="Book Antiqua"/>
          <w:sz w:val="24"/>
          <w:szCs w:val="24"/>
          <w:lang w:val="en-GB"/>
        </w:rPr>
        <w:t xml:space="preserve">association of glucose abnormalities with advanced liver fibrosis, absence of SVR after antiviral treatment and HCC occurrence. </w:t>
      </w:r>
      <w:r w:rsidR="00904548" w:rsidRPr="008E51C1">
        <w:rPr>
          <w:rFonts w:ascii="Book Antiqua" w:hAnsi="Book Antiqua"/>
          <w:sz w:val="24"/>
          <w:szCs w:val="24"/>
          <w:lang w:val="en-GB"/>
        </w:rPr>
        <w:t xml:space="preserve">Only few studies did not confirm such associations. This might be explained by the small size cohort of such studies, the heterogeneity of </w:t>
      </w:r>
      <w:r w:rsidR="003F2479" w:rsidRPr="008E51C1">
        <w:rPr>
          <w:rFonts w:ascii="Book Antiqua" w:hAnsi="Book Antiqua"/>
          <w:sz w:val="24"/>
          <w:szCs w:val="24"/>
          <w:lang w:val="en-GB"/>
        </w:rPr>
        <w:lastRenderedPageBreak/>
        <w:t xml:space="preserve">criteria for </w:t>
      </w:r>
      <w:r w:rsidR="00904548" w:rsidRPr="008E51C1">
        <w:rPr>
          <w:rFonts w:ascii="Book Antiqua" w:hAnsi="Book Antiqua"/>
          <w:sz w:val="24"/>
          <w:szCs w:val="24"/>
          <w:lang w:val="en-GB"/>
        </w:rPr>
        <w:t xml:space="preserve">DM or HOMA-IR and </w:t>
      </w:r>
      <w:r w:rsidR="00E812E9" w:rsidRPr="008E51C1">
        <w:rPr>
          <w:rFonts w:ascii="Book Antiqua" w:hAnsi="Book Antiqua"/>
          <w:sz w:val="24"/>
          <w:szCs w:val="24"/>
          <w:lang w:val="en-GB"/>
        </w:rPr>
        <w:t xml:space="preserve">the very high prevalence of other </w:t>
      </w:r>
      <w:r w:rsidR="00904548" w:rsidRPr="008E51C1">
        <w:rPr>
          <w:rFonts w:ascii="Book Antiqua" w:hAnsi="Book Antiqua"/>
          <w:sz w:val="24"/>
          <w:szCs w:val="24"/>
          <w:lang w:val="en-GB"/>
        </w:rPr>
        <w:t xml:space="preserve">metabolic risk factors </w:t>
      </w:r>
      <w:r w:rsidR="00E812E9" w:rsidRPr="008E51C1">
        <w:rPr>
          <w:rFonts w:ascii="Book Antiqua" w:hAnsi="Book Antiqua"/>
          <w:sz w:val="24"/>
          <w:szCs w:val="24"/>
          <w:lang w:val="en-GB"/>
        </w:rPr>
        <w:t>(</w:t>
      </w:r>
      <w:r w:rsidR="003F2479" w:rsidRPr="008E51C1">
        <w:rPr>
          <w:rFonts w:ascii="Book Antiqua" w:hAnsi="Book Antiqua"/>
          <w:sz w:val="24"/>
          <w:szCs w:val="24"/>
          <w:lang w:val="en-GB"/>
        </w:rPr>
        <w:t>such as elevated BMI</w:t>
      </w:r>
      <w:r w:rsidR="00E812E9" w:rsidRPr="008E51C1">
        <w:rPr>
          <w:rFonts w:ascii="Book Antiqua" w:hAnsi="Book Antiqua"/>
          <w:sz w:val="24"/>
          <w:szCs w:val="24"/>
          <w:lang w:val="en-GB"/>
        </w:rPr>
        <w:t xml:space="preserve">) </w:t>
      </w:r>
      <w:r w:rsidR="00904548" w:rsidRPr="008E51C1">
        <w:rPr>
          <w:rFonts w:ascii="Book Antiqua" w:hAnsi="Book Antiqua"/>
          <w:sz w:val="24"/>
          <w:szCs w:val="24"/>
          <w:lang w:val="en-GB"/>
        </w:rPr>
        <w:t>which may</w:t>
      </w:r>
      <w:r w:rsidR="00E812E9" w:rsidRPr="008E51C1">
        <w:rPr>
          <w:rFonts w:ascii="Book Antiqua" w:hAnsi="Book Antiqua"/>
          <w:sz w:val="24"/>
          <w:szCs w:val="24"/>
          <w:lang w:val="en-GB"/>
        </w:rPr>
        <w:t xml:space="preserve"> underestimates the impact of DM/IR.</w:t>
      </w:r>
      <w:r w:rsidR="00904548" w:rsidRPr="008E51C1">
        <w:rPr>
          <w:rFonts w:ascii="Book Antiqua" w:hAnsi="Book Antiqua"/>
          <w:sz w:val="24"/>
          <w:szCs w:val="24"/>
          <w:lang w:val="en-GB"/>
        </w:rPr>
        <w:t xml:space="preserve">  </w:t>
      </w:r>
      <w:r w:rsidR="00AD15C8" w:rsidRPr="008E51C1">
        <w:rPr>
          <w:rFonts w:ascii="Book Antiqua" w:hAnsi="Book Antiqua"/>
          <w:sz w:val="24"/>
          <w:szCs w:val="24"/>
          <w:lang w:val="en-GB"/>
        </w:rPr>
        <w:t>Our data is consistent with recent studies that demonstrated that DM increases cum</w:t>
      </w:r>
      <w:r w:rsidR="0032076D" w:rsidRPr="008E51C1">
        <w:rPr>
          <w:rFonts w:ascii="Book Antiqua" w:hAnsi="Book Antiqua"/>
          <w:sz w:val="24"/>
          <w:szCs w:val="24"/>
          <w:lang w:val="en-GB"/>
        </w:rPr>
        <w:t xml:space="preserve">ulative incidence of </w:t>
      </w:r>
      <w:r w:rsidR="00AD15C8" w:rsidRPr="008E51C1">
        <w:rPr>
          <w:rFonts w:ascii="Book Antiqua" w:hAnsi="Book Antiqua"/>
          <w:sz w:val="24"/>
          <w:szCs w:val="24"/>
          <w:lang w:val="en-GB"/>
        </w:rPr>
        <w:t>decompensate</w:t>
      </w:r>
      <w:r w:rsidR="00BA10D7" w:rsidRPr="008E51C1">
        <w:rPr>
          <w:rFonts w:ascii="Book Antiqua" w:hAnsi="Book Antiqua"/>
          <w:sz w:val="24"/>
          <w:szCs w:val="24"/>
          <w:lang w:val="en-GB"/>
        </w:rPr>
        <w:t>d cirrhosis</w:t>
      </w:r>
      <w:r w:rsidR="0032076D"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1hb699f3fk","properties":{"formattedCitation":"{\\rtf \\super [44]\\nosupersub{}}","plainCitation":"[44]"},"citationItems":[{"id":852,"uris":["http://zotero.org/users/1969747/items/2A9MTFDG"],"uri":["http://zotero.org/users/1969747/items/2A9MTFDG"],"itemData":{"id":852,"type":"article-journal","title":"Increased risk of cirrhosis and its decompensation in chronic hepatitis C patients with new-onset diabetes: A nationwide cohort study","container-title":"Hepatology","page":"807–814","volume":"60","issue":"3","source":"Google Scholar","shortTitle":"Increased risk of cirrhosis and its decompensation in chronic hepatitis C patients with new-onset diabetes","author":[{"family":"Huang","given":"Yi-Wen"},{"family":"Yang","given":"Sien-Sing"},{"family":"Fu","given":"Szu-Chieh"},{"family":"Wang","given":"Ting-Chuan"},{"family":"Hsu","given":"Cheng-Kai"},{"family":"Chen","given":"Ding-Shinn"},{"family":"Hu","given":"Jui-Ting"},{"family":"Kao","given":"Jia-Horng"}],"issued":{"date-parts":[["2014"]]},"accessed":{"date-parts":[["2015",9,22]]}}}],"schema":"https://github.com/citation-style-language/schema/raw/master/csl-citation.json"} </w:instrText>
      </w:r>
      <w:r w:rsidR="0032076D"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4]</w:t>
      </w:r>
      <w:r w:rsidR="0032076D" w:rsidRPr="008E51C1">
        <w:rPr>
          <w:rFonts w:ascii="Book Antiqua" w:hAnsi="Book Antiqua"/>
          <w:sz w:val="24"/>
          <w:szCs w:val="24"/>
          <w:lang w:val="en-GB"/>
        </w:rPr>
        <w:fldChar w:fldCharType="end"/>
      </w:r>
      <w:r w:rsidR="0032076D" w:rsidRPr="008E51C1">
        <w:rPr>
          <w:rFonts w:ascii="Book Antiqua" w:hAnsi="Book Antiqua"/>
          <w:sz w:val="24"/>
          <w:szCs w:val="24"/>
          <w:lang w:val="en-GB"/>
        </w:rPr>
        <w:t xml:space="preserve">. </w:t>
      </w:r>
      <w:r w:rsidR="00AD15C8" w:rsidRPr="008E51C1">
        <w:rPr>
          <w:rFonts w:ascii="Book Antiqua" w:hAnsi="Book Antiqua"/>
          <w:sz w:val="24"/>
          <w:szCs w:val="24"/>
          <w:lang w:val="en-GB"/>
        </w:rPr>
        <w:t xml:space="preserve">In another recent survey, </w:t>
      </w:r>
      <w:r w:rsidR="00AD15C8" w:rsidRPr="008E51C1">
        <w:rPr>
          <w:rFonts w:ascii="Book Antiqua" w:hAnsi="Book Antiqua"/>
          <w:sz w:val="24"/>
          <w:szCs w:val="24"/>
          <w:lang w:val="en-GB" w:eastAsia="fr-FR"/>
        </w:rPr>
        <w:t xml:space="preserve">diabetes was independently associated with transplantation-free survival, development of ascites, renal dysfunction, bacterial infections, and </w:t>
      </w:r>
      <w:r w:rsidR="002810E3" w:rsidRPr="008E51C1">
        <w:rPr>
          <w:rFonts w:ascii="Book Antiqua" w:hAnsi="Book Antiqua"/>
          <w:sz w:val="24"/>
          <w:szCs w:val="24"/>
          <w:lang w:val="en-US" w:eastAsia="fr-FR"/>
        </w:rPr>
        <w:t>HCC</w:t>
      </w:r>
      <w:r w:rsidR="00AD15C8" w:rsidRPr="008E51C1">
        <w:rPr>
          <w:rFonts w:ascii="Book Antiqua" w:hAnsi="Book Antiqua"/>
          <w:sz w:val="24"/>
          <w:szCs w:val="24"/>
          <w:lang w:val="en-GB" w:eastAsia="fr-FR"/>
        </w:rPr>
        <w:t xml:space="preserve"> during the follow-up</w:t>
      </w:r>
      <w:r w:rsidR="0032076D"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fc2j5e9q6","properties":{"formattedCitation":"{\\rtf \\super [45]\\nosupersub{}}","plainCitation":"[45]"},"citationItems":[{"id":854,"uris":["http://zotero.org/users/1969747/items/XIJ9EJG8"],"uri":["http://zotero.org/users/1969747/items/XIJ9EJG8"],"itemData":{"id":854,"type":"article-journal","title":"Diabetes mellitus is an independent prognostic factor for major liver-related outcomes in patients with cirrhosis and chronic hepatitis C","container-title":"Hepatology (Baltimore, Md.)","page":"823-831","volume":"60","issue":"3","source":"PubMed","abstract":"In patients with chronic hepatitis C (CHC), cirrhosis is associated with age, gender, diabetes, alcohol abuse, and coinfection with human immunodeficiency virus (HIV) or hepatitis B virus (HBV). The effect of these factors on the outcome of cirrhosis is unknown. This study in CHC patients with cirrhosis aimed to assess the influence of these factors on decompensation, liver transplantation, and death. Consecutive patients with CHC and cirrhosis hospitalized between January 1, 2006 and December 31, 2008 were followed up until death, transplantation, or study closure in March 2013. Gender, age, Model for End-Stage Liver Disease (MELD) score, diabetes, alcohol abuse, HIV, or HBV coinfection were collected at inclusion. The complications of cirrhosis, death, and liver transplantation were recorded at inclusion and during follow-up. The association between baseline factors and liver-related outcomes at inclusion and during follow-up were tested using logistic regression and Cox's model, respectively. A total of 348 patients with CHC and cirrhosis (68% men; median age: 59 years; median MELD: 10) were included. At baseline, 40% of the patients had diabetes, 29% alcohol abuse, and 6% HIV or HBV coinfection. Baseline MELD≥10 (P&lt;0.001), diabetes (P=0.027), and HBV coinfection (P=0.001) were independently associated with transplantation-free survival. Baseline diabetes was independently associated with ascites (P=0.05), bacterial infections (P=0.001), and encephalopathy (P&lt;0.001) at inclusion. Baseline diabetes was independently associated with development of ascites (P=0.057), renal dysfunction (P=0.004), bacterial infections (P=0.007), and hepatocellular carcinoma (P=0.016) during the follow-up.\nCONCLUSION: In patients with CHC and cirrhosis, diabetes is an independent prognostic factor. Improving diabetes control may improve the outcome of cirrhosis.","DOI":"10.1002/hep.27228","ISSN":"1527-3350","note":"PMID: 24841704","journalAbbreviation":"Hepatology","language":"eng","author":[{"family":"Elkrief","given":"Laure"},{"family":"Chouinard","given":"Pascale"},{"family":"Bendersky","given":"Noelle"},{"family":"Hajage","given":"David"},{"family":"Larroque","given":"Béatrice"},{"family":"Babany","given":"Gérard"},{"family":"Kutala","given":"Blaise"},{"family":"Francoz","given":"Claire"},{"family":"Boyer","given":"Nathalie"},{"family":"Moreau","given":"Richard"},{"family":"Durand","given":"François"},{"family":"Marcellin","given":"Patrick"},{"family":"Rautou","given":"Pierre-Emmanuel"},{"family":"Valla","given":"Dominique"}],"issued":{"date-parts":[["2014",9]]},"PMID":"24841704"}}],"schema":"https://github.com/citation-style-language/schema/raw/master/csl-citation.json"} </w:instrText>
      </w:r>
      <w:r w:rsidR="0032076D"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lang w:val="en-GB"/>
        </w:rPr>
        <w:t>[45]</w:t>
      </w:r>
      <w:r w:rsidR="0032076D" w:rsidRPr="008E51C1">
        <w:rPr>
          <w:rFonts w:ascii="Book Antiqua" w:hAnsi="Book Antiqua"/>
          <w:sz w:val="24"/>
          <w:szCs w:val="24"/>
          <w:lang w:val="en-GB" w:eastAsia="fr-FR"/>
        </w:rPr>
        <w:fldChar w:fldCharType="end"/>
      </w:r>
      <w:r w:rsidR="0032076D" w:rsidRPr="008E51C1">
        <w:rPr>
          <w:rFonts w:ascii="Book Antiqua" w:hAnsi="Book Antiqua"/>
          <w:sz w:val="24"/>
          <w:szCs w:val="24"/>
          <w:lang w:val="en-GB" w:eastAsia="fr-FR"/>
        </w:rPr>
        <w:t>.</w:t>
      </w:r>
    </w:p>
    <w:p w14:paraId="219DF656" w14:textId="24DCCC86" w:rsidR="00F71A38" w:rsidRPr="008E51C1" w:rsidRDefault="006711BE" w:rsidP="00BA10D7">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GB"/>
        </w:rPr>
        <w:t>Experimental data suggest that increased insulin levels after hyperglycaemia leads to interferon signalling impairment. Insulin may inhibit the ability of interferon alfa to block HCV replication due to the activation of PI3K by insulin, thus leading to inhibition of STAT-1, which is involved</w:t>
      </w:r>
      <w:r w:rsidR="00BA10D7" w:rsidRPr="008E51C1">
        <w:rPr>
          <w:rFonts w:ascii="Book Antiqua" w:hAnsi="Book Antiqua"/>
          <w:sz w:val="24"/>
          <w:szCs w:val="24"/>
          <w:lang w:val="en-GB"/>
        </w:rPr>
        <w:t xml:space="preserve"> in the interferon alfa pathway</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8ljvpqsim","properties":{"formattedCitation":"{\\rtf \\super [40]\\nosupersub{}}","plainCitation":"[40]"},"citationItems":[{"id":775,"uris":["http://zotero.org/users/1969747/items/W2NEC5HX"],"uri":["http://zotero.org/users/1969747/items/W2NEC5HX"],"itemData":{"id":775,"type":"article-journal","title":"Insulin resistance and hepatitis C.","container-title":"World journal of gastroenterology: WJG","page":"7075–7080","volume":"12","issue":"44","source":"Google Scholar","author":[{"family":"Romero-Gómez","given":"Manuel"}],"issued":{"date-parts":[["2006"]]},"accessed":{"date-parts":[["2015",7,24]]}}}],"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0]</w:t>
      </w:r>
      <w:r w:rsidRPr="008E51C1">
        <w:rPr>
          <w:rFonts w:ascii="Book Antiqua" w:hAnsi="Book Antiqua"/>
          <w:sz w:val="24"/>
          <w:szCs w:val="24"/>
          <w:lang w:val="en-GB"/>
        </w:rPr>
        <w:fldChar w:fldCharType="end"/>
      </w:r>
      <w:r w:rsidR="00BA10D7" w:rsidRPr="008E51C1">
        <w:rPr>
          <w:rFonts w:ascii="Book Antiqua" w:hAnsi="Book Antiqua"/>
          <w:sz w:val="24"/>
          <w:szCs w:val="24"/>
          <w:lang w:val="en-GB"/>
        </w:rPr>
        <w:t>.</w:t>
      </w:r>
    </w:p>
    <w:p w14:paraId="4400165C" w14:textId="098A42D5" w:rsidR="006711BE" w:rsidRPr="008E51C1" w:rsidRDefault="006711BE" w:rsidP="00BA10D7">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GB"/>
        </w:rPr>
        <w:t>The impact of glucose abnormalities on virological response needs to be further evaluated with new DAA, interferon-free combinations</w:t>
      </w:r>
      <w:r w:rsidR="00187649" w:rsidRPr="008E51C1">
        <w:rPr>
          <w:rFonts w:ascii="Book Antiqua" w:hAnsi="Book Antiqua"/>
          <w:sz w:val="24"/>
          <w:szCs w:val="24"/>
          <w:lang w:val="en-GB"/>
        </w:rPr>
        <w:t>. To date, there is very few data on the impact of GA on virological response to new DAA.</w:t>
      </w:r>
      <w:r w:rsidR="00150E23" w:rsidRPr="008E51C1">
        <w:rPr>
          <w:rFonts w:ascii="Book Antiqua" w:hAnsi="Book Antiqua"/>
          <w:sz w:val="24"/>
          <w:szCs w:val="24"/>
          <w:lang w:val="en-GB"/>
        </w:rPr>
        <w:t xml:space="preserve"> Preliminary results suggest that the presence of diabetes does not appear to be predictive of treatment failure </w:t>
      </w:r>
      <w:r w:rsidR="00BA10D7" w:rsidRPr="008E51C1">
        <w:rPr>
          <w:rFonts w:ascii="Book Antiqua" w:hAnsi="Book Antiqua"/>
          <w:sz w:val="24"/>
          <w:szCs w:val="24"/>
          <w:lang w:val="en-GB"/>
        </w:rPr>
        <w:t>in G1 patients</w:t>
      </w:r>
      <w:r w:rsidR="00F15306"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1W4mJQpd","properties":{"formattedCitation":"{\\rtf \\super [46,47]\\nosupersub{}}","plainCitation":"[46,47]"},"citationItems":[{"id":1242,"uris":["http://zotero.org/users/1969747/items/PJKASVWZ"],"uri":["http://zotero.org/users/1969747/items/PJKASVWZ"],"itemData":{"id":1242,"type":"article-journal","title":"Effectiveness of sofosbuvir-based regimens in genotype 1 and 2 hepatitis C virus infection in 4026 U.S. Veterans","container-title":"Alimentary Pharmacology &amp; Therapeutics","page":"559-573","volume":"42","issue":"5","source":"CrossRef","DOI":"10.1111/apt.13300","ISSN":"02692813","language":"en","author":[{"family":"Backus","given":"L. I."},{"family":"Belperio","given":"P. S."},{"family":"Shahoumian","given":"T. A."},{"family":"Loomis","given":"T. P."},{"family":"Mole","given":"L. A."}],"issued":{"date-parts":[["2015",9]]},"accessed":{"date-parts":[["2015",12,29]]}}},{"id":1398,"uris":["http://zotero.org/users/1969747/items/DUBZXDV7"],"uri":["http://zotero.org/users/1969747/items/DUBZXDV7"],"itemData":{"id":1398,"type":"article-journal","title":"Sofosbuvir-based Regimens in Clinical Practice Achieve SVR Rates Closer to Clinical Trials: Results from ERCHIVES","container-title":"Liver International","page":"n/a-n/a","source":"CrossRef","DOI":"10.1111/liv.13036","ISSN":"14783223","shortTitle":"Sofosbuvir-based Regimens in Clinical Practice Achieve SVR Rates Closer to Clinical Trials","language":"en","author":[{"family":"Butt","given":"Adeel A."},{"family":"Yan","given":"Peng"},{"family":"Shaikh","given":"Obaid S."},{"family":"Chung","given":"Raymond T."},{"family":"Sherman","given":"Kenneth E."},{"family":"The ERCHIVES study","given":""}],"issued":{"date-parts":[["2015",11]]},"accessed":{"date-parts":[["2016",3,28]]}}}],"schema":"https://github.com/citation-style-language/schema/raw/master/csl-citation.json"} </w:instrText>
      </w:r>
      <w:r w:rsidR="00F15306"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6,47]</w:t>
      </w:r>
      <w:r w:rsidR="00F15306" w:rsidRPr="008E51C1">
        <w:rPr>
          <w:rFonts w:ascii="Book Antiqua" w:hAnsi="Book Antiqua"/>
          <w:sz w:val="24"/>
          <w:szCs w:val="24"/>
          <w:lang w:val="en-GB"/>
        </w:rPr>
        <w:fldChar w:fldCharType="end"/>
      </w:r>
      <w:r w:rsidR="003F2479" w:rsidRPr="008E51C1">
        <w:rPr>
          <w:rFonts w:ascii="Book Antiqua" w:hAnsi="Book Antiqua"/>
          <w:sz w:val="24"/>
          <w:szCs w:val="24"/>
          <w:lang w:val="en-GB"/>
        </w:rPr>
        <w:t xml:space="preserve">. </w:t>
      </w:r>
      <w:r w:rsidR="00150E23" w:rsidRPr="008E51C1">
        <w:rPr>
          <w:rFonts w:ascii="Book Antiqua" w:hAnsi="Book Antiqua"/>
          <w:sz w:val="24"/>
          <w:szCs w:val="24"/>
          <w:lang w:val="en-GB"/>
        </w:rPr>
        <w:t xml:space="preserve">Further studies are needed to confirm these data and to evaluate </w:t>
      </w:r>
      <w:r w:rsidR="008E1218" w:rsidRPr="008E51C1">
        <w:rPr>
          <w:rFonts w:ascii="Book Antiqua" w:hAnsi="Book Antiqua"/>
          <w:sz w:val="24"/>
          <w:szCs w:val="24"/>
          <w:lang w:val="en-GB"/>
        </w:rPr>
        <w:t xml:space="preserve">the impact of </w:t>
      </w:r>
      <w:r w:rsidR="003F2479" w:rsidRPr="008E51C1">
        <w:rPr>
          <w:rFonts w:ascii="Book Antiqua" w:hAnsi="Book Antiqua"/>
          <w:sz w:val="24"/>
          <w:szCs w:val="24"/>
          <w:lang w:val="en-GB"/>
        </w:rPr>
        <w:t>DM</w:t>
      </w:r>
      <w:r w:rsidR="008E1218" w:rsidRPr="008E51C1">
        <w:rPr>
          <w:rFonts w:ascii="Book Antiqua" w:hAnsi="Book Antiqua"/>
          <w:sz w:val="24"/>
          <w:szCs w:val="24"/>
          <w:lang w:val="en-GB"/>
        </w:rPr>
        <w:t xml:space="preserve"> on SVR in patients without poor prognostic factors</w:t>
      </w:r>
      <w:r w:rsidR="00187649" w:rsidRPr="008E51C1">
        <w:rPr>
          <w:rFonts w:ascii="Book Antiqua" w:hAnsi="Book Antiqua"/>
          <w:sz w:val="24"/>
          <w:szCs w:val="24"/>
          <w:lang w:val="en-GB"/>
        </w:rPr>
        <w:t>.</w:t>
      </w:r>
    </w:p>
    <w:p w14:paraId="5266AE73" w14:textId="77777777" w:rsidR="00BA10D7" w:rsidRPr="008E51C1" w:rsidRDefault="00BA10D7" w:rsidP="00951642">
      <w:pPr>
        <w:snapToGrid w:val="0"/>
        <w:spacing w:after="0" w:line="360" w:lineRule="auto"/>
        <w:jc w:val="both"/>
        <w:rPr>
          <w:rFonts w:ascii="Book Antiqua" w:hAnsi="Book Antiqua"/>
          <w:b/>
          <w:i/>
          <w:sz w:val="24"/>
          <w:szCs w:val="24"/>
          <w:lang w:val="en-GB" w:eastAsia="zh-CN"/>
        </w:rPr>
      </w:pPr>
    </w:p>
    <w:p w14:paraId="483F4240" w14:textId="77777777" w:rsidR="006711BE" w:rsidRPr="008E51C1" w:rsidRDefault="006711BE" w:rsidP="00951642">
      <w:pPr>
        <w:snapToGrid w:val="0"/>
        <w:spacing w:after="0" w:line="360" w:lineRule="auto"/>
        <w:jc w:val="both"/>
        <w:rPr>
          <w:rFonts w:ascii="Book Antiqua" w:hAnsi="Book Antiqua"/>
          <w:b/>
          <w:i/>
          <w:sz w:val="24"/>
          <w:szCs w:val="24"/>
          <w:lang w:val="en-GB" w:eastAsia="zh-CN"/>
        </w:rPr>
      </w:pPr>
      <w:r w:rsidRPr="008E51C1">
        <w:rPr>
          <w:rFonts w:ascii="Book Antiqua" w:hAnsi="Book Antiqua"/>
          <w:b/>
          <w:i/>
          <w:sz w:val="24"/>
          <w:szCs w:val="24"/>
          <w:lang w:val="en-GB"/>
        </w:rPr>
        <w:t>Should glucose abnormalities be c</w:t>
      </w:r>
      <w:r w:rsidR="00BA10D7" w:rsidRPr="008E51C1">
        <w:rPr>
          <w:rFonts w:ascii="Book Antiqua" w:hAnsi="Book Antiqua"/>
          <w:b/>
          <w:i/>
          <w:sz w:val="24"/>
          <w:szCs w:val="24"/>
          <w:lang w:val="en-GB"/>
        </w:rPr>
        <w:t>orrected to increase SVR rates?</w:t>
      </w:r>
    </w:p>
    <w:p w14:paraId="3DDD6E3D" w14:textId="67597512" w:rsidR="006711BE" w:rsidRPr="008E51C1" w:rsidRDefault="006711BE" w:rsidP="00BA10D7">
      <w:pPr>
        <w:snapToGrid w:val="0"/>
        <w:spacing w:after="0" w:line="360" w:lineRule="auto"/>
        <w:jc w:val="both"/>
        <w:rPr>
          <w:rFonts w:ascii="Book Antiqua" w:hAnsi="Book Antiqua"/>
          <w:sz w:val="24"/>
          <w:szCs w:val="24"/>
          <w:lang w:val="en-GB" w:eastAsia="zh-CN"/>
        </w:rPr>
      </w:pPr>
      <w:r w:rsidRPr="008E51C1">
        <w:rPr>
          <w:rFonts w:ascii="Book Antiqua" w:hAnsi="Book Antiqua"/>
          <w:sz w:val="24"/>
          <w:szCs w:val="24"/>
          <w:lang w:val="en-GB"/>
        </w:rPr>
        <w:t>A prospective study, including 155 HCV genotype 1 patients with IR, showed no difference in SVR rates after peginterferon alfa and ribavirin were given, regardless of whether or not patients had received pio</w:t>
      </w:r>
      <w:r w:rsidR="00BA10D7" w:rsidRPr="008E51C1">
        <w:rPr>
          <w:rFonts w:ascii="Book Antiqua" w:hAnsi="Book Antiqua"/>
          <w:sz w:val="24"/>
          <w:szCs w:val="24"/>
          <w:lang w:val="en-GB"/>
        </w:rPr>
        <w:t>glitazone, an antidiabetic drug</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2mhq27k4iq","properties":{"formattedCitation":"{\\rtf \\super [48]\\nosupersub{}}","plainCitation":"[48]"},"citationItems":[{"id":837,"uris":["http://zotero.org/users/1969747/items/MWR8U7H6"],"uri":["http://zotero.org/users/1969747/items/MWR8U7H6"],"itemData":{"id":837,"type":"article-journal","title":"Chronic hepatitis C genotype 1 patients with insulin resistance treated with pioglitazone and peginterferon alpha-2a plus ribavirin","container-title":"Hepatology (Baltimore, Md.)","page":"464-473","volume":"56","issue":"2","source":"PubMed","abstract":"Patients with chronic hepatitis C and insulin resistance are less likely to respond to anti-hepatitis C virus (HCV) therapy and are at risk for more rapid fibrosis progression. Coadministration of pioglitazone with peginterferon/ribavirin improves insulin sensitivity and increases virologic response rates in insulin-resistant HCV genotype 4 patients, but it is unclear whether this finding applies to genotype 1 patients. For this reason we randomized treatment-naive HCV genotype 1 patients with insulin resistance to receive either standard care (peginterferon alpha-2a plus ribavirin for 48 weeks, n = 73) or pioglitazone 30-45 mg/day plus standard care (n = 77) in an open-label multicenter trial. Patients randomized to pioglitazone received the drug during a 16-week run-in phase, the 48-week standard-care phase, and the 24-week untreated follow-up phase. Pioglitazone treatment improved hemoglobin A1c (HbA1c), plasma glucose, insulin levels, and homeostasis model assessment of insulin resistance score and increased serum adiponectin levels during the 16-week run-in phase and maintained these improvements during the standard-care phase. However, we observed no statistically significant difference between the two groups in the primary efficacy endpoint, the decrease from baseline to Week 12 of peginterferon alpha-2a/ribavirin treatment in mean log(10) HCV RNA titer (-3.5 ± 1.71 and -3.7 ± 1.62 IU/mL in the pioglitazone and standard-care groups, respectively, Δ = 0.21 IU/mL, P = 0.4394).\nCONCLUSION: Treatment with pioglitazone before and during treatment with peginterferon alpha-2a plus ribavirin improved several indices of glycemic control in patients with chronic hepatitis C and insulin resistance, but did not improve virologic response rates compared with peginterferon alpha-2a plus ribavirin alone.","DOI":"10.1002/hep.25661","ISSN":"1527-3350","note":"PMID: 22334369","journalAbbreviation":"Hepatology","language":"eng","author":[{"family":"Harrison","given":"Stephen A."},{"family":"Hamzeh","given":"Fayez M."},{"family":"Han","given":"Jian"},{"family":"Pandya","given":"Prashant K."},{"family":"Sheikh","given":"Muhammed Y."},{"family":"Vierling","given":"John M."}],"issued":{"date-parts":[["2012",8]]},"PMID":"22334369"}}],"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8]</w:t>
      </w:r>
      <w:r w:rsidRPr="008E51C1">
        <w:rPr>
          <w:rFonts w:ascii="Book Antiqua" w:hAnsi="Book Antiqua"/>
          <w:sz w:val="24"/>
          <w:szCs w:val="24"/>
          <w:lang w:val="en-GB"/>
        </w:rPr>
        <w:fldChar w:fldCharType="end"/>
      </w:r>
      <w:r w:rsidRPr="008E51C1">
        <w:rPr>
          <w:rFonts w:ascii="Book Antiqua" w:hAnsi="Book Antiqua"/>
          <w:sz w:val="24"/>
          <w:szCs w:val="24"/>
          <w:lang w:val="en-GB"/>
        </w:rPr>
        <w:t xml:space="preserve">. Of note, most glycemic control indexes improved significantly in the pioglitazone group except for HbA1c. Another study found higher SVR rates in G4 patients treated with </w:t>
      </w:r>
      <w:r w:rsidR="00BA10D7" w:rsidRPr="008E51C1">
        <w:rPr>
          <w:rFonts w:ascii="Book Antiqua" w:hAnsi="Book Antiqua"/>
          <w:sz w:val="24"/>
          <w:szCs w:val="24"/>
          <w:lang w:val="en-GB"/>
        </w:rPr>
        <w:t>pioglitazone</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2i8t3a1o2g","properties":{"formattedCitation":"{\\rtf \\super [49]\\nosupersub{}}","plainCitation":"[49]"},"citationItems":[{"id":792,"uris":["http://zotero.org/users/1969747/items/PWU9BCA3"],"uri":["http://zotero.org/users/1969747/items/PWU9BCA3"],"itemData":{"id":792,"type":"article-journal","title":"Pioglitazone improves virological response to peginterferon alpha-2b/ribavirin combination therapy in hepatitis C genotype 4 patients with insulin resistance","container-title":"Liver International: Official Journal of the International Association for the Study of the Liver","page":"447-454","volume":"30","issue":"3","source":"PubMed","abstract":"BACKGROUND &amp; AIM: Insulin resistance (IR) affects sustained virological response (SVR). The use of insulin-sensitizing agents has been proposed to improve therapy outcome. The safety and efficacy of pioglitazone on insulin sensitivity and SVR in treatment-naïve patients with chronic hepatitis C (CHC) genotype 4 with IR receiving standard antiviral therapy were evaluated in a randomized-controlled study.\nMETHODS: Ninety-seven previously untreated patients with CHC and IR [homeostasis model assessment (HOMA&gt;2)] were randomly assigned into two arms; (arm A; n=48) were given pioglitazone 30 mg/day combined with peginterferon (Peg-IFN)-alpha-2b/ribavirin (RBV) for 48 weeks, and (arm B; n=49) were given standard of care (Peg-IFN-alpha-2b/RBV for 48 weeks); HOMA index and hepatitis C virus RNA (HCV RNA) levels were measured at baseline, during therapy and follow-up. Treatment was stopped in patients without an early virological response or those who were HCV RNA positive at 24 weeks.\nRESULTS: Baseline data of both groups were comparable, with no significant statistical differences. The percentages of rapid virological response (RVR) and SVR were significantly higher in patients given triple therapy compared with standard of care (27.08 vs. 6.1%; P=0.006 and 60.4 vs. 38.7%; P=0.04 respectively); patients in arm A showed a greater decrease in the HOMA index than those in arm B (-1.8 +/- 0.3, -2.1 +/- 0.3 vs. -1.1 +/- 0.6, -1.3 +/- 0.7) at week 24 and at the end of follow-up (P=0.001 at both time points). The triple therapy was well tolerated.\nCONCLUSIONS: A combination of pioglitazone, Peg-IFN-alpha-2b and ribavirin increased RVR, SVR and decreased IR, compared with patients given Peg-IFN plus ribavirin without an increase in adverse events.","DOI":"10.1111/j.1478-3231.2009.02171.x","ISSN":"1478-3231","note":"PMID: 19919569","journalAbbreviation":"Liver Int.","language":"eng","author":[{"family":"Khattab","given":"Mahmoud"},{"family":"Emad","given":"Mohammed"},{"family":"Abdelaleem","given":"Asharf"},{"family":"Eslam","given":"Mohammed"},{"family":"Atef","given":"Rabab"},{"family":"Shaker","given":"Yehia"},{"family":"Hamdy","given":"Lamia"}],"issued":{"date-parts":[["2010",3]]},"PMID":"19919569"}}],"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9]</w:t>
      </w:r>
      <w:r w:rsidRPr="008E51C1">
        <w:rPr>
          <w:rFonts w:ascii="Book Antiqua" w:hAnsi="Book Antiqua"/>
          <w:sz w:val="24"/>
          <w:szCs w:val="24"/>
          <w:lang w:val="en-GB"/>
        </w:rPr>
        <w:fldChar w:fldCharType="end"/>
      </w:r>
      <w:r w:rsidRPr="008E51C1">
        <w:rPr>
          <w:rFonts w:ascii="Book Antiqua" w:hAnsi="Book Antiqua"/>
          <w:sz w:val="24"/>
          <w:szCs w:val="24"/>
          <w:lang w:val="en-GB"/>
        </w:rPr>
        <w:t>. Pioglitazone may alter NK cell functions and thus impair cl</w:t>
      </w:r>
      <w:r w:rsidR="00BA10D7" w:rsidRPr="008E51C1">
        <w:rPr>
          <w:rFonts w:ascii="Book Antiqua" w:hAnsi="Book Antiqua"/>
          <w:sz w:val="24"/>
          <w:szCs w:val="24"/>
          <w:lang w:val="en-GB"/>
        </w:rPr>
        <w:t>earance of infected hepatocytes</w:t>
      </w:r>
      <w:r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a6i591nb3","properties":{"formattedCitation":"{\\rtf \\super [48]\\nosupersub{}}","plainCitation":"[48]"},"citationItems":[{"id":837,"uris":["http://zotero.org/users/1969747/items/MWR8U7H6"],"uri":["http://zotero.org/users/1969747/items/MWR8U7H6"],"itemData":{"id":837,"type":"article-journal","title":"Chronic hepatitis C genotype 1 patients with insulin resistance treated with pioglitazone and peginterferon alpha-2a plus ribavirin","container-title":"Hepatology (Baltimore, Md.)","page":"464-473","volume":"56","issue":"2","source":"PubMed","abstract":"Patients with chronic hepatitis C and insulin resistance are less likely to respond to anti-hepatitis C virus (HCV) therapy and are at risk for more rapid fibrosis progression. Coadministration of pioglitazone with peginterferon/ribavirin improves insulin sensitivity and increases virologic response rates in insulin-resistant HCV genotype 4 patients, but it is unclear whether this finding applies to genotype 1 patients. For this reason we randomized treatment-naive HCV genotype 1 patients with insulin resistance to receive either standard care (peginterferon alpha-2a plus ribavirin for 48 weeks, n = 73) or pioglitazone 30-45 mg/day plus standard care (n = 77) in an open-label multicenter trial. Patients randomized to pioglitazone received the drug during a 16-week run-in phase, the 48-week standard-care phase, and the 24-week untreated follow-up phase. Pioglitazone treatment improved hemoglobin A1c (HbA1c), plasma glucose, insulin levels, and homeostasis model assessment of insulin resistance score and increased serum adiponectin levels during the 16-week run-in phase and maintained these improvements during the standard-care phase. However, we observed no statistically significant difference between the two groups in the primary efficacy endpoint, the decrease from baseline to Week 12 of peginterferon alpha-2a/ribavirin treatment in mean log(10) HCV RNA titer (-3.5 ± 1.71 and -3.7 ± 1.62 IU/mL in the pioglitazone and standard-care groups, respectively, Δ = 0.21 IU/mL, P = 0.4394).\nCONCLUSION: Treatment with pioglitazone before and during treatment with peginterferon alpha-2a plus ribavirin improved several indices of glycemic control in patients with chronic hepatitis C and insulin resistance, but did not improve virologic response rates compared with peginterferon alpha-2a plus ribavirin alone.","DOI":"10.1002/hep.25661","ISSN":"1527-3350","note":"PMID: 22334369","journalAbbreviation":"Hepatology","language":"eng","author":[{"family":"Harrison","given":"Stephen A."},{"family":"Hamzeh","given":"Fayez M."},{"family":"Han","given":"Jian"},{"family":"Pandya","given":"Prashant K."},{"family":"Sheikh","given":"Muhammed Y."},{"family":"Vierling","given":"John M."}],"issued":{"date-parts":[["2012",8]]},"PMID":"22334369"}}],"schema":"https://github.com/citation-style-language/schema/raw/master/csl-citation.json"} </w:instrText>
      </w:r>
      <w:r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48]</w:t>
      </w:r>
      <w:r w:rsidRPr="008E51C1">
        <w:rPr>
          <w:rFonts w:ascii="Book Antiqua" w:hAnsi="Book Antiqua"/>
          <w:sz w:val="24"/>
          <w:szCs w:val="24"/>
          <w:lang w:val="en-GB"/>
        </w:rPr>
        <w:fldChar w:fldCharType="end"/>
      </w:r>
      <w:r w:rsidRPr="008E51C1">
        <w:rPr>
          <w:rFonts w:ascii="Book Antiqua" w:hAnsi="Book Antiqua"/>
          <w:sz w:val="24"/>
          <w:szCs w:val="24"/>
          <w:lang w:val="en-GB"/>
        </w:rPr>
        <w:t>. A retro</w:t>
      </w:r>
      <w:r w:rsidR="00BA10D7" w:rsidRPr="008E51C1">
        <w:rPr>
          <w:rFonts w:ascii="Book Antiqua" w:hAnsi="Book Antiqua"/>
          <w:sz w:val="24"/>
          <w:szCs w:val="24"/>
          <w:lang w:val="en-GB"/>
        </w:rPr>
        <w:t>spective cohort from Taiwan (19</w:t>
      </w:r>
      <w:r w:rsidRPr="008E51C1">
        <w:rPr>
          <w:rFonts w:ascii="Book Antiqua" w:hAnsi="Book Antiqua"/>
          <w:sz w:val="24"/>
          <w:szCs w:val="24"/>
          <w:lang w:val="en-GB"/>
        </w:rPr>
        <w:t>349 diabetic patients, 1.7% HCV positive) showed that patients taking metformin and thiazolidinediones had the lowest risk of HCC [HR 0.49 and 0.56, respectively] after adjusting for age, gender and comorbidities</w:t>
      </w:r>
      <w:r w:rsidR="00257F27"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s4eqnm7jb","properties":{"formattedCitation":"{\\rtf \\super [50]\\nosupersub{}}","plainCitation":"[50]"},"citationItems":[{"id":1243,"uris":["http://zotero.org/users/1969747/items/UXGRQX99"],"uri":["http://zotero.org/users/1969747/items/UXGRQX99"],"itemData":{"id":1243,"type":"article-journal","title":"Risk of hepatocellular carcinoma in diabetic patients and risk reduction associated with anti-diabetic therapy: a population-based cohort study","container-title":"The American Journal of Gastroenterology","page":"46-52","volume":"107","issue":"1","source":"PubMed","abstract":"OBJECTIVES: Using population-based representative insurance claims data, the risk of developing hepatocellular carcinoma (HCC) among diabetes mellitus (DM) patients, as well as whether DM medications alter the risk of developing HCC were investigated.\nMETHODS: From the Taiwan National Health Insurance Research Database, 19,349 newly diagnosed DM patients 20 years and older and 77,396 comparison subjects without DM were identified from claims from 2000 to 2005. The incidences of HCC at the end of 2008 and the risks associated with hepatitis B and hepatitis C were determined. Whether metformin and thiazolidinediones reduce the risk of developing HCC was also measured.\nRESULTS: The incidence of HCC was twice higher in the DM group compared with the non-DM group (21.0 vs. 10.4 per 10,000 person-years), with an adjusted hazard ratio (HR) of 1.73 (95% confidence interval (CI)=1.47-2.03) using multivariable Cox proportional hazard regression. Male sex, cirrhosis, hepatitis B, and hepatitis C were significant independent factors that predict HCC, with HRs of 2.32, 8.65, 2.52, and 5.61, respectively. In the stratified analysis, the HR increased to 72.4 (95% CI=42.9-122) among patients with DM, cirrhosis, and hepatitis C. HCC risk reduction was greater for diabetics taking metformin than those taking thiazolidinediones (51 vs. 44% reduction).\nCONCLUSIONS: Comorbidity with cirrhosis and/or hepatitis appears to be associated with an extremely increased risk of developing HCC among DM patients. These high-risk patients should be closely monitored for HCC. The use of metformin or thiazolidinediones may reduce the risk of developing HCC.","DOI":"10.1038/ajg.2011.384","ISSN":"1572-0241","note":"PMID: 22085817","shortTitle":"Risk of hepatocellular carcinoma in diabetic patients and risk reduction associated with anti-diabetic therapy","journalAbbreviation":"Am. J. Gastroenterol.","language":"eng","author":[{"family":"Lai","given":"Shih-Wei"},{"family":"Chen","given":"Pei-Chun"},{"family":"Liao","given":"Kuan-Fu"},{"family":"Muo","given":"Chih-Hsin"},{"family":"Lin","given":"Cheng-Chieh"},{"family":"Sung","given":"Fung-Chang"}],"issued":{"date-parts":[["2012",1]]},"PMID":"22085817"}}],"schema":"https://github.com/citation-style-language/schema/raw/master/csl-citation.json"} </w:instrText>
      </w:r>
      <w:r w:rsidR="00257F27"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50]</w:t>
      </w:r>
      <w:r w:rsidR="00257F27" w:rsidRPr="008E51C1">
        <w:rPr>
          <w:rFonts w:ascii="Book Antiqua" w:hAnsi="Book Antiqua"/>
          <w:sz w:val="24"/>
          <w:szCs w:val="24"/>
          <w:lang w:val="en-GB"/>
        </w:rPr>
        <w:fldChar w:fldCharType="end"/>
      </w:r>
      <w:r w:rsidR="00F15306" w:rsidRPr="008E51C1">
        <w:rPr>
          <w:rFonts w:ascii="Book Antiqua" w:hAnsi="Book Antiqua"/>
          <w:sz w:val="24"/>
          <w:szCs w:val="24"/>
          <w:lang w:val="en-GB"/>
        </w:rPr>
        <w:t>.</w:t>
      </w:r>
      <w:r w:rsidRPr="008E51C1">
        <w:rPr>
          <w:rFonts w:ascii="Book Antiqua" w:hAnsi="Book Antiqua"/>
          <w:sz w:val="24"/>
          <w:szCs w:val="24"/>
          <w:lang w:val="en-GB"/>
        </w:rPr>
        <w:t xml:space="preserve"> </w:t>
      </w:r>
      <w:r w:rsidR="00257F27" w:rsidRPr="008E51C1">
        <w:rPr>
          <w:rFonts w:ascii="Book Antiqua" w:hAnsi="Book Antiqua"/>
          <w:sz w:val="24"/>
          <w:szCs w:val="24"/>
          <w:lang w:val="en-GB"/>
        </w:rPr>
        <w:t>Consistently, in a prospective cohort of 100 HCV patients with ongoing cirrhosis, metformin treatment was independent</w:t>
      </w:r>
      <w:r w:rsidR="00F71A38" w:rsidRPr="008E51C1">
        <w:rPr>
          <w:rFonts w:ascii="Book Antiqua" w:hAnsi="Book Antiqua"/>
          <w:sz w:val="24"/>
          <w:szCs w:val="24"/>
          <w:lang w:val="en-GB"/>
        </w:rPr>
        <w:t>ly associated with a decrease of</w:t>
      </w:r>
      <w:r w:rsidR="00257F27" w:rsidRPr="008E51C1">
        <w:rPr>
          <w:rFonts w:ascii="Book Antiqua" w:hAnsi="Book Antiqua"/>
          <w:sz w:val="24"/>
          <w:szCs w:val="24"/>
          <w:lang w:val="en-GB"/>
        </w:rPr>
        <w:t xml:space="preserve"> HCC occurrence and liver-r</w:t>
      </w:r>
      <w:r w:rsidR="00BA10D7" w:rsidRPr="008E51C1">
        <w:rPr>
          <w:rFonts w:ascii="Book Antiqua" w:hAnsi="Book Antiqua"/>
          <w:sz w:val="24"/>
          <w:szCs w:val="24"/>
          <w:lang w:val="en-GB"/>
        </w:rPr>
        <w:t>elated death or transplantation</w:t>
      </w:r>
      <w:r w:rsidR="00257F27"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v2dgknfef","properties":{"formattedCitation":"{\\rtf \\super [51]\\nosupersub{}}","plainCitation":"[51]"},"citationItems":[{"id":826,"uris":["http://zotero.org/users/1969747/items/7XAW4A77"],"uri":["http://zotero.org/users/1969747/items/7XAW4A77"],"itemData":{"id":826,"type":"article-journal","title":"Impact of metformin on the prognosis of cirrhosis induced by viral hepatitis C in diabetic patients","container-title":"The Journal of Clinical Endocrinology and Metabolism","page":"2601-2608","volume":"96","issue":"8","source":"PubMed","abstract":"CONTEXT: Insulin resistance plays a role in hepatocarcinogenesis and is decreased by metformin treatment.\nOBJECTIVE: The aim of the study was to assess the influence of metformin treatment on the prognosis of compensated hepatitis C virus (HCV) cirrhosis in patients with type 2 diabetes.\nDESIGN AND SETTING: We studied an observational prospective cohort (1988-2007) at a university hospital referral center.\nPATIENTS: A total of 100 consecutive diabetic patients (53 men, age 61 ± 11 yr) with ongoing HCV cirrhosis and no contraindication for metformin were included in a screening program for hepatocellular carcinoma (HCC).\nMAIN OUTCOMES: The patients were prospectively followed up for HCC incidence, liver-related death, or hepatic transplantation.\nRESULTS: The level of platelet count was significantly lower in patients treated with metformin (n = 26) compared with those not treated with metformin (n = 74) [117 (interquartile range, 83-166) vs. 149 (105-192) Giga/liter, P = 0.045]. During a median follow-up of 5.7 (3.8-9.5) yr, one patient was lost to follow-up, 39 developed a HCC, and 33 died from liver causes or were transplanted. The 5-yr incidence of HCC was 9.5 and 31.2% (P = 0.001) and of liver-related death/transplantation, 5.9 and 17.4% (P = 0.013), in patients who received metformin treatment and in those who did not, respectively. In multivariate analysis, metformin treatment was independently associated with a decrease in HCC occurrence [hazard ratio, 0.19 (95% confidence interval, 0.04-0.79); P = 0.023] and liver-related death or transplantation [hazard ratio, 0.22 (95% confidence interval, 0.05-0.99); P = 0.049].\nCONCLUSIONS: In patients with type 2 diabetes and HCV cirrhosis, use of metformin is independently associated with reduced incidence of HCC and liver-related death/transplantation.","DOI":"10.1210/jc.2010-2415","ISSN":"1945-7197","note":"PMID: 21752887","journalAbbreviation":"J. Clin. Endocrinol. Metab.","language":"eng","author":[{"family":"Nkontchou","given":"Gisèle"},{"family":"Cosson","given":"Emmanuel"},{"family":"Aout","given":"Mounir"},{"family":"Mahmoudi","given":"Amel"},{"family":"Bourcier","given":"Valérie"},{"family":"Charif","given":"Iliass"},{"family":"Ganne-Carrie","given":"Nathalie"},{"family":"Grando-Lemaire","given":"Véronique"},{"family":"Vicaut","given":"Eric"},{"family":"Trinchet","given":"Jean-Claude"},{"family":"Beaugrand","given":"Michel"}],"issued":{"date-parts":[["2011",8]]},"PMID":"21752887"}}],"schema":"https://github.com/citation-style-language/schema/raw/master/csl-citation.json"} </w:instrText>
      </w:r>
      <w:r w:rsidR="00257F27"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51]</w:t>
      </w:r>
      <w:r w:rsidR="00257F27" w:rsidRPr="008E51C1">
        <w:rPr>
          <w:rFonts w:ascii="Book Antiqua" w:hAnsi="Book Antiqua"/>
          <w:sz w:val="24"/>
          <w:szCs w:val="24"/>
          <w:lang w:val="en-GB"/>
        </w:rPr>
        <w:fldChar w:fldCharType="end"/>
      </w:r>
      <w:r w:rsidR="00257F27" w:rsidRPr="008E51C1">
        <w:rPr>
          <w:rFonts w:ascii="Book Antiqua" w:hAnsi="Book Antiqua"/>
          <w:sz w:val="24"/>
          <w:szCs w:val="24"/>
          <w:lang w:val="en-GB"/>
        </w:rPr>
        <w:t xml:space="preserve">. </w:t>
      </w:r>
      <w:r w:rsidRPr="008E51C1">
        <w:rPr>
          <w:rFonts w:ascii="Book Antiqua" w:hAnsi="Book Antiqua"/>
          <w:sz w:val="24"/>
          <w:szCs w:val="24"/>
          <w:lang w:val="en-GB"/>
        </w:rPr>
        <w:t>In a two-year prospective follow-up of 85 patients with HCV-</w:t>
      </w:r>
      <w:r w:rsidRPr="008E51C1">
        <w:rPr>
          <w:rFonts w:ascii="Book Antiqua" w:hAnsi="Book Antiqua"/>
          <w:sz w:val="24"/>
          <w:szCs w:val="24"/>
          <w:lang w:val="en-GB"/>
        </w:rPr>
        <w:lastRenderedPageBreak/>
        <w:t>related HCC</w:t>
      </w:r>
      <w:r w:rsidR="00257F27" w:rsidRPr="008E51C1">
        <w:rPr>
          <w:rFonts w:ascii="Book Antiqua" w:hAnsi="Book Antiqua"/>
          <w:sz w:val="24"/>
          <w:szCs w:val="24"/>
          <w:lang w:val="en-GB"/>
        </w:rPr>
        <w:t xml:space="preserve">, </w:t>
      </w:r>
      <w:r w:rsidRPr="008E51C1">
        <w:rPr>
          <w:rFonts w:ascii="Book Antiqua" w:hAnsi="Book Antiqua"/>
          <w:sz w:val="24"/>
          <w:szCs w:val="24"/>
          <w:lang w:val="en-GB"/>
        </w:rPr>
        <w:t>HCC recurrence-free survival was increased in diabetics taking pioglitazone versus non-treated diabetics [44.2%</w:t>
      </w:r>
      <w:r w:rsidRPr="008E51C1">
        <w:rPr>
          <w:rFonts w:ascii="Book Antiqua" w:hAnsi="Book Antiqua"/>
          <w:i/>
          <w:sz w:val="24"/>
          <w:szCs w:val="24"/>
          <w:lang w:val="en-GB"/>
        </w:rPr>
        <w:t xml:space="preserve"> vs</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36.5%, respectively</w:t>
      </w:r>
      <w:r w:rsidR="008E51C1" w:rsidRPr="008E51C1">
        <w:rPr>
          <w:rFonts w:ascii="Book Antiqua" w:hAnsi="Book Antiqua" w:hint="eastAsia"/>
          <w:sz w:val="24"/>
          <w:szCs w:val="24"/>
          <w:lang w:val="en-GB" w:eastAsia="zh-CN"/>
        </w:rPr>
        <w:t>,</w:t>
      </w:r>
      <w:r w:rsidRPr="008E51C1">
        <w:rPr>
          <w:rFonts w:ascii="Book Antiqua" w:hAnsi="Book Antiqua"/>
          <w:sz w:val="24"/>
          <w:szCs w:val="24"/>
          <w:lang w:val="en-GB"/>
        </w:rPr>
        <w:t xml:space="preserve"> </w:t>
      </w:r>
      <w:r w:rsidRPr="008E51C1">
        <w:rPr>
          <w:rFonts w:ascii="Book Antiqua" w:hAnsi="Book Antiqua"/>
          <w:i/>
          <w:caps/>
          <w:sz w:val="24"/>
          <w:szCs w:val="24"/>
          <w:lang w:val="en-GB"/>
        </w:rPr>
        <w:t>p</w:t>
      </w:r>
      <w:r w:rsidR="00BA10D7" w:rsidRPr="008E51C1">
        <w:rPr>
          <w:rFonts w:ascii="Book Antiqua" w:hAnsi="Book Antiqua"/>
          <w:i/>
          <w:caps/>
          <w:sz w:val="24"/>
          <w:szCs w:val="24"/>
          <w:lang w:val="en-GB" w:eastAsia="zh-CN"/>
        </w:rPr>
        <w:t xml:space="preserve"> </w:t>
      </w:r>
      <w:r w:rsidRPr="008E51C1">
        <w:rPr>
          <w:rFonts w:ascii="Book Antiqua" w:hAnsi="Book Antiqua"/>
          <w:sz w:val="24"/>
          <w:szCs w:val="24"/>
          <w:lang w:val="en-GB"/>
        </w:rPr>
        <w:t>=</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0.37]</w:t>
      </w:r>
      <w:r w:rsidR="00257F27" w:rsidRPr="008E51C1">
        <w:rPr>
          <w:rFonts w:ascii="Book Antiqua" w:hAnsi="Book Antiqua"/>
          <w:sz w:val="24"/>
          <w:szCs w:val="24"/>
          <w:lang w:val="en-GB"/>
        </w:rPr>
        <w:fldChar w:fldCharType="begin"/>
      </w:r>
      <w:r w:rsidR="0055182F" w:rsidRPr="008E51C1">
        <w:rPr>
          <w:rFonts w:ascii="Book Antiqua" w:hAnsi="Book Antiqua"/>
          <w:sz w:val="24"/>
          <w:szCs w:val="24"/>
          <w:lang w:val="en-GB"/>
        </w:rPr>
        <w:instrText xml:space="preserve"> ADDIN ZOTERO_ITEM CSL_CITATION {"citationID":"j133f7mhs","properties":{"formattedCitation":"{\\rtf \\super [52]\\nosupersub{}}","plainCitation":"[52]"},"citationItems":[{"id":768,"uris":["http://zotero.org/users/1969747/items/FMCZBC7K"],"uri":["http://zotero.org/users/1969747/items/FMCZBC7K"],"itemData":{"id":768,"type":"article-journal","title":"Effect of pioglitazone on outcome following curative treatment for hepatocellular carcinoma in patients with hepatitis C virus infection: A prospective study","container-title":"Molecular and Clinical Oncology","source":"CrossRef","URL":"http://www.spandidos-publications.com/10.3892/mco.2014.435","DOI":"10.3892/mco.2014.435","ISSN":"2049-9450, 2049-9469","shortTitle":"Effect of pioglitazone on outcome following curative treatment for hepatocellular carcinoma in patients with hepatitis C virus infection","author":[{"family":"Sumie","given":"Shuji"},{"family":"Kawaguchi","given":"Takumi"},{"family":"Kawaguchi","given":"Atsushi"},{"family":"Kuromatsu","given":"Ryoko"},{"family":"Nakano","given":"Masahito"},{"family":"Satani","given":"Manabu"},{"family":"Yamada","given":"Shingo"},{"family":"Okamura","given":"Shusuke"},{"family":"Yonezawa","given":"Yuko"},{"family":"Kakuma","given":"Tatsuyuki"},{"family":"Torimura","given":"Takuji"},{"family":"Sata","given":"Michio"}],"issued":{"date-parts":[["2014",10,6]]},"accessed":{"date-parts":[["2015",7,24]]}}}],"schema":"https://github.com/citation-style-language/schema/raw/master/csl-citation.json"} </w:instrText>
      </w:r>
      <w:r w:rsidR="00257F27" w:rsidRPr="008E51C1">
        <w:rPr>
          <w:rFonts w:ascii="Book Antiqua" w:hAnsi="Book Antiqua"/>
          <w:sz w:val="24"/>
          <w:szCs w:val="24"/>
          <w:lang w:val="en-GB"/>
        </w:rPr>
        <w:fldChar w:fldCharType="separate"/>
      </w:r>
      <w:r w:rsidR="0047273B" w:rsidRPr="008E51C1">
        <w:rPr>
          <w:rFonts w:ascii="Book Antiqua" w:hAnsi="Book Antiqua"/>
          <w:sz w:val="24"/>
          <w:szCs w:val="24"/>
          <w:vertAlign w:val="superscript"/>
          <w:lang w:val="en-GB"/>
        </w:rPr>
        <w:t>[52]</w:t>
      </w:r>
      <w:r w:rsidR="00257F27" w:rsidRPr="008E51C1">
        <w:rPr>
          <w:rFonts w:ascii="Book Antiqua" w:hAnsi="Book Antiqua"/>
          <w:sz w:val="24"/>
          <w:szCs w:val="24"/>
          <w:lang w:val="en-GB"/>
        </w:rPr>
        <w:fldChar w:fldCharType="end"/>
      </w:r>
      <w:r w:rsidRPr="008E51C1">
        <w:rPr>
          <w:rFonts w:ascii="Book Antiqua" w:hAnsi="Book Antiqua"/>
          <w:sz w:val="24"/>
          <w:szCs w:val="24"/>
          <w:lang w:val="en-GB"/>
        </w:rPr>
        <w:t>. A significant decrease in HCC recurrence was observed in the pioglitazone group for patients with a BMI</w:t>
      </w:r>
      <w:r w:rsidR="00BA10D7" w:rsidRPr="008E51C1">
        <w:rPr>
          <w:rFonts w:ascii="Book Antiqua" w:hAnsi="Book Antiqua"/>
          <w:sz w:val="24"/>
          <w:szCs w:val="24"/>
          <w:lang w:val="en-GB" w:eastAsia="zh-CN"/>
        </w:rPr>
        <w:t xml:space="preserve"> </w:t>
      </w:r>
      <w:r w:rsidRPr="008E51C1">
        <w:rPr>
          <w:rFonts w:ascii="Book Antiqua" w:hAnsi="Book Antiqua"/>
          <w:sz w:val="24"/>
          <w:szCs w:val="24"/>
          <w:lang w:val="en-GB"/>
        </w:rPr>
        <w:t>&gt;</w:t>
      </w:r>
      <w:r w:rsidR="00BA10D7" w:rsidRPr="008E51C1">
        <w:rPr>
          <w:rFonts w:ascii="Book Antiqua" w:hAnsi="Book Antiqua"/>
          <w:sz w:val="24"/>
          <w:szCs w:val="24"/>
          <w:lang w:val="en-GB" w:eastAsia="zh-CN"/>
        </w:rPr>
        <w:t xml:space="preserve"> </w:t>
      </w:r>
      <w:r w:rsidR="00BA10D7" w:rsidRPr="008E51C1">
        <w:rPr>
          <w:rFonts w:ascii="Book Antiqua" w:hAnsi="Book Antiqua"/>
          <w:sz w:val="24"/>
          <w:szCs w:val="24"/>
          <w:lang w:val="en-GB"/>
        </w:rPr>
        <w:t>24.</w:t>
      </w:r>
    </w:p>
    <w:p w14:paraId="72DADD98" w14:textId="77777777" w:rsidR="006711BE" w:rsidRPr="008E51C1" w:rsidRDefault="006711BE" w:rsidP="00BA10D7">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US"/>
        </w:rPr>
        <w:t>We acknowledge some limitations of this study. Although we tried to include all published studies, we may have missed others in non-English literature or data only presented at meetings. Some studies were done with a limited number of patients.</w:t>
      </w:r>
      <w:r w:rsidRPr="008E51C1">
        <w:rPr>
          <w:rFonts w:ascii="Book Antiqua" w:hAnsi="Book Antiqua"/>
          <w:sz w:val="24"/>
          <w:szCs w:val="24"/>
          <w:lang w:val="en-GB"/>
        </w:rPr>
        <w:t xml:space="preserve"> For some studies included in the present analysis, it</w:t>
      </w:r>
      <w:r w:rsidRPr="008E51C1">
        <w:rPr>
          <w:rFonts w:ascii="Book Antiqua" w:hAnsi="Book Antiqua"/>
          <w:sz w:val="24"/>
          <w:szCs w:val="24"/>
          <w:lang w:val="en-US"/>
        </w:rPr>
        <w:t xml:space="preserve"> is possible that there are some remaining bias and residual confounding factors. Despite multivariate analyses, the association between </w:t>
      </w:r>
      <w:r w:rsidRPr="008E51C1">
        <w:rPr>
          <w:rFonts w:ascii="Book Antiqua" w:hAnsi="Book Antiqua"/>
          <w:sz w:val="24"/>
          <w:szCs w:val="24"/>
          <w:lang w:val="en-GB"/>
        </w:rPr>
        <w:t xml:space="preserve">glucose abnormalities </w:t>
      </w:r>
      <w:r w:rsidRPr="008E51C1">
        <w:rPr>
          <w:rFonts w:ascii="Book Antiqua" w:hAnsi="Book Antiqua"/>
          <w:sz w:val="24"/>
          <w:szCs w:val="24"/>
          <w:lang w:val="en-US"/>
        </w:rPr>
        <w:t>improvement and improved outcome may have been influenced by unmeasured confounding factors. Such final confirmation should arise from controlled clinical trials with long-term follow-up.</w:t>
      </w:r>
    </w:p>
    <w:p w14:paraId="5173FC57" w14:textId="77777777" w:rsidR="00257F27" w:rsidRPr="008E51C1" w:rsidRDefault="006711BE" w:rsidP="00BA10D7">
      <w:pPr>
        <w:snapToGrid w:val="0"/>
        <w:spacing w:after="0" w:line="360" w:lineRule="auto"/>
        <w:ind w:firstLineChars="100" w:firstLine="240"/>
        <w:jc w:val="both"/>
        <w:rPr>
          <w:rFonts w:ascii="Book Antiqua" w:hAnsi="Book Antiqua"/>
          <w:sz w:val="24"/>
          <w:szCs w:val="24"/>
          <w:lang w:val="en-GB" w:eastAsia="zh-CN"/>
        </w:rPr>
      </w:pPr>
      <w:r w:rsidRPr="008E51C1">
        <w:rPr>
          <w:rFonts w:ascii="Book Antiqua" w:hAnsi="Book Antiqua"/>
          <w:sz w:val="24"/>
          <w:szCs w:val="24"/>
          <w:lang w:val="en-GB"/>
        </w:rPr>
        <w:t>In conclusion, HCV chronic infection is associated with an increased risk of DM or IR, by a likely direct effect on glucose metabolism. In such patients, DM and IR are associated with a pejorative liver-related prognosis, as shown by increased rates of severe liver fibrosis, HCC occurrence, and decreased SVR rates after interferon-based therapy. This tight relationship between DM/IR and HCV infection needs to be further analysed with new DAAs, interferon-free combinations, with special attention to improvement in glucose abnormali</w:t>
      </w:r>
      <w:r w:rsidR="00BA10D7" w:rsidRPr="008E51C1">
        <w:rPr>
          <w:rFonts w:ascii="Book Antiqua" w:hAnsi="Book Antiqua"/>
          <w:sz w:val="24"/>
          <w:szCs w:val="24"/>
          <w:lang w:val="en-GB"/>
        </w:rPr>
        <w:t>ties and long-term follow-up.</w:t>
      </w:r>
    </w:p>
    <w:p w14:paraId="69A473A3" w14:textId="77777777" w:rsidR="00257F27" w:rsidRPr="008E51C1" w:rsidRDefault="00257F27" w:rsidP="00951642">
      <w:pPr>
        <w:snapToGrid w:val="0"/>
        <w:spacing w:after="0" w:line="360" w:lineRule="auto"/>
        <w:jc w:val="both"/>
        <w:rPr>
          <w:rFonts w:ascii="Book Antiqua" w:hAnsi="Book Antiqua"/>
          <w:sz w:val="24"/>
          <w:szCs w:val="24"/>
          <w:lang w:val="en-GB"/>
        </w:rPr>
      </w:pPr>
    </w:p>
    <w:p w14:paraId="64F532D7" w14:textId="77777777" w:rsidR="00C765BC" w:rsidRPr="008E51C1" w:rsidRDefault="00C765BC" w:rsidP="00C765BC">
      <w:pPr>
        <w:snapToGrid w:val="0"/>
        <w:spacing w:after="0" w:line="360" w:lineRule="auto"/>
        <w:jc w:val="both"/>
        <w:rPr>
          <w:rFonts w:ascii="Book Antiqua" w:hAnsi="Book Antiqua"/>
          <w:b/>
          <w:sz w:val="24"/>
          <w:szCs w:val="24"/>
          <w:lang w:val="en-GB"/>
        </w:rPr>
      </w:pPr>
      <w:bookmarkStart w:id="59" w:name="OLE_LINK677"/>
      <w:bookmarkStart w:id="60" w:name="OLE_LINK678"/>
      <w:bookmarkStart w:id="61" w:name="OLE_LINK733"/>
      <w:bookmarkStart w:id="62" w:name="OLE_LINK861"/>
      <w:bookmarkStart w:id="63" w:name="OLE_LINK937"/>
      <w:bookmarkStart w:id="64" w:name="OLE_LINK961"/>
      <w:bookmarkStart w:id="65" w:name="OLE_LINK990"/>
      <w:r w:rsidRPr="008E51C1">
        <w:rPr>
          <w:rFonts w:ascii="Book Antiqua" w:hAnsi="Book Antiqua"/>
          <w:b/>
          <w:sz w:val="24"/>
          <w:szCs w:val="24"/>
          <w:lang w:val="en-GB"/>
        </w:rPr>
        <w:t>COMMENTS</w:t>
      </w:r>
    </w:p>
    <w:p w14:paraId="2DAC6143" w14:textId="77777777" w:rsidR="00C765BC" w:rsidRPr="008E51C1" w:rsidRDefault="00C765BC" w:rsidP="00C765BC">
      <w:pPr>
        <w:autoSpaceDE w:val="0"/>
        <w:autoSpaceDN w:val="0"/>
        <w:adjustRightInd w:val="0"/>
        <w:snapToGrid w:val="0"/>
        <w:spacing w:after="0" w:line="360" w:lineRule="auto"/>
        <w:jc w:val="both"/>
        <w:rPr>
          <w:rFonts w:ascii="Book Antiqua" w:hAnsi="Book Antiqua" w:cs="Book Antiqua"/>
          <w:b/>
          <w:i/>
          <w:iCs/>
          <w:sz w:val="24"/>
          <w:szCs w:val="24"/>
          <w:lang w:val="en-GB"/>
        </w:rPr>
      </w:pPr>
      <w:bookmarkStart w:id="66" w:name="OLE_LINK729"/>
      <w:bookmarkStart w:id="67" w:name="OLE_LINK730"/>
      <w:r w:rsidRPr="008E51C1">
        <w:rPr>
          <w:rFonts w:ascii="Book Antiqua" w:hAnsi="Book Antiqua" w:cs="Book Antiqua"/>
          <w:b/>
          <w:i/>
          <w:iCs/>
          <w:sz w:val="24"/>
          <w:szCs w:val="24"/>
          <w:lang w:val="en-GB"/>
        </w:rPr>
        <w:t>Background</w:t>
      </w:r>
    </w:p>
    <w:p w14:paraId="491C042E" w14:textId="0551EFA8" w:rsidR="00C765BC" w:rsidRPr="008E51C1" w:rsidRDefault="00AB478C" w:rsidP="00C765BC">
      <w:pPr>
        <w:autoSpaceDE w:val="0"/>
        <w:autoSpaceDN w:val="0"/>
        <w:adjustRightInd w:val="0"/>
        <w:snapToGrid w:val="0"/>
        <w:spacing w:after="0" w:line="360" w:lineRule="auto"/>
        <w:jc w:val="both"/>
        <w:rPr>
          <w:rFonts w:ascii="Book Antiqua" w:hAnsi="Book Antiqua" w:cs="Book Antiqua"/>
          <w:b/>
          <w:i/>
          <w:iCs/>
          <w:sz w:val="24"/>
          <w:szCs w:val="24"/>
          <w:lang w:val="en-GB"/>
        </w:rPr>
      </w:pPr>
      <w:r w:rsidRPr="008E51C1">
        <w:rPr>
          <w:rFonts w:ascii="Book Antiqua" w:hAnsi="Book Antiqua"/>
          <w:sz w:val="24"/>
          <w:szCs w:val="24"/>
          <w:lang w:val="en-GB"/>
        </w:rPr>
        <w:t>During hepatitis C virus (HCV) infection, extra-hepatic disorders are very frequent and polymorphous. Studies that have evaluated the link between glucose metabolism impairment and HCV reported heterogeneous data.</w:t>
      </w:r>
    </w:p>
    <w:p w14:paraId="1D98859F" w14:textId="77777777" w:rsidR="008F198B" w:rsidRPr="008E51C1" w:rsidRDefault="008F198B" w:rsidP="00C765BC">
      <w:pPr>
        <w:autoSpaceDE w:val="0"/>
        <w:autoSpaceDN w:val="0"/>
        <w:adjustRightInd w:val="0"/>
        <w:snapToGrid w:val="0"/>
        <w:spacing w:after="0" w:line="360" w:lineRule="auto"/>
        <w:jc w:val="both"/>
        <w:rPr>
          <w:rFonts w:ascii="Book Antiqua" w:hAnsi="Book Antiqua" w:cs="Book Antiqua"/>
          <w:b/>
          <w:i/>
          <w:iCs/>
          <w:sz w:val="24"/>
          <w:szCs w:val="24"/>
          <w:lang w:val="en-GB" w:eastAsia="zh-CN"/>
        </w:rPr>
      </w:pPr>
    </w:p>
    <w:p w14:paraId="52D9456E" w14:textId="77777777" w:rsidR="00C765BC" w:rsidRPr="008E51C1" w:rsidRDefault="00C765BC" w:rsidP="00C765BC">
      <w:pPr>
        <w:autoSpaceDE w:val="0"/>
        <w:autoSpaceDN w:val="0"/>
        <w:adjustRightInd w:val="0"/>
        <w:snapToGrid w:val="0"/>
        <w:spacing w:after="0" w:line="360" w:lineRule="auto"/>
        <w:jc w:val="both"/>
        <w:rPr>
          <w:rFonts w:ascii="Book Antiqua" w:hAnsi="Book Antiqua" w:cs="Book Antiqua"/>
          <w:b/>
          <w:i/>
          <w:iCs/>
          <w:sz w:val="24"/>
          <w:szCs w:val="24"/>
          <w:lang w:val="en-GB"/>
        </w:rPr>
      </w:pPr>
      <w:r w:rsidRPr="008E51C1">
        <w:rPr>
          <w:rFonts w:ascii="Book Antiqua" w:hAnsi="Book Antiqua" w:cs="Book Antiqua"/>
          <w:b/>
          <w:i/>
          <w:iCs/>
          <w:sz w:val="24"/>
          <w:szCs w:val="24"/>
          <w:lang w:val="en-GB"/>
        </w:rPr>
        <w:t>Research frontiers</w:t>
      </w:r>
    </w:p>
    <w:p w14:paraId="74497C4D" w14:textId="1DF35838" w:rsidR="00C765BC" w:rsidRPr="008E51C1" w:rsidRDefault="008F490E" w:rsidP="008F490E">
      <w:pPr>
        <w:snapToGrid w:val="0"/>
        <w:spacing w:after="0" w:line="360" w:lineRule="auto"/>
        <w:jc w:val="both"/>
        <w:rPr>
          <w:rFonts w:ascii="Book Antiqua" w:hAnsi="Book Antiqua"/>
          <w:sz w:val="24"/>
          <w:szCs w:val="24"/>
          <w:lang w:val="en-GB"/>
        </w:rPr>
      </w:pPr>
      <w:r w:rsidRPr="008E51C1">
        <w:rPr>
          <w:rFonts w:ascii="Book Antiqua" w:hAnsi="Book Antiqua"/>
          <w:sz w:val="24"/>
          <w:szCs w:val="24"/>
          <w:lang w:val="en-GB"/>
        </w:rPr>
        <w:t>Further studies are need</w:t>
      </w:r>
      <w:r w:rsidR="00E449D0" w:rsidRPr="008E51C1">
        <w:rPr>
          <w:rFonts w:ascii="Book Antiqua" w:hAnsi="Book Antiqua"/>
          <w:sz w:val="24"/>
          <w:szCs w:val="24"/>
          <w:lang w:val="en-GB"/>
        </w:rPr>
        <w:t>ed</w:t>
      </w:r>
      <w:r w:rsidRPr="008E51C1">
        <w:rPr>
          <w:rFonts w:ascii="Book Antiqua" w:hAnsi="Book Antiqua"/>
          <w:sz w:val="24"/>
          <w:szCs w:val="24"/>
          <w:lang w:val="en-GB"/>
        </w:rPr>
        <w:t xml:space="preserve"> to evaluate the impact of glucose abnormalities in patients treated with interferon-free antiviral therapies</w:t>
      </w:r>
      <w:r w:rsidRPr="008E51C1">
        <w:rPr>
          <w:rFonts w:ascii="Book Antiqua" w:hAnsi="Book Antiqua"/>
          <w:sz w:val="24"/>
          <w:szCs w:val="24"/>
          <w:lang w:val="en-US" w:eastAsia="fr-FR"/>
        </w:rPr>
        <w:t xml:space="preserve">. </w:t>
      </w:r>
      <w:r w:rsidR="00275BDE" w:rsidRPr="008E51C1">
        <w:rPr>
          <w:rFonts w:ascii="Book Antiqua" w:hAnsi="Book Antiqua"/>
          <w:sz w:val="24"/>
          <w:szCs w:val="24"/>
          <w:lang w:val="en-US" w:eastAsia="fr-FR"/>
        </w:rPr>
        <w:t>T</w:t>
      </w:r>
      <w:r w:rsidRPr="008E51C1">
        <w:rPr>
          <w:rFonts w:ascii="Book Antiqua" w:hAnsi="Book Antiqua"/>
          <w:sz w:val="24"/>
          <w:szCs w:val="24"/>
          <w:lang w:val="en-GB"/>
        </w:rPr>
        <w:t xml:space="preserve">he effects of </w:t>
      </w:r>
      <w:r w:rsidR="00275BDE" w:rsidRPr="008E51C1">
        <w:rPr>
          <w:rFonts w:ascii="Book Antiqua" w:hAnsi="Book Antiqua"/>
          <w:sz w:val="24"/>
          <w:szCs w:val="24"/>
          <w:lang w:val="en-GB"/>
        </w:rPr>
        <w:t xml:space="preserve">correction of </w:t>
      </w:r>
      <w:r w:rsidRPr="008E51C1">
        <w:rPr>
          <w:rFonts w:ascii="Book Antiqua" w:hAnsi="Book Antiqua"/>
          <w:sz w:val="24"/>
          <w:szCs w:val="24"/>
          <w:lang w:val="en-GB"/>
        </w:rPr>
        <w:t xml:space="preserve">glucose abnormalities </w:t>
      </w:r>
      <w:r w:rsidR="00275BDE" w:rsidRPr="008E51C1">
        <w:rPr>
          <w:rFonts w:ascii="Book Antiqua" w:hAnsi="Book Antiqua"/>
          <w:sz w:val="24"/>
          <w:szCs w:val="24"/>
          <w:lang w:val="en-GB"/>
        </w:rPr>
        <w:t xml:space="preserve">in reducing liver event rates </w:t>
      </w:r>
      <w:r w:rsidRPr="008E51C1">
        <w:rPr>
          <w:rFonts w:ascii="Book Antiqua" w:hAnsi="Book Antiqua"/>
          <w:sz w:val="24"/>
          <w:szCs w:val="24"/>
          <w:lang w:val="en-GB"/>
        </w:rPr>
        <w:t xml:space="preserve">also need to be further studied.  </w:t>
      </w:r>
    </w:p>
    <w:p w14:paraId="4CADC28F" w14:textId="77777777" w:rsidR="008F198B" w:rsidRPr="008E51C1" w:rsidRDefault="008F198B" w:rsidP="00C765BC">
      <w:pPr>
        <w:snapToGrid w:val="0"/>
        <w:spacing w:after="0" w:line="360" w:lineRule="auto"/>
        <w:jc w:val="both"/>
        <w:rPr>
          <w:rFonts w:ascii="Book Antiqua" w:hAnsi="Book Antiqua" w:cs="Book Antiqua"/>
          <w:b/>
          <w:i/>
          <w:iCs/>
          <w:sz w:val="24"/>
          <w:szCs w:val="24"/>
          <w:lang w:val="en-GB" w:eastAsia="zh-CN"/>
        </w:rPr>
      </w:pPr>
    </w:p>
    <w:p w14:paraId="42329307" w14:textId="77777777" w:rsidR="00C765BC" w:rsidRPr="008E51C1" w:rsidRDefault="00C765BC" w:rsidP="00C765BC">
      <w:pPr>
        <w:snapToGrid w:val="0"/>
        <w:spacing w:after="0" w:line="360" w:lineRule="auto"/>
        <w:jc w:val="both"/>
        <w:rPr>
          <w:rFonts w:ascii="Book Antiqua" w:hAnsi="Book Antiqua" w:cs="Book Antiqua"/>
          <w:b/>
          <w:i/>
          <w:iCs/>
          <w:sz w:val="24"/>
          <w:szCs w:val="24"/>
          <w:lang w:val="en-GB"/>
        </w:rPr>
      </w:pPr>
      <w:r w:rsidRPr="008E51C1">
        <w:rPr>
          <w:rFonts w:ascii="Book Antiqua" w:hAnsi="Book Antiqua" w:cs="Book Antiqua"/>
          <w:b/>
          <w:i/>
          <w:iCs/>
          <w:sz w:val="24"/>
          <w:szCs w:val="24"/>
          <w:lang w:val="en-GB"/>
        </w:rPr>
        <w:t>Innovations and breakthrough</w:t>
      </w:r>
    </w:p>
    <w:p w14:paraId="5BF5E793" w14:textId="7F13C9C6" w:rsidR="00AB478C" w:rsidRPr="008E51C1" w:rsidRDefault="00AB478C" w:rsidP="008F198B">
      <w:pPr>
        <w:snapToGrid w:val="0"/>
        <w:spacing w:after="0" w:line="360" w:lineRule="auto"/>
        <w:jc w:val="both"/>
        <w:rPr>
          <w:rFonts w:ascii="Book Antiqua" w:hAnsi="Book Antiqua" w:cs="Book Antiqua"/>
          <w:iCs/>
          <w:sz w:val="24"/>
          <w:szCs w:val="24"/>
          <w:lang w:val="en-GB" w:eastAsia="zh-CN"/>
        </w:rPr>
      </w:pPr>
      <w:r w:rsidRPr="008E51C1">
        <w:rPr>
          <w:rFonts w:ascii="Book Antiqua" w:hAnsi="Book Antiqua" w:cs="Book Antiqua"/>
          <w:iCs/>
          <w:sz w:val="24"/>
          <w:szCs w:val="24"/>
          <w:lang w:val="en-GB"/>
        </w:rPr>
        <w:lastRenderedPageBreak/>
        <w:t xml:space="preserve">This systematic review allows </w:t>
      </w:r>
      <w:r w:rsidR="008E51C1" w:rsidRPr="008E51C1">
        <w:rPr>
          <w:rFonts w:ascii="Book Antiqua" w:hAnsi="Book Antiqua" w:cs="Book Antiqua"/>
          <w:iCs/>
          <w:sz w:val="24"/>
          <w:szCs w:val="24"/>
          <w:lang w:val="en-GB"/>
        </w:rPr>
        <w:t>clarifying</w:t>
      </w:r>
      <w:r w:rsidRPr="008E51C1">
        <w:rPr>
          <w:rFonts w:ascii="Book Antiqua" w:hAnsi="Book Antiqua" w:cs="Book Antiqua"/>
          <w:iCs/>
          <w:sz w:val="24"/>
          <w:szCs w:val="24"/>
          <w:lang w:val="en-GB"/>
        </w:rPr>
        <w:t xml:space="preserve"> the close relationship between glucose abnormalities, HCV </w:t>
      </w:r>
      <w:r w:rsidR="00275BDE" w:rsidRPr="008E51C1">
        <w:rPr>
          <w:rFonts w:ascii="Book Antiqua" w:hAnsi="Book Antiqua" w:cs="Book Antiqua"/>
          <w:iCs/>
          <w:sz w:val="24"/>
          <w:szCs w:val="24"/>
          <w:lang w:val="en-GB"/>
        </w:rPr>
        <w:t xml:space="preserve">infection </w:t>
      </w:r>
      <w:r w:rsidRPr="008E51C1">
        <w:rPr>
          <w:rFonts w:ascii="Book Antiqua" w:hAnsi="Book Antiqua" w:cs="Book Antiqua"/>
          <w:iCs/>
          <w:sz w:val="24"/>
          <w:szCs w:val="24"/>
          <w:lang w:val="en-GB"/>
        </w:rPr>
        <w:t xml:space="preserve">and </w:t>
      </w:r>
      <w:r w:rsidR="00275BDE" w:rsidRPr="008E51C1">
        <w:rPr>
          <w:rFonts w:ascii="Book Antiqua" w:hAnsi="Book Antiqua" w:cs="Book Antiqua"/>
          <w:iCs/>
          <w:sz w:val="24"/>
          <w:szCs w:val="24"/>
          <w:lang w:val="en-GB"/>
        </w:rPr>
        <w:t>poor</w:t>
      </w:r>
      <w:r w:rsidRPr="008E51C1">
        <w:rPr>
          <w:rFonts w:ascii="Book Antiqua" w:hAnsi="Book Antiqua" w:cs="Book Antiqua"/>
          <w:iCs/>
          <w:sz w:val="24"/>
          <w:szCs w:val="24"/>
          <w:lang w:val="en-GB"/>
        </w:rPr>
        <w:t xml:space="preserve"> liver outcomes.</w:t>
      </w:r>
      <w:r w:rsidR="008F198B" w:rsidRPr="008E51C1">
        <w:rPr>
          <w:rFonts w:ascii="Book Antiqua" w:hAnsi="Book Antiqua" w:cs="Book Antiqua" w:hint="eastAsia"/>
          <w:iCs/>
          <w:sz w:val="24"/>
          <w:szCs w:val="24"/>
          <w:lang w:val="en-GB" w:eastAsia="zh-CN"/>
        </w:rPr>
        <w:t xml:space="preserve"> </w:t>
      </w:r>
      <w:r w:rsidRPr="008E51C1">
        <w:rPr>
          <w:rFonts w:ascii="Book Antiqua" w:hAnsi="Book Antiqua"/>
          <w:kern w:val="24"/>
          <w:sz w:val="24"/>
          <w:szCs w:val="24"/>
          <w:lang w:val="en-GB" w:eastAsia="fr-FR"/>
        </w:rPr>
        <w:t>HCV infection is associated with increased rates of glucose abnormalities, including diabetes mellitus and insulin resistance</w:t>
      </w:r>
      <w:r w:rsidR="008F198B" w:rsidRPr="008E51C1">
        <w:rPr>
          <w:rFonts w:ascii="Book Antiqua" w:hAnsi="Book Antiqua" w:cs="Book Antiqua" w:hint="eastAsia"/>
          <w:iCs/>
          <w:sz w:val="24"/>
          <w:szCs w:val="24"/>
          <w:lang w:val="en-GB" w:eastAsia="zh-CN"/>
        </w:rPr>
        <w:t xml:space="preserve">. </w:t>
      </w:r>
      <w:r w:rsidRPr="008E51C1">
        <w:rPr>
          <w:rFonts w:ascii="Book Antiqua" w:hAnsi="Book Antiqua"/>
          <w:kern w:val="24"/>
          <w:sz w:val="24"/>
          <w:szCs w:val="24"/>
          <w:lang w:val="en-GB" w:eastAsia="fr-FR"/>
        </w:rPr>
        <w:t>The presence of glucose abnormalities in HCV infected patients, including diabetes mellitus and insulin resistance, is associated with negative liver-related outcomes</w:t>
      </w:r>
      <w:r w:rsidR="008F198B" w:rsidRPr="008E51C1">
        <w:rPr>
          <w:rFonts w:ascii="Book Antiqua" w:hAnsi="Book Antiqua" w:hint="eastAsia"/>
          <w:kern w:val="24"/>
          <w:sz w:val="24"/>
          <w:szCs w:val="24"/>
          <w:lang w:val="en-GB" w:eastAsia="zh-CN"/>
        </w:rPr>
        <w:t xml:space="preserve"> </w:t>
      </w:r>
      <w:r w:rsidR="008F198B" w:rsidRPr="008E51C1">
        <w:rPr>
          <w:rFonts w:ascii="Book Antiqua" w:hAnsi="Book Antiqua"/>
          <w:kern w:val="24"/>
          <w:sz w:val="24"/>
          <w:szCs w:val="24"/>
          <w:lang w:val="en-GB" w:eastAsia="fr-FR"/>
        </w:rPr>
        <w:t>(</w:t>
      </w:r>
      <w:r w:rsidRPr="008E51C1">
        <w:rPr>
          <w:rFonts w:ascii="Book Antiqua" w:hAnsi="Book Antiqua"/>
          <w:i/>
          <w:kern w:val="24"/>
          <w:sz w:val="24"/>
          <w:szCs w:val="24"/>
          <w:lang w:val="en-GB" w:eastAsia="fr-FR"/>
        </w:rPr>
        <w:t>i.e</w:t>
      </w:r>
      <w:r w:rsidRPr="008E51C1">
        <w:rPr>
          <w:rFonts w:ascii="Book Antiqua" w:hAnsi="Book Antiqua"/>
          <w:kern w:val="24"/>
          <w:sz w:val="24"/>
          <w:szCs w:val="24"/>
          <w:lang w:val="en-GB" w:eastAsia="fr-FR"/>
        </w:rPr>
        <w:t>. severe liver fibrosis, decreased response to antivirals, and increased occurrence of</w:t>
      </w:r>
      <w:r w:rsidR="008F198B" w:rsidRPr="008E51C1">
        <w:rPr>
          <w:rFonts w:ascii="Book Antiqua" w:hAnsi="Book Antiqua"/>
          <w:kern w:val="24"/>
          <w:sz w:val="24"/>
          <w:szCs w:val="24"/>
          <w:lang w:val="en-GB" w:eastAsia="fr-FR"/>
        </w:rPr>
        <w:t xml:space="preserve"> hepatocellular carcinoma)</w:t>
      </w:r>
    </w:p>
    <w:p w14:paraId="293F5387" w14:textId="77777777" w:rsidR="00C765BC" w:rsidRPr="008E51C1" w:rsidRDefault="00C765BC" w:rsidP="00C765BC">
      <w:pPr>
        <w:snapToGrid w:val="0"/>
        <w:spacing w:after="0" w:line="360" w:lineRule="auto"/>
        <w:jc w:val="both"/>
        <w:rPr>
          <w:rFonts w:ascii="Book Antiqua" w:hAnsi="Book Antiqua" w:cs="Book Antiqua"/>
          <w:b/>
          <w:sz w:val="24"/>
          <w:szCs w:val="24"/>
          <w:lang w:val="en-GB"/>
        </w:rPr>
      </w:pPr>
    </w:p>
    <w:p w14:paraId="7D742FAA" w14:textId="77777777" w:rsidR="00C765BC" w:rsidRPr="008E51C1" w:rsidRDefault="00C765BC" w:rsidP="00C765BC">
      <w:pPr>
        <w:snapToGrid w:val="0"/>
        <w:spacing w:after="0" w:line="360" w:lineRule="auto"/>
        <w:jc w:val="both"/>
        <w:rPr>
          <w:rFonts w:ascii="Book Antiqua" w:hAnsi="Book Antiqua" w:cs="Book Antiqua"/>
          <w:b/>
          <w:i/>
          <w:iCs/>
          <w:sz w:val="24"/>
          <w:szCs w:val="24"/>
          <w:lang w:val="en-GB"/>
        </w:rPr>
      </w:pPr>
      <w:r w:rsidRPr="008E51C1">
        <w:rPr>
          <w:rFonts w:ascii="Book Antiqua" w:hAnsi="Book Antiqua" w:cs="Book Antiqua"/>
          <w:b/>
          <w:i/>
          <w:iCs/>
          <w:sz w:val="24"/>
          <w:szCs w:val="24"/>
          <w:lang w:val="en-GB"/>
        </w:rPr>
        <w:t>Applications</w:t>
      </w:r>
    </w:p>
    <w:p w14:paraId="6719E1E3" w14:textId="3D703463" w:rsidR="008B32A3" w:rsidRPr="008E51C1" w:rsidRDefault="00B356C0" w:rsidP="00C765BC">
      <w:pPr>
        <w:snapToGrid w:val="0"/>
        <w:spacing w:after="0" w:line="360" w:lineRule="auto"/>
        <w:jc w:val="both"/>
        <w:rPr>
          <w:rFonts w:ascii="Book Antiqua" w:hAnsi="Book Antiqua" w:cs="Book Antiqua"/>
          <w:iCs/>
          <w:sz w:val="24"/>
          <w:szCs w:val="24"/>
          <w:lang w:val="en-GB"/>
        </w:rPr>
      </w:pPr>
      <w:r w:rsidRPr="008E51C1">
        <w:rPr>
          <w:rFonts w:ascii="Book Antiqua" w:hAnsi="Book Antiqua" w:cs="Book Antiqua"/>
          <w:iCs/>
          <w:sz w:val="24"/>
          <w:szCs w:val="24"/>
          <w:lang w:val="en-GB"/>
        </w:rPr>
        <w:t xml:space="preserve">Our data strongly encourage clinicians to systematically screen HCV-infected patients for the presence of glucose abnormalities. Considering the impact of glucose abnormalities on </w:t>
      </w:r>
      <w:r w:rsidR="008B32A3" w:rsidRPr="008E51C1">
        <w:rPr>
          <w:rFonts w:ascii="Book Antiqua" w:hAnsi="Book Antiqua" w:cs="Book Antiqua"/>
          <w:iCs/>
          <w:sz w:val="24"/>
          <w:szCs w:val="24"/>
          <w:lang w:val="en-GB"/>
        </w:rPr>
        <w:t>liver-related outcomes in HCV</w:t>
      </w:r>
      <w:r w:rsidR="002F1225" w:rsidRPr="008E51C1">
        <w:rPr>
          <w:rFonts w:ascii="Book Antiqua" w:hAnsi="Book Antiqua" w:cs="Book Antiqua"/>
          <w:iCs/>
          <w:sz w:val="24"/>
          <w:szCs w:val="24"/>
          <w:lang w:val="en-GB"/>
        </w:rPr>
        <w:t xml:space="preserve"> infected patients</w:t>
      </w:r>
      <w:r w:rsidR="008B32A3" w:rsidRPr="008E51C1">
        <w:rPr>
          <w:rFonts w:ascii="Book Antiqua" w:hAnsi="Book Antiqua" w:cs="Book Antiqua"/>
          <w:iCs/>
          <w:sz w:val="24"/>
          <w:szCs w:val="24"/>
          <w:lang w:val="en-GB"/>
        </w:rPr>
        <w:t>, a</w:t>
      </w:r>
      <w:r w:rsidRPr="008E51C1">
        <w:rPr>
          <w:rFonts w:ascii="Book Antiqua" w:hAnsi="Book Antiqua" w:cs="Book Antiqua"/>
          <w:iCs/>
          <w:sz w:val="24"/>
          <w:szCs w:val="24"/>
          <w:lang w:val="en-GB"/>
        </w:rPr>
        <w:t>ntiviral treatment should also be considered</w:t>
      </w:r>
      <w:r w:rsidR="008B32A3" w:rsidRPr="008E51C1">
        <w:rPr>
          <w:rFonts w:ascii="Book Antiqua" w:hAnsi="Book Antiqua" w:cs="Book Antiqua"/>
          <w:iCs/>
          <w:sz w:val="24"/>
          <w:szCs w:val="24"/>
          <w:lang w:val="en-GB"/>
        </w:rPr>
        <w:t xml:space="preserve"> in HCV-infected patients with metabolic syndrome.</w:t>
      </w:r>
    </w:p>
    <w:p w14:paraId="71ECC5E8" w14:textId="360C0D14" w:rsidR="00C765BC" w:rsidRPr="008E51C1" w:rsidRDefault="00B356C0" w:rsidP="00C765BC">
      <w:pPr>
        <w:snapToGrid w:val="0"/>
        <w:spacing w:after="0" w:line="360" w:lineRule="auto"/>
        <w:jc w:val="both"/>
        <w:rPr>
          <w:rFonts w:ascii="Book Antiqua" w:hAnsi="Book Antiqua" w:cs="Book Antiqua"/>
          <w:iCs/>
          <w:sz w:val="24"/>
          <w:szCs w:val="24"/>
          <w:lang w:val="en-GB" w:eastAsia="zh-CN"/>
        </w:rPr>
      </w:pPr>
      <w:r w:rsidRPr="008E51C1">
        <w:rPr>
          <w:rFonts w:ascii="Book Antiqua" w:hAnsi="Book Antiqua" w:cs="Book Antiqua"/>
          <w:iCs/>
          <w:sz w:val="24"/>
          <w:szCs w:val="24"/>
          <w:lang w:val="en-GB"/>
        </w:rPr>
        <w:t xml:space="preserve"> </w:t>
      </w:r>
    </w:p>
    <w:p w14:paraId="237148D3" w14:textId="77777777" w:rsidR="00C765BC" w:rsidRPr="008E51C1" w:rsidRDefault="00C765BC" w:rsidP="00C765BC">
      <w:pPr>
        <w:snapToGrid w:val="0"/>
        <w:spacing w:after="0" w:line="360" w:lineRule="auto"/>
        <w:jc w:val="both"/>
        <w:rPr>
          <w:rFonts w:ascii="Book Antiqua" w:hAnsi="Book Antiqua" w:cs="Book Antiqua"/>
          <w:b/>
          <w:i/>
          <w:iCs/>
          <w:sz w:val="24"/>
          <w:szCs w:val="24"/>
          <w:lang w:val="en-GB"/>
        </w:rPr>
      </w:pPr>
      <w:r w:rsidRPr="008E51C1">
        <w:rPr>
          <w:rFonts w:ascii="Book Antiqua" w:hAnsi="Book Antiqua" w:cs="Book Antiqua"/>
          <w:b/>
          <w:i/>
          <w:iCs/>
          <w:sz w:val="24"/>
          <w:szCs w:val="24"/>
          <w:lang w:val="en-GB"/>
        </w:rPr>
        <w:t>Peer-review</w:t>
      </w:r>
      <w:bookmarkEnd w:id="59"/>
      <w:bookmarkEnd w:id="60"/>
      <w:bookmarkEnd w:id="61"/>
      <w:bookmarkEnd w:id="62"/>
      <w:bookmarkEnd w:id="63"/>
      <w:bookmarkEnd w:id="64"/>
      <w:bookmarkEnd w:id="65"/>
      <w:bookmarkEnd w:id="66"/>
      <w:bookmarkEnd w:id="67"/>
    </w:p>
    <w:p w14:paraId="4C037DB9" w14:textId="77777777" w:rsidR="00C765BC" w:rsidRPr="008E51C1" w:rsidRDefault="00C765BC" w:rsidP="00C765BC">
      <w:pPr>
        <w:snapToGrid w:val="0"/>
        <w:spacing w:after="0" w:line="360" w:lineRule="auto"/>
        <w:jc w:val="both"/>
        <w:rPr>
          <w:rFonts w:ascii="Book Antiqua" w:hAnsi="Book Antiqua"/>
          <w:sz w:val="24"/>
          <w:szCs w:val="24"/>
          <w:lang w:val="en-GB"/>
        </w:rPr>
      </w:pPr>
      <w:r w:rsidRPr="008E51C1">
        <w:rPr>
          <w:rFonts w:ascii="Book Antiqua" w:hAnsi="Book Antiqua"/>
          <w:sz w:val="24"/>
          <w:szCs w:val="24"/>
          <w:lang w:val="en-GB"/>
        </w:rPr>
        <w:t>This review talks about the relationship between HCV infection and glucose abnormalities. There are already lots of articles about the topic. This review summarizes those articles published from January 2000 to April 2015 in PubMed and gives us a conclusion about the topic.</w:t>
      </w:r>
    </w:p>
    <w:p w14:paraId="3CFB0F74" w14:textId="77777777" w:rsidR="00BA10D7" w:rsidRPr="008E51C1" w:rsidRDefault="00BA10D7">
      <w:pPr>
        <w:spacing w:after="0" w:line="240" w:lineRule="auto"/>
        <w:rPr>
          <w:rFonts w:ascii="Book Antiqua" w:hAnsi="Book Antiqua"/>
          <w:sz w:val="24"/>
          <w:szCs w:val="24"/>
          <w:lang w:val="en-GB"/>
        </w:rPr>
      </w:pPr>
      <w:r w:rsidRPr="008E51C1">
        <w:rPr>
          <w:rFonts w:ascii="Book Antiqua" w:hAnsi="Book Antiqua"/>
          <w:sz w:val="24"/>
          <w:szCs w:val="24"/>
          <w:lang w:val="en-GB"/>
        </w:rPr>
        <w:br w:type="page"/>
      </w:r>
    </w:p>
    <w:p w14:paraId="34202D5C" w14:textId="293833EE" w:rsidR="001F229F" w:rsidRPr="008E51C1" w:rsidRDefault="001F229F" w:rsidP="0047273B">
      <w:pPr>
        <w:pStyle w:val="Bibliography"/>
        <w:rPr>
          <w:rFonts w:ascii="Book Antiqua" w:hAnsi="Book Antiqua"/>
          <w:b/>
          <w:caps/>
          <w:sz w:val="24"/>
          <w:szCs w:val="24"/>
          <w:lang w:val="en-GB"/>
        </w:rPr>
      </w:pPr>
      <w:r w:rsidRPr="008E51C1">
        <w:rPr>
          <w:rFonts w:ascii="Book Antiqua" w:hAnsi="Book Antiqua"/>
          <w:b/>
          <w:caps/>
          <w:sz w:val="24"/>
          <w:szCs w:val="24"/>
          <w:lang w:val="en-GB"/>
        </w:rPr>
        <w:lastRenderedPageBreak/>
        <w:t>References</w:t>
      </w:r>
    </w:p>
    <w:p w14:paraId="3606A983" w14:textId="3530A418"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 </w:t>
      </w:r>
      <w:r w:rsidRPr="008E51C1">
        <w:rPr>
          <w:rFonts w:ascii="Book Antiqua" w:eastAsia="宋体" w:hAnsi="Book Antiqua" w:cs="宋体"/>
          <w:b/>
          <w:bCs/>
          <w:sz w:val="24"/>
          <w:szCs w:val="24"/>
          <w:lang w:val="en-US" w:eastAsia="zh-CN"/>
        </w:rPr>
        <w:t>Cacoub P</w:t>
      </w:r>
      <w:r w:rsidRPr="008E51C1">
        <w:rPr>
          <w:rFonts w:ascii="Book Antiqua" w:eastAsia="宋体" w:hAnsi="Book Antiqua" w:cs="宋体"/>
          <w:sz w:val="24"/>
          <w:szCs w:val="24"/>
          <w:lang w:val="en-US" w:eastAsia="zh-CN"/>
        </w:rPr>
        <w:t>, Poynard T, Ghillani P, Charlotte F, Olivi M, Piette JC, Opolon P. Extrahepatic manifestations of chronic hepatitis C. MULTIVIRC Group. Multidepartment Virus C. </w:t>
      </w:r>
      <w:r w:rsidRPr="008E51C1">
        <w:rPr>
          <w:rFonts w:ascii="Book Antiqua" w:eastAsia="宋体" w:hAnsi="Book Antiqua" w:cs="宋体"/>
          <w:i/>
          <w:iCs/>
          <w:sz w:val="24"/>
          <w:szCs w:val="24"/>
          <w:lang w:val="en-US" w:eastAsia="zh-CN"/>
        </w:rPr>
        <w:t>Arthritis Rheum</w:t>
      </w:r>
      <w:r w:rsidRPr="008E51C1">
        <w:rPr>
          <w:rFonts w:ascii="Book Antiqua" w:eastAsia="宋体" w:hAnsi="Book Antiqua" w:cs="宋体"/>
          <w:sz w:val="24"/>
          <w:szCs w:val="24"/>
          <w:lang w:val="en-US" w:eastAsia="zh-CN"/>
        </w:rPr>
        <w:t> 1999; </w:t>
      </w:r>
      <w:r w:rsidRPr="008E51C1">
        <w:rPr>
          <w:rFonts w:ascii="Book Antiqua" w:eastAsia="宋体" w:hAnsi="Book Antiqua" w:cs="宋体"/>
          <w:b/>
          <w:bCs/>
          <w:sz w:val="24"/>
          <w:szCs w:val="24"/>
          <w:lang w:val="en-US" w:eastAsia="zh-CN"/>
        </w:rPr>
        <w:t>42</w:t>
      </w:r>
      <w:r w:rsidRPr="008E51C1">
        <w:rPr>
          <w:rFonts w:ascii="Book Antiqua" w:eastAsia="宋体" w:hAnsi="Book Antiqua" w:cs="宋体"/>
          <w:sz w:val="24"/>
          <w:szCs w:val="24"/>
          <w:lang w:val="en-US" w:eastAsia="zh-CN"/>
        </w:rPr>
        <w:t>: 2204-2212 [PMID: 10524695 DOI: 10.1002/1529-0131(199910)42]</w:t>
      </w:r>
    </w:p>
    <w:p w14:paraId="38A1CF92"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2 </w:t>
      </w:r>
      <w:r w:rsidRPr="008E51C1">
        <w:rPr>
          <w:rFonts w:ascii="Book Antiqua" w:eastAsia="宋体" w:hAnsi="Book Antiqua" w:cs="宋体"/>
          <w:b/>
          <w:bCs/>
          <w:sz w:val="24"/>
          <w:szCs w:val="24"/>
          <w:lang w:val="en-US" w:eastAsia="zh-CN"/>
        </w:rPr>
        <w:t>Cacoub P</w:t>
      </w:r>
      <w:r w:rsidRPr="008E51C1">
        <w:rPr>
          <w:rFonts w:ascii="Book Antiqua" w:eastAsia="宋体" w:hAnsi="Book Antiqua" w:cs="宋体"/>
          <w:sz w:val="24"/>
          <w:szCs w:val="24"/>
          <w:lang w:val="en-US" w:eastAsia="zh-CN"/>
        </w:rPr>
        <w:t xml:space="preserve">, Comarmond C, Domont F, Savey L, Saadoun D. Cryoglobulinemia Vasculitis. </w:t>
      </w:r>
      <w:r w:rsidRPr="008E51C1">
        <w:rPr>
          <w:rFonts w:ascii="Book Antiqua" w:eastAsia="宋体" w:hAnsi="Book Antiqua" w:cs="宋体"/>
          <w:i/>
          <w:iCs/>
          <w:sz w:val="24"/>
          <w:szCs w:val="24"/>
          <w:lang w:val="en-US" w:eastAsia="zh-CN"/>
        </w:rPr>
        <w:t>Am J Med</w:t>
      </w:r>
      <w:r w:rsidRPr="008E51C1">
        <w:rPr>
          <w:rFonts w:ascii="Book Antiqua" w:eastAsia="宋体" w:hAnsi="Book Antiqua" w:cs="宋体"/>
          <w:sz w:val="24"/>
          <w:szCs w:val="24"/>
          <w:lang w:val="en-US" w:eastAsia="zh-CN"/>
        </w:rPr>
        <w:t> 2015; </w:t>
      </w:r>
      <w:r w:rsidRPr="008E51C1">
        <w:rPr>
          <w:rFonts w:ascii="Book Antiqua" w:eastAsia="宋体" w:hAnsi="Book Antiqua" w:cs="宋体"/>
          <w:b/>
          <w:bCs/>
          <w:sz w:val="24"/>
          <w:szCs w:val="24"/>
          <w:lang w:val="en-US" w:eastAsia="zh-CN"/>
        </w:rPr>
        <w:t>128</w:t>
      </w:r>
      <w:r w:rsidRPr="008E51C1">
        <w:rPr>
          <w:rFonts w:ascii="Book Antiqua" w:eastAsia="宋体" w:hAnsi="Book Antiqua" w:cs="宋体"/>
          <w:sz w:val="24"/>
          <w:szCs w:val="24"/>
          <w:lang w:val="en-US" w:eastAsia="zh-CN"/>
        </w:rPr>
        <w:t>: 950-955 [PMID: 25837517 DOI: 10.1016/j.amjmed.2015.02.017]</w:t>
      </w:r>
    </w:p>
    <w:p w14:paraId="32A4EAB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3 </w:t>
      </w:r>
      <w:r w:rsidRPr="008E51C1">
        <w:rPr>
          <w:rFonts w:ascii="Book Antiqua" w:eastAsia="宋体" w:hAnsi="Book Antiqua" w:cs="宋体"/>
          <w:b/>
          <w:bCs/>
          <w:sz w:val="24"/>
          <w:szCs w:val="24"/>
          <w:lang w:val="en-US" w:eastAsia="zh-CN"/>
        </w:rPr>
        <w:t>Cacoub P</w:t>
      </w:r>
      <w:r w:rsidRPr="008E51C1">
        <w:rPr>
          <w:rFonts w:ascii="Book Antiqua" w:eastAsia="宋体" w:hAnsi="Book Antiqua" w:cs="宋体"/>
          <w:sz w:val="24"/>
          <w:szCs w:val="24"/>
          <w:lang w:val="en-US" w:eastAsia="zh-CN"/>
        </w:rPr>
        <w:t>, Gragnani L, Comarmond C, Zignego AL. Extrahepatic manifestations of chronic hepatitis C virus infection. </w:t>
      </w:r>
      <w:r w:rsidRPr="008E51C1">
        <w:rPr>
          <w:rFonts w:ascii="Book Antiqua" w:eastAsia="宋体" w:hAnsi="Book Antiqua" w:cs="宋体"/>
          <w:i/>
          <w:iCs/>
          <w:sz w:val="24"/>
          <w:szCs w:val="24"/>
          <w:lang w:val="en-US" w:eastAsia="zh-CN"/>
        </w:rPr>
        <w:t>Dig Liver Dis</w:t>
      </w:r>
      <w:r w:rsidRPr="008E51C1">
        <w:rPr>
          <w:rFonts w:ascii="Book Antiqua" w:eastAsia="宋体" w:hAnsi="Book Antiqua" w:cs="宋体"/>
          <w:sz w:val="24"/>
          <w:szCs w:val="24"/>
          <w:lang w:val="en-US" w:eastAsia="zh-CN"/>
        </w:rPr>
        <w:t> 2014; </w:t>
      </w:r>
      <w:r w:rsidRPr="008E51C1">
        <w:rPr>
          <w:rFonts w:ascii="Book Antiqua" w:eastAsia="宋体" w:hAnsi="Book Antiqua" w:cs="宋体"/>
          <w:b/>
          <w:bCs/>
          <w:sz w:val="24"/>
          <w:szCs w:val="24"/>
          <w:lang w:val="en-US" w:eastAsia="zh-CN"/>
        </w:rPr>
        <w:t>46</w:t>
      </w:r>
      <w:r w:rsidRPr="008E51C1">
        <w:rPr>
          <w:rFonts w:ascii="Book Antiqua" w:eastAsia="宋体" w:hAnsi="Book Antiqua" w:cs="宋体"/>
          <w:bCs/>
          <w:sz w:val="24"/>
          <w:szCs w:val="24"/>
          <w:lang w:val="en-US" w:eastAsia="zh-CN"/>
        </w:rPr>
        <w:t xml:space="preserve"> Suppl 5</w:t>
      </w:r>
      <w:r w:rsidRPr="008E51C1">
        <w:rPr>
          <w:rFonts w:ascii="Book Antiqua" w:eastAsia="宋体" w:hAnsi="Book Antiqua" w:cs="宋体"/>
          <w:sz w:val="24"/>
          <w:szCs w:val="24"/>
          <w:lang w:val="en-US" w:eastAsia="zh-CN"/>
        </w:rPr>
        <w:t>: S165-S173 [PMID: 25458776 DOI: 10.1016/j.dld.2014.10.005]</w:t>
      </w:r>
    </w:p>
    <w:p w14:paraId="7BCDE7D7"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4 </w:t>
      </w:r>
      <w:r w:rsidRPr="008E51C1">
        <w:rPr>
          <w:rFonts w:ascii="Book Antiqua" w:eastAsia="宋体" w:hAnsi="Book Antiqua" w:cs="宋体"/>
          <w:b/>
          <w:bCs/>
          <w:sz w:val="24"/>
          <w:szCs w:val="24"/>
          <w:lang w:val="en-US" w:eastAsia="zh-CN"/>
        </w:rPr>
        <w:t>Sangiorgio L</w:t>
      </w:r>
      <w:r w:rsidRPr="008E51C1">
        <w:rPr>
          <w:rFonts w:ascii="Book Antiqua" w:eastAsia="宋体" w:hAnsi="Book Antiqua" w:cs="宋体"/>
          <w:sz w:val="24"/>
          <w:szCs w:val="24"/>
          <w:lang w:val="en-US" w:eastAsia="zh-CN"/>
        </w:rPr>
        <w:t>, Attardo T, Gangemi R, Rubino C, Barone M, Lunetta M. Increased frequency of HCV and HBV infection in type 2 diabetic patients. </w:t>
      </w:r>
      <w:r w:rsidRPr="008E51C1">
        <w:rPr>
          <w:rFonts w:ascii="Book Antiqua" w:eastAsia="宋体" w:hAnsi="Book Antiqua" w:cs="宋体"/>
          <w:i/>
          <w:iCs/>
          <w:sz w:val="24"/>
          <w:szCs w:val="24"/>
          <w:lang w:val="en-US" w:eastAsia="zh-CN"/>
        </w:rPr>
        <w:t>Diabetes Res Clin Pract</w:t>
      </w:r>
      <w:r w:rsidRPr="008E51C1">
        <w:rPr>
          <w:rFonts w:ascii="Book Antiqua" w:eastAsia="宋体" w:hAnsi="Book Antiqua" w:cs="宋体"/>
          <w:sz w:val="24"/>
          <w:szCs w:val="24"/>
          <w:lang w:val="en-US" w:eastAsia="zh-CN"/>
        </w:rPr>
        <w:t xml:space="preserve"> 2000; </w:t>
      </w:r>
      <w:r w:rsidRPr="008E51C1">
        <w:rPr>
          <w:rFonts w:ascii="Book Antiqua" w:eastAsia="宋体" w:hAnsi="Book Antiqua" w:cs="宋体"/>
          <w:b/>
          <w:bCs/>
          <w:sz w:val="24"/>
          <w:szCs w:val="24"/>
          <w:lang w:val="en-US" w:eastAsia="zh-CN"/>
        </w:rPr>
        <w:t>48</w:t>
      </w:r>
      <w:r w:rsidRPr="008E51C1">
        <w:rPr>
          <w:rFonts w:ascii="Book Antiqua" w:eastAsia="宋体" w:hAnsi="Book Antiqua" w:cs="宋体"/>
          <w:sz w:val="24"/>
          <w:szCs w:val="24"/>
          <w:lang w:val="en-US" w:eastAsia="zh-CN"/>
        </w:rPr>
        <w:t>: 147-151 [PMID: 10802152 DOI: 10.1016/S0168-8227(99)00135-7]</w:t>
      </w:r>
    </w:p>
    <w:p w14:paraId="2544102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5 </w:t>
      </w:r>
      <w:r w:rsidRPr="008E51C1">
        <w:rPr>
          <w:rFonts w:ascii="Book Antiqua" w:eastAsia="宋体" w:hAnsi="Book Antiqua" w:cs="宋体"/>
          <w:b/>
          <w:bCs/>
          <w:sz w:val="24"/>
          <w:szCs w:val="24"/>
          <w:lang w:val="en-US" w:eastAsia="zh-CN"/>
        </w:rPr>
        <w:t>Chen HF</w:t>
      </w:r>
      <w:r w:rsidRPr="008E51C1">
        <w:rPr>
          <w:rFonts w:ascii="Book Antiqua" w:eastAsia="宋体" w:hAnsi="Book Antiqua" w:cs="宋体"/>
          <w:sz w:val="24"/>
          <w:szCs w:val="24"/>
          <w:lang w:val="en-US" w:eastAsia="zh-CN"/>
        </w:rPr>
        <w:t>, Li CY, Chen P, See TT, Lee HY. Seroprevalence of hepatitis B and C in type 2 diabetic patients. </w:t>
      </w:r>
      <w:r w:rsidRPr="008E51C1">
        <w:rPr>
          <w:rFonts w:ascii="Book Antiqua" w:eastAsia="宋体" w:hAnsi="Book Antiqua" w:cs="宋体"/>
          <w:i/>
          <w:iCs/>
          <w:sz w:val="24"/>
          <w:szCs w:val="24"/>
          <w:lang w:val="en-US" w:eastAsia="zh-CN"/>
        </w:rPr>
        <w:t>J Chin Med Assoc</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69</w:t>
      </w:r>
      <w:r w:rsidRPr="008E51C1">
        <w:rPr>
          <w:rFonts w:ascii="Book Antiqua" w:eastAsia="宋体" w:hAnsi="Book Antiqua" w:cs="宋体"/>
          <w:sz w:val="24"/>
          <w:szCs w:val="24"/>
          <w:lang w:val="en-US" w:eastAsia="zh-CN"/>
        </w:rPr>
        <w:t>: 146-152 [PMID: 16689194 DOI: 10.1016/S1726-4901(09)70195-9]</w:t>
      </w:r>
    </w:p>
    <w:p w14:paraId="3F2B808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 </w:t>
      </w:r>
      <w:r w:rsidRPr="008E51C1">
        <w:rPr>
          <w:rFonts w:ascii="Book Antiqua" w:eastAsia="宋体" w:hAnsi="Book Antiqua" w:cs="宋体"/>
          <w:b/>
          <w:bCs/>
          <w:sz w:val="24"/>
          <w:szCs w:val="24"/>
          <w:lang w:val="en-US" w:eastAsia="zh-CN"/>
        </w:rPr>
        <w:t>Huang JF</w:t>
      </w:r>
      <w:r w:rsidRPr="008E51C1">
        <w:rPr>
          <w:rFonts w:ascii="Book Antiqua" w:eastAsia="宋体" w:hAnsi="Book Antiqua" w:cs="宋体"/>
          <w:sz w:val="24"/>
          <w:szCs w:val="24"/>
          <w:lang w:val="en-US" w:eastAsia="zh-CN"/>
        </w:rPr>
        <w:t>, Dai CY, Hwang SJ, Ho CK, Hsiao PJ, Hsieh MY, Lee LP, Lin ZY, Chen SC, Hsieh MY, Wang LY, Shin SJ, Chang WY, Chuang WL, Yu ML. Hepatitis C viremia increases the association with type 2 diabetes mellitus in a hepatitis B and C endemic area: an epidemiological link with virological implication. </w:t>
      </w:r>
      <w:r w:rsidRPr="008E51C1">
        <w:rPr>
          <w:rFonts w:ascii="Book Antiqua" w:eastAsia="宋体" w:hAnsi="Book Antiqua" w:cs="宋体"/>
          <w:i/>
          <w:iCs/>
          <w:sz w:val="24"/>
          <w:szCs w:val="24"/>
          <w:lang w:val="en-US" w:eastAsia="zh-CN"/>
        </w:rPr>
        <w:t>Am J Gastroenterol</w:t>
      </w:r>
      <w:r w:rsidRPr="008E51C1">
        <w:rPr>
          <w:rFonts w:ascii="Book Antiqua" w:eastAsia="宋体" w:hAnsi="Book Antiqua" w:cs="宋体"/>
          <w:sz w:val="24"/>
          <w:szCs w:val="24"/>
          <w:lang w:val="en-US" w:eastAsia="zh-CN"/>
        </w:rPr>
        <w:t xml:space="preserve"> 2007; </w:t>
      </w:r>
      <w:r w:rsidRPr="008E51C1">
        <w:rPr>
          <w:rFonts w:ascii="Book Antiqua" w:eastAsia="宋体" w:hAnsi="Book Antiqua" w:cs="宋体"/>
          <w:b/>
          <w:bCs/>
          <w:sz w:val="24"/>
          <w:szCs w:val="24"/>
          <w:lang w:val="en-US" w:eastAsia="zh-CN"/>
        </w:rPr>
        <w:t>102</w:t>
      </w:r>
      <w:r w:rsidRPr="008E51C1">
        <w:rPr>
          <w:rFonts w:ascii="Book Antiqua" w:eastAsia="宋体" w:hAnsi="Book Antiqua" w:cs="宋体"/>
          <w:sz w:val="24"/>
          <w:szCs w:val="24"/>
          <w:lang w:val="en-US" w:eastAsia="zh-CN"/>
        </w:rPr>
        <w:t>: 1237-1243 [PMID: 17531012 DOI: 10.1111/j.1572-0241.2007.01181.x]</w:t>
      </w:r>
    </w:p>
    <w:p w14:paraId="02EF94C4"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 </w:t>
      </w:r>
      <w:r w:rsidRPr="008E51C1">
        <w:rPr>
          <w:rFonts w:ascii="Book Antiqua" w:eastAsia="宋体" w:hAnsi="Book Antiqua" w:cs="宋体"/>
          <w:b/>
          <w:bCs/>
          <w:sz w:val="24"/>
          <w:szCs w:val="24"/>
          <w:lang w:val="en-US" w:eastAsia="zh-CN"/>
        </w:rPr>
        <w:t>Jadoon NA</w:t>
      </w:r>
      <w:r w:rsidRPr="008E51C1">
        <w:rPr>
          <w:rFonts w:ascii="Book Antiqua" w:eastAsia="宋体" w:hAnsi="Book Antiqua" w:cs="宋体"/>
          <w:sz w:val="24"/>
          <w:szCs w:val="24"/>
          <w:lang w:val="en-US" w:eastAsia="zh-CN"/>
        </w:rPr>
        <w:t>, Shahzad MA, Yaqoob R, Hussain M, Ali N. Seroprevalence of hepatitis C in type 2 diabetes: evidence for a positive association. </w:t>
      </w:r>
      <w:r w:rsidRPr="008E51C1">
        <w:rPr>
          <w:rFonts w:ascii="Book Antiqua" w:eastAsia="宋体" w:hAnsi="Book Antiqua" w:cs="宋体"/>
          <w:i/>
          <w:iCs/>
          <w:sz w:val="24"/>
          <w:szCs w:val="24"/>
          <w:lang w:val="en-US" w:eastAsia="zh-CN"/>
        </w:rPr>
        <w:t>Virol J</w:t>
      </w:r>
      <w:r w:rsidRPr="008E51C1">
        <w:rPr>
          <w:rFonts w:ascii="Book Antiqua" w:eastAsia="宋体" w:hAnsi="Book Antiqua" w:cs="宋体"/>
          <w:sz w:val="24"/>
          <w:szCs w:val="24"/>
          <w:lang w:val="en-US" w:eastAsia="zh-CN"/>
        </w:rPr>
        <w:t> 2010; </w:t>
      </w:r>
      <w:r w:rsidRPr="008E51C1">
        <w:rPr>
          <w:rFonts w:ascii="Book Antiqua" w:eastAsia="宋体" w:hAnsi="Book Antiqua" w:cs="宋体"/>
          <w:b/>
          <w:bCs/>
          <w:sz w:val="24"/>
          <w:szCs w:val="24"/>
          <w:lang w:val="en-US" w:eastAsia="zh-CN"/>
        </w:rPr>
        <w:t>7</w:t>
      </w:r>
      <w:r w:rsidRPr="008E51C1">
        <w:rPr>
          <w:rFonts w:ascii="Book Antiqua" w:eastAsia="宋体" w:hAnsi="Book Antiqua" w:cs="宋体"/>
          <w:sz w:val="24"/>
          <w:szCs w:val="24"/>
          <w:lang w:val="en-US" w:eastAsia="zh-CN"/>
        </w:rPr>
        <w:t>: 304 [PMID: 21054842 DOI: 10.1186/1743-422X-7-304]</w:t>
      </w:r>
    </w:p>
    <w:p w14:paraId="3C2ADA20"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proofErr w:type="gramStart"/>
      <w:r w:rsidRPr="008E51C1">
        <w:rPr>
          <w:rFonts w:ascii="Book Antiqua" w:eastAsia="宋体" w:hAnsi="Book Antiqua" w:cs="宋体"/>
          <w:sz w:val="24"/>
          <w:szCs w:val="24"/>
          <w:lang w:val="en-US" w:eastAsia="zh-CN"/>
        </w:rPr>
        <w:t>8 </w:t>
      </w:r>
      <w:r w:rsidRPr="008E51C1">
        <w:rPr>
          <w:rFonts w:ascii="Book Antiqua" w:eastAsia="宋体" w:hAnsi="Book Antiqua" w:cs="宋体"/>
          <w:b/>
          <w:bCs/>
          <w:sz w:val="24"/>
          <w:szCs w:val="24"/>
          <w:lang w:val="en-US" w:eastAsia="zh-CN"/>
        </w:rPr>
        <w:t>Mehta SH</w:t>
      </w:r>
      <w:r w:rsidRPr="008E51C1">
        <w:rPr>
          <w:rFonts w:ascii="Book Antiqua" w:eastAsia="宋体" w:hAnsi="Book Antiqua" w:cs="宋体"/>
          <w:sz w:val="24"/>
          <w:szCs w:val="24"/>
          <w:lang w:val="en-US" w:eastAsia="zh-CN"/>
        </w:rPr>
        <w:t>, Brancati FL, Sulkowski MS, Strathdee SA, Szklo M, Thomas DL.</w:t>
      </w:r>
      <w:proofErr w:type="gramEnd"/>
      <w:r w:rsidRPr="008E51C1">
        <w:rPr>
          <w:rFonts w:ascii="Book Antiqua" w:eastAsia="宋体" w:hAnsi="Book Antiqua" w:cs="宋体"/>
          <w:sz w:val="24"/>
          <w:szCs w:val="24"/>
          <w:lang w:val="en-US" w:eastAsia="zh-CN"/>
        </w:rPr>
        <w:t xml:space="preserve"> Prevalence of type 2 diabetes mellitus among persons with hepatitis C virus infection in the United States. </w:t>
      </w:r>
      <w:r w:rsidRPr="008E51C1">
        <w:rPr>
          <w:rFonts w:ascii="Book Antiqua" w:eastAsia="宋体" w:hAnsi="Book Antiqua" w:cs="宋体"/>
          <w:i/>
          <w:iCs/>
          <w:sz w:val="24"/>
          <w:szCs w:val="24"/>
          <w:lang w:val="en-US" w:eastAsia="zh-CN"/>
        </w:rPr>
        <w:t>Ann Intern Med</w:t>
      </w:r>
      <w:r w:rsidRPr="008E51C1">
        <w:rPr>
          <w:rFonts w:ascii="Book Antiqua" w:eastAsia="宋体" w:hAnsi="Book Antiqua" w:cs="宋体"/>
          <w:sz w:val="24"/>
          <w:szCs w:val="24"/>
          <w:lang w:val="en-US" w:eastAsia="zh-CN"/>
        </w:rPr>
        <w:t> 2000; </w:t>
      </w:r>
      <w:r w:rsidRPr="008E51C1">
        <w:rPr>
          <w:rFonts w:ascii="Book Antiqua" w:eastAsia="宋体" w:hAnsi="Book Antiqua" w:cs="宋体"/>
          <w:b/>
          <w:bCs/>
          <w:sz w:val="24"/>
          <w:szCs w:val="24"/>
          <w:lang w:val="en-US" w:eastAsia="zh-CN"/>
        </w:rPr>
        <w:t>133</w:t>
      </w:r>
      <w:r w:rsidRPr="008E51C1">
        <w:rPr>
          <w:rFonts w:ascii="Book Antiqua" w:eastAsia="宋体" w:hAnsi="Book Antiqua" w:cs="宋体"/>
          <w:sz w:val="24"/>
          <w:szCs w:val="24"/>
          <w:lang w:val="en-US" w:eastAsia="zh-CN"/>
        </w:rPr>
        <w:t>: 592-599 [PMID: 11033586 DOI: 10.7326/0003-4819-133-8-200010170-00009]</w:t>
      </w:r>
    </w:p>
    <w:p w14:paraId="52FEDCE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9 </w:t>
      </w:r>
      <w:r w:rsidRPr="008E51C1">
        <w:rPr>
          <w:rFonts w:ascii="Book Antiqua" w:eastAsia="宋体" w:hAnsi="Book Antiqua" w:cs="宋体"/>
          <w:b/>
          <w:bCs/>
          <w:sz w:val="24"/>
          <w:szCs w:val="24"/>
          <w:lang w:val="en-US" w:eastAsia="zh-CN"/>
        </w:rPr>
        <w:t>Montenegro L</w:t>
      </w:r>
      <w:r w:rsidRPr="008E51C1">
        <w:rPr>
          <w:rFonts w:ascii="Book Antiqua" w:eastAsia="宋体" w:hAnsi="Book Antiqua" w:cs="宋体"/>
          <w:sz w:val="24"/>
          <w:szCs w:val="24"/>
          <w:lang w:val="en-US" w:eastAsia="zh-CN"/>
        </w:rPr>
        <w:t>, De Michina A, Misciagna G, Guerra V, Di Leo A. Virus C hepatitis and type 2 diabetes: a cohort study in southern Italy. </w:t>
      </w:r>
      <w:r w:rsidRPr="008E51C1">
        <w:rPr>
          <w:rFonts w:ascii="Book Antiqua" w:eastAsia="宋体" w:hAnsi="Book Antiqua" w:cs="宋体"/>
          <w:i/>
          <w:iCs/>
          <w:sz w:val="24"/>
          <w:szCs w:val="24"/>
          <w:lang w:val="en-US" w:eastAsia="zh-CN"/>
        </w:rPr>
        <w:t>Am J Gastroenterol</w:t>
      </w:r>
      <w:r w:rsidRPr="008E51C1">
        <w:rPr>
          <w:rFonts w:ascii="Book Antiqua" w:eastAsia="宋体" w:hAnsi="Book Antiqua" w:cs="宋体"/>
          <w:sz w:val="24"/>
          <w:szCs w:val="24"/>
          <w:lang w:val="en-US" w:eastAsia="zh-CN"/>
        </w:rPr>
        <w:t> 2013; </w:t>
      </w:r>
      <w:r w:rsidRPr="008E51C1">
        <w:rPr>
          <w:rFonts w:ascii="Book Antiqua" w:eastAsia="宋体" w:hAnsi="Book Antiqua" w:cs="宋体"/>
          <w:b/>
          <w:bCs/>
          <w:sz w:val="24"/>
          <w:szCs w:val="24"/>
          <w:lang w:val="en-US" w:eastAsia="zh-CN"/>
        </w:rPr>
        <w:t>108</w:t>
      </w:r>
      <w:r w:rsidRPr="008E51C1">
        <w:rPr>
          <w:rFonts w:ascii="Book Antiqua" w:eastAsia="宋体" w:hAnsi="Book Antiqua" w:cs="宋体"/>
          <w:sz w:val="24"/>
          <w:szCs w:val="24"/>
          <w:lang w:val="en-US" w:eastAsia="zh-CN"/>
        </w:rPr>
        <w:t>: 1108-1111 [PMID: 23567360 DOI: 10.1038/ajg.2013.90]</w:t>
      </w:r>
    </w:p>
    <w:p w14:paraId="166EAF78"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lastRenderedPageBreak/>
        <w:t>10 </w:t>
      </w:r>
      <w:r w:rsidRPr="008E51C1">
        <w:rPr>
          <w:rFonts w:ascii="Book Antiqua" w:eastAsia="宋体" w:hAnsi="Book Antiqua" w:cs="宋体"/>
          <w:b/>
          <w:bCs/>
          <w:sz w:val="24"/>
          <w:szCs w:val="24"/>
          <w:lang w:val="en-US" w:eastAsia="zh-CN"/>
        </w:rPr>
        <w:t>Mehta SH</w:t>
      </w:r>
      <w:r w:rsidRPr="008E51C1">
        <w:rPr>
          <w:rFonts w:ascii="Book Antiqua" w:eastAsia="宋体" w:hAnsi="Book Antiqua" w:cs="宋体"/>
          <w:sz w:val="24"/>
          <w:szCs w:val="24"/>
          <w:lang w:val="en-US" w:eastAsia="zh-CN"/>
        </w:rPr>
        <w:t xml:space="preserve">, Brancati FL, Strathdee SA, Pankow JS, Netski D, Coresh J, Szklo M, Thomas DL. Hepatitis C virus infection and incident type </w:t>
      </w:r>
      <w:proofErr w:type="gramStart"/>
      <w:r w:rsidRPr="008E51C1">
        <w:rPr>
          <w:rFonts w:ascii="Book Antiqua" w:eastAsia="宋体" w:hAnsi="Book Antiqua" w:cs="宋体"/>
          <w:sz w:val="24"/>
          <w:szCs w:val="24"/>
          <w:lang w:val="en-US" w:eastAsia="zh-CN"/>
        </w:rPr>
        <w:t>2 diabetes</w:t>
      </w:r>
      <w:proofErr w:type="gramEnd"/>
      <w:r w:rsidRPr="008E51C1">
        <w:rPr>
          <w:rFonts w:ascii="Book Antiqua" w:eastAsia="宋体" w:hAnsi="Book Antiqua" w:cs="宋体"/>
          <w:sz w:val="24"/>
          <w:szCs w:val="24"/>
          <w:lang w:val="en-US" w:eastAsia="zh-CN"/>
        </w:rPr>
        <w:t xml:space="preserve">.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xml:space="preserve"> 2003; </w:t>
      </w:r>
      <w:r w:rsidRPr="008E51C1">
        <w:rPr>
          <w:rFonts w:ascii="Book Antiqua" w:eastAsia="宋体" w:hAnsi="Book Antiqua" w:cs="宋体"/>
          <w:b/>
          <w:bCs/>
          <w:sz w:val="24"/>
          <w:szCs w:val="24"/>
          <w:lang w:val="en-US" w:eastAsia="zh-CN"/>
        </w:rPr>
        <w:t>38</w:t>
      </w:r>
      <w:r w:rsidRPr="008E51C1">
        <w:rPr>
          <w:rFonts w:ascii="Book Antiqua" w:eastAsia="宋体" w:hAnsi="Book Antiqua" w:cs="宋体"/>
          <w:sz w:val="24"/>
          <w:szCs w:val="24"/>
          <w:lang w:val="en-US" w:eastAsia="zh-CN"/>
        </w:rPr>
        <w:t>: 50-56 [PMID: 12829986 DOI: 10.1053/jhep.2003.50291]</w:t>
      </w:r>
    </w:p>
    <w:p w14:paraId="2F4E3EA0"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1 </w:t>
      </w:r>
      <w:r w:rsidRPr="008E51C1">
        <w:rPr>
          <w:rFonts w:ascii="Book Antiqua" w:eastAsia="宋体" w:hAnsi="Book Antiqua" w:cs="宋体"/>
          <w:b/>
          <w:bCs/>
          <w:sz w:val="24"/>
          <w:szCs w:val="24"/>
          <w:lang w:val="en-US" w:eastAsia="zh-CN"/>
        </w:rPr>
        <w:t>Stepanova M</w:t>
      </w:r>
      <w:r w:rsidRPr="008E51C1">
        <w:rPr>
          <w:rFonts w:ascii="Book Antiqua" w:eastAsia="宋体" w:hAnsi="Book Antiqua" w:cs="宋体"/>
          <w:sz w:val="24"/>
          <w:szCs w:val="24"/>
          <w:lang w:val="en-US" w:eastAsia="zh-CN"/>
        </w:rPr>
        <w:t>, Lam B, Younossi Y, Srishord MK, Younossi ZM. Association of hepatitis C with insulin resistance and type 2 diabetes in US general population: the impact of the epidemic of obesity. </w:t>
      </w:r>
      <w:r w:rsidRPr="008E51C1">
        <w:rPr>
          <w:rFonts w:ascii="Book Antiqua" w:eastAsia="宋体" w:hAnsi="Book Antiqua" w:cs="宋体"/>
          <w:i/>
          <w:iCs/>
          <w:sz w:val="24"/>
          <w:szCs w:val="24"/>
          <w:lang w:val="en-US" w:eastAsia="zh-CN"/>
        </w:rPr>
        <w:t>J Viral Hepat</w:t>
      </w:r>
      <w:r w:rsidRPr="008E51C1">
        <w:rPr>
          <w:rFonts w:ascii="Book Antiqua" w:eastAsia="宋体" w:hAnsi="Book Antiqua" w:cs="宋体"/>
          <w:sz w:val="24"/>
          <w:szCs w:val="24"/>
          <w:lang w:val="en-US" w:eastAsia="zh-CN"/>
        </w:rPr>
        <w:t> 2012; </w:t>
      </w:r>
      <w:r w:rsidRPr="008E51C1">
        <w:rPr>
          <w:rFonts w:ascii="Book Antiqua" w:eastAsia="宋体" w:hAnsi="Book Antiqua" w:cs="宋体"/>
          <w:b/>
          <w:bCs/>
          <w:sz w:val="24"/>
          <w:szCs w:val="24"/>
          <w:lang w:val="en-US" w:eastAsia="zh-CN"/>
        </w:rPr>
        <w:t>19</w:t>
      </w:r>
      <w:r w:rsidRPr="008E51C1">
        <w:rPr>
          <w:rFonts w:ascii="Book Antiqua" w:eastAsia="宋体" w:hAnsi="Book Antiqua" w:cs="宋体"/>
          <w:sz w:val="24"/>
          <w:szCs w:val="24"/>
          <w:lang w:val="en-US" w:eastAsia="zh-CN"/>
        </w:rPr>
        <w:t>: 341-345 [PMID: 22497813 DOI: 10.1111/j.1365-2893.2011.01554.x]</w:t>
      </w:r>
    </w:p>
    <w:p w14:paraId="67C54428"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proofErr w:type="gramStart"/>
      <w:r w:rsidRPr="008E51C1">
        <w:rPr>
          <w:rFonts w:ascii="Book Antiqua" w:eastAsia="宋体" w:hAnsi="Book Antiqua" w:cs="宋体"/>
          <w:sz w:val="24"/>
          <w:szCs w:val="24"/>
          <w:lang w:val="en-US" w:eastAsia="zh-CN"/>
        </w:rPr>
        <w:t>12 </w:t>
      </w:r>
      <w:r w:rsidRPr="008E51C1">
        <w:rPr>
          <w:rFonts w:ascii="Book Antiqua" w:eastAsia="宋体" w:hAnsi="Book Antiqua" w:cs="宋体"/>
          <w:b/>
          <w:bCs/>
          <w:sz w:val="24"/>
          <w:szCs w:val="24"/>
          <w:lang w:val="en-US" w:eastAsia="zh-CN"/>
        </w:rPr>
        <w:t>White DL</w:t>
      </w:r>
      <w:r w:rsidRPr="008E51C1">
        <w:rPr>
          <w:rFonts w:ascii="Book Antiqua" w:eastAsia="宋体" w:hAnsi="Book Antiqua" w:cs="宋体"/>
          <w:sz w:val="24"/>
          <w:szCs w:val="24"/>
          <w:lang w:val="en-US" w:eastAsia="zh-CN"/>
        </w:rPr>
        <w:t>, Ratziu V, El-Serag HB.</w:t>
      </w:r>
      <w:proofErr w:type="gramEnd"/>
      <w:r w:rsidRPr="008E51C1">
        <w:rPr>
          <w:rFonts w:ascii="Book Antiqua" w:eastAsia="宋体" w:hAnsi="Book Antiqua" w:cs="宋体"/>
          <w:sz w:val="24"/>
          <w:szCs w:val="24"/>
          <w:lang w:val="en-US" w:eastAsia="zh-CN"/>
        </w:rPr>
        <w:t xml:space="preserve"> Hepatitis C infection and risk of diabetes: a systematic review and meta-analysis. </w:t>
      </w:r>
      <w:r w:rsidRPr="008E51C1">
        <w:rPr>
          <w:rFonts w:ascii="Book Antiqua" w:eastAsia="宋体" w:hAnsi="Book Antiqua" w:cs="宋体"/>
          <w:i/>
          <w:iCs/>
          <w:sz w:val="24"/>
          <w:szCs w:val="24"/>
          <w:lang w:val="en-US" w:eastAsia="zh-CN"/>
        </w:rPr>
        <w:t>J Hepatol</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49</w:t>
      </w:r>
      <w:r w:rsidRPr="008E51C1">
        <w:rPr>
          <w:rFonts w:ascii="Book Antiqua" w:eastAsia="宋体" w:hAnsi="Book Antiqua" w:cs="宋体"/>
          <w:sz w:val="24"/>
          <w:szCs w:val="24"/>
          <w:lang w:val="en-US" w:eastAsia="zh-CN"/>
        </w:rPr>
        <w:t>: 831-844 [PMID: 18814931 DOI: 10.1016/j.jhep.2008.08.006]</w:t>
      </w:r>
    </w:p>
    <w:p w14:paraId="15D4B00A"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3 </w:t>
      </w:r>
      <w:r w:rsidRPr="008E51C1">
        <w:rPr>
          <w:rFonts w:ascii="Book Antiqua" w:eastAsia="宋体" w:hAnsi="Book Antiqua" w:cs="宋体"/>
          <w:b/>
          <w:bCs/>
          <w:sz w:val="24"/>
          <w:szCs w:val="24"/>
          <w:lang w:val="en-US" w:eastAsia="zh-CN"/>
        </w:rPr>
        <w:t>Thompson AJ</w:t>
      </w:r>
      <w:r w:rsidRPr="008E51C1">
        <w:rPr>
          <w:rFonts w:ascii="Book Antiqua" w:eastAsia="宋体" w:hAnsi="Book Antiqua" w:cs="宋体"/>
          <w:sz w:val="24"/>
          <w:szCs w:val="24"/>
          <w:lang w:val="en-US" w:eastAsia="zh-CN"/>
        </w:rPr>
        <w:t>, Patel K, Chuang WL, Lawitz EJ, Rodriguez-Torres M, Rustgi VK, Flisiak R, Pianko S, Diago M, Arora S, Foster GR, Torbenson M, Benhamou Y, Nelson DR, Sulkowski MS, Zeuzem S, Pulkstenis E, Subramanian GM, McHutchison JG. Viral clearance is associated with improved insulin resistance in genotype 1 chronic hepatitis C but not genotype 2/3. </w:t>
      </w:r>
      <w:r w:rsidRPr="008E51C1">
        <w:rPr>
          <w:rFonts w:ascii="Book Antiqua" w:eastAsia="宋体" w:hAnsi="Book Antiqua" w:cs="宋体"/>
          <w:i/>
          <w:iCs/>
          <w:sz w:val="24"/>
          <w:szCs w:val="24"/>
          <w:lang w:val="en-US" w:eastAsia="zh-CN"/>
        </w:rPr>
        <w:t>Gut</w:t>
      </w:r>
      <w:r w:rsidRPr="008E51C1">
        <w:rPr>
          <w:rFonts w:ascii="Book Antiqua" w:eastAsia="宋体" w:hAnsi="Book Antiqua" w:cs="宋体"/>
          <w:sz w:val="24"/>
          <w:szCs w:val="24"/>
          <w:lang w:val="en-US" w:eastAsia="zh-CN"/>
        </w:rPr>
        <w:t> 2012; </w:t>
      </w:r>
      <w:r w:rsidRPr="008E51C1">
        <w:rPr>
          <w:rFonts w:ascii="Book Antiqua" w:eastAsia="宋体" w:hAnsi="Book Antiqua" w:cs="宋体"/>
          <w:b/>
          <w:bCs/>
          <w:sz w:val="24"/>
          <w:szCs w:val="24"/>
          <w:lang w:val="en-US" w:eastAsia="zh-CN"/>
        </w:rPr>
        <w:t>61</w:t>
      </w:r>
      <w:r w:rsidRPr="008E51C1">
        <w:rPr>
          <w:rFonts w:ascii="Book Antiqua" w:eastAsia="宋体" w:hAnsi="Book Antiqua" w:cs="宋体"/>
          <w:sz w:val="24"/>
          <w:szCs w:val="24"/>
          <w:lang w:val="en-US" w:eastAsia="zh-CN"/>
        </w:rPr>
        <w:t>: 128-134 [PMID: 21873466 DOI: 10.1136/gut.2010.236158]</w:t>
      </w:r>
    </w:p>
    <w:p w14:paraId="1B722CA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4 </w:t>
      </w:r>
      <w:r w:rsidRPr="008E51C1">
        <w:rPr>
          <w:rFonts w:ascii="Book Antiqua" w:eastAsia="宋体" w:hAnsi="Book Antiqua" w:cs="宋体"/>
          <w:b/>
          <w:bCs/>
          <w:sz w:val="24"/>
          <w:szCs w:val="24"/>
          <w:lang w:val="en-US" w:eastAsia="zh-CN"/>
        </w:rPr>
        <w:t>Hung CH</w:t>
      </w:r>
      <w:r w:rsidRPr="008E51C1">
        <w:rPr>
          <w:rFonts w:ascii="Book Antiqua" w:eastAsia="宋体" w:hAnsi="Book Antiqua" w:cs="宋体"/>
          <w:sz w:val="24"/>
          <w:szCs w:val="24"/>
          <w:lang w:val="en-US" w:eastAsia="zh-CN"/>
        </w:rPr>
        <w:t>, Lee CM, Wang JH, Hu TH, Chen CH, Lin CY, Lu SN. Impact of diabetes mellitus on incidence of hepatocellular carcinoma in chronic hepatitis C patients treated with interferon-based antiviral therapy. </w:t>
      </w:r>
      <w:r w:rsidRPr="008E51C1">
        <w:rPr>
          <w:rFonts w:ascii="Book Antiqua" w:eastAsia="宋体" w:hAnsi="Book Antiqua" w:cs="宋体"/>
          <w:i/>
          <w:iCs/>
          <w:sz w:val="24"/>
          <w:szCs w:val="24"/>
          <w:lang w:val="en-US" w:eastAsia="zh-CN"/>
        </w:rPr>
        <w:t>Int J Cancer</w:t>
      </w:r>
      <w:r w:rsidRPr="008E51C1">
        <w:rPr>
          <w:rFonts w:ascii="Book Antiqua" w:eastAsia="宋体" w:hAnsi="Book Antiqua" w:cs="宋体"/>
          <w:sz w:val="24"/>
          <w:szCs w:val="24"/>
          <w:lang w:val="en-US" w:eastAsia="zh-CN"/>
        </w:rPr>
        <w:t> 2011; </w:t>
      </w:r>
      <w:r w:rsidRPr="008E51C1">
        <w:rPr>
          <w:rFonts w:ascii="Book Antiqua" w:eastAsia="宋体" w:hAnsi="Book Antiqua" w:cs="宋体"/>
          <w:b/>
          <w:bCs/>
          <w:sz w:val="24"/>
          <w:szCs w:val="24"/>
          <w:lang w:val="en-US" w:eastAsia="zh-CN"/>
        </w:rPr>
        <w:t>128</w:t>
      </w:r>
      <w:r w:rsidRPr="008E51C1">
        <w:rPr>
          <w:rFonts w:ascii="Book Antiqua" w:eastAsia="宋体" w:hAnsi="Book Antiqua" w:cs="宋体"/>
          <w:sz w:val="24"/>
          <w:szCs w:val="24"/>
          <w:lang w:val="en-US" w:eastAsia="zh-CN"/>
        </w:rPr>
        <w:t>: 2344-2352 [PMID: 20669224 DOI: 10.1002/ijc.25585]</w:t>
      </w:r>
    </w:p>
    <w:p w14:paraId="0626CA6C"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5 </w:t>
      </w:r>
      <w:r w:rsidRPr="008E51C1">
        <w:rPr>
          <w:rFonts w:ascii="Book Antiqua" w:eastAsia="宋体" w:hAnsi="Book Antiqua" w:cs="宋体"/>
          <w:b/>
          <w:bCs/>
          <w:sz w:val="24"/>
          <w:szCs w:val="24"/>
          <w:lang w:val="en-US" w:eastAsia="zh-CN"/>
        </w:rPr>
        <w:t>K-Kutala B</w:t>
      </w:r>
      <w:r w:rsidRPr="008E51C1">
        <w:rPr>
          <w:rFonts w:ascii="Book Antiqua" w:eastAsia="宋体" w:hAnsi="Book Antiqua" w:cs="宋体"/>
          <w:sz w:val="24"/>
          <w:szCs w:val="24"/>
          <w:lang w:val="en-US" w:eastAsia="zh-CN"/>
        </w:rPr>
        <w:t>, Bedossa P, Guedj J, Asselah T, Martinot-Peignoux M, Duval X, Marcellin P. Patients with chronic hepatitis C without advanced fibrosis and hepatocellular carcinoma: a retrospective clinical-pathological study. </w:t>
      </w:r>
      <w:r w:rsidRPr="008E51C1">
        <w:rPr>
          <w:rFonts w:ascii="Book Antiqua" w:eastAsia="宋体" w:hAnsi="Book Antiqua" w:cs="宋体"/>
          <w:i/>
          <w:iCs/>
          <w:sz w:val="24"/>
          <w:szCs w:val="24"/>
          <w:lang w:val="en-US" w:eastAsia="zh-CN"/>
        </w:rPr>
        <w:t>Dig Liver Dis</w:t>
      </w:r>
      <w:r w:rsidRPr="008E51C1">
        <w:rPr>
          <w:rFonts w:ascii="Book Antiqua" w:eastAsia="宋体" w:hAnsi="Book Antiqua" w:cs="宋体"/>
          <w:sz w:val="24"/>
          <w:szCs w:val="24"/>
          <w:lang w:val="en-US" w:eastAsia="zh-CN"/>
        </w:rPr>
        <w:t> 2015; </w:t>
      </w:r>
      <w:r w:rsidRPr="008E51C1">
        <w:rPr>
          <w:rFonts w:ascii="Book Antiqua" w:eastAsia="宋体" w:hAnsi="Book Antiqua" w:cs="宋体"/>
          <w:b/>
          <w:bCs/>
          <w:sz w:val="24"/>
          <w:szCs w:val="24"/>
          <w:lang w:val="en-US" w:eastAsia="zh-CN"/>
        </w:rPr>
        <w:t>47</w:t>
      </w:r>
      <w:r w:rsidRPr="008E51C1">
        <w:rPr>
          <w:rFonts w:ascii="Book Antiqua" w:eastAsia="宋体" w:hAnsi="Book Antiqua" w:cs="宋体"/>
          <w:sz w:val="24"/>
          <w:szCs w:val="24"/>
          <w:lang w:val="en-US" w:eastAsia="zh-CN"/>
        </w:rPr>
        <w:t>: 296-302 [PMID: 25596930 DOI: 10.1016/j.dld.2014.12.010]</w:t>
      </w:r>
    </w:p>
    <w:p w14:paraId="193051FA"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6 </w:t>
      </w:r>
      <w:r w:rsidRPr="008E51C1">
        <w:rPr>
          <w:rFonts w:ascii="Book Antiqua" w:eastAsia="宋体" w:hAnsi="Book Antiqua" w:cs="宋体"/>
          <w:b/>
          <w:bCs/>
          <w:sz w:val="24"/>
          <w:szCs w:val="24"/>
          <w:lang w:val="en-US" w:eastAsia="zh-CN"/>
        </w:rPr>
        <w:t>Veldt BJ</w:t>
      </w:r>
      <w:r w:rsidRPr="008E51C1">
        <w:rPr>
          <w:rFonts w:ascii="Book Antiqua" w:eastAsia="宋体" w:hAnsi="Book Antiqua" w:cs="宋体"/>
          <w:sz w:val="24"/>
          <w:szCs w:val="24"/>
          <w:lang w:val="en-US" w:eastAsia="zh-CN"/>
        </w:rPr>
        <w:t xml:space="preserve">, Chen W, Heathcote EJ, Wedemeyer H, Reichen J, Hofmann WP, de Knegt RJ, Zeuzem S, Manns MP, Hansen BE, Schalm SW, Janssen HL. </w:t>
      </w:r>
      <w:proofErr w:type="gramStart"/>
      <w:r w:rsidRPr="008E51C1">
        <w:rPr>
          <w:rFonts w:ascii="Book Antiqua" w:eastAsia="宋体" w:hAnsi="Book Antiqua" w:cs="宋体"/>
          <w:sz w:val="24"/>
          <w:szCs w:val="24"/>
          <w:lang w:val="en-US" w:eastAsia="zh-CN"/>
        </w:rPr>
        <w:t>Increased risk of hepatocellular carcinoma among patients with hepatitis C cirrhosis and diabetes mellitus.</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47</w:t>
      </w:r>
      <w:r w:rsidRPr="008E51C1">
        <w:rPr>
          <w:rFonts w:ascii="Book Antiqua" w:eastAsia="宋体" w:hAnsi="Book Antiqua" w:cs="宋体"/>
          <w:sz w:val="24"/>
          <w:szCs w:val="24"/>
          <w:lang w:val="en-US" w:eastAsia="zh-CN"/>
        </w:rPr>
        <w:t>: 1856-1862 [PMID: 18506898 DOI: 10.1002/hep.22251]</w:t>
      </w:r>
    </w:p>
    <w:p w14:paraId="6DC594E5"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7 </w:t>
      </w:r>
      <w:r w:rsidRPr="008E51C1">
        <w:rPr>
          <w:rFonts w:ascii="Book Antiqua" w:eastAsia="宋体" w:hAnsi="Book Antiqua" w:cs="宋体"/>
          <w:b/>
          <w:bCs/>
          <w:sz w:val="24"/>
          <w:szCs w:val="24"/>
          <w:lang w:val="en-US" w:eastAsia="zh-CN"/>
        </w:rPr>
        <w:t>Knobler H</w:t>
      </w:r>
      <w:r w:rsidRPr="008E51C1">
        <w:rPr>
          <w:rFonts w:ascii="Book Antiqua" w:eastAsia="宋体" w:hAnsi="Book Antiqua" w:cs="宋体"/>
          <w:sz w:val="24"/>
          <w:szCs w:val="24"/>
          <w:lang w:val="en-US" w:eastAsia="zh-CN"/>
        </w:rPr>
        <w:t>, Schihmanter R, Zifroni A, Fenakel G, Schattner A. Increased risk of type 2 diabetes in noncirrhotic patients with chronic hepatitis C virus infection. </w:t>
      </w:r>
      <w:r w:rsidRPr="008E51C1">
        <w:rPr>
          <w:rFonts w:ascii="Book Antiqua" w:eastAsia="宋体" w:hAnsi="Book Antiqua" w:cs="宋体"/>
          <w:i/>
          <w:iCs/>
          <w:sz w:val="24"/>
          <w:szCs w:val="24"/>
          <w:lang w:val="en-US" w:eastAsia="zh-CN"/>
        </w:rPr>
        <w:t>Mayo Clin Proc</w:t>
      </w:r>
      <w:r w:rsidRPr="008E51C1">
        <w:rPr>
          <w:rFonts w:ascii="Book Antiqua" w:eastAsia="宋体" w:hAnsi="Book Antiqua" w:cs="宋体"/>
          <w:sz w:val="24"/>
          <w:szCs w:val="24"/>
          <w:lang w:val="en-US" w:eastAsia="zh-CN"/>
        </w:rPr>
        <w:t> 2000; </w:t>
      </w:r>
      <w:r w:rsidRPr="008E51C1">
        <w:rPr>
          <w:rFonts w:ascii="Book Antiqua" w:eastAsia="宋体" w:hAnsi="Book Antiqua" w:cs="宋体"/>
          <w:b/>
          <w:bCs/>
          <w:sz w:val="24"/>
          <w:szCs w:val="24"/>
          <w:lang w:val="en-US" w:eastAsia="zh-CN"/>
        </w:rPr>
        <w:t>75</w:t>
      </w:r>
      <w:r w:rsidRPr="008E51C1">
        <w:rPr>
          <w:rFonts w:ascii="Book Antiqua" w:eastAsia="宋体" w:hAnsi="Book Antiqua" w:cs="宋体"/>
          <w:sz w:val="24"/>
          <w:szCs w:val="24"/>
          <w:lang w:val="en-US" w:eastAsia="zh-CN"/>
        </w:rPr>
        <w:t>: 355-359 [PMID: 10761489 DOI: 10.4065/75.4.355]</w:t>
      </w:r>
    </w:p>
    <w:p w14:paraId="4FEE146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lastRenderedPageBreak/>
        <w:t>18 </w:t>
      </w:r>
      <w:r w:rsidRPr="008E51C1">
        <w:rPr>
          <w:rFonts w:ascii="Book Antiqua" w:eastAsia="宋体" w:hAnsi="Book Antiqua" w:cs="宋体"/>
          <w:b/>
          <w:bCs/>
          <w:sz w:val="24"/>
          <w:szCs w:val="24"/>
          <w:lang w:val="en-US" w:eastAsia="zh-CN"/>
        </w:rPr>
        <w:t>Marzouk D</w:t>
      </w:r>
      <w:r w:rsidRPr="008E51C1">
        <w:rPr>
          <w:rFonts w:ascii="Book Antiqua" w:eastAsia="宋体" w:hAnsi="Book Antiqua" w:cs="宋体"/>
          <w:sz w:val="24"/>
          <w:szCs w:val="24"/>
          <w:lang w:val="en-US" w:eastAsia="zh-CN"/>
        </w:rPr>
        <w:t>, Sass J, Bakr I, El Hosseiny M, Abdel-Hamid M, Rekacewicz C, Chaturvedi N, Mohamed MK, Fontanet A. Metabolic and cardiovascular risk profiles and hepatitis C virus infection in rural Egypt. </w:t>
      </w:r>
      <w:r w:rsidRPr="008E51C1">
        <w:rPr>
          <w:rFonts w:ascii="Book Antiqua" w:eastAsia="宋体" w:hAnsi="Book Antiqua" w:cs="宋体"/>
          <w:i/>
          <w:iCs/>
          <w:sz w:val="24"/>
          <w:szCs w:val="24"/>
          <w:lang w:val="en-US" w:eastAsia="zh-CN"/>
        </w:rPr>
        <w:t>Gut</w:t>
      </w:r>
      <w:r w:rsidRPr="008E51C1">
        <w:rPr>
          <w:rFonts w:ascii="Book Antiqua" w:eastAsia="宋体" w:hAnsi="Book Antiqua" w:cs="宋体"/>
          <w:sz w:val="24"/>
          <w:szCs w:val="24"/>
          <w:lang w:val="en-US" w:eastAsia="zh-CN"/>
        </w:rPr>
        <w:t> 2007; </w:t>
      </w:r>
      <w:r w:rsidRPr="008E51C1">
        <w:rPr>
          <w:rFonts w:ascii="Book Antiqua" w:eastAsia="宋体" w:hAnsi="Book Antiqua" w:cs="宋体"/>
          <w:b/>
          <w:bCs/>
          <w:sz w:val="24"/>
          <w:szCs w:val="24"/>
          <w:lang w:val="en-US" w:eastAsia="zh-CN"/>
        </w:rPr>
        <w:t>56</w:t>
      </w:r>
      <w:r w:rsidRPr="008E51C1">
        <w:rPr>
          <w:rFonts w:ascii="Book Antiqua" w:eastAsia="宋体" w:hAnsi="Book Antiqua" w:cs="宋体"/>
          <w:sz w:val="24"/>
          <w:szCs w:val="24"/>
          <w:lang w:val="en-US" w:eastAsia="zh-CN"/>
        </w:rPr>
        <w:t>: 1105-1110 [PMID: 16956918 DOI: 10.1136/gut.2006.091983]</w:t>
      </w:r>
    </w:p>
    <w:p w14:paraId="7B92373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9 </w:t>
      </w:r>
      <w:r w:rsidRPr="008E51C1">
        <w:rPr>
          <w:rFonts w:ascii="Book Antiqua" w:eastAsia="宋体" w:hAnsi="Book Antiqua" w:cs="宋体"/>
          <w:b/>
          <w:bCs/>
          <w:sz w:val="24"/>
          <w:szCs w:val="24"/>
          <w:lang w:val="en-US" w:eastAsia="zh-CN"/>
        </w:rPr>
        <w:t>Shaheen M</w:t>
      </w:r>
      <w:r w:rsidRPr="008E51C1">
        <w:rPr>
          <w:rFonts w:ascii="Book Antiqua" w:eastAsia="宋体" w:hAnsi="Book Antiqua" w:cs="宋体"/>
          <w:sz w:val="24"/>
          <w:szCs w:val="24"/>
          <w:lang w:val="en-US" w:eastAsia="zh-CN"/>
        </w:rPr>
        <w:t>, Echeverry D, Oblad MG, Montoya MI, Teklehaimanot S, Akhtar AJ. Hepatitis C, metabolic syndrome, and inflammatory markers: results from the Third National Health and Nutrition Examination Survey [NHANES III]. </w:t>
      </w:r>
      <w:r w:rsidRPr="008E51C1">
        <w:rPr>
          <w:rFonts w:ascii="Book Antiqua" w:eastAsia="宋体" w:hAnsi="Book Antiqua" w:cs="宋体"/>
          <w:i/>
          <w:iCs/>
          <w:sz w:val="24"/>
          <w:szCs w:val="24"/>
          <w:lang w:val="en-US" w:eastAsia="zh-CN"/>
        </w:rPr>
        <w:t>Diabetes Res Clin Pract</w:t>
      </w:r>
      <w:r w:rsidRPr="008E51C1">
        <w:rPr>
          <w:rFonts w:ascii="Book Antiqua" w:eastAsia="宋体" w:hAnsi="Book Antiqua" w:cs="宋体"/>
          <w:sz w:val="24"/>
          <w:szCs w:val="24"/>
          <w:lang w:val="en-US" w:eastAsia="zh-CN"/>
        </w:rPr>
        <w:t> 2007; </w:t>
      </w:r>
      <w:r w:rsidRPr="008E51C1">
        <w:rPr>
          <w:rFonts w:ascii="Book Antiqua" w:eastAsia="宋体" w:hAnsi="Book Antiqua" w:cs="宋体"/>
          <w:b/>
          <w:bCs/>
          <w:sz w:val="24"/>
          <w:szCs w:val="24"/>
          <w:lang w:val="en-US" w:eastAsia="zh-CN"/>
        </w:rPr>
        <w:t>75</w:t>
      </w:r>
      <w:r w:rsidRPr="008E51C1">
        <w:rPr>
          <w:rFonts w:ascii="Book Antiqua" w:eastAsia="宋体" w:hAnsi="Book Antiqua" w:cs="宋体"/>
          <w:sz w:val="24"/>
          <w:szCs w:val="24"/>
          <w:lang w:val="en-US" w:eastAsia="zh-CN"/>
        </w:rPr>
        <w:t>: 320-326 [PMID: 16919355 DOI: 10.1016/j.diabres.2006.07.008]</w:t>
      </w:r>
    </w:p>
    <w:p w14:paraId="335C4957"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20 </w:t>
      </w:r>
      <w:r w:rsidRPr="008E51C1">
        <w:rPr>
          <w:rFonts w:ascii="Book Antiqua" w:eastAsia="宋体" w:hAnsi="Book Antiqua" w:cs="宋体"/>
          <w:b/>
          <w:bCs/>
          <w:sz w:val="24"/>
          <w:szCs w:val="24"/>
          <w:lang w:val="en-US" w:eastAsia="zh-CN"/>
        </w:rPr>
        <w:t>Park SK</w:t>
      </w:r>
      <w:r w:rsidRPr="008E51C1">
        <w:rPr>
          <w:rFonts w:ascii="Book Antiqua" w:eastAsia="宋体" w:hAnsi="Book Antiqua" w:cs="宋体"/>
          <w:sz w:val="24"/>
          <w:szCs w:val="24"/>
          <w:lang w:val="en-US" w:eastAsia="zh-CN"/>
        </w:rPr>
        <w:t>, Cho YK, Park JH, Kim HJ, Park DI, Sohn CI, Jeon WK, Kim BI. Change of insulin sensitivity in hepatitis C patients with normal insulin sensitivity: a 5-year prospective follow-up study variation of insulin sensitivity in HCV patients. </w:t>
      </w:r>
      <w:r w:rsidRPr="008E51C1">
        <w:rPr>
          <w:rFonts w:ascii="Book Antiqua" w:eastAsia="宋体" w:hAnsi="Book Antiqua" w:cs="宋体"/>
          <w:i/>
          <w:iCs/>
          <w:sz w:val="24"/>
          <w:szCs w:val="24"/>
          <w:lang w:val="en-US" w:eastAsia="zh-CN"/>
        </w:rPr>
        <w:t>Intern Med J</w:t>
      </w:r>
      <w:r w:rsidRPr="008E51C1">
        <w:rPr>
          <w:rFonts w:ascii="Book Antiqua" w:eastAsia="宋体" w:hAnsi="Book Antiqua" w:cs="宋体"/>
          <w:sz w:val="24"/>
          <w:szCs w:val="24"/>
          <w:lang w:val="en-US" w:eastAsia="zh-CN"/>
        </w:rPr>
        <w:t> 2010; </w:t>
      </w:r>
      <w:r w:rsidRPr="008E51C1">
        <w:rPr>
          <w:rFonts w:ascii="Book Antiqua" w:eastAsia="宋体" w:hAnsi="Book Antiqua" w:cs="宋体"/>
          <w:b/>
          <w:bCs/>
          <w:sz w:val="24"/>
          <w:szCs w:val="24"/>
          <w:lang w:val="en-US" w:eastAsia="zh-CN"/>
        </w:rPr>
        <w:t>40</w:t>
      </w:r>
      <w:r w:rsidRPr="008E51C1">
        <w:rPr>
          <w:rFonts w:ascii="Book Antiqua" w:eastAsia="宋体" w:hAnsi="Book Antiqua" w:cs="宋体"/>
          <w:sz w:val="24"/>
          <w:szCs w:val="24"/>
          <w:lang w:val="en-US" w:eastAsia="zh-CN"/>
        </w:rPr>
        <w:t>: 503-511 [PMID: 19712201 DOI: 10.1111/j.1445-5994.2009.02042.x]</w:t>
      </w:r>
    </w:p>
    <w:p w14:paraId="76764FDD"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21 </w:t>
      </w:r>
      <w:r w:rsidRPr="008E51C1">
        <w:rPr>
          <w:rFonts w:ascii="Book Antiqua" w:eastAsia="宋体" w:hAnsi="Book Antiqua" w:cs="宋体"/>
          <w:b/>
          <w:bCs/>
          <w:sz w:val="24"/>
          <w:szCs w:val="24"/>
          <w:lang w:val="en-US" w:eastAsia="zh-CN"/>
        </w:rPr>
        <w:t>Huang JF</w:t>
      </w:r>
      <w:r w:rsidRPr="008E51C1">
        <w:rPr>
          <w:rFonts w:ascii="Book Antiqua" w:eastAsia="宋体" w:hAnsi="Book Antiqua" w:cs="宋体"/>
          <w:sz w:val="24"/>
          <w:szCs w:val="24"/>
          <w:lang w:val="en-US" w:eastAsia="zh-CN"/>
        </w:rPr>
        <w:t xml:space="preserve">, Yu ML, Dai CY, Hsieh MY, Hwang SJ, Hsiao PJ, Lee LP, Lin ZY, Chen SC, Hsieh MY, Wang LY, Shin SJ, Chang WY, Chuang WL. </w:t>
      </w:r>
      <w:proofErr w:type="gramStart"/>
      <w:r w:rsidRPr="008E51C1">
        <w:rPr>
          <w:rFonts w:ascii="Book Antiqua" w:eastAsia="宋体" w:hAnsi="Book Antiqua" w:cs="宋体"/>
          <w:sz w:val="24"/>
          <w:szCs w:val="24"/>
          <w:lang w:val="en-US" w:eastAsia="zh-CN"/>
        </w:rPr>
        <w:t>Reappraisal of the characteristics of glucose abnormalities in patients with chronic hepatitis C infection.</w:t>
      </w:r>
      <w:proofErr w:type="gramEnd"/>
      <w:r w:rsidRPr="008E51C1">
        <w:rPr>
          <w:rFonts w:ascii="Book Antiqua" w:eastAsia="宋体" w:hAnsi="Book Antiqua" w:cs="宋体"/>
          <w:sz w:val="24"/>
          <w:szCs w:val="24"/>
          <w:lang w:val="en-US" w:eastAsia="zh-CN"/>
        </w:rPr>
        <w:t xml:space="preserve"> </w:t>
      </w:r>
      <w:r w:rsidRPr="008E51C1">
        <w:rPr>
          <w:rFonts w:ascii="Book Antiqua" w:eastAsia="宋体" w:hAnsi="Book Antiqua" w:cs="宋体"/>
          <w:i/>
          <w:iCs/>
          <w:sz w:val="24"/>
          <w:szCs w:val="24"/>
          <w:lang w:val="en-US" w:eastAsia="zh-CN"/>
        </w:rPr>
        <w:t>Am J Gastroenterol</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103</w:t>
      </w:r>
      <w:r w:rsidRPr="008E51C1">
        <w:rPr>
          <w:rFonts w:ascii="Book Antiqua" w:eastAsia="宋体" w:hAnsi="Book Antiqua" w:cs="宋体"/>
          <w:sz w:val="24"/>
          <w:szCs w:val="24"/>
          <w:lang w:val="en-US" w:eastAsia="zh-CN"/>
        </w:rPr>
        <w:t>: 1933-1940 [PMID: 18637090 DOI: 10.1111/j.1572-0241.2008.01996.x]</w:t>
      </w:r>
    </w:p>
    <w:p w14:paraId="33E2D982"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proofErr w:type="gramStart"/>
      <w:r w:rsidRPr="008E51C1">
        <w:rPr>
          <w:rFonts w:ascii="Book Antiqua" w:eastAsia="宋体" w:hAnsi="Book Antiqua" w:cs="宋体"/>
          <w:sz w:val="24"/>
          <w:szCs w:val="24"/>
          <w:lang w:val="en-US" w:eastAsia="zh-CN"/>
        </w:rPr>
        <w:t>22 </w:t>
      </w:r>
      <w:r w:rsidRPr="008E51C1">
        <w:rPr>
          <w:rFonts w:ascii="Book Antiqua" w:eastAsia="宋体" w:hAnsi="Book Antiqua" w:cs="宋体"/>
          <w:b/>
          <w:bCs/>
          <w:sz w:val="24"/>
          <w:szCs w:val="24"/>
          <w:lang w:val="en-US" w:eastAsia="zh-CN"/>
        </w:rPr>
        <w:t>Mohamed HR</w:t>
      </w:r>
      <w:r w:rsidRPr="008E51C1">
        <w:rPr>
          <w:rFonts w:ascii="Book Antiqua" w:eastAsia="宋体" w:hAnsi="Book Antiqua" w:cs="宋体"/>
          <w:sz w:val="24"/>
          <w:szCs w:val="24"/>
          <w:lang w:val="en-US" w:eastAsia="zh-CN"/>
        </w:rPr>
        <w:t>, Abdel-Azziz MY, Zalata KR, Abdel-Razik AM.</w:t>
      </w:r>
      <w:proofErr w:type="gramEnd"/>
      <w:r w:rsidRPr="008E51C1">
        <w:rPr>
          <w:rFonts w:ascii="Book Antiqua" w:eastAsia="宋体" w:hAnsi="Book Antiqua" w:cs="宋体"/>
          <w:sz w:val="24"/>
          <w:szCs w:val="24"/>
          <w:lang w:val="en-US" w:eastAsia="zh-CN"/>
        </w:rPr>
        <w:t xml:space="preserve"> </w:t>
      </w:r>
      <w:proofErr w:type="gramStart"/>
      <w:r w:rsidRPr="008E51C1">
        <w:rPr>
          <w:rFonts w:ascii="Book Antiqua" w:eastAsia="宋体" w:hAnsi="Book Antiqua" w:cs="宋体"/>
          <w:sz w:val="24"/>
          <w:szCs w:val="24"/>
          <w:lang w:val="en-US" w:eastAsia="zh-CN"/>
        </w:rPr>
        <w:t>Relation of insulin resistance and liver fibrosis progression in patients with chronic hepatitis C virus infection.</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Int J Health Sci (Qassim)</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3</w:t>
      </w:r>
      <w:r w:rsidRPr="008E51C1">
        <w:rPr>
          <w:rFonts w:ascii="Book Antiqua" w:eastAsia="宋体" w:hAnsi="Book Antiqua" w:cs="宋体"/>
          <w:sz w:val="24"/>
          <w:szCs w:val="24"/>
          <w:lang w:val="en-US" w:eastAsia="zh-CN"/>
        </w:rPr>
        <w:t>: 177-186 [PMID: 21475535]</w:t>
      </w:r>
    </w:p>
    <w:p w14:paraId="20BF0C65"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23 </w:t>
      </w:r>
      <w:r w:rsidRPr="008E51C1">
        <w:rPr>
          <w:rFonts w:ascii="Book Antiqua" w:eastAsia="宋体" w:hAnsi="Book Antiqua" w:cs="宋体"/>
          <w:b/>
          <w:bCs/>
          <w:sz w:val="24"/>
          <w:szCs w:val="24"/>
          <w:lang w:val="en-US" w:eastAsia="zh-CN"/>
        </w:rPr>
        <w:t>Duseja A</w:t>
      </w:r>
      <w:r w:rsidRPr="008E51C1">
        <w:rPr>
          <w:rFonts w:ascii="Book Antiqua" w:eastAsia="宋体" w:hAnsi="Book Antiqua" w:cs="宋体"/>
          <w:sz w:val="24"/>
          <w:szCs w:val="24"/>
          <w:lang w:val="en-US" w:eastAsia="zh-CN"/>
        </w:rPr>
        <w:t>, Dhiman RK, Chawla Y, Thumburu KK, Kumar A, Das A, Bhadada S, Bhansali A. Insulin resistance is common in patients with predominantly genotype 3 chronic hepatitis C. </w:t>
      </w:r>
      <w:r w:rsidRPr="008E51C1">
        <w:rPr>
          <w:rFonts w:ascii="Book Antiqua" w:eastAsia="宋体" w:hAnsi="Book Antiqua" w:cs="宋体"/>
          <w:i/>
          <w:iCs/>
          <w:sz w:val="24"/>
          <w:szCs w:val="24"/>
          <w:lang w:val="en-US" w:eastAsia="zh-CN"/>
        </w:rPr>
        <w:t>Dig Dis Sci</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54</w:t>
      </w:r>
      <w:r w:rsidRPr="008E51C1">
        <w:rPr>
          <w:rFonts w:ascii="Book Antiqua" w:eastAsia="宋体" w:hAnsi="Book Antiqua" w:cs="宋体"/>
          <w:sz w:val="24"/>
          <w:szCs w:val="24"/>
          <w:lang w:val="en-US" w:eastAsia="zh-CN"/>
        </w:rPr>
        <w:t>: 1778-1782 [PMID: 19513842 DOI: 10.1007/s10620-009-0844-y]</w:t>
      </w:r>
    </w:p>
    <w:p w14:paraId="5C4B530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24 </w:t>
      </w:r>
      <w:r w:rsidRPr="008E51C1">
        <w:rPr>
          <w:rFonts w:ascii="Book Antiqua" w:eastAsia="宋体" w:hAnsi="Book Antiqua" w:cs="宋体"/>
          <w:b/>
          <w:bCs/>
          <w:sz w:val="24"/>
          <w:szCs w:val="24"/>
          <w:lang w:val="en-US" w:eastAsia="zh-CN"/>
        </w:rPr>
        <w:t>Lonardo A</w:t>
      </w:r>
      <w:r w:rsidRPr="008E51C1">
        <w:rPr>
          <w:rFonts w:ascii="Book Antiqua" w:eastAsia="宋体" w:hAnsi="Book Antiqua" w:cs="宋体"/>
          <w:sz w:val="24"/>
          <w:szCs w:val="24"/>
          <w:lang w:val="en-US" w:eastAsia="zh-CN"/>
        </w:rPr>
        <w:t xml:space="preserve">, Ballestri S, Adinolfi LE, Violi E, Carulli L, Lombardini S, Scaglioni F, Ricchi M, Ruggiero G, Loria P. Hepatitis C virus-infected patients are 'spared' from the metabolic syndrome but not from insulin resistance. </w:t>
      </w:r>
      <w:proofErr w:type="gramStart"/>
      <w:r w:rsidRPr="008E51C1">
        <w:rPr>
          <w:rFonts w:ascii="Book Antiqua" w:eastAsia="宋体" w:hAnsi="Book Antiqua" w:cs="宋体"/>
          <w:sz w:val="24"/>
          <w:szCs w:val="24"/>
          <w:lang w:val="en-US" w:eastAsia="zh-CN"/>
        </w:rPr>
        <w:t>A comparative study of nonalcoholic fatty liver disease and hepatitis C virus-related steatosis.</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Can J Gastroenterol</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23</w:t>
      </w:r>
      <w:r w:rsidRPr="008E51C1">
        <w:rPr>
          <w:rFonts w:ascii="Book Antiqua" w:eastAsia="宋体" w:hAnsi="Book Antiqua" w:cs="宋体"/>
          <w:sz w:val="24"/>
          <w:szCs w:val="24"/>
          <w:lang w:val="en-US" w:eastAsia="zh-CN"/>
        </w:rPr>
        <w:t>: 273-278 [PMID: 19373421 DOI: 10.1155/2009/369703]</w:t>
      </w:r>
    </w:p>
    <w:p w14:paraId="50BE5485"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25 </w:t>
      </w:r>
      <w:r w:rsidRPr="008E51C1">
        <w:rPr>
          <w:rFonts w:ascii="Book Antiqua" w:eastAsia="宋体" w:hAnsi="Book Antiqua" w:cs="宋体"/>
          <w:b/>
          <w:bCs/>
          <w:sz w:val="24"/>
          <w:szCs w:val="24"/>
          <w:lang w:val="en-US" w:eastAsia="zh-CN"/>
        </w:rPr>
        <w:t>Huang JF</w:t>
      </w:r>
      <w:r w:rsidRPr="008E51C1">
        <w:rPr>
          <w:rFonts w:ascii="Book Antiqua" w:eastAsia="宋体" w:hAnsi="Book Antiqua" w:cs="宋体"/>
          <w:sz w:val="24"/>
          <w:szCs w:val="24"/>
          <w:lang w:val="en-US" w:eastAsia="zh-CN"/>
        </w:rPr>
        <w:t xml:space="preserve">, Chuang WL, Yu ML, Yu SH, Huang CF, Huang CI, Yeh ML, Hsieh MH, Yang JF, Lin ZY, Chen SC, Dai CY, Chang WY. Hepatitis C virus infection and metabolic syndrome---a community-based study in an endemic area of </w:t>
      </w:r>
      <w:r w:rsidRPr="008E51C1">
        <w:rPr>
          <w:rFonts w:ascii="Book Antiqua" w:eastAsia="宋体" w:hAnsi="Book Antiqua" w:cs="宋体"/>
          <w:sz w:val="24"/>
          <w:szCs w:val="24"/>
          <w:lang w:val="en-US" w:eastAsia="zh-CN"/>
        </w:rPr>
        <w:lastRenderedPageBreak/>
        <w:t>Taiwan. </w:t>
      </w:r>
      <w:r w:rsidRPr="008E51C1">
        <w:rPr>
          <w:rFonts w:ascii="Book Antiqua" w:eastAsia="宋体" w:hAnsi="Book Antiqua" w:cs="宋体"/>
          <w:i/>
          <w:iCs/>
          <w:sz w:val="24"/>
          <w:szCs w:val="24"/>
          <w:lang w:val="en-US" w:eastAsia="zh-CN"/>
        </w:rPr>
        <w:t>Kaohsiung J Med Sci</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25</w:t>
      </w:r>
      <w:r w:rsidRPr="008E51C1">
        <w:rPr>
          <w:rFonts w:ascii="Book Antiqua" w:eastAsia="宋体" w:hAnsi="Book Antiqua" w:cs="宋体"/>
          <w:sz w:val="24"/>
          <w:szCs w:val="24"/>
          <w:lang w:val="en-US" w:eastAsia="zh-CN"/>
        </w:rPr>
        <w:t>: 299-305 [PMID: 19560994 DOI: 10.1016/S1607-</w:t>
      </w:r>
      <w:proofErr w:type="gramStart"/>
      <w:r w:rsidRPr="008E51C1">
        <w:rPr>
          <w:rFonts w:ascii="Book Antiqua" w:eastAsia="宋体" w:hAnsi="Book Antiqua" w:cs="宋体"/>
          <w:sz w:val="24"/>
          <w:szCs w:val="24"/>
          <w:lang w:val="en-US" w:eastAsia="zh-CN"/>
        </w:rPr>
        <w:t>551X(</w:t>
      </w:r>
      <w:proofErr w:type="gramEnd"/>
      <w:r w:rsidRPr="008E51C1">
        <w:rPr>
          <w:rFonts w:ascii="Book Antiqua" w:eastAsia="宋体" w:hAnsi="Book Antiqua" w:cs="宋体"/>
          <w:sz w:val="24"/>
          <w:szCs w:val="24"/>
          <w:lang w:val="en-US" w:eastAsia="zh-CN"/>
        </w:rPr>
        <w:t>09)70520-0]</w:t>
      </w:r>
    </w:p>
    <w:p w14:paraId="30BD45A3"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26 </w:t>
      </w:r>
      <w:r w:rsidRPr="008E51C1">
        <w:rPr>
          <w:rFonts w:ascii="Book Antiqua" w:eastAsia="宋体" w:hAnsi="Book Antiqua" w:cs="宋体"/>
          <w:b/>
          <w:bCs/>
          <w:sz w:val="24"/>
          <w:szCs w:val="24"/>
          <w:lang w:val="en-US" w:eastAsia="zh-CN"/>
        </w:rPr>
        <w:t>Mostafa A</w:t>
      </w:r>
      <w:r w:rsidRPr="008E51C1">
        <w:rPr>
          <w:rFonts w:ascii="Book Antiqua" w:eastAsia="宋体" w:hAnsi="Book Antiqua" w:cs="宋体"/>
          <w:sz w:val="24"/>
          <w:szCs w:val="24"/>
          <w:lang w:val="en-US" w:eastAsia="zh-CN"/>
        </w:rPr>
        <w:t xml:space="preserve">, Mohamed MK, Saeed M, Hasan A, Fontanet A, Godsland I, Coady E, Esmat G, El-Hoseiny M, Abdul-Hamid M, Hughes A, Chaturvedi N. Hepatitis C infection and clearance: impact on atherosclerosis and cardiometabolic risk factors. </w:t>
      </w:r>
      <w:r w:rsidRPr="008E51C1">
        <w:rPr>
          <w:rFonts w:ascii="Book Antiqua" w:eastAsia="宋体" w:hAnsi="Book Antiqua" w:cs="宋体"/>
          <w:i/>
          <w:iCs/>
          <w:sz w:val="24"/>
          <w:szCs w:val="24"/>
          <w:lang w:val="en-US" w:eastAsia="zh-CN"/>
        </w:rPr>
        <w:t>Gut</w:t>
      </w:r>
      <w:r w:rsidRPr="008E51C1">
        <w:rPr>
          <w:rFonts w:ascii="Book Antiqua" w:eastAsia="宋体" w:hAnsi="Book Antiqua" w:cs="宋体"/>
          <w:sz w:val="24"/>
          <w:szCs w:val="24"/>
          <w:lang w:val="en-US" w:eastAsia="zh-CN"/>
        </w:rPr>
        <w:t xml:space="preserve"> 2010; </w:t>
      </w:r>
      <w:r w:rsidRPr="008E51C1">
        <w:rPr>
          <w:rFonts w:ascii="Book Antiqua" w:eastAsia="宋体" w:hAnsi="Book Antiqua" w:cs="宋体"/>
          <w:b/>
          <w:bCs/>
          <w:sz w:val="24"/>
          <w:szCs w:val="24"/>
          <w:lang w:val="en-US" w:eastAsia="zh-CN"/>
        </w:rPr>
        <w:t>59</w:t>
      </w:r>
      <w:r w:rsidRPr="008E51C1">
        <w:rPr>
          <w:rFonts w:ascii="Book Antiqua" w:eastAsia="宋体" w:hAnsi="Book Antiqua" w:cs="宋体"/>
          <w:sz w:val="24"/>
          <w:szCs w:val="24"/>
          <w:lang w:val="en-US" w:eastAsia="zh-CN"/>
        </w:rPr>
        <w:t>: 1135-1140 [PMID: 20584782 DOI: 10.1136/gut.2009.202317]</w:t>
      </w:r>
    </w:p>
    <w:p w14:paraId="68255774"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27 </w:t>
      </w:r>
      <w:r w:rsidRPr="008E51C1">
        <w:rPr>
          <w:rFonts w:ascii="Book Antiqua" w:eastAsia="宋体" w:hAnsi="Book Antiqua" w:cs="宋体"/>
          <w:b/>
          <w:bCs/>
          <w:sz w:val="24"/>
          <w:szCs w:val="24"/>
          <w:lang w:val="en-US" w:eastAsia="zh-CN"/>
        </w:rPr>
        <w:t>Miyajima I</w:t>
      </w:r>
      <w:r w:rsidRPr="008E51C1">
        <w:rPr>
          <w:rFonts w:ascii="Book Antiqua" w:eastAsia="宋体" w:hAnsi="Book Antiqua" w:cs="宋体"/>
          <w:sz w:val="24"/>
          <w:szCs w:val="24"/>
          <w:lang w:val="en-US" w:eastAsia="zh-CN"/>
        </w:rPr>
        <w:t>, Kawaguchi T, Fukami A, Nagao Y, Adachi H, Sasaki S, Imaizumi T, Sata M. Chronic HCV infection was associated with severe insulin resistance and mild atherosclerosis: a population-based study in an HCV hyperendemic area. </w:t>
      </w:r>
      <w:r w:rsidRPr="008E51C1">
        <w:rPr>
          <w:rFonts w:ascii="Book Antiqua" w:eastAsia="宋体" w:hAnsi="Book Antiqua" w:cs="宋体"/>
          <w:i/>
          <w:iCs/>
          <w:sz w:val="24"/>
          <w:szCs w:val="24"/>
          <w:lang w:val="en-US" w:eastAsia="zh-CN"/>
        </w:rPr>
        <w:t>J Gastroenterol</w:t>
      </w:r>
      <w:r w:rsidRPr="008E51C1">
        <w:rPr>
          <w:rFonts w:ascii="Book Antiqua" w:eastAsia="宋体" w:hAnsi="Book Antiqua" w:cs="宋体"/>
          <w:sz w:val="24"/>
          <w:szCs w:val="24"/>
          <w:lang w:val="en-US" w:eastAsia="zh-CN"/>
        </w:rPr>
        <w:t xml:space="preserve"> 2013; </w:t>
      </w:r>
      <w:r w:rsidRPr="008E51C1">
        <w:rPr>
          <w:rFonts w:ascii="Book Antiqua" w:eastAsia="宋体" w:hAnsi="Book Antiqua" w:cs="宋体"/>
          <w:b/>
          <w:bCs/>
          <w:sz w:val="24"/>
          <w:szCs w:val="24"/>
          <w:lang w:val="en-US" w:eastAsia="zh-CN"/>
        </w:rPr>
        <w:t>48</w:t>
      </w:r>
      <w:r w:rsidRPr="008E51C1">
        <w:rPr>
          <w:rFonts w:ascii="Book Antiqua" w:eastAsia="宋体" w:hAnsi="Book Antiqua" w:cs="宋体"/>
          <w:sz w:val="24"/>
          <w:szCs w:val="24"/>
          <w:lang w:val="en-US" w:eastAsia="zh-CN"/>
        </w:rPr>
        <w:t>: 93-100 [PMID: 22678465 DOI: 10.1007/s00535-012-0610-3]</w:t>
      </w:r>
    </w:p>
    <w:p w14:paraId="7B98E3CA"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28 </w:t>
      </w:r>
      <w:r w:rsidRPr="008E51C1">
        <w:rPr>
          <w:rFonts w:ascii="Book Antiqua" w:eastAsia="宋体" w:hAnsi="Book Antiqua" w:cs="宋体"/>
          <w:b/>
          <w:bCs/>
          <w:sz w:val="24"/>
          <w:szCs w:val="24"/>
          <w:lang w:val="en-US" w:eastAsia="zh-CN"/>
        </w:rPr>
        <w:t>Younossi ZM</w:t>
      </w:r>
      <w:r w:rsidRPr="008E51C1">
        <w:rPr>
          <w:rFonts w:ascii="Book Antiqua" w:eastAsia="宋体" w:hAnsi="Book Antiqua" w:cs="宋体"/>
          <w:sz w:val="24"/>
          <w:szCs w:val="24"/>
          <w:lang w:val="en-US" w:eastAsia="zh-CN"/>
        </w:rPr>
        <w:t>, Stepanova M, Nader F, Younossi Z, Elsheikh E. Associations of chronic hepatitis C with metabolic and cardiac outcomes. </w:t>
      </w:r>
      <w:r w:rsidRPr="008E51C1">
        <w:rPr>
          <w:rFonts w:ascii="Book Antiqua" w:eastAsia="宋体" w:hAnsi="Book Antiqua" w:cs="宋体"/>
          <w:i/>
          <w:iCs/>
          <w:sz w:val="24"/>
          <w:szCs w:val="24"/>
          <w:lang w:val="en-US" w:eastAsia="zh-CN"/>
        </w:rPr>
        <w:t>Aliment Pharmacol Ther</w:t>
      </w:r>
      <w:r w:rsidRPr="008E51C1">
        <w:rPr>
          <w:rFonts w:ascii="Book Antiqua" w:eastAsia="宋体" w:hAnsi="Book Antiqua" w:cs="宋体"/>
          <w:sz w:val="24"/>
          <w:szCs w:val="24"/>
          <w:lang w:val="en-US" w:eastAsia="zh-CN"/>
        </w:rPr>
        <w:t> 2013; </w:t>
      </w:r>
      <w:r w:rsidRPr="008E51C1">
        <w:rPr>
          <w:rFonts w:ascii="Book Antiqua" w:eastAsia="宋体" w:hAnsi="Book Antiqua" w:cs="宋体"/>
          <w:b/>
          <w:bCs/>
          <w:sz w:val="24"/>
          <w:szCs w:val="24"/>
          <w:lang w:val="en-US" w:eastAsia="zh-CN"/>
        </w:rPr>
        <w:t>37</w:t>
      </w:r>
      <w:r w:rsidRPr="008E51C1">
        <w:rPr>
          <w:rFonts w:ascii="Book Antiqua" w:eastAsia="宋体" w:hAnsi="Book Antiqua" w:cs="宋体"/>
          <w:sz w:val="24"/>
          <w:szCs w:val="24"/>
          <w:lang w:val="en-US" w:eastAsia="zh-CN"/>
        </w:rPr>
        <w:t>: 647-652 [PMID: 23384408 DOI: 10.1111/apt.12234]</w:t>
      </w:r>
    </w:p>
    <w:p w14:paraId="3367B6B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29 </w:t>
      </w:r>
      <w:r w:rsidRPr="008E51C1">
        <w:rPr>
          <w:rFonts w:ascii="Book Antiqua" w:eastAsia="宋体" w:hAnsi="Book Antiqua" w:cs="宋体"/>
          <w:b/>
          <w:bCs/>
          <w:sz w:val="24"/>
          <w:szCs w:val="24"/>
          <w:lang w:val="en-US" w:eastAsia="zh-CN"/>
        </w:rPr>
        <w:t>Pothineni NV</w:t>
      </w:r>
      <w:r w:rsidRPr="008E51C1">
        <w:rPr>
          <w:rFonts w:ascii="Book Antiqua" w:eastAsia="宋体" w:hAnsi="Book Antiqua" w:cs="宋体"/>
          <w:sz w:val="24"/>
          <w:szCs w:val="24"/>
          <w:lang w:val="en-US" w:eastAsia="zh-CN"/>
        </w:rPr>
        <w:t xml:space="preserve">, Delongchamp R, Vallurupalli S, Ding Z, Dai Y, Hagedorn CH, Mehta JL. </w:t>
      </w:r>
      <w:proofErr w:type="gramStart"/>
      <w:r w:rsidRPr="008E51C1">
        <w:rPr>
          <w:rFonts w:ascii="Book Antiqua" w:eastAsia="宋体" w:hAnsi="Book Antiqua" w:cs="宋体"/>
          <w:sz w:val="24"/>
          <w:szCs w:val="24"/>
          <w:lang w:val="en-US" w:eastAsia="zh-CN"/>
        </w:rPr>
        <w:t>Impact of hepatitis C seropositivity on the risk of coronary heart disease events.</w:t>
      </w:r>
      <w:proofErr w:type="gramEnd"/>
      <w:r w:rsidRPr="008E51C1">
        <w:rPr>
          <w:rFonts w:ascii="Book Antiqua" w:eastAsia="宋体" w:hAnsi="Book Antiqua" w:cs="宋体"/>
          <w:sz w:val="24"/>
          <w:szCs w:val="24"/>
          <w:lang w:val="en-US" w:eastAsia="zh-CN"/>
        </w:rPr>
        <w:t xml:space="preserve"> </w:t>
      </w:r>
      <w:r w:rsidRPr="008E51C1">
        <w:rPr>
          <w:rFonts w:ascii="Book Antiqua" w:eastAsia="宋体" w:hAnsi="Book Antiqua" w:cs="宋体"/>
          <w:i/>
          <w:iCs/>
          <w:sz w:val="24"/>
          <w:szCs w:val="24"/>
          <w:lang w:val="en-US" w:eastAsia="zh-CN"/>
        </w:rPr>
        <w:t>Am J Cardiol</w:t>
      </w:r>
      <w:r w:rsidRPr="008E51C1">
        <w:rPr>
          <w:rFonts w:ascii="Book Antiqua" w:eastAsia="宋体" w:hAnsi="Book Antiqua" w:cs="宋体"/>
          <w:sz w:val="24"/>
          <w:szCs w:val="24"/>
          <w:lang w:val="en-US" w:eastAsia="zh-CN"/>
        </w:rPr>
        <w:t> 2014; </w:t>
      </w:r>
      <w:r w:rsidRPr="008E51C1">
        <w:rPr>
          <w:rFonts w:ascii="Book Antiqua" w:eastAsia="宋体" w:hAnsi="Book Antiqua" w:cs="宋体"/>
          <w:b/>
          <w:bCs/>
          <w:sz w:val="24"/>
          <w:szCs w:val="24"/>
          <w:lang w:val="en-US" w:eastAsia="zh-CN"/>
        </w:rPr>
        <w:t>114</w:t>
      </w:r>
      <w:r w:rsidRPr="008E51C1">
        <w:rPr>
          <w:rFonts w:ascii="Book Antiqua" w:eastAsia="宋体" w:hAnsi="Book Antiqua" w:cs="宋体"/>
          <w:sz w:val="24"/>
          <w:szCs w:val="24"/>
          <w:lang w:val="en-US" w:eastAsia="zh-CN"/>
        </w:rPr>
        <w:t>: 1841-1845 [PMID: 25438910 DOI: 10.1016/j.amjcard.2014.09.020]</w:t>
      </w:r>
    </w:p>
    <w:p w14:paraId="2CDA6254"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30 </w:t>
      </w:r>
      <w:r w:rsidRPr="008E51C1">
        <w:rPr>
          <w:rFonts w:ascii="Book Antiqua" w:eastAsia="宋体" w:hAnsi="Book Antiqua" w:cs="宋体"/>
          <w:b/>
          <w:bCs/>
          <w:sz w:val="24"/>
          <w:szCs w:val="24"/>
          <w:lang w:val="en-US" w:eastAsia="zh-CN"/>
        </w:rPr>
        <w:t>Dai CY</w:t>
      </w:r>
      <w:r w:rsidRPr="008E51C1">
        <w:rPr>
          <w:rFonts w:ascii="Book Antiqua" w:eastAsia="宋体" w:hAnsi="Book Antiqua" w:cs="宋体"/>
          <w:sz w:val="24"/>
          <w:szCs w:val="24"/>
          <w:lang w:val="en-US" w:eastAsia="zh-CN"/>
        </w:rPr>
        <w:t>, Yeh ML, Huang CF, Hou CH, Hsieh MY, Huang JF, Lin IL, Lin ZY, Chen SC, Wang LY, Chuang WL, Yu ML, Tung HD. Chronic hepatitis C infection is associated with insulin resistance and lipid profiles. </w:t>
      </w:r>
      <w:r w:rsidRPr="008E51C1">
        <w:rPr>
          <w:rFonts w:ascii="Book Antiqua" w:eastAsia="宋体" w:hAnsi="Book Antiqua" w:cs="宋体"/>
          <w:i/>
          <w:iCs/>
          <w:sz w:val="24"/>
          <w:szCs w:val="24"/>
          <w:lang w:val="en-US" w:eastAsia="zh-CN"/>
        </w:rPr>
        <w:t>J Gastroenterol Hepatol</w:t>
      </w:r>
      <w:r w:rsidRPr="008E51C1">
        <w:rPr>
          <w:rFonts w:ascii="Book Antiqua" w:eastAsia="宋体" w:hAnsi="Book Antiqua" w:cs="宋体"/>
          <w:sz w:val="24"/>
          <w:szCs w:val="24"/>
          <w:lang w:val="en-US" w:eastAsia="zh-CN"/>
        </w:rPr>
        <w:t> 2015; </w:t>
      </w:r>
      <w:r w:rsidRPr="008E51C1">
        <w:rPr>
          <w:rFonts w:ascii="Book Antiqua" w:eastAsia="宋体" w:hAnsi="Book Antiqua" w:cs="宋体"/>
          <w:b/>
          <w:bCs/>
          <w:sz w:val="24"/>
          <w:szCs w:val="24"/>
          <w:lang w:val="en-US" w:eastAsia="zh-CN"/>
        </w:rPr>
        <w:t>30</w:t>
      </w:r>
      <w:r w:rsidRPr="008E51C1">
        <w:rPr>
          <w:rFonts w:ascii="Book Antiqua" w:eastAsia="宋体" w:hAnsi="Book Antiqua" w:cs="宋体"/>
          <w:sz w:val="24"/>
          <w:szCs w:val="24"/>
          <w:lang w:val="en-US" w:eastAsia="zh-CN"/>
        </w:rPr>
        <w:t>: 879-884 [PMID: 23808794 DOI: 10.1111/jgh.12313]</w:t>
      </w:r>
    </w:p>
    <w:p w14:paraId="50FAF90C"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31 </w:t>
      </w:r>
      <w:r w:rsidRPr="008E51C1">
        <w:rPr>
          <w:rFonts w:ascii="Book Antiqua" w:eastAsia="宋体" w:hAnsi="Book Antiqua" w:cs="宋体"/>
          <w:b/>
          <w:bCs/>
          <w:sz w:val="24"/>
          <w:szCs w:val="24"/>
          <w:lang w:val="en-US" w:eastAsia="zh-CN"/>
        </w:rPr>
        <w:t>Ryu JK</w:t>
      </w:r>
      <w:r w:rsidRPr="008E51C1">
        <w:rPr>
          <w:rFonts w:ascii="Book Antiqua" w:eastAsia="宋体" w:hAnsi="Book Antiqua" w:cs="宋体"/>
          <w:sz w:val="24"/>
          <w:szCs w:val="24"/>
          <w:lang w:val="en-US" w:eastAsia="zh-CN"/>
        </w:rPr>
        <w:t>, Lee SB, Hong SJ, Lee S. Association of chronic hepatitis C virus infection and diabetes mellitus in Korean patients. </w:t>
      </w:r>
      <w:r w:rsidRPr="008E51C1">
        <w:rPr>
          <w:rFonts w:ascii="Book Antiqua" w:eastAsia="宋体" w:hAnsi="Book Antiqua" w:cs="宋体"/>
          <w:i/>
          <w:iCs/>
          <w:sz w:val="24"/>
          <w:szCs w:val="24"/>
          <w:lang w:val="en-US" w:eastAsia="zh-CN"/>
        </w:rPr>
        <w:t>Korean J Intern Med</w:t>
      </w:r>
      <w:r w:rsidRPr="008E51C1">
        <w:rPr>
          <w:rFonts w:ascii="Book Antiqua" w:eastAsia="宋体" w:hAnsi="Book Antiqua" w:cs="宋体"/>
          <w:sz w:val="24"/>
          <w:szCs w:val="24"/>
          <w:lang w:val="en-US" w:eastAsia="zh-CN"/>
        </w:rPr>
        <w:t> 2001; </w:t>
      </w:r>
      <w:r w:rsidRPr="008E51C1">
        <w:rPr>
          <w:rFonts w:ascii="Book Antiqua" w:eastAsia="宋体" w:hAnsi="Book Antiqua" w:cs="宋体"/>
          <w:b/>
          <w:bCs/>
          <w:sz w:val="24"/>
          <w:szCs w:val="24"/>
          <w:lang w:val="en-US" w:eastAsia="zh-CN"/>
        </w:rPr>
        <w:t>16</w:t>
      </w:r>
      <w:r w:rsidRPr="008E51C1">
        <w:rPr>
          <w:rFonts w:ascii="Book Antiqua" w:eastAsia="宋体" w:hAnsi="Book Antiqua" w:cs="宋体"/>
          <w:sz w:val="24"/>
          <w:szCs w:val="24"/>
          <w:lang w:val="en-US" w:eastAsia="zh-CN"/>
        </w:rPr>
        <w:t>: 18-23 [PMID: 11417300 DOI: 10.3904/kjim.2001.16.1.18]</w:t>
      </w:r>
    </w:p>
    <w:p w14:paraId="4731149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32 </w:t>
      </w:r>
      <w:r w:rsidRPr="008E51C1">
        <w:rPr>
          <w:rFonts w:ascii="Book Antiqua" w:eastAsia="宋体" w:hAnsi="Book Antiqua" w:cs="宋体"/>
          <w:b/>
          <w:bCs/>
          <w:sz w:val="24"/>
          <w:szCs w:val="24"/>
          <w:lang w:val="en-US" w:eastAsia="zh-CN"/>
        </w:rPr>
        <w:t>Wang CS</w:t>
      </w:r>
      <w:r w:rsidRPr="008E51C1">
        <w:rPr>
          <w:rFonts w:ascii="Book Antiqua" w:eastAsia="宋体" w:hAnsi="Book Antiqua" w:cs="宋体"/>
          <w:sz w:val="24"/>
          <w:szCs w:val="24"/>
          <w:lang w:val="en-US" w:eastAsia="zh-CN"/>
        </w:rPr>
        <w:t>, Wang ST, Yao WJ, Chang TT, Chou P. Hepatitis C virus infection and the development of type 2 diabetes in a community-based longitudinal study. </w:t>
      </w:r>
      <w:r w:rsidRPr="008E51C1">
        <w:rPr>
          <w:rFonts w:ascii="Book Antiqua" w:eastAsia="宋体" w:hAnsi="Book Antiqua" w:cs="宋体"/>
          <w:i/>
          <w:iCs/>
          <w:sz w:val="24"/>
          <w:szCs w:val="24"/>
          <w:lang w:val="en-US" w:eastAsia="zh-CN"/>
        </w:rPr>
        <w:t>Am J Epidemiol</w:t>
      </w:r>
      <w:r w:rsidRPr="008E51C1">
        <w:rPr>
          <w:rFonts w:ascii="Book Antiqua" w:eastAsia="宋体" w:hAnsi="Book Antiqua" w:cs="宋体"/>
          <w:sz w:val="24"/>
          <w:szCs w:val="24"/>
          <w:lang w:val="en-US" w:eastAsia="zh-CN"/>
        </w:rPr>
        <w:t> 2007; </w:t>
      </w:r>
      <w:r w:rsidRPr="008E51C1">
        <w:rPr>
          <w:rFonts w:ascii="Book Antiqua" w:eastAsia="宋体" w:hAnsi="Book Antiqua" w:cs="宋体"/>
          <w:b/>
          <w:bCs/>
          <w:sz w:val="24"/>
          <w:szCs w:val="24"/>
          <w:lang w:val="en-US" w:eastAsia="zh-CN"/>
        </w:rPr>
        <w:t>166</w:t>
      </w:r>
      <w:r w:rsidRPr="008E51C1">
        <w:rPr>
          <w:rFonts w:ascii="Book Antiqua" w:eastAsia="宋体" w:hAnsi="Book Antiqua" w:cs="宋体"/>
          <w:sz w:val="24"/>
          <w:szCs w:val="24"/>
          <w:lang w:val="en-US" w:eastAsia="zh-CN"/>
        </w:rPr>
        <w:t>: 196-203 [PMID: 17496314 DOI: 10.1093/aje/kwm061]</w:t>
      </w:r>
    </w:p>
    <w:p w14:paraId="40F05095"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33 </w:t>
      </w:r>
      <w:r w:rsidRPr="008E51C1">
        <w:rPr>
          <w:rFonts w:ascii="Book Antiqua" w:eastAsia="宋体" w:hAnsi="Book Antiqua" w:cs="宋体"/>
          <w:b/>
          <w:bCs/>
          <w:sz w:val="24"/>
          <w:szCs w:val="24"/>
          <w:lang w:val="en-US" w:eastAsia="zh-CN"/>
        </w:rPr>
        <w:t>Moucari R</w:t>
      </w:r>
      <w:r w:rsidRPr="008E51C1">
        <w:rPr>
          <w:rFonts w:ascii="Book Antiqua" w:eastAsia="宋体" w:hAnsi="Book Antiqua" w:cs="宋体"/>
          <w:sz w:val="24"/>
          <w:szCs w:val="24"/>
          <w:lang w:val="en-US" w:eastAsia="zh-CN"/>
        </w:rPr>
        <w:t xml:space="preserve">, Asselah T, Cazals-Hatem D, Voitot H, Boyer N, Ripault MP, Sobesky R, Martinot-Peignoux M, Maylin S, Nicolas-Chanoine MH, Paradis V, Vidaud M, Valla D, Bedossa P, Marcellin P. Insulin resistance in chronic hepatitis C: association with genotypes 1 and 4, serum HCV RNA level, and liver fibrosis. </w:t>
      </w:r>
      <w:r w:rsidRPr="008E51C1">
        <w:rPr>
          <w:rFonts w:ascii="Book Antiqua" w:eastAsia="宋体" w:hAnsi="Book Antiqua" w:cs="宋体"/>
          <w:i/>
          <w:iCs/>
          <w:sz w:val="24"/>
          <w:szCs w:val="24"/>
          <w:lang w:val="en-US" w:eastAsia="zh-CN"/>
        </w:rPr>
        <w:t>Gastroenterology</w:t>
      </w:r>
      <w:r w:rsidRPr="008E51C1">
        <w:rPr>
          <w:rFonts w:ascii="Book Antiqua" w:eastAsia="宋体" w:hAnsi="Book Antiqua" w:cs="宋体"/>
          <w:sz w:val="24"/>
          <w:szCs w:val="24"/>
          <w:lang w:val="en-US" w:eastAsia="zh-CN"/>
        </w:rPr>
        <w:t xml:space="preserve"> 2008; </w:t>
      </w:r>
      <w:r w:rsidRPr="008E51C1">
        <w:rPr>
          <w:rFonts w:ascii="Book Antiqua" w:eastAsia="宋体" w:hAnsi="Book Antiqua" w:cs="宋体"/>
          <w:b/>
          <w:bCs/>
          <w:sz w:val="24"/>
          <w:szCs w:val="24"/>
          <w:lang w:val="en-US" w:eastAsia="zh-CN"/>
        </w:rPr>
        <w:t>134</w:t>
      </w:r>
      <w:r w:rsidRPr="008E51C1">
        <w:rPr>
          <w:rFonts w:ascii="Book Antiqua" w:eastAsia="宋体" w:hAnsi="Book Antiqua" w:cs="宋体"/>
          <w:sz w:val="24"/>
          <w:szCs w:val="24"/>
          <w:lang w:val="en-US" w:eastAsia="zh-CN"/>
        </w:rPr>
        <w:t>: 416-423 [PMID: 18164296 DOI: 10.1053/j.gastro.2007.11.010]</w:t>
      </w:r>
    </w:p>
    <w:p w14:paraId="5E502889"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lastRenderedPageBreak/>
        <w:t>34 </w:t>
      </w:r>
      <w:r w:rsidRPr="008E51C1">
        <w:rPr>
          <w:rFonts w:ascii="Book Antiqua" w:eastAsia="宋体" w:hAnsi="Book Antiqua" w:cs="宋体"/>
          <w:b/>
          <w:bCs/>
          <w:sz w:val="24"/>
          <w:szCs w:val="24"/>
          <w:lang w:val="en-US" w:eastAsia="zh-CN"/>
        </w:rPr>
        <w:t>Rouabhia S</w:t>
      </w:r>
      <w:r w:rsidRPr="008E51C1">
        <w:rPr>
          <w:rFonts w:ascii="Book Antiqua" w:eastAsia="宋体" w:hAnsi="Book Antiqua" w:cs="宋体"/>
          <w:sz w:val="24"/>
          <w:szCs w:val="24"/>
          <w:lang w:val="en-US" w:eastAsia="zh-CN"/>
        </w:rPr>
        <w:t xml:space="preserve">, Malek R, Bounecer H, Dekaken A, Bendali Amor F, Sadelaoud M, Benouar A. Prevalence of type 2 diabetes in Algerian patients with hepatitis C virus infection. </w:t>
      </w:r>
      <w:r w:rsidRPr="008E51C1">
        <w:rPr>
          <w:rFonts w:ascii="Book Antiqua" w:eastAsia="宋体" w:hAnsi="Book Antiqua" w:cs="宋体"/>
          <w:i/>
          <w:iCs/>
          <w:sz w:val="24"/>
          <w:szCs w:val="24"/>
          <w:lang w:val="en-US" w:eastAsia="zh-CN"/>
        </w:rPr>
        <w:t>World J Gastroenterol</w:t>
      </w:r>
      <w:r w:rsidRPr="008E51C1">
        <w:rPr>
          <w:rFonts w:ascii="Book Antiqua" w:eastAsia="宋体" w:hAnsi="Book Antiqua" w:cs="宋体"/>
          <w:sz w:val="24"/>
          <w:szCs w:val="24"/>
          <w:lang w:val="en-US" w:eastAsia="zh-CN"/>
        </w:rPr>
        <w:t> 2010; </w:t>
      </w:r>
      <w:r w:rsidRPr="008E51C1">
        <w:rPr>
          <w:rFonts w:ascii="Book Antiqua" w:eastAsia="宋体" w:hAnsi="Book Antiqua" w:cs="宋体"/>
          <w:b/>
          <w:bCs/>
          <w:sz w:val="24"/>
          <w:szCs w:val="24"/>
          <w:lang w:val="en-US" w:eastAsia="zh-CN"/>
        </w:rPr>
        <w:t>16</w:t>
      </w:r>
      <w:r w:rsidRPr="008E51C1">
        <w:rPr>
          <w:rFonts w:ascii="Book Antiqua" w:eastAsia="宋体" w:hAnsi="Book Antiqua" w:cs="宋体"/>
          <w:sz w:val="24"/>
          <w:szCs w:val="24"/>
          <w:lang w:val="en-US" w:eastAsia="zh-CN"/>
        </w:rPr>
        <w:t>: 3427-3431 [PMID: 20632447 DOI: 10.3748/wjg.v16.i27.3427]</w:t>
      </w:r>
    </w:p>
    <w:p w14:paraId="443009C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35 </w:t>
      </w:r>
      <w:r w:rsidRPr="008E51C1">
        <w:rPr>
          <w:rFonts w:ascii="Book Antiqua" w:eastAsia="宋体" w:hAnsi="Book Antiqua" w:cs="宋体"/>
          <w:b/>
          <w:bCs/>
          <w:sz w:val="24"/>
          <w:szCs w:val="24"/>
          <w:lang w:val="en-US" w:eastAsia="zh-CN"/>
        </w:rPr>
        <w:t>Lonardo A</w:t>
      </w:r>
      <w:r w:rsidRPr="008E51C1">
        <w:rPr>
          <w:rFonts w:ascii="Book Antiqua" w:eastAsia="宋体" w:hAnsi="Book Antiqua" w:cs="宋体"/>
          <w:sz w:val="24"/>
          <w:szCs w:val="24"/>
          <w:lang w:val="en-US" w:eastAsia="zh-CN"/>
        </w:rPr>
        <w:t>, Loria P, Adinolfi LE, Carulli N, Ruggiero G. Hepatitis C and steatosis: a reappraisal. </w:t>
      </w:r>
      <w:r w:rsidRPr="008E51C1">
        <w:rPr>
          <w:rFonts w:ascii="Book Antiqua" w:eastAsia="宋体" w:hAnsi="Book Antiqua" w:cs="宋体"/>
          <w:i/>
          <w:iCs/>
          <w:sz w:val="24"/>
          <w:szCs w:val="24"/>
          <w:lang w:val="en-US" w:eastAsia="zh-CN"/>
        </w:rPr>
        <w:t>J Viral Hepat</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13</w:t>
      </w:r>
      <w:r w:rsidRPr="008E51C1">
        <w:rPr>
          <w:rFonts w:ascii="Book Antiqua" w:eastAsia="宋体" w:hAnsi="Book Antiqua" w:cs="宋体"/>
          <w:sz w:val="24"/>
          <w:szCs w:val="24"/>
          <w:lang w:val="en-US" w:eastAsia="zh-CN"/>
        </w:rPr>
        <w:t>: 73-80 [PMID: 16436124 DOI: 10.1111/j.1365-2893.2005.00669.x]</w:t>
      </w:r>
    </w:p>
    <w:p w14:paraId="01F2FFD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36 </w:t>
      </w:r>
      <w:r w:rsidRPr="008E51C1">
        <w:rPr>
          <w:rFonts w:ascii="Book Antiqua" w:eastAsia="宋体" w:hAnsi="Book Antiqua" w:cs="宋体"/>
          <w:b/>
          <w:bCs/>
          <w:sz w:val="24"/>
          <w:szCs w:val="24"/>
          <w:lang w:val="en-US" w:eastAsia="zh-CN"/>
        </w:rPr>
        <w:t>Lonardo A</w:t>
      </w:r>
      <w:r w:rsidRPr="008E51C1">
        <w:rPr>
          <w:rFonts w:ascii="Book Antiqua" w:eastAsia="宋体" w:hAnsi="Book Antiqua" w:cs="宋体"/>
          <w:sz w:val="24"/>
          <w:szCs w:val="24"/>
          <w:lang w:val="en-US" w:eastAsia="zh-CN"/>
        </w:rPr>
        <w:t xml:space="preserve">, Adinolfi LE, Loria P, Carulli N, Ruggiero G, Day CP. Steatosis and hepatitis C virus: mechanisms and significance for hepatic and extrahepatic disease. </w:t>
      </w:r>
      <w:r w:rsidRPr="008E51C1">
        <w:rPr>
          <w:rFonts w:ascii="Book Antiqua" w:eastAsia="宋体" w:hAnsi="Book Antiqua" w:cs="宋体"/>
          <w:i/>
          <w:iCs/>
          <w:sz w:val="24"/>
          <w:szCs w:val="24"/>
          <w:lang w:val="en-US" w:eastAsia="zh-CN"/>
        </w:rPr>
        <w:t>Gastroenterology</w:t>
      </w:r>
      <w:r w:rsidRPr="008E51C1">
        <w:rPr>
          <w:rFonts w:ascii="Book Antiqua" w:eastAsia="宋体" w:hAnsi="Book Antiqua" w:cs="宋体"/>
          <w:sz w:val="24"/>
          <w:szCs w:val="24"/>
          <w:lang w:val="en-US" w:eastAsia="zh-CN"/>
        </w:rPr>
        <w:t xml:space="preserve"> 2004; </w:t>
      </w:r>
      <w:r w:rsidRPr="008E51C1">
        <w:rPr>
          <w:rFonts w:ascii="Book Antiqua" w:eastAsia="宋体" w:hAnsi="Book Antiqua" w:cs="宋体"/>
          <w:b/>
          <w:bCs/>
          <w:sz w:val="24"/>
          <w:szCs w:val="24"/>
          <w:lang w:val="en-US" w:eastAsia="zh-CN"/>
        </w:rPr>
        <w:t>126</w:t>
      </w:r>
      <w:r w:rsidRPr="008E51C1">
        <w:rPr>
          <w:rFonts w:ascii="Book Antiqua" w:eastAsia="宋体" w:hAnsi="Book Antiqua" w:cs="宋体"/>
          <w:sz w:val="24"/>
          <w:szCs w:val="24"/>
          <w:lang w:val="en-US" w:eastAsia="zh-CN"/>
        </w:rPr>
        <w:t>: 586-597 [PMID: 14762795 DOI: 10.1053/j.gastro.2003.11.020]</w:t>
      </w:r>
    </w:p>
    <w:p w14:paraId="624E9773"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37 </w:t>
      </w:r>
      <w:r w:rsidRPr="008E51C1">
        <w:rPr>
          <w:rFonts w:ascii="Book Antiqua" w:eastAsia="宋体" w:hAnsi="Book Antiqua" w:cs="宋体"/>
          <w:b/>
          <w:bCs/>
          <w:sz w:val="24"/>
          <w:szCs w:val="24"/>
          <w:lang w:val="en-US" w:eastAsia="zh-CN"/>
        </w:rPr>
        <w:t>Lecube A</w:t>
      </w:r>
      <w:r w:rsidRPr="008E51C1">
        <w:rPr>
          <w:rFonts w:ascii="Book Antiqua" w:eastAsia="宋体" w:hAnsi="Book Antiqua" w:cs="宋体"/>
          <w:sz w:val="24"/>
          <w:szCs w:val="24"/>
          <w:lang w:val="en-US" w:eastAsia="zh-CN"/>
        </w:rPr>
        <w:t>, Hernández C, Genescà J, Simó R. Proinflammatory cytokines, insulin resistance, and insulin secretion in chronic hepatitis C patients: A case-control study. </w:t>
      </w:r>
      <w:r w:rsidRPr="008E51C1">
        <w:rPr>
          <w:rFonts w:ascii="Book Antiqua" w:eastAsia="宋体" w:hAnsi="Book Antiqua" w:cs="宋体"/>
          <w:i/>
          <w:iCs/>
          <w:sz w:val="24"/>
          <w:szCs w:val="24"/>
          <w:lang w:val="en-US" w:eastAsia="zh-CN"/>
        </w:rPr>
        <w:t>Diabetes Care</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29</w:t>
      </w:r>
      <w:r w:rsidRPr="008E51C1">
        <w:rPr>
          <w:rFonts w:ascii="Book Antiqua" w:eastAsia="宋体" w:hAnsi="Book Antiqua" w:cs="宋体"/>
          <w:sz w:val="24"/>
          <w:szCs w:val="24"/>
          <w:lang w:val="en-US" w:eastAsia="zh-CN"/>
        </w:rPr>
        <w:t>: 1096-1101 [PMID: 16644643 DOI: 10.2337/dc05-2509]</w:t>
      </w:r>
    </w:p>
    <w:p w14:paraId="7C1512A2"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38 </w:t>
      </w:r>
      <w:r w:rsidRPr="008E51C1">
        <w:rPr>
          <w:rFonts w:ascii="Book Antiqua" w:eastAsia="宋体" w:hAnsi="Book Antiqua" w:cs="宋体"/>
          <w:b/>
          <w:bCs/>
          <w:sz w:val="24"/>
          <w:szCs w:val="24"/>
          <w:lang w:val="en-US" w:eastAsia="zh-CN"/>
        </w:rPr>
        <w:t>Hung CH</w:t>
      </w:r>
      <w:r w:rsidRPr="008E51C1">
        <w:rPr>
          <w:rFonts w:ascii="Book Antiqua" w:eastAsia="宋体" w:hAnsi="Book Antiqua" w:cs="宋体"/>
          <w:sz w:val="24"/>
          <w:szCs w:val="24"/>
          <w:lang w:val="en-US" w:eastAsia="zh-CN"/>
        </w:rPr>
        <w:t>, Lee CM, Chen CH, Hu TH, Jiang SR, Wang JH, Lu SN, Wang PW. Association of inflammatory and anti-inflammatory cytokines with insulin resistance in chronic hepatitis C.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29</w:t>
      </w:r>
      <w:r w:rsidRPr="008E51C1">
        <w:rPr>
          <w:rFonts w:ascii="Book Antiqua" w:eastAsia="宋体" w:hAnsi="Book Antiqua" w:cs="宋体"/>
          <w:sz w:val="24"/>
          <w:szCs w:val="24"/>
          <w:lang w:val="en-US" w:eastAsia="zh-CN"/>
        </w:rPr>
        <w:t>: 1086-1093 [PMID: 19302182 DOI: 10.1111/j.1478-3231.2009.01991.x]</w:t>
      </w:r>
    </w:p>
    <w:p w14:paraId="4F78CB5C"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39 </w:t>
      </w:r>
      <w:r w:rsidRPr="008E51C1">
        <w:rPr>
          <w:rFonts w:ascii="Book Antiqua" w:eastAsia="宋体" w:hAnsi="Book Antiqua" w:cs="宋体"/>
          <w:b/>
          <w:bCs/>
          <w:sz w:val="24"/>
          <w:szCs w:val="24"/>
          <w:lang w:val="en-US" w:eastAsia="zh-CN"/>
        </w:rPr>
        <w:t>Kasai D</w:t>
      </w:r>
      <w:r w:rsidRPr="008E51C1">
        <w:rPr>
          <w:rFonts w:ascii="Book Antiqua" w:eastAsia="宋体" w:hAnsi="Book Antiqua" w:cs="宋体"/>
          <w:sz w:val="24"/>
          <w:szCs w:val="24"/>
          <w:lang w:val="en-US" w:eastAsia="zh-CN"/>
        </w:rPr>
        <w:t>, Adachi T, Deng L, Nagano-Fujii M, Sada K, Ikeda M, Kato N, Ide YH, Shoji I, Hotta H. HCV replication suppresses cellular glucose uptake through down-regulation of cell surface expression of glucose transporters. </w:t>
      </w:r>
      <w:r w:rsidRPr="008E51C1">
        <w:rPr>
          <w:rFonts w:ascii="Book Antiqua" w:eastAsia="宋体" w:hAnsi="Book Antiqua" w:cs="宋体"/>
          <w:i/>
          <w:iCs/>
          <w:sz w:val="24"/>
          <w:szCs w:val="24"/>
          <w:lang w:val="en-US" w:eastAsia="zh-CN"/>
        </w:rPr>
        <w:t>J Hepatol</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50</w:t>
      </w:r>
      <w:r w:rsidRPr="008E51C1">
        <w:rPr>
          <w:rFonts w:ascii="Book Antiqua" w:eastAsia="宋体" w:hAnsi="Book Antiqua" w:cs="宋体"/>
          <w:sz w:val="24"/>
          <w:szCs w:val="24"/>
          <w:lang w:val="en-US" w:eastAsia="zh-CN"/>
        </w:rPr>
        <w:t>: 883-894 [PMID: 19303158 DOI: 10.1016/j.jhep.2008.12.029]</w:t>
      </w:r>
    </w:p>
    <w:p w14:paraId="681E61A9"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40 </w:t>
      </w:r>
      <w:r w:rsidRPr="008E51C1">
        <w:rPr>
          <w:rFonts w:ascii="Book Antiqua" w:eastAsia="宋体" w:hAnsi="Book Antiqua" w:cs="宋体"/>
          <w:b/>
          <w:bCs/>
          <w:sz w:val="24"/>
          <w:szCs w:val="24"/>
          <w:lang w:val="en-US" w:eastAsia="zh-CN"/>
        </w:rPr>
        <w:t>Romero-Gómez M</w:t>
      </w:r>
      <w:r w:rsidRPr="008E51C1">
        <w:rPr>
          <w:rFonts w:ascii="Book Antiqua" w:eastAsia="宋体" w:hAnsi="Book Antiqua" w:cs="宋体"/>
          <w:sz w:val="24"/>
          <w:szCs w:val="24"/>
          <w:lang w:val="en-US" w:eastAsia="zh-CN"/>
        </w:rPr>
        <w:t>. Insulin resistance and hepatitis C. </w:t>
      </w:r>
      <w:r w:rsidRPr="008E51C1">
        <w:rPr>
          <w:rFonts w:ascii="Book Antiqua" w:eastAsia="宋体" w:hAnsi="Book Antiqua" w:cs="宋体"/>
          <w:i/>
          <w:iCs/>
          <w:sz w:val="24"/>
          <w:szCs w:val="24"/>
          <w:lang w:val="en-US" w:eastAsia="zh-CN"/>
        </w:rPr>
        <w:t>World J Gastroenterol</w:t>
      </w:r>
      <w:r w:rsidRPr="008E51C1">
        <w:rPr>
          <w:rFonts w:ascii="Book Antiqua" w:eastAsia="宋体" w:hAnsi="Book Antiqua" w:cs="宋体"/>
          <w:sz w:val="24"/>
          <w:szCs w:val="24"/>
          <w:lang w:val="en-US" w:eastAsia="zh-CN"/>
        </w:rPr>
        <w:t xml:space="preserve"> 2006; </w:t>
      </w:r>
      <w:r w:rsidRPr="008E51C1">
        <w:rPr>
          <w:rFonts w:ascii="Book Antiqua" w:eastAsia="宋体" w:hAnsi="Book Antiqua" w:cs="宋体"/>
          <w:b/>
          <w:bCs/>
          <w:sz w:val="24"/>
          <w:szCs w:val="24"/>
          <w:lang w:val="en-US" w:eastAsia="zh-CN"/>
        </w:rPr>
        <w:t>12</w:t>
      </w:r>
      <w:r w:rsidRPr="008E51C1">
        <w:rPr>
          <w:rFonts w:ascii="Book Antiqua" w:eastAsia="宋体" w:hAnsi="Book Antiqua" w:cs="宋体"/>
          <w:sz w:val="24"/>
          <w:szCs w:val="24"/>
          <w:lang w:val="en-US" w:eastAsia="zh-CN"/>
        </w:rPr>
        <w:t>: 7075-7080 [PMID: 17131467 DOI: 10.3748/wjg.v12.i44.7075]</w:t>
      </w:r>
    </w:p>
    <w:p w14:paraId="7095770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41 </w:t>
      </w:r>
      <w:r w:rsidRPr="008E51C1">
        <w:rPr>
          <w:rFonts w:ascii="Book Antiqua" w:eastAsia="宋体" w:hAnsi="Book Antiqua" w:cs="宋体"/>
          <w:b/>
          <w:bCs/>
          <w:sz w:val="24"/>
          <w:szCs w:val="24"/>
          <w:lang w:val="en-US" w:eastAsia="zh-CN"/>
        </w:rPr>
        <w:t>Banerjee S</w:t>
      </w:r>
      <w:r w:rsidRPr="008E51C1">
        <w:rPr>
          <w:rFonts w:ascii="Book Antiqua" w:eastAsia="宋体" w:hAnsi="Book Antiqua" w:cs="宋体"/>
          <w:sz w:val="24"/>
          <w:szCs w:val="24"/>
          <w:lang w:val="en-US" w:eastAsia="zh-CN"/>
        </w:rPr>
        <w:t>, Saito K, Ait-Goughoulte M, Meyer K, Ray RB, Ray R. Hepatitis C virus core protein upregulates serine phosphorylation of insulin receptor substrate-1 and impairs the downstream akt/protein kinase B signaling pathway for insulin resistance. </w:t>
      </w:r>
      <w:r w:rsidRPr="008E51C1">
        <w:rPr>
          <w:rFonts w:ascii="Book Antiqua" w:eastAsia="宋体" w:hAnsi="Book Antiqua" w:cs="宋体"/>
          <w:i/>
          <w:iCs/>
          <w:sz w:val="24"/>
          <w:szCs w:val="24"/>
          <w:lang w:val="en-US" w:eastAsia="zh-CN"/>
        </w:rPr>
        <w:t>J Virol</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82</w:t>
      </w:r>
      <w:r w:rsidRPr="008E51C1">
        <w:rPr>
          <w:rFonts w:ascii="Book Antiqua" w:eastAsia="宋体" w:hAnsi="Book Antiqua" w:cs="宋体"/>
          <w:sz w:val="24"/>
          <w:szCs w:val="24"/>
          <w:lang w:val="en-US" w:eastAsia="zh-CN"/>
        </w:rPr>
        <w:t>: 2606-2612 [PMID: 18160431 DOI: 10.1128/JVI.01672-07]</w:t>
      </w:r>
    </w:p>
    <w:p w14:paraId="3104DB5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42 </w:t>
      </w:r>
      <w:r w:rsidRPr="008E51C1">
        <w:rPr>
          <w:rFonts w:ascii="Book Antiqua" w:eastAsia="宋体" w:hAnsi="Book Antiqua" w:cs="宋体"/>
          <w:b/>
          <w:bCs/>
          <w:sz w:val="24"/>
          <w:szCs w:val="24"/>
          <w:lang w:val="en-US" w:eastAsia="zh-CN"/>
        </w:rPr>
        <w:t>Konrad T</w:t>
      </w:r>
      <w:r w:rsidRPr="008E51C1">
        <w:rPr>
          <w:rFonts w:ascii="Book Antiqua" w:eastAsia="宋体" w:hAnsi="Book Antiqua" w:cs="宋体"/>
          <w:sz w:val="24"/>
          <w:szCs w:val="24"/>
          <w:lang w:val="en-US" w:eastAsia="zh-CN"/>
        </w:rPr>
        <w:t xml:space="preserve">, Zeuzem S, Vicini P, Toffolo G, Briem D, Lormann J, Herrmann G, Berger A, Kusterer K, Teuber G, Cobelli C, Usadel KH. </w:t>
      </w:r>
      <w:proofErr w:type="gramStart"/>
      <w:r w:rsidRPr="008E51C1">
        <w:rPr>
          <w:rFonts w:ascii="Book Antiqua" w:eastAsia="宋体" w:hAnsi="Book Antiqua" w:cs="宋体"/>
          <w:sz w:val="24"/>
          <w:szCs w:val="24"/>
          <w:lang w:val="en-US" w:eastAsia="zh-CN"/>
        </w:rPr>
        <w:t>Evaluation of factors controlling glucose tolerance in patients with HCV infection before and after 4 months therapy with interferon-alpha.</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Eur J Clin Invest</w:t>
      </w:r>
      <w:r w:rsidRPr="008E51C1">
        <w:rPr>
          <w:rFonts w:ascii="Book Antiqua" w:eastAsia="宋体" w:hAnsi="Book Antiqua" w:cs="宋体"/>
          <w:sz w:val="24"/>
          <w:szCs w:val="24"/>
          <w:lang w:val="en-US" w:eastAsia="zh-CN"/>
        </w:rPr>
        <w:t> 2000; </w:t>
      </w:r>
      <w:r w:rsidRPr="008E51C1">
        <w:rPr>
          <w:rFonts w:ascii="Book Antiqua" w:eastAsia="宋体" w:hAnsi="Book Antiqua" w:cs="宋体"/>
          <w:b/>
          <w:bCs/>
          <w:sz w:val="24"/>
          <w:szCs w:val="24"/>
          <w:lang w:val="en-US" w:eastAsia="zh-CN"/>
        </w:rPr>
        <w:t>30</w:t>
      </w:r>
      <w:r w:rsidRPr="008E51C1">
        <w:rPr>
          <w:rFonts w:ascii="Book Antiqua" w:eastAsia="宋体" w:hAnsi="Book Antiqua" w:cs="宋体"/>
          <w:sz w:val="24"/>
          <w:szCs w:val="24"/>
          <w:lang w:val="en-US" w:eastAsia="zh-CN"/>
        </w:rPr>
        <w:t>: 111-121 [PMID: 10651835 DOI: 10.1046/j.1365-2362.2000.00608.x]</w:t>
      </w:r>
    </w:p>
    <w:p w14:paraId="225FFD5D"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lastRenderedPageBreak/>
        <w:t>43 </w:t>
      </w:r>
      <w:r w:rsidRPr="008E51C1">
        <w:rPr>
          <w:rFonts w:ascii="Book Antiqua" w:eastAsia="宋体" w:hAnsi="Book Antiqua" w:cs="宋体"/>
          <w:b/>
          <w:bCs/>
          <w:sz w:val="24"/>
          <w:szCs w:val="24"/>
          <w:lang w:val="en-US" w:eastAsia="zh-CN"/>
        </w:rPr>
        <w:t>Meissner EG</w:t>
      </w:r>
      <w:r w:rsidRPr="008E51C1">
        <w:rPr>
          <w:rFonts w:ascii="Book Antiqua" w:eastAsia="宋体" w:hAnsi="Book Antiqua" w:cs="宋体"/>
          <w:sz w:val="24"/>
          <w:szCs w:val="24"/>
          <w:lang w:val="en-US" w:eastAsia="zh-CN"/>
        </w:rPr>
        <w:t xml:space="preserve">, Lee YJ, Osinusi A, Sims Z, Qin J, Sturdevant D, McHutchison J, Subramanian M, Sampson M, Naggie S, Patel K, Remaley AT, Masur H, Kottilil S. Effect of sofosbuvir and ribavirin treatment on peripheral and hepatic lipid metabolism in chronic hepatitis C virus, genotype 1-infected patients.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xml:space="preserve"> 2015; </w:t>
      </w:r>
      <w:r w:rsidRPr="008E51C1">
        <w:rPr>
          <w:rFonts w:ascii="Book Antiqua" w:eastAsia="宋体" w:hAnsi="Book Antiqua" w:cs="宋体"/>
          <w:b/>
          <w:bCs/>
          <w:sz w:val="24"/>
          <w:szCs w:val="24"/>
          <w:lang w:val="en-US" w:eastAsia="zh-CN"/>
        </w:rPr>
        <w:t>61</w:t>
      </w:r>
      <w:r w:rsidRPr="008E51C1">
        <w:rPr>
          <w:rFonts w:ascii="Book Antiqua" w:eastAsia="宋体" w:hAnsi="Book Antiqua" w:cs="宋体"/>
          <w:sz w:val="24"/>
          <w:szCs w:val="24"/>
          <w:lang w:val="en-US" w:eastAsia="zh-CN"/>
        </w:rPr>
        <w:t>: 790-801 [PMID: 25203718 DOI: 10.1002/hep.27424]</w:t>
      </w:r>
    </w:p>
    <w:p w14:paraId="5787A15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proofErr w:type="gramStart"/>
      <w:r w:rsidRPr="008E51C1">
        <w:rPr>
          <w:rFonts w:ascii="Book Antiqua" w:eastAsia="宋体" w:hAnsi="Book Antiqua" w:cs="宋体"/>
          <w:sz w:val="24"/>
          <w:szCs w:val="24"/>
          <w:lang w:val="en-US" w:eastAsia="zh-CN"/>
        </w:rPr>
        <w:t>44 </w:t>
      </w:r>
      <w:r w:rsidRPr="008E51C1">
        <w:rPr>
          <w:rFonts w:ascii="Book Antiqua" w:eastAsia="宋体" w:hAnsi="Book Antiqua" w:cs="宋体"/>
          <w:b/>
          <w:bCs/>
          <w:sz w:val="24"/>
          <w:szCs w:val="24"/>
          <w:lang w:val="en-US" w:eastAsia="zh-CN"/>
        </w:rPr>
        <w:t>Huang YW</w:t>
      </w:r>
      <w:r w:rsidRPr="008E51C1">
        <w:rPr>
          <w:rFonts w:ascii="Book Antiqua" w:eastAsia="宋体" w:hAnsi="Book Antiqua" w:cs="宋体"/>
          <w:sz w:val="24"/>
          <w:szCs w:val="24"/>
          <w:lang w:val="en-US" w:eastAsia="zh-CN"/>
        </w:rPr>
        <w:t>, Yang SS, Fu SC, Wang TC, Hsu CK, Chen DS, Hu JT, Kao JH.</w:t>
      </w:r>
      <w:proofErr w:type="gramEnd"/>
      <w:r w:rsidRPr="008E51C1">
        <w:rPr>
          <w:rFonts w:ascii="Book Antiqua" w:eastAsia="宋体" w:hAnsi="Book Antiqua" w:cs="宋体"/>
          <w:sz w:val="24"/>
          <w:szCs w:val="24"/>
          <w:lang w:val="en-US" w:eastAsia="zh-CN"/>
        </w:rPr>
        <w:t xml:space="preserve"> Increased risk of cirrhosis and its decompensation in chronic hepatitis C patients with new-onset diabetes: a nationwide cohort study.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14; </w:t>
      </w:r>
      <w:r w:rsidRPr="008E51C1">
        <w:rPr>
          <w:rFonts w:ascii="Book Antiqua" w:eastAsia="宋体" w:hAnsi="Book Antiqua" w:cs="宋体"/>
          <w:b/>
          <w:bCs/>
          <w:sz w:val="24"/>
          <w:szCs w:val="24"/>
          <w:lang w:val="en-US" w:eastAsia="zh-CN"/>
        </w:rPr>
        <w:t>60</w:t>
      </w:r>
      <w:r w:rsidRPr="008E51C1">
        <w:rPr>
          <w:rFonts w:ascii="Book Antiqua" w:eastAsia="宋体" w:hAnsi="Book Antiqua" w:cs="宋体"/>
          <w:sz w:val="24"/>
          <w:szCs w:val="24"/>
          <w:lang w:val="en-US" w:eastAsia="zh-CN"/>
        </w:rPr>
        <w:t>: 807-814 [PMID: 24919583 DOI: 10.1002/hep.27212]</w:t>
      </w:r>
    </w:p>
    <w:p w14:paraId="094473AD"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45 </w:t>
      </w:r>
      <w:r w:rsidRPr="008E51C1">
        <w:rPr>
          <w:rFonts w:ascii="Book Antiqua" w:eastAsia="宋体" w:hAnsi="Book Antiqua" w:cs="宋体"/>
          <w:b/>
          <w:bCs/>
          <w:sz w:val="24"/>
          <w:szCs w:val="24"/>
          <w:lang w:val="en-US" w:eastAsia="zh-CN"/>
        </w:rPr>
        <w:t>Elkrief L</w:t>
      </w:r>
      <w:r w:rsidRPr="008E51C1">
        <w:rPr>
          <w:rFonts w:ascii="Book Antiqua" w:eastAsia="宋体" w:hAnsi="Book Antiqua" w:cs="宋体"/>
          <w:sz w:val="24"/>
          <w:szCs w:val="24"/>
          <w:lang w:val="en-US" w:eastAsia="zh-CN"/>
        </w:rPr>
        <w:t>, Chouinard P, Bendersky N, Hajage D, Larroque B, Babany G, Kutala B, Francoz C, Boyer N, Moreau R, Durand F, Marcellin P, Rautou PE, Valla D. Diabetes mellitus is an independent prognostic factor for major liver-related outcomes in patients with cirrhosis and chronic hepatitis C.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14; </w:t>
      </w:r>
      <w:r w:rsidRPr="008E51C1">
        <w:rPr>
          <w:rFonts w:ascii="Book Antiqua" w:eastAsia="宋体" w:hAnsi="Book Antiqua" w:cs="宋体"/>
          <w:b/>
          <w:bCs/>
          <w:sz w:val="24"/>
          <w:szCs w:val="24"/>
          <w:lang w:val="en-US" w:eastAsia="zh-CN"/>
        </w:rPr>
        <w:t>60</w:t>
      </w:r>
      <w:r w:rsidRPr="008E51C1">
        <w:rPr>
          <w:rFonts w:ascii="Book Antiqua" w:eastAsia="宋体" w:hAnsi="Book Antiqua" w:cs="宋体"/>
          <w:sz w:val="24"/>
          <w:szCs w:val="24"/>
          <w:lang w:val="en-US" w:eastAsia="zh-CN"/>
        </w:rPr>
        <w:t>: 823-831 [PMID: 24841704 DOI: 10.1002/hep.27228]</w:t>
      </w:r>
    </w:p>
    <w:p w14:paraId="22165FC2"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proofErr w:type="gramStart"/>
      <w:r w:rsidRPr="008E51C1">
        <w:rPr>
          <w:rFonts w:ascii="Book Antiqua" w:eastAsia="宋体" w:hAnsi="Book Antiqua" w:cs="宋体"/>
          <w:sz w:val="24"/>
          <w:szCs w:val="24"/>
          <w:lang w:val="en-US" w:eastAsia="zh-CN"/>
        </w:rPr>
        <w:t>46 </w:t>
      </w:r>
      <w:r w:rsidRPr="008E51C1">
        <w:rPr>
          <w:rFonts w:ascii="Book Antiqua" w:eastAsia="宋体" w:hAnsi="Book Antiqua" w:cs="宋体"/>
          <w:b/>
          <w:bCs/>
          <w:sz w:val="24"/>
          <w:szCs w:val="24"/>
          <w:lang w:val="en-US" w:eastAsia="zh-CN"/>
        </w:rPr>
        <w:t>Backus LI</w:t>
      </w:r>
      <w:r w:rsidRPr="008E51C1">
        <w:rPr>
          <w:rFonts w:ascii="Book Antiqua" w:eastAsia="宋体" w:hAnsi="Book Antiqua" w:cs="宋体"/>
          <w:sz w:val="24"/>
          <w:szCs w:val="24"/>
          <w:lang w:val="en-US" w:eastAsia="zh-CN"/>
        </w:rPr>
        <w:t>, Belperio PS, Shahoumian TA, Loomis TP, Mole LA.</w:t>
      </w:r>
      <w:proofErr w:type="gramEnd"/>
      <w:r w:rsidRPr="008E51C1">
        <w:rPr>
          <w:rFonts w:ascii="Book Antiqua" w:eastAsia="宋体" w:hAnsi="Book Antiqua" w:cs="宋体"/>
          <w:sz w:val="24"/>
          <w:szCs w:val="24"/>
          <w:lang w:val="en-US" w:eastAsia="zh-CN"/>
        </w:rPr>
        <w:t xml:space="preserve"> </w:t>
      </w:r>
      <w:proofErr w:type="gramStart"/>
      <w:r w:rsidRPr="008E51C1">
        <w:rPr>
          <w:rFonts w:ascii="Book Antiqua" w:eastAsia="宋体" w:hAnsi="Book Antiqua" w:cs="宋体"/>
          <w:sz w:val="24"/>
          <w:szCs w:val="24"/>
          <w:lang w:val="en-US" w:eastAsia="zh-CN"/>
        </w:rPr>
        <w:t>Effectiveness of sofosbuvir-based regimens in genotype 1 and 2 hepatitis C virus infection in 4026 U.S. Veterans.</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Aliment Pharmacol Ther</w:t>
      </w:r>
      <w:r w:rsidRPr="008E51C1">
        <w:rPr>
          <w:rFonts w:ascii="Book Antiqua" w:eastAsia="宋体" w:hAnsi="Book Antiqua" w:cs="宋体"/>
          <w:sz w:val="24"/>
          <w:szCs w:val="24"/>
          <w:lang w:val="en-US" w:eastAsia="zh-CN"/>
        </w:rPr>
        <w:t> 2015; </w:t>
      </w:r>
      <w:r w:rsidRPr="008E51C1">
        <w:rPr>
          <w:rFonts w:ascii="Book Antiqua" w:eastAsia="宋体" w:hAnsi="Book Antiqua" w:cs="宋体"/>
          <w:b/>
          <w:bCs/>
          <w:sz w:val="24"/>
          <w:szCs w:val="24"/>
          <w:lang w:val="en-US" w:eastAsia="zh-CN"/>
        </w:rPr>
        <w:t>42</w:t>
      </w:r>
      <w:r w:rsidRPr="008E51C1">
        <w:rPr>
          <w:rFonts w:ascii="Book Antiqua" w:eastAsia="宋体" w:hAnsi="Book Antiqua" w:cs="宋体"/>
          <w:sz w:val="24"/>
          <w:szCs w:val="24"/>
          <w:lang w:val="en-US" w:eastAsia="zh-CN"/>
        </w:rPr>
        <w:t>: 559-573 [PMID: 26113432 DOI: 10.1111/apt.13300]</w:t>
      </w:r>
    </w:p>
    <w:p w14:paraId="4F6459E3"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47 </w:t>
      </w:r>
      <w:r w:rsidRPr="008E51C1">
        <w:rPr>
          <w:rFonts w:ascii="Book Antiqua" w:eastAsia="宋体" w:hAnsi="Book Antiqua" w:cs="宋体"/>
          <w:b/>
          <w:bCs/>
          <w:sz w:val="24"/>
          <w:szCs w:val="24"/>
          <w:lang w:val="en-US" w:eastAsia="zh-CN"/>
        </w:rPr>
        <w:t>Butt AA</w:t>
      </w:r>
      <w:r w:rsidRPr="008E51C1">
        <w:rPr>
          <w:rFonts w:ascii="Book Antiqua" w:eastAsia="宋体" w:hAnsi="Book Antiqua" w:cs="宋体"/>
          <w:sz w:val="24"/>
          <w:szCs w:val="24"/>
          <w:lang w:val="en-US" w:eastAsia="zh-CN"/>
        </w:rPr>
        <w:t>, Yan P, Shaikh OS, Chung RT, Sherman KE. Sofosbuvir-based regimens in clinical practice achieve SVR rates closer to clinical trials: results from ERCHIVES.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16; </w:t>
      </w:r>
      <w:r w:rsidRPr="008E51C1">
        <w:rPr>
          <w:rFonts w:ascii="Book Antiqua" w:eastAsia="宋体" w:hAnsi="Book Antiqua" w:cs="宋体"/>
          <w:b/>
          <w:bCs/>
          <w:sz w:val="24"/>
          <w:szCs w:val="24"/>
          <w:lang w:val="en-US" w:eastAsia="zh-CN"/>
        </w:rPr>
        <w:t>36</w:t>
      </w:r>
      <w:r w:rsidRPr="008E51C1">
        <w:rPr>
          <w:rFonts w:ascii="Book Antiqua" w:eastAsia="宋体" w:hAnsi="Book Antiqua" w:cs="宋体"/>
          <w:sz w:val="24"/>
          <w:szCs w:val="24"/>
          <w:lang w:val="en-US" w:eastAsia="zh-CN"/>
        </w:rPr>
        <w:t>: 651-658 [PMID: 26616353 DOI: 10.1111/liv.13036]</w:t>
      </w:r>
    </w:p>
    <w:p w14:paraId="57D92D15"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proofErr w:type="gramStart"/>
      <w:r w:rsidRPr="008E51C1">
        <w:rPr>
          <w:rFonts w:ascii="Book Antiqua" w:eastAsia="宋体" w:hAnsi="Book Antiqua" w:cs="宋体"/>
          <w:sz w:val="24"/>
          <w:szCs w:val="24"/>
          <w:lang w:val="en-US" w:eastAsia="zh-CN"/>
        </w:rPr>
        <w:t>48 </w:t>
      </w:r>
      <w:r w:rsidRPr="008E51C1">
        <w:rPr>
          <w:rFonts w:ascii="Book Antiqua" w:eastAsia="宋体" w:hAnsi="Book Antiqua" w:cs="宋体"/>
          <w:b/>
          <w:bCs/>
          <w:sz w:val="24"/>
          <w:szCs w:val="24"/>
          <w:lang w:val="en-US" w:eastAsia="zh-CN"/>
        </w:rPr>
        <w:t>Harrison SA</w:t>
      </w:r>
      <w:r w:rsidRPr="008E51C1">
        <w:rPr>
          <w:rFonts w:ascii="Book Antiqua" w:eastAsia="宋体" w:hAnsi="Book Antiqua" w:cs="宋体"/>
          <w:sz w:val="24"/>
          <w:szCs w:val="24"/>
          <w:lang w:val="en-US" w:eastAsia="zh-CN"/>
        </w:rPr>
        <w:t>, Hamzeh FM, Han J, Pandya PK, Sheikh MY, Vierling JM.</w:t>
      </w:r>
      <w:proofErr w:type="gramEnd"/>
      <w:r w:rsidRPr="008E51C1">
        <w:rPr>
          <w:rFonts w:ascii="Book Antiqua" w:eastAsia="宋体" w:hAnsi="Book Antiqua" w:cs="宋体"/>
          <w:sz w:val="24"/>
          <w:szCs w:val="24"/>
          <w:lang w:val="en-US" w:eastAsia="zh-CN"/>
        </w:rPr>
        <w:t xml:space="preserve"> Chronic hepatitis C genotype 1 patients with insulin resistance treated with pioglitazone and peginterferon alpha-2a plus ribavirin.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12; </w:t>
      </w:r>
      <w:r w:rsidRPr="008E51C1">
        <w:rPr>
          <w:rFonts w:ascii="Book Antiqua" w:eastAsia="宋体" w:hAnsi="Book Antiqua" w:cs="宋体"/>
          <w:b/>
          <w:bCs/>
          <w:sz w:val="24"/>
          <w:szCs w:val="24"/>
          <w:lang w:val="en-US" w:eastAsia="zh-CN"/>
        </w:rPr>
        <w:t>56</w:t>
      </w:r>
      <w:r w:rsidRPr="008E51C1">
        <w:rPr>
          <w:rFonts w:ascii="Book Antiqua" w:eastAsia="宋体" w:hAnsi="Book Antiqua" w:cs="宋体"/>
          <w:sz w:val="24"/>
          <w:szCs w:val="24"/>
          <w:lang w:val="en-US" w:eastAsia="zh-CN"/>
        </w:rPr>
        <w:t>: 464-473 [PMID: 22334369 DOI: 10.1002/hep.25661]</w:t>
      </w:r>
    </w:p>
    <w:p w14:paraId="41A373B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49 </w:t>
      </w:r>
      <w:r w:rsidRPr="008E51C1">
        <w:rPr>
          <w:rFonts w:ascii="Book Antiqua" w:eastAsia="宋体" w:hAnsi="Book Antiqua" w:cs="宋体"/>
          <w:b/>
          <w:bCs/>
          <w:sz w:val="24"/>
          <w:szCs w:val="24"/>
          <w:lang w:val="en-US" w:eastAsia="zh-CN"/>
        </w:rPr>
        <w:t>Khattab M</w:t>
      </w:r>
      <w:r w:rsidRPr="008E51C1">
        <w:rPr>
          <w:rFonts w:ascii="Book Antiqua" w:eastAsia="宋体" w:hAnsi="Book Antiqua" w:cs="宋体"/>
          <w:sz w:val="24"/>
          <w:szCs w:val="24"/>
          <w:lang w:val="en-US" w:eastAsia="zh-CN"/>
        </w:rPr>
        <w:t>, Emad M, Abdelaleem A, Eslam M, Atef R, Shaker Y, Hamdy L. Pioglitazone improves virological response to peginterferon alpha-2b/ribavirin combination therapy in hepatitis C genotype 4 patients with insulin resistance.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10; </w:t>
      </w:r>
      <w:r w:rsidRPr="008E51C1">
        <w:rPr>
          <w:rFonts w:ascii="Book Antiqua" w:eastAsia="宋体" w:hAnsi="Book Antiqua" w:cs="宋体"/>
          <w:b/>
          <w:bCs/>
          <w:sz w:val="24"/>
          <w:szCs w:val="24"/>
          <w:lang w:val="en-US" w:eastAsia="zh-CN"/>
        </w:rPr>
        <w:t>30</w:t>
      </w:r>
      <w:r w:rsidRPr="008E51C1">
        <w:rPr>
          <w:rFonts w:ascii="Book Antiqua" w:eastAsia="宋体" w:hAnsi="Book Antiqua" w:cs="宋体"/>
          <w:sz w:val="24"/>
          <w:szCs w:val="24"/>
          <w:lang w:val="en-US" w:eastAsia="zh-CN"/>
        </w:rPr>
        <w:t>: 447-454 [PMID: 19919569 DOI: 10.1111/j.1478-3231.2009.02171.x]</w:t>
      </w:r>
    </w:p>
    <w:p w14:paraId="369C163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50 </w:t>
      </w:r>
      <w:r w:rsidRPr="008E51C1">
        <w:rPr>
          <w:rFonts w:ascii="Book Antiqua" w:eastAsia="宋体" w:hAnsi="Book Antiqua" w:cs="宋体"/>
          <w:b/>
          <w:bCs/>
          <w:sz w:val="24"/>
          <w:szCs w:val="24"/>
          <w:lang w:val="en-US" w:eastAsia="zh-CN"/>
        </w:rPr>
        <w:t>Lai SW</w:t>
      </w:r>
      <w:r w:rsidRPr="008E51C1">
        <w:rPr>
          <w:rFonts w:ascii="Book Antiqua" w:eastAsia="宋体" w:hAnsi="Book Antiqua" w:cs="宋体"/>
          <w:sz w:val="24"/>
          <w:szCs w:val="24"/>
          <w:lang w:val="en-US" w:eastAsia="zh-CN"/>
        </w:rPr>
        <w:t xml:space="preserve">, Chen PC, Liao KF, Muo CH, Lin CC, Sung FC. Risk of hepatocellular carcinoma in diabetic patients and risk reduction associated with anti-diabetic </w:t>
      </w:r>
      <w:r w:rsidRPr="008E51C1">
        <w:rPr>
          <w:rFonts w:ascii="Book Antiqua" w:eastAsia="宋体" w:hAnsi="Book Antiqua" w:cs="宋体"/>
          <w:sz w:val="24"/>
          <w:szCs w:val="24"/>
          <w:lang w:val="en-US" w:eastAsia="zh-CN"/>
        </w:rPr>
        <w:lastRenderedPageBreak/>
        <w:t>therapy: a population-based cohort study. </w:t>
      </w:r>
      <w:r w:rsidRPr="008E51C1">
        <w:rPr>
          <w:rFonts w:ascii="Book Antiqua" w:eastAsia="宋体" w:hAnsi="Book Antiqua" w:cs="宋体"/>
          <w:i/>
          <w:iCs/>
          <w:sz w:val="24"/>
          <w:szCs w:val="24"/>
          <w:lang w:val="en-US" w:eastAsia="zh-CN"/>
        </w:rPr>
        <w:t>Am J Gastroenterol</w:t>
      </w:r>
      <w:r w:rsidRPr="008E51C1">
        <w:rPr>
          <w:rFonts w:ascii="Book Antiqua" w:eastAsia="宋体" w:hAnsi="Book Antiqua" w:cs="宋体"/>
          <w:sz w:val="24"/>
          <w:szCs w:val="24"/>
          <w:lang w:val="en-US" w:eastAsia="zh-CN"/>
        </w:rPr>
        <w:t> 2012; </w:t>
      </w:r>
      <w:r w:rsidRPr="008E51C1">
        <w:rPr>
          <w:rFonts w:ascii="Book Antiqua" w:eastAsia="宋体" w:hAnsi="Book Antiqua" w:cs="宋体"/>
          <w:b/>
          <w:bCs/>
          <w:sz w:val="24"/>
          <w:szCs w:val="24"/>
          <w:lang w:val="en-US" w:eastAsia="zh-CN"/>
        </w:rPr>
        <w:t>107</w:t>
      </w:r>
      <w:r w:rsidRPr="008E51C1">
        <w:rPr>
          <w:rFonts w:ascii="Book Antiqua" w:eastAsia="宋体" w:hAnsi="Book Antiqua" w:cs="宋体"/>
          <w:sz w:val="24"/>
          <w:szCs w:val="24"/>
          <w:lang w:val="en-US" w:eastAsia="zh-CN"/>
        </w:rPr>
        <w:t>: 46-52 [PMID: 22085817 DOI: 10.1038/ajg.2011.384]</w:t>
      </w:r>
    </w:p>
    <w:p w14:paraId="1D0C2B4C"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51 </w:t>
      </w:r>
      <w:r w:rsidRPr="008E51C1">
        <w:rPr>
          <w:rFonts w:ascii="Book Antiqua" w:eastAsia="宋体" w:hAnsi="Book Antiqua" w:cs="宋体"/>
          <w:b/>
          <w:bCs/>
          <w:sz w:val="24"/>
          <w:szCs w:val="24"/>
          <w:lang w:val="en-US" w:eastAsia="zh-CN"/>
        </w:rPr>
        <w:t>Nkontchou G</w:t>
      </w:r>
      <w:r w:rsidRPr="008E51C1">
        <w:rPr>
          <w:rFonts w:ascii="Book Antiqua" w:eastAsia="宋体" w:hAnsi="Book Antiqua" w:cs="宋体"/>
          <w:sz w:val="24"/>
          <w:szCs w:val="24"/>
          <w:lang w:val="en-US" w:eastAsia="zh-CN"/>
        </w:rPr>
        <w:t>, Cosson E, Aout M, Mahmoudi A, Bourcier V, Charif I, Ganne-Carrie N, Grando-Lemaire V, Vicaut E, Trinchet JC, Beaugrand M. Impact of metformin on the prognosis of cirrhosis induced by viral hepatitis C in diabetic patients. </w:t>
      </w:r>
      <w:r w:rsidRPr="008E51C1">
        <w:rPr>
          <w:rFonts w:ascii="Book Antiqua" w:eastAsia="宋体" w:hAnsi="Book Antiqua" w:cs="宋体"/>
          <w:i/>
          <w:iCs/>
          <w:sz w:val="24"/>
          <w:szCs w:val="24"/>
          <w:lang w:val="en-US" w:eastAsia="zh-CN"/>
        </w:rPr>
        <w:t>J Clin Endocrinol Metab</w:t>
      </w:r>
      <w:r w:rsidRPr="008E51C1">
        <w:rPr>
          <w:rFonts w:ascii="Book Antiqua" w:eastAsia="宋体" w:hAnsi="Book Antiqua" w:cs="宋体"/>
          <w:sz w:val="24"/>
          <w:szCs w:val="24"/>
          <w:lang w:val="en-US" w:eastAsia="zh-CN"/>
        </w:rPr>
        <w:t> 2011; </w:t>
      </w:r>
      <w:r w:rsidRPr="008E51C1">
        <w:rPr>
          <w:rFonts w:ascii="Book Antiqua" w:eastAsia="宋体" w:hAnsi="Book Antiqua" w:cs="宋体"/>
          <w:b/>
          <w:bCs/>
          <w:sz w:val="24"/>
          <w:szCs w:val="24"/>
          <w:lang w:val="en-US" w:eastAsia="zh-CN"/>
        </w:rPr>
        <w:t>96</w:t>
      </w:r>
      <w:r w:rsidRPr="008E51C1">
        <w:rPr>
          <w:rFonts w:ascii="Book Antiqua" w:eastAsia="宋体" w:hAnsi="Book Antiqua" w:cs="宋体"/>
          <w:sz w:val="24"/>
          <w:szCs w:val="24"/>
          <w:lang w:val="en-US" w:eastAsia="zh-CN"/>
        </w:rPr>
        <w:t>: 2601-2608 [PMID: 21752887 DOI: 10.1210/jc.2010-2415]</w:t>
      </w:r>
    </w:p>
    <w:p w14:paraId="76E5BFB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52 </w:t>
      </w:r>
      <w:r w:rsidRPr="008E51C1">
        <w:rPr>
          <w:rFonts w:ascii="Book Antiqua" w:eastAsia="宋体" w:hAnsi="Book Antiqua" w:cs="宋体"/>
          <w:b/>
          <w:bCs/>
          <w:sz w:val="24"/>
          <w:szCs w:val="24"/>
          <w:lang w:val="en-US" w:eastAsia="zh-CN"/>
        </w:rPr>
        <w:t>Sumie S</w:t>
      </w:r>
      <w:r w:rsidRPr="008E51C1">
        <w:rPr>
          <w:rFonts w:ascii="Book Antiqua" w:eastAsia="宋体" w:hAnsi="Book Antiqua" w:cs="宋体"/>
          <w:sz w:val="24"/>
          <w:szCs w:val="24"/>
          <w:lang w:val="en-US" w:eastAsia="zh-CN"/>
        </w:rPr>
        <w:t>, Kawaguchi T, Kawaguchi A, Kuromatsu R, Nakano M, Satani M, Yamada S, Okamura S, Yonezawa Y, Kakuma T, Torimura T, Sata M. Effect of pioglitazone on outcome following curative treatment for hepatocellular carcinoma in patients with hepatitis C virus infection: A prospective study. </w:t>
      </w:r>
      <w:r w:rsidRPr="008E51C1">
        <w:rPr>
          <w:rFonts w:ascii="Book Antiqua" w:eastAsia="宋体" w:hAnsi="Book Antiqua" w:cs="宋体"/>
          <w:i/>
          <w:iCs/>
          <w:sz w:val="24"/>
          <w:szCs w:val="24"/>
          <w:lang w:val="en-US" w:eastAsia="zh-CN"/>
        </w:rPr>
        <w:t>Mol Clin Oncol</w:t>
      </w:r>
      <w:r w:rsidRPr="008E51C1">
        <w:rPr>
          <w:rFonts w:ascii="Book Antiqua" w:eastAsia="宋体" w:hAnsi="Book Antiqua" w:cs="宋体"/>
          <w:sz w:val="24"/>
          <w:szCs w:val="24"/>
          <w:lang w:val="en-US" w:eastAsia="zh-CN"/>
        </w:rPr>
        <w:t> 2015; </w:t>
      </w:r>
      <w:r w:rsidRPr="008E51C1">
        <w:rPr>
          <w:rFonts w:ascii="Book Antiqua" w:eastAsia="宋体" w:hAnsi="Book Antiqua" w:cs="宋体"/>
          <w:b/>
          <w:bCs/>
          <w:sz w:val="24"/>
          <w:szCs w:val="24"/>
          <w:lang w:val="en-US" w:eastAsia="zh-CN"/>
        </w:rPr>
        <w:t>3</w:t>
      </w:r>
      <w:r w:rsidRPr="008E51C1">
        <w:rPr>
          <w:rFonts w:ascii="Book Antiqua" w:eastAsia="宋体" w:hAnsi="Book Antiqua" w:cs="宋体"/>
          <w:sz w:val="24"/>
          <w:szCs w:val="24"/>
          <w:lang w:val="en-US" w:eastAsia="zh-CN"/>
        </w:rPr>
        <w:t>: 115-120 [PMID: 25469280 DOI: 10.3892/mco.2014.435]</w:t>
      </w:r>
    </w:p>
    <w:p w14:paraId="66FA0AF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53 </w:t>
      </w:r>
      <w:r w:rsidRPr="008E51C1">
        <w:rPr>
          <w:rFonts w:ascii="Book Antiqua" w:eastAsia="宋体" w:hAnsi="Book Antiqua" w:cs="宋体"/>
          <w:b/>
          <w:bCs/>
          <w:sz w:val="24"/>
          <w:szCs w:val="24"/>
          <w:lang w:val="en-US" w:eastAsia="zh-CN"/>
        </w:rPr>
        <w:t>Balogun WO</w:t>
      </w:r>
      <w:r w:rsidRPr="008E51C1">
        <w:rPr>
          <w:rFonts w:ascii="Book Antiqua" w:eastAsia="宋体" w:hAnsi="Book Antiqua" w:cs="宋体"/>
          <w:sz w:val="24"/>
          <w:szCs w:val="24"/>
          <w:lang w:val="en-US" w:eastAsia="zh-CN"/>
        </w:rPr>
        <w:t xml:space="preserve">, Adeleye JO, Akinlade KS, Kuti M, Otegbayo JA. </w:t>
      </w:r>
      <w:proofErr w:type="gramStart"/>
      <w:r w:rsidRPr="008E51C1">
        <w:rPr>
          <w:rFonts w:ascii="Book Antiqua" w:eastAsia="宋体" w:hAnsi="Book Antiqua" w:cs="宋体"/>
          <w:sz w:val="24"/>
          <w:szCs w:val="24"/>
          <w:lang w:val="en-US" w:eastAsia="zh-CN"/>
        </w:rPr>
        <w:t>Low prevalence of hepatitis-C viral seropositivity among patients with type-2 diabetes mellitus in a tertiary hospital.</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J Natl Med Assoc</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98</w:t>
      </w:r>
      <w:r w:rsidRPr="008E51C1">
        <w:rPr>
          <w:rFonts w:ascii="Book Antiqua" w:eastAsia="宋体" w:hAnsi="Book Antiqua" w:cs="宋体"/>
          <w:sz w:val="24"/>
          <w:szCs w:val="24"/>
          <w:lang w:val="en-US" w:eastAsia="zh-CN"/>
        </w:rPr>
        <w:t>: 1805-1808 [PMID: 17128691]</w:t>
      </w:r>
    </w:p>
    <w:p w14:paraId="21841E1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proofErr w:type="gramStart"/>
      <w:r w:rsidRPr="008E51C1">
        <w:rPr>
          <w:rFonts w:ascii="Book Antiqua" w:eastAsia="宋体" w:hAnsi="Book Antiqua" w:cs="宋体"/>
          <w:sz w:val="24"/>
          <w:szCs w:val="24"/>
          <w:lang w:val="en-US" w:eastAsia="zh-CN"/>
        </w:rPr>
        <w:t>54 </w:t>
      </w:r>
      <w:r w:rsidRPr="008E51C1">
        <w:rPr>
          <w:rFonts w:ascii="Book Antiqua" w:eastAsia="宋体" w:hAnsi="Book Antiqua" w:cs="宋体"/>
          <w:b/>
          <w:bCs/>
          <w:sz w:val="24"/>
          <w:szCs w:val="24"/>
          <w:lang w:val="en-US" w:eastAsia="zh-CN"/>
        </w:rPr>
        <w:t>Costa LM</w:t>
      </w:r>
      <w:r w:rsidRPr="008E51C1">
        <w:rPr>
          <w:rFonts w:ascii="Book Antiqua" w:eastAsia="宋体" w:hAnsi="Book Antiqua" w:cs="宋体"/>
          <w:sz w:val="24"/>
          <w:szCs w:val="24"/>
          <w:lang w:val="en-US" w:eastAsia="zh-CN"/>
        </w:rPr>
        <w:t>, Mussi AD, Brianeze MR, Souto FJ.</w:t>
      </w:r>
      <w:proofErr w:type="gramEnd"/>
      <w:r w:rsidRPr="008E51C1">
        <w:rPr>
          <w:rFonts w:ascii="Book Antiqua" w:eastAsia="宋体" w:hAnsi="Book Antiqua" w:cs="宋体"/>
          <w:sz w:val="24"/>
          <w:szCs w:val="24"/>
          <w:lang w:val="en-US" w:eastAsia="zh-CN"/>
        </w:rPr>
        <w:t xml:space="preserve"> Hepatitis C as a risk factor for diabetes type 2: lack of evidence in a hospital in central-west Brazil. </w:t>
      </w:r>
      <w:r w:rsidRPr="008E51C1">
        <w:rPr>
          <w:rFonts w:ascii="Book Antiqua" w:eastAsia="宋体" w:hAnsi="Book Antiqua" w:cs="宋体"/>
          <w:i/>
          <w:iCs/>
          <w:sz w:val="24"/>
          <w:szCs w:val="24"/>
          <w:lang w:val="en-US" w:eastAsia="zh-CN"/>
        </w:rPr>
        <w:t>Braz J Infect Dis</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12</w:t>
      </w:r>
      <w:r w:rsidRPr="008E51C1">
        <w:rPr>
          <w:rFonts w:ascii="Book Antiqua" w:eastAsia="宋体" w:hAnsi="Book Antiqua" w:cs="宋体"/>
          <w:sz w:val="24"/>
          <w:szCs w:val="24"/>
          <w:lang w:val="en-US" w:eastAsia="zh-CN"/>
        </w:rPr>
        <w:t>: 24-26 [PMID: 18553010 DOI: 10.1590/S1413-86702008000100007]</w:t>
      </w:r>
    </w:p>
    <w:p w14:paraId="6484440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55 </w:t>
      </w:r>
      <w:r w:rsidRPr="008E51C1">
        <w:rPr>
          <w:rFonts w:ascii="Book Antiqua" w:eastAsia="宋体" w:hAnsi="Book Antiqua" w:cs="宋体"/>
          <w:b/>
          <w:bCs/>
          <w:sz w:val="24"/>
          <w:szCs w:val="24"/>
          <w:lang w:val="en-US" w:eastAsia="zh-CN"/>
        </w:rPr>
        <w:t>Ruhl CE</w:t>
      </w:r>
      <w:r w:rsidRPr="008E51C1">
        <w:rPr>
          <w:rFonts w:ascii="Book Antiqua" w:eastAsia="宋体" w:hAnsi="Book Antiqua" w:cs="宋体"/>
          <w:sz w:val="24"/>
          <w:szCs w:val="24"/>
          <w:lang w:val="en-US" w:eastAsia="zh-CN"/>
        </w:rPr>
        <w:t xml:space="preserve">, Menke A, Cowie CC, Everhart JE. </w:t>
      </w:r>
      <w:proofErr w:type="gramStart"/>
      <w:r w:rsidRPr="008E51C1">
        <w:rPr>
          <w:rFonts w:ascii="Book Antiqua" w:eastAsia="宋体" w:hAnsi="Book Antiqua" w:cs="宋体"/>
          <w:sz w:val="24"/>
          <w:szCs w:val="24"/>
          <w:lang w:val="en-US" w:eastAsia="zh-CN"/>
        </w:rPr>
        <w:t>Relationship of hepatitis C virus infection with diabetes in the U.S. population.</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14; </w:t>
      </w:r>
      <w:r w:rsidRPr="008E51C1">
        <w:rPr>
          <w:rFonts w:ascii="Book Antiqua" w:eastAsia="宋体" w:hAnsi="Book Antiqua" w:cs="宋体"/>
          <w:b/>
          <w:bCs/>
          <w:sz w:val="24"/>
          <w:szCs w:val="24"/>
          <w:lang w:val="en-US" w:eastAsia="zh-CN"/>
        </w:rPr>
        <w:t>60</w:t>
      </w:r>
      <w:r w:rsidRPr="008E51C1">
        <w:rPr>
          <w:rFonts w:ascii="Book Antiqua" w:eastAsia="宋体" w:hAnsi="Book Antiqua" w:cs="宋体"/>
          <w:sz w:val="24"/>
          <w:szCs w:val="24"/>
          <w:lang w:val="en-US" w:eastAsia="zh-CN"/>
        </w:rPr>
        <w:t>: 1139-1149 [PMID: 24500979 DOI: 10.1002/hep.27047]</w:t>
      </w:r>
    </w:p>
    <w:p w14:paraId="4133C126"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56 </w:t>
      </w:r>
      <w:r w:rsidRPr="008E51C1">
        <w:rPr>
          <w:rFonts w:ascii="Book Antiqua" w:eastAsia="宋体" w:hAnsi="Book Antiqua" w:cs="宋体"/>
          <w:b/>
          <w:bCs/>
          <w:sz w:val="24"/>
          <w:szCs w:val="24"/>
          <w:lang w:val="en-US" w:eastAsia="zh-CN"/>
        </w:rPr>
        <w:t>Petta S</w:t>
      </w:r>
      <w:r w:rsidRPr="008E51C1">
        <w:rPr>
          <w:rFonts w:ascii="Book Antiqua" w:eastAsia="宋体" w:hAnsi="Book Antiqua" w:cs="宋体"/>
          <w:sz w:val="24"/>
          <w:szCs w:val="24"/>
          <w:lang w:val="en-US" w:eastAsia="zh-CN"/>
        </w:rPr>
        <w:t>, Cammà C, Di Marco V, Macaluso FS, Maida M, Pizzolanti G, Belmonte B, Cabibi D, Di Stefano R, Ferraro D, Guarnotta C, Venezia G, Craxì A. Hepatic steatosis and insulin resistance are associated with severe fibrosis in patients with chronic hepatitis caused by HBV or HCV infection.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11; </w:t>
      </w:r>
      <w:r w:rsidRPr="008E51C1">
        <w:rPr>
          <w:rFonts w:ascii="Book Antiqua" w:eastAsia="宋体" w:hAnsi="Book Antiqua" w:cs="宋体"/>
          <w:b/>
          <w:bCs/>
          <w:sz w:val="24"/>
          <w:szCs w:val="24"/>
          <w:lang w:val="en-US" w:eastAsia="zh-CN"/>
        </w:rPr>
        <w:t>31</w:t>
      </w:r>
      <w:r w:rsidRPr="008E51C1">
        <w:rPr>
          <w:rFonts w:ascii="Book Antiqua" w:eastAsia="宋体" w:hAnsi="Book Antiqua" w:cs="宋体"/>
          <w:sz w:val="24"/>
          <w:szCs w:val="24"/>
          <w:lang w:val="en-US" w:eastAsia="zh-CN"/>
        </w:rPr>
        <w:t>: 507-515 [PMID: 21382161 DOI: 10.1111/j.1478-3231.2011.02453.x]</w:t>
      </w:r>
    </w:p>
    <w:p w14:paraId="7985B68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57 </w:t>
      </w:r>
      <w:r w:rsidRPr="008E51C1">
        <w:rPr>
          <w:rFonts w:ascii="Book Antiqua" w:eastAsia="宋体" w:hAnsi="Book Antiqua" w:cs="宋体"/>
          <w:b/>
          <w:bCs/>
          <w:sz w:val="24"/>
          <w:szCs w:val="24"/>
          <w:lang w:val="en-US" w:eastAsia="zh-CN"/>
        </w:rPr>
        <w:t>Imazeki F</w:t>
      </w:r>
      <w:r w:rsidRPr="008E51C1">
        <w:rPr>
          <w:rFonts w:ascii="Book Antiqua" w:eastAsia="宋体" w:hAnsi="Book Antiqua" w:cs="宋体"/>
          <w:sz w:val="24"/>
          <w:szCs w:val="24"/>
          <w:lang w:val="en-US" w:eastAsia="zh-CN"/>
        </w:rPr>
        <w:t xml:space="preserve">, Yokosuka O, Fukai K, Kanda T, Kojima H, Saisho H. Prevalence of diabetes mellitus and insulin resistance in patients with chronic hepatitis C: comparison with hepatitis B virus-infected and hepatitis C virus-cleared patients.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28</w:t>
      </w:r>
      <w:r w:rsidRPr="008E51C1">
        <w:rPr>
          <w:rFonts w:ascii="Book Antiqua" w:eastAsia="宋体" w:hAnsi="Book Antiqua" w:cs="宋体"/>
          <w:sz w:val="24"/>
          <w:szCs w:val="24"/>
          <w:lang w:val="en-US" w:eastAsia="zh-CN"/>
        </w:rPr>
        <w:t>: 355-362 [PMID: 18290778 DOI: 10.1111/j.1478-3231.2007.01630.x]</w:t>
      </w:r>
    </w:p>
    <w:p w14:paraId="19B75BB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58 </w:t>
      </w:r>
      <w:r w:rsidRPr="008E51C1">
        <w:rPr>
          <w:rFonts w:ascii="Book Antiqua" w:eastAsia="宋体" w:hAnsi="Book Antiqua" w:cs="宋体"/>
          <w:b/>
          <w:bCs/>
          <w:sz w:val="24"/>
          <w:szCs w:val="24"/>
          <w:lang w:val="en-US" w:eastAsia="zh-CN"/>
        </w:rPr>
        <w:t>Tanaka N</w:t>
      </w:r>
      <w:r w:rsidRPr="008E51C1">
        <w:rPr>
          <w:rFonts w:ascii="Book Antiqua" w:eastAsia="宋体" w:hAnsi="Book Antiqua" w:cs="宋体"/>
          <w:sz w:val="24"/>
          <w:szCs w:val="24"/>
          <w:lang w:val="en-US" w:eastAsia="zh-CN"/>
        </w:rPr>
        <w:t xml:space="preserve">, Nagaya T, Komatsu M, Horiuchi A, Tsuruta G, Shirakawa H, Umemura T, Ichijo T, Matsumoto A, Yoshizawa K, Aoyama T, Kiyosawa K, Tanaka E. </w:t>
      </w:r>
      <w:r w:rsidRPr="008E51C1">
        <w:rPr>
          <w:rFonts w:ascii="Book Antiqua" w:eastAsia="宋体" w:hAnsi="Book Antiqua" w:cs="宋体"/>
          <w:sz w:val="24"/>
          <w:szCs w:val="24"/>
          <w:lang w:val="en-US" w:eastAsia="zh-CN"/>
        </w:rPr>
        <w:lastRenderedPageBreak/>
        <w:t xml:space="preserve">Insulin resistance and hepatitis C virus: a case-control study of non-obese, non-alcoholic and non-steatotic hepatitis virus carriers with persistently normal serum aminotransferase.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28</w:t>
      </w:r>
      <w:r w:rsidRPr="008E51C1">
        <w:rPr>
          <w:rFonts w:ascii="Book Antiqua" w:eastAsia="宋体" w:hAnsi="Book Antiqua" w:cs="宋体"/>
          <w:sz w:val="24"/>
          <w:szCs w:val="24"/>
          <w:lang w:val="en-US" w:eastAsia="zh-CN"/>
        </w:rPr>
        <w:t>: 1104-1111 [PMID: 18397231 DOI: 10.1111/j.1478-3231.2008.01737.x]</w:t>
      </w:r>
    </w:p>
    <w:p w14:paraId="2A454D46"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59 </w:t>
      </w:r>
      <w:r w:rsidRPr="008E51C1">
        <w:rPr>
          <w:rFonts w:ascii="Book Antiqua" w:eastAsia="宋体" w:hAnsi="Book Antiqua" w:cs="宋体"/>
          <w:b/>
          <w:bCs/>
          <w:sz w:val="24"/>
          <w:szCs w:val="24"/>
          <w:lang w:val="en-US" w:eastAsia="zh-CN"/>
        </w:rPr>
        <w:t>Mavrogiannaki A</w:t>
      </w:r>
      <w:r w:rsidRPr="008E51C1">
        <w:rPr>
          <w:rFonts w:ascii="Book Antiqua" w:eastAsia="宋体" w:hAnsi="Book Antiqua" w:cs="宋体"/>
          <w:sz w:val="24"/>
          <w:szCs w:val="24"/>
          <w:lang w:val="en-US" w:eastAsia="zh-CN"/>
        </w:rPr>
        <w:t>, Karamanos B, Manesis EK, Papatheodoridis GV, Koskinas J, Archimandritis AJ. Prevalence of glucose intolerance in patients with chronic hepatitis B or C: a prospective case-control study. </w:t>
      </w:r>
      <w:r w:rsidRPr="008E51C1">
        <w:rPr>
          <w:rFonts w:ascii="Book Antiqua" w:eastAsia="宋体" w:hAnsi="Book Antiqua" w:cs="宋体"/>
          <w:i/>
          <w:iCs/>
          <w:sz w:val="24"/>
          <w:szCs w:val="24"/>
          <w:lang w:val="en-US" w:eastAsia="zh-CN"/>
        </w:rPr>
        <w:t>J Viral Hepat</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16</w:t>
      </w:r>
      <w:r w:rsidRPr="008E51C1">
        <w:rPr>
          <w:rFonts w:ascii="Book Antiqua" w:eastAsia="宋体" w:hAnsi="Book Antiqua" w:cs="宋体"/>
          <w:sz w:val="24"/>
          <w:szCs w:val="24"/>
          <w:lang w:val="en-US" w:eastAsia="zh-CN"/>
        </w:rPr>
        <w:t>: 430-436 [PMID: 19200136 DOI: 10.1111/j.1365-2893.2009.01077.x]</w:t>
      </w:r>
    </w:p>
    <w:p w14:paraId="3FB24435"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0 </w:t>
      </w:r>
      <w:r w:rsidRPr="008E51C1">
        <w:rPr>
          <w:rFonts w:ascii="Book Antiqua" w:eastAsia="宋体" w:hAnsi="Book Antiqua" w:cs="宋体"/>
          <w:b/>
          <w:bCs/>
          <w:sz w:val="24"/>
          <w:szCs w:val="24"/>
          <w:lang w:val="en-US" w:eastAsia="zh-CN"/>
        </w:rPr>
        <w:t>Persico M</w:t>
      </w:r>
      <w:r w:rsidRPr="008E51C1">
        <w:rPr>
          <w:rFonts w:ascii="Book Antiqua" w:eastAsia="宋体" w:hAnsi="Book Antiqua" w:cs="宋体"/>
          <w:sz w:val="24"/>
          <w:szCs w:val="24"/>
          <w:lang w:val="en-US" w:eastAsia="zh-CN"/>
        </w:rPr>
        <w:t>, Masarone M, La Mura V, Persico E, Moschella F, Svelto M, Bruno S, Torella R. Clinical expression of insulin resistance in hepatitis C and B virus-related chronic hepatitis: differences and similarities. </w:t>
      </w:r>
      <w:r w:rsidRPr="008E51C1">
        <w:rPr>
          <w:rFonts w:ascii="Book Antiqua" w:eastAsia="宋体" w:hAnsi="Book Antiqua" w:cs="宋体"/>
          <w:i/>
          <w:iCs/>
          <w:sz w:val="24"/>
          <w:szCs w:val="24"/>
          <w:lang w:val="en-US" w:eastAsia="zh-CN"/>
        </w:rPr>
        <w:t>World J Gastroenterol</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15</w:t>
      </w:r>
      <w:r w:rsidRPr="008E51C1">
        <w:rPr>
          <w:rFonts w:ascii="Book Antiqua" w:eastAsia="宋体" w:hAnsi="Book Antiqua" w:cs="宋体"/>
          <w:sz w:val="24"/>
          <w:szCs w:val="24"/>
          <w:lang w:val="en-US" w:eastAsia="zh-CN"/>
        </w:rPr>
        <w:t>: 462-466 [PMID: 19152451 DOI: 10.3748/wjg.15.462]</w:t>
      </w:r>
    </w:p>
    <w:p w14:paraId="34EF6D90"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1 </w:t>
      </w:r>
      <w:r w:rsidRPr="008E51C1">
        <w:rPr>
          <w:rFonts w:ascii="Book Antiqua" w:eastAsia="宋体" w:hAnsi="Book Antiqua" w:cs="宋体"/>
          <w:b/>
          <w:bCs/>
          <w:sz w:val="24"/>
          <w:szCs w:val="24"/>
          <w:lang w:val="en-US" w:eastAsia="zh-CN"/>
        </w:rPr>
        <w:t>Sud A</w:t>
      </w:r>
      <w:r w:rsidRPr="008E51C1">
        <w:rPr>
          <w:rFonts w:ascii="Book Antiqua" w:eastAsia="宋体" w:hAnsi="Book Antiqua" w:cs="宋体"/>
          <w:sz w:val="24"/>
          <w:szCs w:val="24"/>
          <w:lang w:val="en-US" w:eastAsia="zh-CN"/>
        </w:rPr>
        <w:t xml:space="preserve">, Hui JM, Farrell GC, Bandara P, Kench JG, Fung C, Lin R, Samarasinghe D, Liddle C, McCaughan GW, George J. Improved prediction of fibrosis in chronic hepatitis C using measures of insulin resistance in a probability index.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xml:space="preserve"> 2004; </w:t>
      </w:r>
      <w:r w:rsidRPr="008E51C1">
        <w:rPr>
          <w:rFonts w:ascii="Book Antiqua" w:eastAsia="宋体" w:hAnsi="Book Antiqua" w:cs="宋体"/>
          <w:b/>
          <w:bCs/>
          <w:sz w:val="24"/>
          <w:szCs w:val="24"/>
          <w:lang w:val="en-US" w:eastAsia="zh-CN"/>
        </w:rPr>
        <w:t>39</w:t>
      </w:r>
      <w:r w:rsidRPr="008E51C1">
        <w:rPr>
          <w:rFonts w:ascii="Book Antiqua" w:eastAsia="宋体" w:hAnsi="Book Antiqua" w:cs="宋体"/>
          <w:sz w:val="24"/>
          <w:szCs w:val="24"/>
          <w:lang w:val="en-US" w:eastAsia="zh-CN"/>
        </w:rPr>
        <w:t>: 1239-1247 [PMID: 15122752 DOI: 10.1002/hep.20207]</w:t>
      </w:r>
    </w:p>
    <w:p w14:paraId="604AEBA7"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2 </w:t>
      </w:r>
      <w:r w:rsidRPr="008E51C1">
        <w:rPr>
          <w:rFonts w:ascii="Book Antiqua" w:eastAsia="宋体" w:hAnsi="Book Antiqua" w:cs="宋体"/>
          <w:b/>
          <w:bCs/>
          <w:sz w:val="24"/>
          <w:szCs w:val="24"/>
          <w:lang w:val="en-US" w:eastAsia="zh-CN"/>
        </w:rPr>
        <w:t>Muzzi A</w:t>
      </w:r>
      <w:r w:rsidRPr="008E51C1">
        <w:rPr>
          <w:rFonts w:ascii="Book Antiqua" w:eastAsia="宋体" w:hAnsi="Book Antiqua" w:cs="宋体"/>
          <w:sz w:val="24"/>
          <w:szCs w:val="24"/>
          <w:lang w:val="en-US" w:eastAsia="zh-CN"/>
        </w:rPr>
        <w:t>, Leandro G, Rubbia-Brandt L, James R, Keiser O, Malinverni R, Dufour JF, Helbling B, Hadengue A, Gonvers JJ, Müllhaupt B, Cerny A, Mondelli MU, Negro F. Insulin resistance is associated with liver fibrosis in non-diabetic chronic hepatitis C patients. </w:t>
      </w:r>
      <w:r w:rsidRPr="008E51C1">
        <w:rPr>
          <w:rFonts w:ascii="Book Antiqua" w:eastAsia="宋体" w:hAnsi="Book Antiqua" w:cs="宋体"/>
          <w:i/>
          <w:iCs/>
          <w:sz w:val="24"/>
          <w:szCs w:val="24"/>
          <w:lang w:val="en-US" w:eastAsia="zh-CN"/>
        </w:rPr>
        <w:t>J Hepatol</w:t>
      </w:r>
      <w:r w:rsidRPr="008E51C1">
        <w:rPr>
          <w:rFonts w:ascii="Book Antiqua" w:eastAsia="宋体" w:hAnsi="Book Antiqua" w:cs="宋体"/>
          <w:sz w:val="24"/>
          <w:szCs w:val="24"/>
          <w:lang w:val="en-US" w:eastAsia="zh-CN"/>
        </w:rPr>
        <w:t> 2005; </w:t>
      </w:r>
      <w:r w:rsidRPr="008E51C1">
        <w:rPr>
          <w:rFonts w:ascii="Book Antiqua" w:eastAsia="宋体" w:hAnsi="Book Antiqua" w:cs="宋体"/>
          <w:b/>
          <w:bCs/>
          <w:sz w:val="24"/>
          <w:szCs w:val="24"/>
          <w:lang w:val="en-US" w:eastAsia="zh-CN"/>
        </w:rPr>
        <w:t>42</w:t>
      </w:r>
      <w:r w:rsidRPr="008E51C1">
        <w:rPr>
          <w:rFonts w:ascii="Book Antiqua" w:eastAsia="宋体" w:hAnsi="Book Antiqua" w:cs="宋体"/>
          <w:sz w:val="24"/>
          <w:szCs w:val="24"/>
          <w:lang w:val="en-US" w:eastAsia="zh-CN"/>
        </w:rPr>
        <w:t>: 41-46 [PMID: 15726693 DOI: 10.1016/j.jhep.2004.09.022]</w:t>
      </w:r>
    </w:p>
    <w:p w14:paraId="353F444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3 </w:t>
      </w:r>
      <w:r w:rsidRPr="008E51C1">
        <w:rPr>
          <w:rFonts w:ascii="Book Antiqua" w:eastAsia="宋体" w:hAnsi="Book Antiqua" w:cs="宋体"/>
          <w:b/>
          <w:bCs/>
          <w:sz w:val="24"/>
          <w:szCs w:val="24"/>
          <w:lang w:val="en-US" w:eastAsia="zh-CN"/>
        </w:rPr>
        <w:t>D'Souza R</w:t>
      </w:r>
      <w:r w:rsidRPr="008E51C1">
        <w:rPr>
          <w:rFonts w:ascii="Book Antiqua" w:eastAsia="宋体" w:hAnsi="Book Antiqua" w:cs="宋体"/>
          <w:sz w:val="24"/>
          <w:szCs w:val="24"/>
          <w:lang w:val="en-US" w:eastAsia="zh-CN"/>
        </w:rPr>
        <w:t>, Sabin CA, Foster GR. Insulin resistance plays a significant role in liver fibrosis in chronic hepatitis C and in the response to antiviral therapy. </w:t>
      </w:r>
      <w:r w:rsidRPr="008E51C1">
        <w:rPr>
          <w:rFonts w:ascii="Book Antiqua" w:eastAsia="宋体" w:hAnsi="Book Antiqua" w:cs="宋体"/>
          <w:i/>
          <w:iCs/>
          <w:sz w:val="24"/>
          <w:szCs w:val="24"/>
          <w:lang w:val="en-US" w:eastAsia="zh-CN"/>
        </w:rPr>
        <w:t>Am J Gastroenterol</w:t>
      </w:r>
      <w:r w:rsidRPr="008E51C1">
        <w:rPr>
          <w:rFonts w:ascii="Book Antiqua" w:eastAsia="宋体" w:hAnsi="Book Antiqua" w:cs="宋体"/>
          <w:sz w:val="24"/>
          <w:szCs w:val="24"/>
          <w:lang w:val="en-US" w:eastAsia="zh-CN"/>
        </w:rPr>
        <w:t xml:space="preserve"> 2005; </w:t>
      </w:r>
      <w:r w:rsidRPr="008E51C1">
        <w:rPr>
          <w:rFonts w:ascii="Book Antiqua" w:eastAsia="宋体" w:hAnsi="Book Antiqua" w:cs="宋体"/>
          <w:b/>
          <w:bCs/>
          <w:sz w:val="24"/>
          <w:szCs w:val="24"/>
          <w:lang w:val="en-US" w:eastAsia="zh-CN"/>
        </w:rPr>
        <w:t>100</w:t>
      </w:r>
      <w:r w:rsidRPr="008E51C1">
        <w:rPr>
          <w:rFonts w:ascii="Book Antiqua" w:eastAsia="宋体" w:hAnsi="Book Antiqua" w:cs="宋体"/>
          <w:sz w:val="24"/>
          <w:szCs w:val="24"/>
          <w:lang w:val="en-US" w:eastAsia="zh-CN"/>
        </w:rPr>
        <w:t>: 1509-1515 [PMID: 15984973 DOI: 10.1111/j.1572-0241.2005.41403.x]</w:t>
      </w:r>
    </w:p>
    <w:p w14:paraId="572C279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4 </w:t>
      </w:r>
      <w:r w:rsidRPr="008E51C1">
        <w:rPr>
          <w:rFonts w:ascii="Book Antiqua" w:eastAsia="宋体" w:hAnsi="Book Antiqua" w:cs="宋体"/>
          <w:b/>
          <w:bCs/>
          <w:sz w:val="24"/>
          <w:szCs w:val="24"/>
          <w:lang w:val="en-US" w:eastAsia="zh-CN"/>
        </w:rPr>
        <w:t>Taura N</w:t>
      </w:r>
      <w:r w:rsidRPr="008E51C1">
        <w:rPr>
          <w:rFonts w:ascii="Book Antiqua" w:eastAsia="宋体" w:hAnsi="Book Antiqua" w:cs="宋体"/>
          <w:sz w:val="24"/>
          <w:szCs w:val="24"/>
          <w:lang w:val="en-US" w:eastAsia="zh-CN"/>
        </w:rPr>
        <w:t>, Ichikawa T, Hamasaki K, Nakao K, Nishimura D, Goto T, Fukuta M, Kawashimo H, Fujimoto M, Kusumoto K, Motoyoshi Y, Shibata H, Abiru N, Yamasaki H, Eguchi K. Association between liver fibrosis and insulin sensitivity in chronic hepatitis C patients. </w:t>
      </w:r>
      <w:r w:rsidRPr="008E51C1">
        <w:rPr>
          <w:rFonts w:ascii="Book Antiqua" w:eastAsia="宋体" w:hAnsi="Book Antiqua" w:cs="宋体"/>
          <w:i/>
          <w:iCs/>
          <w:sz w:val="24"/>
          <w:szCs w:val="24"/>
          <w:lang w:val="en-US" w:eastAsia="zh-CN"/>
        </w:rPr>
        <w:t>Am J Gastroenterol</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101</w:t>
      </w:r>
      <w:r w:rsidRPr="008E51C1">
        <w:rPr>
          <w:rFonts w:ascii="Book Antiqua" w:eastAsia="宋体" w:hAnsi="Book Antiqua" w:cs="宋体"/>
          <w:sz w:val="24"/>
          <w:szCs w:val="24"/>
          <w:lang w:val="en-US" w:eastAsia="zh-CN"/>
        </w:rPr>
        <w:t>: 2752-2759 [PMID: 17026566 DOI: 10.1111/j.1572-0241.2006.00835.x]</w:t>
      </w:r>
    </w:p>
    <w:p w14:paraId="53F8DCF2"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5 </w:t>
      </w:r>
      <w:r w:rsidRPr="008E51C1">
        <w:rPr>
          <w:rFonts w:ascii="Book Antiqua" w:eastAsia="宋体" w:hAnsi="Book Antiqua" w:cs="宋体"/>
          <w:b/>
          <w:bCs/>
          <w:sz w:val="24"/>
          <w:szCs w:val="24"/>
          <w:lang w:val="en-US" w:eastAsia="zh-CN"/>
        </w:rPr>
        <w:t>Leandro G</w:t>
      </w:r>
      <w:r w:rsidRPr="008E51C1">
        <w:rPr>
          <w:rFonts w:ascii="Book Antiqua" w:eastAsia="宋体" w:hAnsi="Book Antiqua" w:cs="宋体"/>
          <w:sz w:val="24"/>
          <w:szCs w:val="24"/>
          <w:lang w:val="en-US" w:eastAsia="zh-CN"/>
        </w:rPr>
        <w:t xml:space="preserve">, Mangia A, Hui J, Fabris P, Rubbia-Brandt L, Colloredo G, Adinolfi LE, Asselah T, Jonsson JR, Smedile A, Terrault N, Pazienza V, Giordani MT, Giostra E, Sonzogni A, Ruggiero G, Marcellin P, Powell EE, George J, Negro F. Relationship </w:t>
      </w:r>
      <w:r w:rsidRPr="008E51C1">
        <w:rPr>
          <w:rFonts w:ascii="Book Antiqua" w:eastAsia="宋体" w:hAnsi="Book Antiqua" w:cs="宋体"/>
          <w:sz w:val="24"/>
          <w:szCs w:val="24"/>
          <w:lang w:val="en-US" w:eastAsia="zh-CN"/>
        </w:rPr>
        <w:lastRenderedPageBreak/>
        <w:t>between steatosis, inflammation, and fibrosis in chronic hepatitis C: a meta-analysis of individual patient data. </w:t>
      </w:r>
      <w:r w:rsidRPr="008E51C1">
        <w:rPr>
          <w:rFonts w:ascii="Book Antiqua" w:eastAsia="宋体" w:hAnsi="Book Antiqua" w:cs="宋体"/>
          <w:i/>
          <w:iCs/>
          <w:sz w:val="24"/>
          <w:szCs w:val="24"/>
          <w:lang w:val="en-US" w:eastAsia="zh-CN"/>
        </w:rPr>
        <w:t>Gastroenterology</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130</w:t>
      </w:r>
      <w:r w:rsidRPr="008E51C1">
        <w:rPr>
          <w:rFonts w:ascii="Book Antiqua" w:eastAsia="宋体" w:hAnsi="Book Antiqua" w:cs="宋体"/>
          <w:sz w:val="24"/>
          <w:szCs w:val="24"/>
          <w:lang w:val="en-US" w:eastAsia="zh-CN"/>
        </w:rPr>
        <w:t>: 1636-1642 [PMID: 16697727 DOI: 10.1053/j.gastro.2006.03.014]</w:t>
      </w:r>
    </w:p>
    <w:p w14:paraId="0D41161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6 </w:t>
      </w:r>
      <w:r w:rsidRPr="008E51C1">
        <w:rPr>
          <w:rFonts w:ascii="Book Antiqua" w:eastAsia="宋体" w:hAnsi="Book Antiqua" w:cs="宋体"/>
          <w:b/>
          <w:bCs/>
          <w:sz w:val="24"/>
          <w:szCs w:val="24"/>
          <w:lang w:val="en-US" w:eastAsia="zh-CN"/>
        </w:rPr>
        <w:t>Bugianesi E</w:t>
      </w:r>
      <w:r w:rsidRPr="008E51C1">
        <w:rPr>
          <w:rFonts w:ascii="Book Antiqua" w:eastAsia="宋体" w:hAnsi="Book Antiqua" w:cs="宋体"/>
          <w:sz w:val="24"/>
          <w:szCs w:val="24"/>
          <w:lang w:val="en-US" w:eastAsia="zh-CN"/>
        </w:rPr>
        <w:t>, Marchesini G, Gentilcore E, Cua IH, Vanni E, Rizzetto M, George J. Fibrosis in genotype 3 chronic hepatitis C and nonalcoholic fatty liver disease: Role of insulin resistance and hepatic steatosis.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44</w:t>
      </w:r>
      <w:r w:rsidRPr="008E51C1">
        <w:rPr>
          <w:rFonts w:ascii="Book Antiqua" w:eastAsia="宋体" w:hAnsi="Book Antiqua" w:cs="宋体"/>
          <w:sz w:val="24"/>
          <w:szCs w:val="24"/>
          <w:lang w:val="en-US" w:eastAsia="zh-CN"/>
        </w:rPr>
        <w:t>: 1648-1655 [PMID: 17133473 DOI: 10.1002/hep.21429]</w:t>
      </w:r>
    </w:p>
    <w:p w14:paraId="14FA4D73"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7 </w:t>
      </w:r>
      <w:r w:rsidRPr="008E51C1">
        <w:rPr>
          <w:rFonts w:ascii="Book Antiqua" w:eastAsia="宋体" w:hAnsi="Book Antiqua" w:cs="宋体"/>
          <w:b/>
          <w:bCs/>
          <w:sz w:val="24"/>
          <w:szCs w:val="24"/>
          <w:lang w:val="en-US" w:eastAsia="zh-CN"/>
        </w:rPr>
        <w:t>Kita Y</w:t>
      </w:r>
      <w:r w:rsidRPr="008E51C1">
        <w:rPr>
          <w:rFonts w:ascii="Book Antiqua" w:eastAsia="宋体" w:hAnsi="Book Antiqua" w:cs="宋体"/>
          <w:sz w:val="24"/>
          <w:szCs w:val="24"/>
          <w:lang w:val="en-US" w:eastAsia="zh-CN"/>
        </w:rPr>
        <w:t>, Mizukoshi E, Takamura T, Sakurai M, Takata Y, Arai K, Yamashita T, Nakamoto Y, Kaneko S. Impact of diabetes mellitus on prognosis of patients infected with hepatitis C virus. </w:t>
      </w:r>
      <w:r w:rsidRPr="008E51C1">
        <w:rPr>
          <w:rFonts w:ascii="Book Antiqua" w:eastAsia="宋体" w:hAnsi="Book Antiqua" w:cs="宋体"/>
          <w:i/>
          <w:iCs/>
          <w:sz w:val="24"/>
          <w:szCs w:val="24"/>
          <w:lang w:val="en-US" w:eastAsia="zh-CN"/>
        </w:rPr>
        <w:t>Metabolism</w:t>
      </w:r>
      <w:r w:rsidRPr="008E51C1">
        <w:rPr>
          <w:rFonts w:ascii="Book Antiqua" w:eastAsia="宋体" w:hAnsi="Book Antiqua" w:cs="宋体"/>
          <w:sz w:val="24"/>
          <w:szCs w:val="24"/>
          <w:lang w:val="en-US" w:eastAsia="zh-CN"/>
        </w:rPr>
        <w:t> 2007; </w:t>
      </w:r>
      <w:r w:rsidRPr="008E51C1">
        <w:rPr>
          <w:rFonts w:ascii="Book Antiqua" w:eastAsia="宋体" w:hAnsi="Book Antiqua" w:cs="宋体"/>
          <w:b/>
          <w:bCs/>
          <w:sz w:val="24"/>
          <w:szCs w:val="24"/>
          <w:lang w:val="en-US" w:eastAsia="zh-CN"/>
        </w:rPr>
        <w:t>56</w:t>
      </w:r>
      <w:r w:rsidRPr="008E51C1">
        <w:rPr>
          <w:rFonts w:ascii="Book Antiqua" w:eastAsia="宋体" w:hAnsi="Book Antiqua" w:cs="宋体"/>
          <w:sz w:val="24"/>
          <w:szCs w:val="24"/>
          <w:lang w:val="en-US" w:eastAsia="zh-CN"/>
        </w:rPr>
        <w:t>: 1682-1688 [PMID: 17998021 DOI: 10.1016/j.metabol.2007.07.011]</w:t>
      </w:r>
    </w:p>
    <w:p w14:paraId="6179F25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8 </w:t>
      </w:r>
      <w:r w:rsidRPr="008E51C1">
        <w:rPr>
          <w:rFonts w:ascii="Book Antiqua" w:eastAsia="宋体" w:hAnsi="Book Antiqua" w:cs="宋体"/>
          <w:b/>
          <w:bCs/>
          <w:sz w:val="24"/>
          <w:szCs w:val="24"/>
          <w:lang w:val="en-US" w:eastAsia="zh-CN"/>
        </w:rPr>
        <w:t>Petta S</w:t>
      </w:r>
      <w:r w:rsidRPr="008E51C1">
        <w:rPr>
          <w:rFonts w:ascii="Book Antiqua" w:eastAsia="宋体" w:hAnsi="Book Antiqua" w:cs="宋体"/>
          <w:sz w:val="24"/>
          <w:szCs w:val="24"/>
          <w:lang w:val="en-US" w:eastAsia="zh-CN"/>
        </w:rPr>
        <w:t>, Cammà C, Di Marco V, Alessi N, Cabibi D, Caldarella R, Licata A, Massenti F, Tarantino G, Marchesini G, Craxì A. Insulin resistance and diabetes increase fibrosis in the liver of patients with genotype 1 HCV infection. </w:t>
      </w:r>
      <w:r w:rsidRPr="008E51C1">
        <w:rPr>
          <w:rFonts w:ascii="Book Antiqua" w:eastAsia="宋体" w:hAnsi="Book Antiqua" w:cs="宋体"/>
          <w:i/>
          <w:iCs/>
          <w:sz w:val="24"/>
          <w:szCs w:val="24"/>
          <w:lang w:val="en-US" w:eastAsia="zh-CN"/>
        </w:rPr>
        <w:t>Am J Gastroenterol</w:t>
      </w:r>
      <w:r w:rsidRPr="008E51C1">
        <w:rPr>
          <w:rFonts w:ascii="Book Antiqua" w:eastAsia="宋体" w:hAnsi="Book Antiqua" w:cs="宋体"/>
          <w:sz w:val="24"/>
          <w:szCs w:val="24"/>
          <w:lang w:val="en-US" w:eastAsia="zh-CN"/>
        </w:rPr>
        <w:t xml:space="preserve"> 2008; </w:t>
      </w:r>
      <w:r w:rsidRPr="008E51C1">
        <w:rPr>
          <w:rFonts w:ascii="Book Antiqua" w:eastAsia="宋体" w:hAnsi="Book Antiqua" w:cs="宋体"/>
          <w:b/>
          <w:bCs/>
          <w:sz w:val="24"/>
          <w:szCs w:val="24"/>
          <w:lang w:val="en-US" w:eastAsia="zh-CN"/>
        </w:rPr>
        <w:t>103</w:t>
      </w:r>
      <w:r w:rsidRPr="008E51C1">
        <w:rPr>
          <w:rFonts w:ascii="Book Antiqua" w:eastAsia="宋体" w:hAnsi="Book Antiqua" w:cs="宋体"/>
          <w:sz w:val="24"/>
          <w:szCs w:val="24"/>
          <w:lang w:val="en-US" w:eastAsia="zh-CN"/>
        </w:rPr>
        <w:t>: 1136-1144 [PMID: 18477344 DOI: 10.1111/j.1572-0241.2008.01813.x]</w:t>
      </w:r>
    </w:p>
    <w:p w14:paraId="1E53E5D4"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69 </w:t>
      </w:r>
      <w:r w:rsidRPr="008E51C1">
        <w:rPr>
          <w:rFonts w:ascii="Book Antiqua" w:eastAsia="宋体" w:hAnsi="Book Antiqua" w:cs="宋体"/>
          <w:b/>
          <w:bCs/>
          <w:sz w:val="24"/>
          <w:szCs w:val="24"/>
          <w:lang w:val="en-US" w:eastAsia="zh-CN"/>
        </w:rPr>
        <w:t>Cua IH</w:t>
      </w:r>
      <w:r w:rsidRPr="008E51C1">
        <w:rPr>
          <w:rFonts w:ascii="Book Antiqua" w:eastAsia="宋体" w:hAnsi="Book Antiqua" w:cs="宋体"/>
          <w:sz w:val="24"/>
          <w:szCs w:val="24"/>
          <w:lang w:val="en-US" w:eastAsia="zh-CN"/>
        </w:rPr>
        <w:t>, Hui JM, Kench JG, George J. Genotype-specific interactions of insulin resistance, steatosis, and fibrosis in chronic hepatitis C.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48</w:t>
      </w:r>
      <w:r w:rsidRPr="008E51C1">
        <w:rPr>
          <w:rFonts w:ascii="Book Antiqua" w:eastAsia="宋体" w:hAnsi="Book Antiqua" w:cs="宋体"/>
          <w:sz w:val="24"/>
          <w:szCs w:val="24"/>
          <w:lang w:val="en-US" w:eastAsia="zh-CN"/>
        </w:rPr>
        <w:t>: 723-731 [PMID: 18688878 DOI: 10.1002/hep.22392]</w:t>
      </w:r>
    </w:p>
    <w:p w14:paraId="13A4BC27"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0 </w:t>
      </w:r>
      <w:r w:rsidRPr="008E51C1">
        <w:rPr>
          <w:rFonts w:ascii="Book Antiqua" w:eastAsia="宋体" w:hAnsi="Book Antiqua" w:cs="宋体"/>
          <w:b/>
          <w:bCs/>
          <w:sz w:val="24"/>
          <w:szCs w:val="24"/>
          <w:lang w:val="en-US" w:eastAsia="zh-CN"/>
        </w:rPr>
        <w:t>Hsu CS</w:t>
      </w:r>
      <w:r w:rsidRPr="008E51C1">
        <w:rPr>
          <w:rFonts w:ascii="Book Antiqua" w:eastAsia="宋体" w:hAnsi="Book Antiqua" w:cs="宋体"/>
          <w:sz w:val="24"/>
          <w:szCs w:val="24"/>
          <w:lang w:val="en-US" w:eastAsia="zh-CN"/>
        </w:rPr>
        <w:t xml:space="preserve">, Liu CH, Liu CJ, Hsu SJ, Chen CL, Hwang JJ, Lai MY, Chen PJ, Chen DS, Kao JH. </w:t>
      </w:r>
      <w:proofErr w:type="gramStart"/>
      <w:r w:rsidRPr="008E51C1">
        <w:rPr>
          <w:rFonts w:ascii="Book Antiqua" w:eastAsia="宋体" w:hAnsi="Book Antiqua" w:cs="宋体"/>
          <w:sz w:val="24"/>
          <w:szCs w:val="24"/>
          <w:lang w:val="en-US" w:eastAsia="zh-CN"/>
        </w:rPr>
        <w:t>Association of metabolic profiles with hepatic fibrosis in chronic hepatitis C patients with genotype 1 or 2 infection.</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J Gastroenterol Hepatol</w:t>
      </w:r>
      <w:r w:rsidRPr="008E51C1">
        <w:rPr>
          <w:rFonts w:ascii="Book Antiqua" w:eastAsia="宋体" w:hAnsi="Book Antiqua" w:cs="宋体"/>
          <w:sz w:val="24"/>
          <w:szCs w:val="24"/>
          <w:lang w:val="en-US" w:eastAsia="zh-CN"/>
        </w:rPr>
        <w:t> 2010; </w:t>
      </w:r>
      <w:r w:rsidRPr="008E51C1">
        <w:rPr>
          <w:rFonts w:ascii="Book Antiqua" w:eastAsia="宋体" w:hAnsi="Book Antiqua" w:cs="宋体"/>
          <w:b/>
          <w:bCs/>
          <w:sz w:val="24"/>
          <w:szCs w:val="24"/>
          <w:lang w:val="en-US" w:eastAsia="zh-CN"/>
        </w:rPr>
        <w:t>25</w:t>
      </w:r>
      <w:r w:rsidRPr="008E51C1">
        <w:rPr>
          <w:rFonts w:ascii="Book Antiqua" w:eastAsia="宋体" w:hAnsi="Book Antiqua" w:cs="宋体"/>
          <w:sz w:val="24"/>
          <w:szCs w:val="24"/>
          <w:lang w:val="en-US" w:eastAsia="zh-CN"/>
        </w:rPr>
        <w:t>: 970-977 [PMID: 20546452 DOI: 10.1111/j.1440-1746.2009.06186.x]</w:t>
      </w:r>
    </w:p>
    <w:p w14:paraId="31D2D83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1 </w:t>
      </w:r>
      <w:r w:rsidRPr="008E51C1">
        <w:rPr>
          <w:rFonts w:ascii="Book Antiqua" w:eastAsia="宋体" w:hAnsi="Book Antiqua" w:cs="宋体"/>
          <w:b/>
          <w:bCs/>
          <w:sz w:val="24"/>
          <w:szCs w:val="24"/>
          <w:lang w:val="en-US" w:eastAsia="zh-CN"/>
        </w:rPr>
        <w:t>Moucari R</w:t>
      </w:r>
      <w:r w:rsidRPr="008E51C1">
        <w:rPr>
          <w:rFonts w:ascii="Book Antiqua" w:eastAsia="宋体" w:hAnsi="Book Antiqua" w:cs="宋体"/>
          <w:sz w:val="24"/>
          <w:szCs w:val="24"/>
          <w:lang w:val="en-US" w:eastAsia="zh-CN"/>
        </w:rPr>
        <w:t>, Ripault MP, Martinot-Peignoux M, Voitot H, Cardoso AC, Stern C, Boyer N, Maylin S, Nicolas-Chanoine MH, Vidaud M, Valla D, Bedossa P, Marcellin P. Insulin resistance and geographical origin: major predictors of liver fibrosis and response to peginterferon and ribavirin in HCV-4. </w:t>
      </w:r>
      <w:r w:rsidRPr="008E51C1">
        <w:rPr>
          <w:rFonts w:ascii="Book Antiqua" w:eastAsia="宋体" w:hAnsi="Book Antiqua" w:cs="宋体"/>
          <w:i/>
          <w:iCs/>
          <w:sz w:val="24"/>
          <w:szCs w:val="24"/>
          <w:lang w:val="en-US" w:eastAsia="zh-CN"/>
        </w:rPr>
        <w:t>Gut</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58</w:t>
      </w:r>
      <w:r w:rsidRPr="008E51C1">
        <w:rPr>
          <w:rFonts w:ascii="Book Antiqua" w:eastAsia="宋体" w:hAnsi="Book Antiqua" w:cs="宋体"/>
          <w:sz w:val="24"/>
          <w:szCs w:val="24"/>
          <w:lang w:val="en-US" w:eastAsia="zh-CN"/>
        </w:rPr>
        <w:t>: 1662-1669 [PMID: 19671541 DOI: 10.1136/gut.2009.185074]</w:t>
      </w:r>
    </w:p>
    <w:p w14:paraId="00BEA595"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2 </w:t>
      </w:r>
      <w:r w:rsidRPr="008E51C1">
        <w:rPr>
          <w:rFonts w:ascii="Book Antiqua" w:eastAsia="宋体" w:hAnsi="Book Antiqua" w:cs="宋体"/>
          <w:b/>
          <w:bCs/>
          <w:sz w:val="24"/>
          <w:szCs w:val="24"/>
          <w:lang w:val="en-US" w:eastAsia="zh-CN"/>
        </w:rPr>
        <w:t>Patel K</w:t>
      </w:r>
      <w:r w:rsidRPr="008E51C1">
        <w:rPr>
          <w:rFonts w:ascii="Book Antiqua" w:eastAsia="宋体" w:hAnsi="Book Antiqua" w:cs="宋体"/>
          <w:sz w:val="24"/>
          <w:szCs w:val="24"/>
          <w:lang w:val="en-US" w:eastAsia="zh-CN"/>
        </w:rPr>
        <w:t xml:space="preserve">, Thompson AJ, Chuang WL, Lee CM, Peng CY, Shanmuganathan G, Thongsawat S, Tanwandee T, Mahachai V, Pramoolsinsap C, Cho M, Han KH, Shah SR, Foster GR, Clark PJ, Pulkstenis E, Subramanian GM, McHutchison JG. Insulin resistance is independently associated with significant hepatic fibrosis in Asian </w:t>
      </w:r>
      <w:r w:rsidRPr="008E51C1">
        <w:rPr>
          <w:rFonts w:ascii="Book Antiqua" w:eastAsia="宋体" w:hAnsi="Book Antiqua" w:cs="宋体"/>
          <w:sz w:val="24"/>
          <w:szCs w:val="24"/>
          <w:lang w:val="en-US" w:eastAsia="zh-CN"/>
        </w:rPr>
        <w:lastRenderedPageBreak/>
        <w:t>chronic hepatitis C genotype 2 or 3 patients. </w:t>
      </w:r>
      <w:r w:rsidRPr="008E51C1">
        <w:rPr>
          <w:rFonts w:ascii="Book Antiqua" w:eastAsia="宋体" w:hAnsi="Book Antiqua" w:cs="宋体"/>
          <w:i/>
          <w:iCs/>
          <w:sz w:val="24"/>
          <w:szCs w:val="24"/>
          <w:lang w:val="en-US" w:eastAsia="zh-CN"/>
        </w:rPr>
        <w:t>J Gastroenterol Hepatol</w:t>
      </w:r>
      <w:r w:rsidRPr="008E51C1">
        <w:rPr>
          <w:rFonts w:ascii="Book Antiqua" w:eastAsia="宋体" w:hAnsi="Book Antiqua" w:cs="宋体"/>
          <w:sz w:val="24"/>
          <w:szCs w:val="24"/>
          <w:lang w:val="en-US" w:eastAsia="zh-CN"/>
        </w:rPr>
        <w:t> 2011; </w:t>
      </w:r>
      <w:r w:rsidRPr="008E51C1">
        <w:rPr>
          <w:rFonts w:ascii="Book Antiqua" w:eastAsia="宋体" w:hAnsi="Book Antiqua" w:cs="宋体"/>
          <w:b/>
          <w:bCs/>
          <w:sz w:val="24"/>
          <w:szCs w:val="24"/>
          <w:lang w:val="en-US" w:eastAsia="zh-CN"/>
        </w:rPr>
        <w:t>26</w:t>
      </w:r>
      <w:r w:rsidRPr="008E51C1">
        <w:rPr>
          <w:rFonts w:ascii="Book Antiqua" w:eastAsia="宋体" w:hAnsi="Book Antiqua" w:cs="宋体"/>
          <w:sz w:val="24"/>
          <w:szCs w:val="24"/>
          <w:lang w:val="en-US" w:eastAsia="zh-CN"/>
        </w:rPr>
        <w:t>: 1182-1188 [PMID: 21410752 DOI: 10.1111/j.1440-1746.2011.06722.x]</w:t>
      </w:r>
    </w:p>
    <w:p w14:paraId="2CE2FD8D"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3 </w:t>
      </w:r>
      <w:r w:rsidRPr="008E51C1">
        <w:rPr>
          <w:rFonts w:ascii="Book Antiqua" w:eastAsia="宋体" w:hAnsi="Book Antiqua" w:cs="宋体"/>
          <w:b/>
          <w:bCs/>
          <w:sz w:val="24"/>
          <w:szCs w:val="24"/>
          <w:lang w:val="en-US" w:eastAsia="zh-CN"/>
        </w:rPr>
        <w:t>Mohamed AA</w:t>
      </w:r>
      <w:r w:rsidRPr="008E51C1">
        <w:rPr>
          <w:rFonts w:ascii="Book Antiqua" w:eastAsia="宋体" w:hAnsi="Book Antiqua" w:cs="宋体"/>
          <w:sz w:val="24"/>
          <w:szCs w:val="24"/>
          <w:lang w:val="en-US" w:eastAsia="zh-CN"/>
        </w:rPr>
        <w:t>, Loutfy SA, Craik JD, Hashem AG, Siam I. Chronic hepatitis c genotype-4 infection: role of insulin resistance in hepatocellular carcinoma. </w:t>
      </w:r>
      <w:r w:rsidRPr="008E51C1">
        <w:rPr>
          <w:rFonts w:ascii="Book Antiqua" w:eastAsia="宋体" w:hAnsi="Book Antiqua" w:cs="宋体"/>
          <w:i/>
          <w:iCs/>
          <w:sz w:val="24"/>
          <w:szCs w:val="24"/>
          <w:lang w:val="en-US" w:eastAsia="zh-CN"/>
        </w:rPr>
        <w:t>Virol J</w:t>
      </w:r>
      <w:r w:rsidRPr="008E51C1">
        <w:rPr>
          <w:rFonts w:ascii="Book Antiqua" w:eastAsia="宋体" w:hAnsi="Book Antiqua" w:cs="宋体"/>
          <w:sz w:val="24"/>
          <w:szCs w:val="24"/>
          <w:lang w:val="en-US" w:eastAsia="zh-CN"/>
        </w:rPr>
        <w:t> 2011; </w:t>
      </w:r>
      <w:r w:rsidRPr="008E51C1">
        <w:rPr>
          <w:rFonts w:ascii="Book Antiqua" w:eastAsia="宋体" w:hAnsi="Book Antiqua" w:cs="宋体"/>
          <w:b/>
          <w:bCs/>
          <w:sz w:val="24"/>
          <w:szCs w:val="24"/>
          <w:lang w:val="en-US" w:eastAsia="zh-CN"/>
        </w:rPr>
        <w:t>8</w:t>
      </w:r>
      <w:r w:rsidRPr="008E51C1">
        <w:rPr>
          <w:rFonts w:ascii="Book Antiqua" w:eastAsia="宋体" w:hAnsi="Book Antiqua" w:cs="宋体"/>
          <w:sz w:val="24"/>
          <w:szCs w:val="24"/>
          <w:lang w:val="en-US" w:eastAsia="zh-CN"/>
        </w:rPr>
        <w:t>: 496 [PMID: 22044490 DOI: 10.1186/1743-422X-8-496]</w:t>
      </w:r>
    </w:p>
    <w:p w14:paraId="1B25DB73"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4 </w:t>
      </w:r>
      <w:r w:rsidRPr="008E51C1">
        <w:rPr>
          <w:rFonts w:ascii="Book Antiqua" w:eastAsia="宋体" w:hAnsi="Book Antiqua" w:cs="宋体"/>
          <w:b/>
          <w:bCs/>
          <w:sz w:val="24"/>
          <w:szCs w:val="24"/>
          <w:lang w:val="en-US" w:eastAsia="zh-CN"/>
        </w:rPr>
        <w:t>Miyaaki H</w:t>
      </w:r>
      <w:r w:rsidRPr="008E51C1">
        <w:rPr>
          <w:rFonts w:ascii="Book Antiqua" w:eastAsia="宋体" w:hAnsi="Book Antiqua" w:cs="宋体"/>
          <w:sz w:val="24"/>
          <w:szCs w:val="24"/>
          <w:lang w:val="en-US" w:eastAsia="zh-CN"/>
        </w:rPr>
        <w:t>, Ichikawa T, Taura N, Miuma S, Shibata H, Isomoto H, Takeshima F, Nakao K. Predictive value of the fibrosis scores in patients with chronic hepatitis C associated with liver fibrosis and metabolic syndrome. </w:t>
      </w:r>
      <w:r w:rsidRPr="008E51C1">
        <w:rPr>
          <w:rFonts w:ascii="Book Antiqua" w:eastAsia="宋体" w:hAnsi="Book Antiqua" w:cs="宋体"/>
          <w:i/>
          <w:iCs/>
          <w:sz w:val="24"/>
          <w:szCs w:val="24"/>
          <w:lang w:val="en-US" w:eastAsia="zh-CN"/>
        </w:rPr>
        <w:t>Intern Med</w:t>
      </w:r>
      <w:r w:rsidRPr="008E51C1">
        <w:rPr>
          <w:rFonts w:ascii="Book Antiqua" w:eastAsia="宋体" w:hAnsi="Book Antiqua" w:cs="宋体"/>
          <w:sz w:val="24"/>
          <w:szCs w:val="24"/>
          <w:lang w:val="en-US" w:eastAsia="zh-CN"/>
        </w:rPr>
        <w:t> 2011; </w:t>
      </w:r>
      <w:r w:rsidRPr="008E51C1">
        <w:rPr>
          <w:rFonts w:ascii="Book Antiqua" w:eastAsia="宋体" w:hAnsi="Book Antiqua" w:cs="宋体"/>
          <w:b/>
          <w:bCs/>
          <w:sz w:val="24"/>
          <w:szCs w:val="24"/>
          <w:lang w:val="en-US" w:eastAsia="zh-CN"/>
        </w:rPr>
        <w:t>50</w:t>
      </w:r>
      <w:r w:rsidRPr="008E51C1">
        <w:rPr>
          <w:rFonts w:ascii="Book Antiqua" w:eastAsia="宋体" w:hAnsi="Book Antiqua" w:cs="宋体"/>
          <w:sz w:val="24"/>
          <w:szCs w:val="24"/>
          <w:lang w:val="en-US" w:eastAsia="zh-CN"/>
        </w:rPr>
        <w:t>: 1137-1141 [PMID: 21628926 DOI: 10.2169/internalmedicine.50.4447]</w:t>
      </w:r>
    </w:p>
    <w:p w14:paraId="166085DC"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5 </w:t>
      </w:r>
      <w:r w:rsidRPr="008E51C1">
        <w:rPr>
          <w:rFonts w:ascii="Book Antiqua" w:eastAsia="宋体" w:hAnsi="Book Antiqua" w:cs="宋体"/>
          <w:b/>
          <w:bCs/>
          <w:sz w:val="24"/>
          <w:szCs w:val="24"/>
          <w:lang w:val="en-US" w:eastAsia="zh-CN"/>
        </w:rPr>
        <w:t>Conjeevaram HS</w:t>
      </w:r>
      <w:r w:rsidRPr="008E51C1">
        <w:rPr>
          <w:rFonts w:ascii="Book Antiqua" w:eastAsia="宋体" w:hAnsi="Book Antiqua" w:cs="宋体"/>
          <w:sz w:val="24"/>
          <w:szCs w:val="24"/>
          <w:lang w:val="en-US" w:eastAsia="zh-CN"/>
        </w:rPr>
        <w:t>, Wahed AS, Afdhal N, Howell CD, Everhart JE, Hoofnagle JH. Changes in insulin sensitivity and body weight during and after peginterferon and ribavirin therapy for hepatitis C. </w:t>
      </w:r>
      <w:r w:rsidRPr="008E51C1">
        <w:rPr>
          <w:rFonts w:ascii="Book Antiqua" w:eastAsia="宋体" w:hAnsi="Book Antiqua" w:cs="宋体"/>
          <w:i/>
          <w:iCs/>
          <w:sz w:val="24"/>
          <w:szCs w:val="24"/>
          <w:lang w:val="en-US" w:eastAsia="zh-CN"/>
        </w:rPr>
        <w:t>Gastroenterology</w:t>
      </w:r>
      <w:r w:rsidRPr="008E51C1">
        <w:rPr>
          <w:rFonts w:ascii="Book Antiqua" w:eastAsia="宋体" w:hAnsi="Book Antiqua" w:cs="宋体"/>
          <w:sz w:val="24"/>
          <w:szCs w:val="24"/>
          <w:lang w:val="en-US" w:eastAsia="zh-CN"/>
        </w:rPr>
        <w:t> 2011; </w:t>
      </w:r>
      <w:r w:rsidRPr="008E51C1">
        <w:rPr>
          <w:rFonts w:ascii="Book Antiqua" w:eastAsia="宋体" w:hAnsi="Book Antiqua" w:cs="宋体"/>
          <w:b/>
          <w:bCs/>
          <w:sz w:val="24"/>
          <w:szCs w:val="24"/>
          <w:lang w:val="en-US" w:eastAsia="zh-CN"/>
        </w:rPr>
        <w:t>140</w:t>
      </w:r>
      <w:r w:rsidRPr="008E51C1">
        <w:rPr>
          <w:rFonts w:ascii="Book Antiqua" w:eastAsia="宋体" w:hAnsi="Book Antiqua" w:cs="宋体"/>
          <w:sz w:val="24"/>
          <w:szCs w:val="24"/>
          <w:lang w:val="en-US" w:eastAsia="zh-CN"/>
        </w:rPr>
        <w:t>: 469-477 [PMID: 21070775 DOI: 10.1053/j.gastro.2010.11.002]</w:t>
      </w:r>
    </w:p>
    <w:p w14:paraId="0FFC1829"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6 </w:t>
      </w:r>
      <w:r w:rsidRPr="008E51C1">
        <w:rPr>
          <w:rFonts w:ascii="Book Antiqua" w:eastAsia="宋体" w:hAnsi="Book Antiqua" w:cs="宋体"/>
          <w:b/>
          <w:bCs/>
          <w:sz w:val="24"/>
          <w:szCs w:val="24"/>
          <w:lang w:val="en-US" w:eastAsia="zh-CN"/>
        </w:rPr>
        <w:t>Khattab MA</w:t>
      </w:r>
      <w:r w:rsidRPr="008E51C1">
        <w:rPr>
          <w:rFonts w:ascii="Book Antiqua" w:eastAsia="宋体" w:hAnsi="Book Antiqua" w:cs="宋体"/>
          <w:sz w:val="24"/>
          <w:szCs w:val="24"/>
          <w:lang w:val="en-US" w:eastAsia="zh-CN"/>
        </w:rPr>
        <w:t>, Eslam M, Shatat M, Abd-Aalhalim H, Mousa YI, Samir F, Aly H, Shaker O, Shaker Y. Changes in adipocytokines and insulin sensitivity during and after antiviral therapy for hepatitis C genotype 4. </w:t>
      </w:r>
      <w:r w:rsidRPr="008E51C1">
        <w:rPr>
          <w:rFonts w:ascii="Book Antiqua" w:eastAsia="宋体" w:hAnsi="Book Antiqua" w:cs="宋体"/>
          <w:i/>
          <w:iCs/>
          <w:sz w:val="24"/>
          <w:szCs w:val="24"/>
          <w:lang w:val="en-US" w:eastAsia="zh-CN"/>
        </w:rPr>
        <w:t>J Gastrointestin Liver Dis</w:t>
      </w:r>
      <w:r w:rsidRPr="008E51C1">
        <w:rPr>
          <w:rFonts w:ascii="Book Antiqua" w:eastAsia="宋体" w:hAnsi="Book Antiqua" w:cs="宋体"/>
          <w:sz w:val="24"/>
          <w:szCs w:val="24"/>
          <w:lang w:val="en-US" w:eastAsia="zh-CN"/>
        </w:rPr>
        <w:t> 2012; </w:t>
      </w:r>
      <w:r w:rsidRPr="008E51C1">
        <w:rPr>
          <w:rFonts w:ascii="Book Antiqua" w:eastAsia="宋体" w:hAnsi="Book Antiqua" w:cs="宋体"/>
          <w:b/>
          <w:bCs/>
          <w:sz w:val="24"/>
          <w:szCs w:val="24"/>
          <w:lang w:val="en-US" w:eastAsia="zh-CN"/>
        </w:rPr>
        <w:t>21</w:t>
      </w:r>
      <w:r w:rsidRPr="008E51C1">
        <w:rPr>
          <w:rFonts w:ascii="Book Antiqua" w:eastAsia="宋体" w:hAnsi="Book Antiqua" w:cs="宋体"/>
          <w:sz w:val="24"/>
          <w:szCs w:val="24"/>
          <w:lang w:val="en-US" w:eastAsia="zh-CN"/>
        </w:rPr>
        <w:t>: 59-65 [PMID: 22457861]</w:t>
      </w:r>
    </w:p>
    <w:p w14:paraId="5537A6C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7 </w:t>
      </w:r>
      <w:r w:rsidRPr="008E51C1">
        <w:rPr>
          <w:rFonts w:ascii="Book Antiqua" w:eastAsia="宋体" w:hAnsi="Book Antiqua" w:cs="宋体"/>
          <w:b/>
          <w:bCs/>
          <w:sz w:val="24"/>
          <w:szCs w:val="24"/>
          <w:lang w:val="en-US" w:eastAsia="zh-CN"/>
        </w:rPr>
        <w:t>Ziada DH</w:t>
      </w:r>
      <w:r w:rsidRPr="008E51C1">
        <w:rPr>
          <w:rFonts w:ascii="Book Antiqua" w:eastAsia="宋体" w:hAnsi="Book Antiqua" w:cs="宋体"/>
          <w:sz w:val="24"/>
          <w:szCs w:val="24"/>
          <w:lang w:val="en-US" w:eastAsia="zh-CN"/>
        </w:rPr>
        <w:t>, El Saadany S, Enaba M, Ghazy M, Hasan A. The interaction between insulin resistance, liver fibrosis and early virological response in Egyptian patients with chronic hepatitis C. </w:t>
      </w:r>
      <w:r w:rsidRPr="008E51C1">
        <w:rPr>
          <w:rFonts w:ascii="Book Antiqua" w:eastAsia="宋体" w:hAnsi="Book Antiqua" w:cs="宋体"/>
          <w:i/>
          <w:iCs/>
          <w:sz w:val="24"/>
          <w:szCs w:val="24"/>
          <w:lang w:val="en-US" w:eastAsia="zh-CN"/>
        </w:rPr>
        <w:t>Can J Gastroenterol</w:t>
      </w:r>
      <w:r w:rsidRPr="008E51C1">
        <w:rPr>
          <w:rFonts w:ascii="Book Antiqua" w:eastAsia="宋体" w:hAnsi="Book Antiqua" w:cs="宋体"/>
          <w:sz w:val="24"/>
          <w:szCs w:val="24"/>
          <w:lang w:val="en-US" w:eastAsia="zh-CN"/>
        </w:rPr>
        <w:t> 2012; </w:t>
      </w:r>
      <w:r w:rsidRPr="008E51C1">
        <w:rPr>
          <w:rFonts w:ascii="Book Antiqua" w:eastAsia="宋体" w:hAnsi="Book Antiqua" w:cs="宋体"/>
          <w:b/>
          <w:bCs/>
          <w:sz w:val="24"/>
          <w:szCs w:val="24"/>
          <w:lang w:val="en-US" w:eastAsia="zh-CN"/>
        </w:rPr>
        <w:t>26</w:t>
      </w:r>
      <w:r w:rsidRPr="008E51C1">
        <w:rPr>
          <w:rFonts w:ascii="Book Antiqua" w:eastAsia="宋体" w:hAnsi="Book Antiqua" w:cs="宋体"/>
          <w:sz w:val="24"/>
          <w:szCs w:val="24"/>
          <w:lang w:val="en-US" w:eastAsia="zh-CN"/>
        </w:rPr>
        <w:t>: 325-329 [PMID: 22720272 DOI: 10.1155/2012/291457]</w:t>
      </w:r>
    </w:p>
    <w:p w14:paraId="53074773"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8 </w:t>
      </w:r>
      <w:r w:rsidRPr="008E51C1">
        <w:rPr>
          <w:rFonts w:ascii="Book Antiqua" w:eastAsia="宋体" w:hAnsi="Book Antiqua" w:cs="宋体"/>
          <w:b/>
          <w:bCs/>
          <w:sz w:val="24"/>
          <w:szCs w:val="24"/>
          <w:lang w:val="en-US" w:eastAsia="zh-CN"/>
        </w:rPr>
        <w:t>Alfaleh FZ</w:t>
      </w:r>
      <w:r w:rsidRPr="008E51C1">
        <w:rPr>
          <w:rFonts w:ascii="Book Antiqua" w:eastAsia="宋体" w:hAnsi="Book Antiqua" w:cs="宋体"/>
          <w:sz w:val="24"/>
          <w:szCs w:val="24"/>
          <w:lang w:val="en-US" w:eastAsia="zh-CN"/>
        </w:rPr>
        <w:t xml:space="preserve">, Alswat K, Helmy A, Al-hamoudi W, El-sharkawy M, Omar M, Shalaby A, Bedewi MA, Hadad Q, Ali SM, Alfaleh A, Abdo AA. </w:t>
      </w:r>
      <w:proofErr w:type="gramStart"/>
      <w:r w:rsidRPr="008E51C1">
        <w:rPr>
          <w:rFonts w:ascii="Book Antiqua" w:eastAsia="宋体" w:hAnsi="Book Antiqua" w:cs="宋体"/>
          <w:sz w:val="24"/>
          <w:szCs w:val="24"/>
          <w:lang w:val="en-US" w:eastAsia="zh-CN"/>
        </w:rPr>
        <w:t>The natural history and long-term outcomes in patients with chronic hepatitis C genotype 4 after interferon-based therapy.</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13; </w:t>
      </w:r>
      <w:r w:rsidRPr="008E51C1">
        <w:rPr>
          <w:rFonts w:ascii="Book Antiqua" w:eastAsia="宋体" w:hAnsi="Book Antiqua" w:cs="宋体"/>
          <w:b/>
          <w:bCs/>
          <w:sz w:val="24"/>
          <w:szCs w:val="24"/>
          <w:lang w:val="en-US" w:eastAsia="zh-CN"/>
        </w:rPr>
        <w:t>33</w:t>
      </w:r>
      <w:r w:rsidRPr="008E51C1">
        <w:rPr>
          <w:rFonts w:ascii="Book Antiqua" w:eastAsia="宋体" w:hAnsi="Book Antiqua" w:cs="宋体"/>
          <w:sz w:val="24"/>
          <w:szCs w:val="24"/>
          <w:lang w:val="en-US" w:eastAsia="zh-CN"/>
        </w:rPr>
        <w:t>: 871-883 [PMID: 23490034 DOI: 10.1111/liv.12127]</w:t>
      </w:r>
    </w:p>
    <w:p w14:paraId="594CECA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79 </w:t>
      </w:r>
      <w:r w:rsidRPr="008E51C1">
        <w:rPr>
          <w:rFonts w:ascii="Book Antiqua" w:eastAsia="宋体" w:hAnsi="Book Antiqua" w:cs="宋体"/>
          <w:b/>
          <w:bCs/>
          <w:sz w:val="24"/>
          <w:szCs w:val="24"/>
          <w:lang w:val="en-US" w:eastAsia="zh-CN"/>
        </w:rPr>
        <w:t>Dökmeci A</w:t>
      </w:r>
      <w:r w:rsidRPr="008E51C1">
        <w:rPr>
          <w:rFonts w:ascii="Book Antiqua" w:eastAsia="宋体" w:hAnsi="Book Antiqua" w:cs="宋体"/>
          <w:sz w:val="24"/>
          <w:szCs w:val="24"/>
          <w:lang w:val="en-US" w:eastAsia="zh-CN"/>
        </w:rPr>
        <w:t>, Ustünda</w:t>
      </w:r>
      <w:r w:rsidRPr="008E51C1">
        <w:rPr>
          <w:rFonts w:ascii="Book Antiqua" w:eastAsia="MS Mincho" w:hAnsi="Book Antiqua" w:cs="MS Mincho"/>
          <w:sz w:val="24"/>
          <w:szCs w:val="24"/>
          <w:lang w:val="en-US" w:eastAsia="zh-CN"/>
        </w:rPr>
        <w:t>ğ</w:t>
      </w:r>
      <w:r w:rsidRPr="008E51C1">
        <w:rPr>
          <w:rFonts w:ascii="Book Antiqua" w:eastAsia="宋体" w:hAnsi="Book Antiqua" w:cs="宋体"/>
          <w:sz w:val="24"/>
          <w:szCs w:val="24"/>
          <w:lang w:val="en-US" w:eastAsia="zh-CN"/>
        </w:rPr>
        <w:t xml:space="preserve"> Y, Hulagu S, Tuncer I, Akdo</w:t>
      </w:r>
      <w:r w:rsidRPr="008E51C1">
        <w:rPr>
          <w:rFonts w:ascii="Book Antiqua" w:eastAsia="MS Mincho" w:hAnsi="Book Antiqua" w:cs="MS Mincho"/>
          <w:sz w:val="24"/>
          <w:szCs w:val="24"/>
          <w:lang w:val="en-US" w:eastAsia="zh-CN"/>
        </w:rPr>
        <w:t>ğ</w:t>
      </w:r>
      <w:r w:rsidRPr="008E51C1">
        <w:rPr>
          <w:rFonts w:ascii="Book Antiqua" w:eastAsia="宋体" w:hAnsi="Book Antiqua" w:cs="宋体"/>
          <w:sz w:val="24"/>
          <w:szCs w:val="24"/>
          <w:lang w:val="en-US" w:eastAsia="zh-CN"/>
        </w:rPr>
        <w:t>an M, Demirsoy H, Köklü S, Güzelbulut F, Do</w:t>
      </w:r>
      <w:r w:rsidRPr="008E51C1">
        <w:rPr>
          <w:rFonts w:ascii="Book Antiqua" w:eastAsia="MS Mincho" w:hAnsi="Book Antiqua" w:cs="MS Mincho"/>
          <w:sz w:val="24"/>
          <w:szCs w:val="24"/>
          <w:lang w:val="en-US" w:eastAsia="zh-CN"/>
        </w:rPr>
        <w:t>ğ</w:t>
      </w:r>
      <w:r w:rsidRPr="008E51C1">
        <w:rPr>
          <w:rFonts w:ascii="Book Antiqua" w:eastAsia="宋体" w:hAnsi="Book Antiqua" w:cs="宋体"/>
          <w:sz w:val="24"/>
          <w:szCs w:val="24"/>
          <w:lang w:val="en-US" w:eastAsia="zh-CN"/>
        </w:rPr>
        <w:t>an I, Demir A, Akarsu M, Yüceyar H, Ozdo</w:t>
      </w:r>
      <w:r w:rsidRPr="008E51C1">
        <w:rPr>
          <w:rFonts w:ascii="Book Antiqua" w:eastAsia="MS Mincho" w:hAnsi="Book Antiqua" w:cs="MS Mincho"/>
          <w:sz w:val="24"/>
          <w:szCs w:val="24"/>
          <w:lang w:val="en-US" w:eastAsia="zh-CN"/>
        </w:rPr>
        <w:t>ğ</w:t>
      </w:r>
      <w:r w:rsidRPr="008E51C1">
        <w:rPr>
          <w:rFonts w:ascii="Book Antiqua" w:eastAsia="宋体" w:hAnsi="Book Antiqua" w:cs="宋体"/>
          <w:sz w:val="24"/>
          <w:szCs w:val="24"/>
          <w:lang w:val="en-US" w:eastAsia="zh-CN"/>
        </w:rPr>
        <w:t>an OC, Ozdener F, Erdo</w:t>
      </w:r>
      <w:r w:rsidRPr="008E51C1">
        <w:rPr>
          <w:rFonts w:ascii="Book Antiqua" w:eastAsia="MS Mincho" w:hAnsi="Book Antiqua" w:cs="MS Mincho"/>
          <w:sz w:val="24"/>
          <w:szCs w:val="24"/>
          <w:lang w:val="en-US" w:eastAsia="zh-CN"/>
        </w:rPr>
        <w:t>ğ</w:t>
      </w:r>
      <w:r w:rsidRPr="008E51C1">
        <w:rPr>
          <w:rFonts w:ascii="Book Antiqua" w:eastAsia="宋体" w:hAnsi="Book Antiqua" w:cs="宋体"/>
          <w:sz w:val="24"/>
          <w:szCs w:val="24"/>
          <w:lang w:val="en-US" w:eastAsia="zh-CN"/>
        </w:rPr>
        <w:t>an S. The association between insulin resistance and hepatic fibrosis in patients with chronic hepatitis C: an observational, multicenter study in Turkey. </w:t>
      </w:r>
      <w:r w:rsidRPr="008E51C1">
        <w:rPr>
          <w:rFonts w:ascii="Book Antiqua" w:eastAsia="宋体" w:hAnsi="Book Antiqua" w:cs="宋体"/>
          <w:i/>
          <w:iCs/>
          <w:sz w:val="24"/>
          <w:szCs w:val="24"/>
          <w:lang w:val="en-US" w:eastAsia="zh-CN"/>
        </w:rPr>
        <w:t>Turk J Gastroenterol</w:t>
      </w:r>
      <w:r w:rsidRPr="008E51C1">
        <w:rPr>
          <w:rFonts w:ascii="Book Antiqua" w:eastAsia="宋体" w:hAnsi="Book Antiqua" w:cs="宋体"/>
          <w:sz w:val="24"/>
          <w:szCs w:val="24"/>
          <w:lang w:val="en-US" w:eastAsia="zh-CN"/>
        </w:rPr>
        <w:t> 2014; </w:t>
      </w:r>
      <w:r w:rsidRPr="008E51C1">
        <w:rPr>
          <w:rFonts w:ascii="Book Antiqua" w:eastAsia="宋体" w:hAnsi="Book Antiqua" w:cs="宋体"/>
          <w:b/>
          <w:bCs/>
          <w:sz w:val="24"/>
          <w:szCs w:val="24"/>
          <w:lang w:val="en-US" w:eastAsia="zh-CN"/>
        </w:rPr>
        <w:t>25</w:t>
      </w:r>
      <w:r w:rsidRPr="008E51C1">
        <w:rPr>
          <w:rFonts w:ascii="Book Antiqua" w:eastAsia="宋体" w:hAnsi="Book Antiqua" w:cs="宋体"/>
          <w:sz w:val="24"/>
          <w:szCs w:val="24"/>
          <w:lang w:val="en-US" w:eastAsia="zh-CN"/>
        </w:rPr>
        <w:t>: 546-552 [PMID: 25417617 DOI: 10.5152/tjg.2014.7829]</w:t>
      </w:r>
    </w:p>
    <w:p w14:paraId="7720AA3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lastRenderedPageBreak/>
        <w:t>80 </w:t>
      </w:r>
      <w:r w:rsidRPr="008E51C1">
        <w:rPr>
          <w:rFonts w:ascii="Book Antiqua" w:eastAsia="宋体" w:hAnsi="Book Antiqua" w:cs="宋体"/>
          <w:b/>
          <w:bCs/>
          <w:sz w:val="24"/>
          <w:szCs w:val="24"/>
          <w:lang w:val="en-US" w:eastAsia="zh-CN"/>
        </w:rPr>
        <w:t>Huang CF</w:t>
      </w:r>
      <w:r w:rsidRPr="008E51C1">
        <w:rPr>
          <w:rFonts w:ascii="Book Antiqua" w:eastAsia="宋体" w:hAnsi="Book Antiqua" w:cs="宋体"/>
          <w:sz w:val="24"/>
          <w:szCs w:val="24"/>
          <w:lang w:val="en-US" w:eastAsia="zh-CN"/>
        </w:rPr>
        <w:t xml:space="preserve">, Dai CY, Yeh ML, Huang CI, Tai CM, Hsieh MH, Liang PC, Lin YH, Hsieh MY, Yang HL, Huang JF, Lin ZY, Chen SC, Yu ML, Chuang WL. </w:t>
      </w:r>
      <w:proofErr w:type="gramStart"/>
      <w:r w:rsidRPr="008E51C1">
        <w:rPr>
          <w:rFonts w:ascii="Book Antiqua" w:eastAsia="宋体" w:hAnsi="Book Antiqua" w:cs="宋体"/>
          <w:sz w:val="24"/>
          <w:szCs w:val="24"/>
          <w:lang w:val="en-US" w:eastAsia="zh-CN"/>
        </w:rPr>
        <w:t>Association of diabetes and PNPLA3 genetic variants with disease severity of patients with chronic hepatitis C virus infection.</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J Hepatol</w:t>
      </w:r>
      <w:r w:rsidRPr="008E51C1">
        <w:rPr>
          <w:rFonts w:ascii="Book Antiqua" w:eastAsia="宋体" w:hAnsi="Book Antiqua" w:cs="宋体"/>
          <w:sz w:val="24"/>
          <w:szCs w:val="24"/>
          <w:lang w:val="en-US" w:eastAsia="zh-CN"/>
        </w:rPr>
        <w:t> 2015; </w:t>
      </w:r>
      <w:r w:rsidRPr="008E51C1">
        <w:rPr>
          <w:rFonts w:ascii="Book Antiqua" w:eastAsia="宋体" w:hAnsi="Book Antiqua" w:cs="宋体"/>
          <w:b/>
          <w:bCs/>
          <w:sz w:val="24"/>
          <w:szCs w:val="24"/>
          <w:lang w:val="en-US" w:eastAsia="zh-CN"/>
        </w:rPr>
        <w:t>62</w:t>
      </w:r>
      <w:r w:rsidRPr="008E51C1">
        <w:rPr>
          <w:rFonts w:ascii="Book Antiqua" w:eastAsia="宋体" w:hAnsi="Book Antiqua" w:cs="宋体"/>
          <w:sz w:val="24"/>
          <w:szCs w:val="24"/>
          <w:lang w:val="en-US" w:eastAsia="zh-CN"/>
        </w:rPr>
        <w:t>: 512-518 [PMID: 25457210 DOI: 10.1016/j.jhep.2014.10.011]</w:t>
      </w:r>
    </w:p>
    <w:p w14:paraId="3B302753"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81 </w:t>
      </w:r>
      <w:r w:rsidRPr="008E51C1">
        <w:rPr>
          <w:rFonts w:ascii="Book Antiqua" w:eastAsia="宋体" w:hAnsi="Book Antiqua" w:cs="宋体"/>
          <w:b/>
          <w:bCs/>
          <w:sz w:val="24"/>
          <w:szCs w:val="24"/>
          <w:lang w:val="en-US" w:eastAsia="zh-CN"/>
        </w:rPr>
        <w:t>Fartoux L</w:t>
      </w:r>
      <w:r w:rsidRPr="008E51C1">
        <w:rPr>
          <w:rFonts w:ascii="Book Antiqua" w:eastAsia="宋体" w:hAnsi="Book Antiqua" w:cs="宋体"/>
          <w:sz w:val="24"/>
          <w:szCs w:val="24"/>
          <w:lang w:val="en-US" w:eastAsia="zh-CN"/>
        </w:rPr>
        <w:t>, Poujol-Robert A, Guéchot J, Wendum D, Poupon R, Serfaty L. Insulin resistance is a cause of steatosis and fibrosis progression in chronic hepatitis C. </w:t>
      </w:r>
      <w:r w:rsidRPr="008E51C1">
        <w:rPr>
          <w:rFonts w:ascii="Book Antiqua" w:eastAsia="宋体" w:hAnsi="Book Antiqua" w:cs="宋体"/>
          <w:i/>
          <w:iCs/>
          <w:sz w:val="24"/>
          <w:szCs w:val="24"/>
          <w:lang w:val="en-US" w:eastAsia="zh-CN"/>
        </w:rPr>
        <w:t>Gut</w:t>
      </w:r>
      <w:r w:rsidRPr="008E51C1">
        <w:rPr>
          <w:rFonts w:ascii="Book Antiqua" w:eastAsia="宋体" w:hAnsi="Book Antiqua" w:cs="宋体"/>
          <w:sz w:val="24"/>
          <w:szCs w:val="24"/>
          <w:lang w:val="en-US" w:eastAsia="zh-CN"/>
        </w:rPr>
        <w:t> 2005; </w:t>
      </w:r>
      <w:r w:rsidRPr="008E51C1">
        <w:rPr>
          <w:rFonts w:ascii="Book Antiqua" w:eastAsia="宋体" w:hAnsi="Book Antiqua" w:cs="宋体"/>
          <w:b/>
          <w:bCs/>
          <w:sz w:val="24"/>
          <w:szCs w:val="24"/>
          <w:lang w:val="en-US" w:eastAsia="zh-CN"/>
        </w:rPr>
        <w:t>54</w:t>
      </w:r>
      <w:r w:rsidRPr="008E51C1">
        <w:rPr>
          <w:rFonts w:ascii="Book Antiqua" w:eastAsia="宋体" w:hAnsi="Book Antiqua" w:cs="宋体"/>
          <w:sz w:val="24"/>
          <w:szCs w:val="24"/>
          <w:lang w:val="en-US" w:eastAsia="zh-CN"/>
        </w:rPr>
        <w:t>: 1003-1008 [PMID: 15951550 DOI: 10.1136/gut.2004.050302]</w:t>
      </w:r>
    </w:p>
    <w:p w14:paraId="41617F7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82 </w:t>
      </w:r>
      <w:r w:rsidRPr="008E51C1">
        <w:rPr>
          <w:rFonts w:ascii="Book Antiqua" w:eastAsia="宋体" w:hAnsi="Book Antiqua" w:cs="宋体"/>
          <w:b/>
          <w:bCs/>
          <w:sz w:val="24"/>
          <w:szCs w:val="24"/>
          <w:lang w:val="en-US" w:eastAsia="zh-CN"/>
        </w:rPr>
        <w:t>Elgouhari HM</w:t>
      </w:r>
      <w:r w:rsidRPr="008E51C1">
        <w:rPr>
          <w:rFonts w:ascii="Book Antiqua" w:eastAsia="宋体" w:hAnsi="Book Antiqua" w:cs="宋体"/>
          <w:sz w:val="24"/>
          <w:szCs w:val="24"/>
          <w:lang w:val="en-US" w:eastAsia="zh-CN"/>
        </w:rPr>
        <w:t>, Zein CO, Hanouneh I, Feldstein AE, Zein NN. Diabetes mellitus is associated with impaired response to antiviral therapy in chronic hepatitis C infection. </w:t>
      </w:r>
      <w:r w:rsidRPr="008E51C1">
        <w:rPr>
          <w:rFonts w:ascii="Book Antiqua" w:eastAsia="宋体" w:hAnsi="Book Antiqua" w:cs="宋体"/>
          <w:i/>
          <w:iCs/>
          <w:sz w:val="24"/>
          <w:szCs w:val="24"/>
          <w:lang w:val="en-US" w:eastAsia="zh-CN"/>
        </w:rPr>
        <w:t>Dig Dis Sci</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54</w:t>
      </w:r>
      <w:r w:rsidRPr="008E51C1">
        <w:rPr>
          <w:rFonts w:ascii="Book Antiqua" w:eastAsia="宋体" w:hAnsi="Book Antiqua" w:cs="宋体"/>
          <w:sz w:val="24"/>
          <w:szCs w:val="24"/>
          <w:lang w:val="en-US" w:eastAsia="zh-CN"/>
        </w:rPr>
        <w:t>: 2699-2705 [PMID: 19148751 DOI: 10.1007/s10620-008-0683-2]</w:t>
      </w:r>
    </w:p>
    <w:p w14:paraId="546473D7"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83 </w:t>
      </w:r>
      <w:r w:rsidRPr="008E51C1">
        <w:rPr>
          <w:rFonts w:ascii="Book Antiqua" w:eastAsia="宋体" w:hAnsi="Book Antiqua" w:cs="宋体"/>
          <w:b/>
          <w:bCs/>
          <w:sz w:val="24"/>
          <w:szCs w:val="24"/>
          <w:lang w:val="en-US" w:eastAsia="zh-CN"/>
        </w:rPr>
        <w:t>Petta S</w:t>
      </w:r>
      <w:r w:rsidRPr="008E51C1">
        <w:rPr>
          <w:rFonts w:ascii="Book Antiqua" w:eastAsia="宋体" w:hAnsi="Book Antiqua" w:cs="宋体"/>
          <w:sz w:val="24"/>
          <w:szCs w:val="24"/>
          <w:lang w:val="en-US" w:eastAsia="zh-CN"/>
        </w:rPr>
        <w:t>, Cammà C, DI Marco V, Calvaruso V, Enea M, Bronte F, Butera G, Cabibi D, Craxì A. Insulin resistance is a major determinant of liver stiffness in nondiabetic patients with HCV genotype 1 chronic hepatitis. </w:t>
      </w:r>
      <w:r w:rsidRPr="008E51C1">
        <w:rPr>
          <w:rFonts w:ascii="Book Antiqua" w:eastAsia="宋体" w:hAnsi="Book Antiqua" w:cs="宋体"/>
          <w:i/>
          <w:iCs/>
          <w:sz w:val="24"/>
          <w:szCs w:val="24"/>
          <w:lang w:val="en-US" w:eastAsia="zh-CN"/>
        </w:rPr>
        <w:t>Aliment Pharmacol Ther</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30</w:t>
      </w:r>
      <w:r w:rsidRPr="008E51C1">
        <w:rPr>
          <w:rFonts w:ascii="Book Antiqua" w:eastAsia="宋体" w:hAnsi="Book Antiqua" w:cs="宋体"/>
          <w:sz w:val="24"/>
          <w:szCs w:val="24"/>
          <w:lang w:val="en-US" w:eastAsia="zh-CN"/>
        </w:rPr>
        <w:t>: 603-613 [PMID: 19563503 DOI: 10.1111/j.1365-2036.2009.04079.x]</w:t>
      </w:r>
    </w:p>
    <w:p w14:paraId="2CBCD6F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84 </w:t>
      </w:r>
      <w:r w:rsidRPr="008E51C1">
        <w:rPr>
          <w:rFonts w:ascii="Book Antiqua" w:eastAsia="宋体" w:hAnsi="Book Antiqua" w:cs="宋体"/>
          <w:b/>
          <w:bCs/>
          <w:sz w:val="24"/>
          <w:szCs w:val="24"/>
          <w:lang w:val="en-US" w:eastAsia="zh-CN"/>
        </w:rPr>
        <w:t>Rüeger S</w:t>
      </w:r>
      <w:r w:rsidRPr="008E51C1">
        <w:rPr>
          <w:rFonts w:ascii="Book Antiqua" w:eastAsia="宋体" w:hAnsi="Book Antiqua" w:cs="宋体"/>
          <w:sz w:val="24"/>
          <w:szCs w:val="24"/>
          <w:lang w:val="en-US" w:eastAsia="zh-CN"/>
        </w:rPr>
        <w:t>, Bochud PY, Dufour JF, Müllhaupt B, Semela D, Heim MH, Moradpour D, Cerny A, Malinverni R, Booth DR, Suppiah V, George J, Argiro L, Halfon P, Bourlière M, Talal AH, Jacobson IM, Patin E, Nalpas B, Poynard T, Pol S, Abel L, Kutalik Z, Negro F. Impact of common risk factors of fibrosis progression in chronic hepatitis C. </w:t>
      </w:r>
      <w:r w:rsidRPr="008E51C1">
        <w:rPr>
          <w:rFonts w:ascii="Book Antiqua" w:eastAsia="宋体" w:hAnsi="Book Antiqua" w:cs="宋体"/>
          <w:i/>
          <w:iCs/>
          <w:sz w:val="24"/>
          <w:szCs w:val="24"/>
          <w:lang w:val="en-US" w:eastAsia="zh-CN"/>
        </w:rPr>
        <w:t>Gut</w:t>
      </w:r>
      <w:r w:rsidRPr="008E51C1">
        <w:rPr>
          <w:rFonts w:ascii="Book Antiqua" w:eastAsia="宋体" w:hAnsi="Book Antiqua" w:cs="宋体"/>
          <w:sz w:val="24"/>
          <w:szCs w:val="24"/>
          <w:lang w:val="en-US" w:eastAsia="zh-CN"/>
        </w:rPr>
        <w:t> 2015; </w:t>
      </w:r>
      <w:r w:rsidRPr="008E51C1">
        <w:rPr>
          <w:rFonts w:ascii="Book Antiqua" w:eastAsia="宋体" w:hAnsi="Book Antiqua" w:cs="宋体"/>
          <w:b/>
          <w:bCs/>
          <w:sz w:val="24"/>
          <w:szCs w:val="24"/>
          <w:lang w:val="en-US" w:eastAsia="zh-CN"/>
        </w:rPr>
        <w:t>64</w:t>
      </w:r>
      <w:r w:rsidRPr="008E51C1">
        <w:rPr>
          <w:rFonts w:ascii="Book Antiqua" w:eastAsia="宋体" w:hAnsi="Book Antiqua" w:cs="宋体"/>
          <w:sz w:val="24"/>
          <w:szCs w:val="24"/>
          <w:lang w:val="en-US" w:eastAsia="zh-CN"/>
        </w:rPr>
        <w:t>: 1605-1615 [PMID: 25214320 DOI: 10.1136/gutjnl-2014-306997]</w:t>
      </w:r>
    </w:p>
    <w:p w14:paraId="6390D0F2"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85 </w:t>
      </w:r>
      <w:r w:rsidRPr="008E51C1">
        <w:rPr>
          <w:rFonts w:ascii="Book Antiqua" w:eastAsia="宋体" w:hAnsi="Book Antiqua" w:cs="宋体"/>
          <w:b/>
          <w:bCs/>
          <w:sz w:val="24"/>
          <w:szCs w:val="24"/>
          <w:lang w:val="en-US" w:eastAsia="zh-CN"/>
        </w:rPr>
        <w:t>Tarantino G</w:t>
      </w:r>
      <w:r w:rsidRPr="008E51C1">
        <w:rPr>
          <w:rFonts w:ascii="Book Antiqua" w:eastAsia="宋体" w:hAnsi="Book Antiqua" w:cs="宋体"/>
          <w:sz w:val="24"/>
          <w:szCs w:val="24"/>
          <w:lang w:val="en-US" w:eastAsia="zh-CN"/>
        </w:rPr>
        <w:t>, Conca P, Sorrentino P, Ariello M. Metabolic factors involved in the therapeutic response of patients with hepatitis C virus-related chronic hepatitis. </w:t>
      </w:r>
      <w:r w:rsidRPr="008E51C1">
        <w:rPr>
          <w:rFonts w:ascii="Book Antiqua" w:eastAsia="宋体" w:hAnsi="Book Antiqua" w:cs="宋体"/>
          <w:i/>
          <w:iCs/>
          <w:sz w:val="24"/>
          <w:szCs w:val="24"/>
          <w:lang w:val="en-US" w:eastAsia="zh-CN"/>
        </w:rPr>
        <w:t>J Gastroenterol Hepatol</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21</w:t>
      </w:r>
      <w:r w:rsidRPr="008E51C1">
        <w:rPr>
          <w:rFonts w:ascii="Book Antiqua" w:eastAsia="宋体" w:hAnsi="Book Antiqua" w:cs="宋体"/>
          <w:sz w:val="24"/>
          <w:szCs w:val="24"/>
          <w:lang w:val="en-US" w:eastAsia="zh-CN"/>
        </w:rPr>
        <w:t>: 1266-1268 [PMID: 16872307 DOI: 10.1111/j.1440-1746.2006.04394.x]</w:t>
      </w:r>
    </w:p>
    <w:p w14:paraId="45ACCBB9"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86 </w:t>
      </w:r>
      <w:r w:rsidRPr="008E51C1">
        <w:rPr>
          <w:rFonts w:ascii="Book Antiqua" w:eastAsia="宋体" w:hAnsi="Book Antiqua" w:cs="宋体"/>
          <w:b/>
          <w:bCs/>
          <w:sz w:val="24"/>
          <w:szCs w:val="24"/>
          <w:lang w:val="en-US" w:eastAsia="zh-CN"/>
        </w:rPr>
        <w:t>Romero-Gómez M</w:t>
      </w:r>
      <w:r w:rsidRPr="008E51C1">
        <w:rPr>
          <w:rFonts w:ascii="Book Antiqua" w:eastAsia="宋体" w:hAnsi="Book Antiqua" w:cs="宋体"/>
          <w:sz w:val="24"/>
          <w:szCs w:val="24"/>
          <w:lang w:val="en-US" w:eastAsia="zh-CN"/>
        </w:rPr>
        <w:t>, Del Mar Viloria M, Andrade RJ, Salmerón J, Diago M, Fernández-Rodríguez CM, Corpas R, Cruz M, Grande L, Vázquez L, Muñoz-De-Rueda P, López-Serrano P, Gila A, Gutiérrez ML, Pérez C, Ruiz-Extremera A, Suárez E, Castillo J. Insulin resistance impairs sustained response rate to peginterferon plus ribavirin in chronic hepatitis C patients. </w:t>
      </w:r>
      <w:r w:rsidRPr="008E51C1">
        <w:rPr>
          <w:rFonts w:ascii="Book Antiqua" w:eastAsia="宋体" w:hAnsi="Book Antiqua" w:cs="宋体"/>
          <w:i/>
          <w:iCs/>
          <w:sz w:val="24"/>
          <w:szCs w:val="24"/>
          <w:lang w:val="en-US" w:eastAsia="zh-CN"/>
        </w:rPr>
        <w:t>Gastroenterology</w:t>
      </w:r>
      <w:r w:rsidRPr="008E51C1">
        <w:rPr>
          <w:rFonts w:ascii="Book Antiqua" w:eastAsia="宋体" w:hAnsi="Book Antiqua" w:cs="宋体"/>
          <w:sz w:val="24"/>
          <w:szCs w:val="24"/>
          <w:lang w:val="en-US" w:eastAsia="zh-CN"/>
        </w:rPr>
        <w:t> 2005; </w:t>
      </w:r>
      <w:r w:rsidRPr="008E51C1">
        <w:rPr>
          <w:rFonts w:ascii="Book Antiqua" w:eastAsia="宋体" w:hAnsi="Book Antiqua" w:cs="宋体"/>
          <w:b/>
          <w:bCs/>
          <w:sz w:val="24"/>
          <w:szCs w:val="24"/>
          <w:lang w:val="en-US" w:eastAsia="zh-CN"/>
        </w:rPr>
        <w:t>128</w:t>
      </w:r>
      <w:r w:rsidRPr="008E51C1">
        <w:rPr>
          <w:rFonts w:ascii="Book Antiqua" w:eastAsia="宋体" w:hAnsi="Book Antiqua" w:cs="宋体"/>
          <w:sz w:val="24"/>
          <w:szCs w:val="24"/>
          <w:lang w:val="en-US" w:eastAsia="zh-CN"/>
        </w:rPr>
        <w:t>: 636-641 [PMID: 15765399 DOI: 10.1053/j.gastro.2004.12.049]</w:t>
      </w:r>
    </w:p>
    <w:p w14:paraId="1110630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lastRenderedPageBreak/>
        <w:t>87 </w:t>
      </w:r>
      <w:r w:rsidRPr="008E51C1">
        <w:rPr>
          <w:rFonts w:ascii="Book Antiqua" w:eastAsia="宋体" w:hAnsi="Book Antiqua" w:cs="宋体"/>
          <w:b/>
          <w:bCs/>
          <w:sz w:val="24"/>
          <w:szCs w:val="24"/>
          <w:lang w:val="en-US" w:eastAsia="zh-CN"/>
        </w:rPr>
        <w:t>Jian Wu Y</w:t>
      </w:r>
      <w:r w:rsidRPr="008E51C1">
        <w:rPr>
          <w:rFonts w:ascii="Book Antiqua" w:eastAsia="宋体" w:hAnsi="Book Antiqua" w:cs="宋体"/>
          <w:sz w:val="24"/>
          <w:szCs w:val="24"/>
          <w:lang w:val="en-US" w:eastAsia="zh-CN"/>
        </w:rPr>
        <w:t>, Shu Chen L, Gui Qiang W. Effects of fatty liver and related factors on the efficacy of combination antiviral therapy in patients with chronic hepatitis C.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26</w:t>
      </w:r>
      <w:r w:rsidRPr="008E51C1">
        <w:rPr>
          <w:rFonts w:ascii="Book Antiqua" w:eastAsia="宋体" w:hAnsi="Book Antiqua" w:cs="宋体"/>
          <w:sz w:val="24"/>
          <w:szCs w:val="24"/>
          <w:lang w:val="en-US" w:eastAsia="zh-CN"/>
        </w:rPr>
        <w:t>: 166-172 [PMID: 16448454 DOI: 10.1111/j.1478-3231.2005.01219.x]</w:t>
      </w:r>
    </w:p>
    <w:p w14:paraId="3CB4EAAD"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proofErr w:type="gramStart"/>
      <w:r w:rsidRPr="008E51C1">
        <w:rPr>
          <w:rFonts w:ascii="Book Antiqua" w:eastAsia="宋体" w:hAnsi="Book Antiqua" w:cs="宋体"/>
          <w:sz w:val="24"/>
          <w:szCs w:val="24"/>
          <w:lang w:val="en-US" w:eastAsia="zh-CN"/>
        </w:rPr>
        <w:t>88 </w:t>
      </w:r>
      <w:r w:rsidRPr="008E51C1">
        <w:rPr>
          <w:rFonts w:ascii="Book Antiqua" w:eastAsia="宋体" w:hAnsi="Book Antiqua" w:cs="宋体"/>
          <w:b/>
          <w:bCs/>
          <w:sz w:val="24"/>
          <w:szCs w:val="24"/>
          <w:lang w:val="en-US" w:eastAsia="zh-CN"/>
        </w:rPr>
        <w:t>Backus LI</w:t>
      </w:r>
      <w:r w:rsidRPr="008E51C1">
        <w:rPr>
          <w:rFonts w:ascii="Book Antiqua" w:eastAsia="宋体" w:hAnsi="Book Antiqua" w:cs="宋体"/>
          <w:sz w:val="24"/>
          <w:szCs w:val="24"/>
          <w:lang w:val="en-US" w:eastAsia="zh-CN"/>
        </w:rPr>
        <w:t>, Boothroyd DB, Phillips BR, Mole LA.</w:t>
      </w:r>
      <w:proofErr w:type="gramEnd"/>
      <w:r w:rsidRPr="008E51C1">
        <w:rPr>
          <w:rFonts w:ascii="Book Antiqua" w:eastAsia="宋体" w:hAnsi="Book Antiqua" w:cs="宋体"/>
          <w:sz w:val="24"/>
          <w:szCs w:val="24"/>
          <w:lang w:val="en-US" w:eastAsia="zh-CN"/>
        </w:rPr>
        <w:t xml:space="preserve"> </w:t>
      </w:r>
      <w:proofErr w:type="gramStart"/>
      <w:r w:rsidRPr="008E51C1">
        <w:rPr>
          <w:rFonts w:ascii="Book Antiqua" w:eastAsia="宋体" w:hAnsi="Book Antiqua" w:cs="宋体"/>
          <w:sz w:val="24"/>
          <w:szCs w:val="24"/>
          <w:lang w:val="en-US" w:eastAsia="zh-CN"/>
        </w:rPr>
        <w:t>Predictors of response of US veterans to treatment for the hepatitis C virus.</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07; </w:t>
      </w:r>
      <w:r w:rsidRPr="008E51C1">
        <w:rPr>
          <w:rFonts w:ascii="Book Antiqua" w:eastAsia="宋体" w:hAnsi="Book Antiqua" w:cs="宋体"/>
          <w:b/>
          <w:bCs/>
          <w:sz w:val="24"/>
          <w:szCs w:val="24"/>
          <w:lang w:val="en-US" w:eastAsia="zh-CN"/>
        </w:rPr>
        <w:t>46</w:t>
      </w:r>
      <w:r w:rsidRPr="008E51C1">
        <w:rPr>
          <w:rFonts w:ascii="Book Antiqua" w:eastAsia="宋体" w:hAnsi="Book Antiqua" w:cs="宋体"/>
          <w:sz w:val="24"/>
          <w:szCs w:val="24"/>
          <w:lang w:val="en-US" w:eastAsia="zh-CN"/>
        </w:rPr>
        <w:t>: 37-47 [PMID: 17567830 DOI: 10.1002/hep.21662]</w:t>
      </w:r>
    </w:p>
    <w:p w14:paraId="039BB97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89 </w:t>
      </w:r>
      <w:r w:rsidRPr="008E51C1">
        <w:rPr>
          <w:rFonts w:ascii="Book Antiqua" w:eastAsia="宋体" w:hAnsi="Book Antiqua" w:cs="宋体"/>
          <w:b/>
          <w:bCs/>
          <w:sz w:val="24"/>
          <w:szCs w:val="24"/>
          <w:lang w:val="en-US" w:eastAsia="zh-CN"/>
        </w:rPr>
        <w:t>Conjeevaram HS</w:t>
      </w:r>
      <w:r w:rsidRPr="008E51C1">
        <w:rPr>
          <w:rFonts w:ascii="Book Antiqua" w:eastAsia="宋体" w:hAnsi="Book Antiqua" w:cs="宋体"/>
          <w:sz w:val="24"/>
          <w:szCs w:val="24"/>
          <w:lang w:val="en-US" w:eastAsia="zh-CN"/>
        </w:rPr>
        <w:t>, Kleiner DE, Everhart JE, Hoofnagle JH, Zacks S, Afdhal NH, Wahed AS. Race, insulin resistance and hepatic steatosis in chronic hepatitis C.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07; </w:t>
      </w:r>
      <w:r w:rsidRPr="008E51C1">
        <w:rPr>
          <w:rFonts w:ascii="Book Antiqua" w:eastAsia="宋体" w:hAnsi="Book Antiqua" w:cs="宋体"/>
          <w:b/>
          <w:bCs/>
          <w:sz w:val="24"/>
          <w:szCs w:val="24"/>
          <w:lang w:val="en-US" w:eastAsia="zh-CN"/>
        </w:rPr>
        <w:t>45</w:t>
      </w:r>
      <w:r w:rsidRPr="008E51C1">
        <w:rPr>
          <w:rFonts w:ascii="Book Antiqua" w:eastAsia="宋体" w:hAnsi="Book Antiqua" w:cs="宋体"/>
          <w:sz w:val="24"/>
          <w:szCs w:val="24"/>
          <w:lang w:val="en-US" w:eastAsia="zh-CN"/>
        </w:rPr>
        <w:t>: 80-87 [PMID: 17187406 DOI: 10.1002/hep.21455]</w:t>
      </w:r>
    </w:p>
    <w:p w14:paraId="082753D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90 </w:t>
      </w:r>
      <w:r w:rsidRPr="008E51C1">
        <w:rPr>
          <w:rFonts w:ascii="Book Antiqua" w:eastAsia="宋体" w:hAnsi="Book Antiqua" w:cs="宋体"/>
          <w:b/>
          <w:bCs/>
          <w:sz w:val="24"/>
          <w:szCs w:val="24"/>
          <w:lang w:val="en-US" w:eastAsia="zh-CN"/>
        </w:rPr>
        <w:t>Poustchi H</w:t>
      </w:r>
      <w:r w:rsidRPr="008E51C1">
        <w:rPr>
          <w:rFonts w:ascii="Book Antiqua" w:eastAsia="宋体" w:hAnsi="Book Antiqua" w:cs="宋体"/>
          <w:sz w:val="24"/>
          <w:szCs w:val="24"/>
          <w:lang w:val="en-US" w:eastAsia="zh-CN"/>
        </w:rPr>
        <w:t>, Negro F, Hui J, Cua IH, Brandt LR, Kench JG, George J. Insulin resistance and response to therapy in patients infected with chronic hepatitis C virus genotypes 2 and 3. </w:t>
      </w:r>
      <w:r w:rsidRPr="008E51C1">
        <w:rPr>
          <w:rFonts w:ascii="Book Antiqua" w:eastAsia="宋体" w:hAnsi="Book Antiqua" w:cs="宋体"/>
          <w:i/>
          <w:iCs/>
          <w:sz w:val="24"/>
          <w:szCs w:val="24"/>
          <w:lang w:val="en-US" w:eastAsia="zh-CN"/>
        </w:rPr>
        <w:t>J Hepatol</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48</w:t>
      </w:r>
      <w:r w:rsidRPr="008E51C1">
        <w:rPr>
          <w:rFonts w:ascii="Book Antiqua" w:eastAsia="宋体" w:hAnsi="Book Antiqua" w:cs="宋体"/>
          <w:sz w:val="24"/>
          <w:szCs w:val="24"/>
          <w:lang w:val="en-US" w:eastAsia="zh-CN"/>
        </w:rPr>
        <w:t>: 28-34 [PMID: 17977612 DOI: 10.1016/j.jhep.2007.07.026]</w:t>
      </w:r>
    </w:p>
    <w:p w14:paraId="67C9174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91 </w:t>
      </w:r>
      <w:r w:rsidRPr="008E51C1">
        <w:rPr>
          <w:rFonts w:ascii="Book Antiqua" w:eastAsia="宋体" w:hAnsi="Book Antiqua" w:cs="宋体"/>
          <w:b/>
          <w:bCs/>
          <w:sz w:val="24"/>
          <w:szCs w:val="24"/>
          <w:lang w:val="en-US" w:eastAsia="zh-CN"/>
        </w:rPr>
        <w:t>Romero-Gómez M</w:t>
      </w:r>
      <w:r w:rsidRPr="008E51C1">
        <w:rPr>
          <w:rFonts w:ascii="Book Antiqua" w:eastAsia="宋体" w:hAnsi="Book Antiqua" w:cs="宋体"/>
          <w:sz w:val="24"/>
          <w:szCs w:val="24"/>
          <w:lang w:val="en-US" w:eastAsia="zh-CN"/>
        </w:rPr>
        <w:t>, Fernández-Rodríguez CM, Andrade RJ, Diago M, Alonso S, Planas R, Solá R, Pons JA, Salmerón J, Barcena R, Perez R, Carmona I, Durán S. Effect of sustained virological response to treatment on the incidence of abnormal glucose values in chronic hepatitis C. </w:t>
      </w:r>
      <w:r w:rsidRPr="008E51C1">
        <w:rPr>
          <w:rFonts w:ascii="Book Antiqua" w:eastAsia="宋体" w:hAnsi="Book Antiqua" w:cs="宋体"/>
          <w:i/>
          <w:iCs/>
          <w:sz w:val="24"/>
          <w:szCs w:val="24"/>
          <w:lang w:val="en-US" w:eastAsia="zh-CN"/>
        </w:rPr>
        <w:t>J Hepatol</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48</w:t>
      </w:r>
      <w:r w:rsidRPr="008E51C1">
        <w:rPr>
          <w:rFonts w:ascii="Book Antiqua" w:eastAsia="宋体" w:hAnsi="Book Antiqua" w:cs="宋体"/>
          <w:sz w:val="24"/>
          <w:szCs w:val="24"/>
          <w:lang w:val="en-US" w:eastAsia="zh-CN"/>
        </w:rPr>
        <w:t>: 721-727 [PMID: 18308416 DOI: 10.1016/j.jhep.2007.11.022]</w:t>
      </w:r>
    </w:p>
    <w:p w14:paraId="288E0DE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92 </w:t>
      </w:r>
      <w:r w:rsidRPr="008E51C1">
        <w:rPr>
          <w:rFonts w:ascii="Book Antiqua" w:eastAsia="宋体" w:hAnsi="Book Antiqua" w:cs="宋体"/>
          <w:b/>
          <w:bCs/>
          <w:sz w:val="24"/>
          <w:szCs w:val="24"/>
          <w:lang w:val="en-US" w:eastAsia="zh-CN"/>
        </w:rPr>
        <w:t>Dai CY</w:t>
      </w:r>
      <w:r w:rsidRPr="008E51C1">
        <w:rPr>
          <w:rFonts w:ascii="Book Antiqua" w:eastAsia="宋体" w:hAnsi="Book Antiqua" w:cs="宋体"/>
          <w:sz w:val="24"/>
          <w:szCs w:val="24"/>
          <w:lang w:val="en-US" w:eastAsia="zh-CN"/>
        </w:rPr>
        <w:t>, Huang JF, Hsieh MY, Hou NJ, Lin ZY, Chen SC, Hsieh MY, Wang LY, Chang WY, Chuang WL, Yu ML. Insulin resistance predicts response to peginterferon-alpha/ribavirin combination therapy in chronic hepatitis C patients. </w:t>
      </w:r>
      <w:r w:rsidRPr="008E51C1">
        <w:rPr>
          <w:rFonts w:ascii="Book Antiqua" w:eastAsia="宋体" w:hAnsi="Book Antiqua" w:cs="宋体"/>
          <w:i/>
          <w:iCs/>
          <w:sz w:val="24"/>
          <w:szCs w:val="24"/>
          <w:lang w:val="en-US" w:eastAsia="zh-CN"/>
        </w:rPr>
        <w:t>J Hepatol</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50</w:t>
      </w:r>
      <w:r w:rsidRPr="008E51C1">
        <w:rPr>
          <w:rFonts w:ascii="Book Antiqua" w:eastAsia="宋体" w:hAnsi="Book Antiqua" w:cs="宋体"/>
          <w:sz w:val="24"/>
          <w:szCs w:val="24"/>
          <w:lang w:val="en-US" w:eastAsia="zh-CN"/>
        </w:rPr>
        <w:t>: 712-718 [PMID: 19231011 DOI: 10.1016/j.jhep.2008.12.017]</w:t>
      </w:r>
    </w:p>
    <w:p w14:paraId="6CB72E7A"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93 </w:t>
      </w:r>
      <w:r w:rsidRPr="008E51C1">
        <w:rPr>
          <w:rFonts w:ascii="Book Antiqua" w:eastAsia="宋体" w:hAnsi="Book Antiqua" w:cs="宋体"/>
          <w:b/>
          <w:bCs/>
          <w:sz w:val="24"/>
          <w:szCs w:val="24"/>
          <w:lang w:val="en-US" w:eastAsia="zh-CN"/>
        </w:rPr>
        <w:t>Khattab M</w:t>
      </w:r>
      <w:r w:rsidRPr="008E51C1">
        <w:rPr>
          <w:rFonts w:ascii="Book Antiqua" w:eastAsia="宋体" w:hAnsi="Book Antiqua" w:cs="宋体"/>
          <w:sz w:val="24"/>
          <w:szCs w:val="24"/>
          <w:lang w:val="en-US" w:eastAsia="zh-CN"/>
        </w:rPr>
        <w:t>, Eslam M, Sharwae MA, Shatat M, Ali A, Hamdy L. Insulin resistance predicts rapid virologic response to peginterferon/ribavirin combination therapy in hepatitis C genotype 4 patients. </w:t>
      </w:r>
      <w:r w:rsidRPr="008E51C1">
        <w:rPr>
          <w:rFonts w:ascii="Book Antiqua" w:eastAsia="宋体" w:hAnsi="Book Antiqua" w:cs="宋体"/>
          <w:i/>
          <w:iCs/>
          <w:sz w:val="24"/>
          <w:szCs w:val="24"/>
          <w:lang w:val="en-US" w:eastAsia="zh-CN"/>
        </w:rPr>
        <w:t>Am J Gastroenterol</w:t>
      </w:r>
      <w:r w:rsidRPr="008E51C1">
        <w:rPr>
          <w:rFonts w:ascii="Book Antiqua" w:eastAsia="宋体" w:hAnsi="Book Antiqua" w:cs="宋体"/>
          <w:sz w:val="24"/>
          <w:szCs w:val="24"/>
          <w:lang w:val="en-US" w:eastAsia="zh-CN"/>
        </w:rPr>
        <w:t> 2010; </w:t>
      </w:r>
      <w:r w:rsidRPr="008E51C1">
        <w:rPr>
          <w:rFonts w:ascii="Book Antiqua" w:eastAsia="宋体" w:hAnsi="Book Antiqua" w:cs="宋体"/>
          <w:b/>
          <w:bCs/>
          <w:sz w:val="24"/>
          <w:szCs w:val="24"/>
          <w:lang w:val="en-US" w:eastAsia="zh-CN"/>
        </w:rPr>
        <w:t>105</w:t>
      </w:r>
      <w:r w:rsidRPr="008E51C1">
        <w:rPr>
          <w:rFonts w:ascii="Book Antiqua" w:eastAsia="宋体" w:hAnsi="Book Antiqua" w:cs="宋体"/>
          <w:sz w:val="24"/>
          <w:szCs w:val="24"/>
          <w:lang w:val="en-US" w:eastAsia="zh-CN"/>
        </w:rPr>
        <w:t>: 1970-1977 [PMID: 20234345 DOI: 10.1038/ajg.2010.110]</w:t>
      </w:r>
    </w:p>
    <w:p w14:paraId="4A7EF1E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94 </w:t>
      </w:r>
      <w:r w:rsidRPr="008E51C1">
        <w:rPr>
          <w:rFonts w:ascii="Book Antiqua" w:eastAsia="宋体" w:hAnsi="Book Antiqua" w:cs="宋体"/>
          <w:b/>
          <w:bCs/>
          <w:sz w:val="24"/>
          <w:szCs w:val="24"/>
          <w:lang w:val="en-US" w:eastAsia="zh-CN"/>
        </w:rPr>
        <w:t>Deltenre P</w:t>
      </w:r>
      <w:r w:rsidRPr="008E51C1">
        <w:rPr>
          <w:rFonts w:ascii="Book Antiqua" w:eastAsia="宋体" w:hAnsi="Book Antiqua" w:cs="宋体"/>
          <w:sz w:val="24"/>
          <w:szCs w:val="24"/>
          <w:lang w:val="en-US" w:eastAsia="zh-CN"/>
        </w:rPr>
        <w:t>, Louvet A, Lemoine M, Mourad A, Fartoux L, Moreno C, Henrion J, Mathurin P, Serfaty L. Impact of insulin resistance on sustained response in HCV patients treated with pegylated interferon and ribavirin: a meta-analysis. </w:t>
      </w:r>
      <w:r w:rsidRPr="008E51C1">
        <w:rPr>
          <w:rFonts w:ascii="Book Antiqua" w:eastAsia="宋体" w:hAnsi="Book Antiqua" w:cs="宋体"/>
          <w:i/>
          <w:iCs/>
          <w:sz w:val="24"/>
          <w:szCs w:val="24"/>
          <w:lang w:val="en-US" w:eastAsia="zh-CN"/>
        </w:rPr>
        <w:t>J Hepatol</w:t>
      </w:r>
      <w:r w:rsidRPr="008E51C1">
        <w:rPr>
          <w:rFonts w:ascii="Book Antiqua" w:eastAsia="宋体" w:hAnsi="Book Antiqua" w:cs="宋体"/>
          <w:sz w:val="24"/>
          <w:szCs w:val="24"/>
          <w:lang w:val="en-US" w:eastAsia="zh-CN"/>
        </w:rPr>
        <w:t> 2011; </w:t>
      </w:r>
      <w:r w:rsidRPr="008E51C1">
        <w:rPr>
          <w:rFonts w:ascii="Book Antiqua" w:eastAsia="宋体" w:hAnsi="Book Antiqua" w:cs="宋体"/>
          <w:b/>
          <w:bCs/>
          <w:sz w:val="24"/>
          <w:szCs w:val="24"/>
          <w:lang w:val="en-US" w:eastAsia="zh-CN"/>
        </w:rPr>
        <w:t>55</w:t>
      </w:r>
      <w:r w:rsidRPr="008E51C1">
        <w:rPr>
          <w:rFonts w:ascii="Book Antiqua" w:eastAsia="宋体" w:hAnsi="Book Antiqua" w:cs="宋体"/>
          <w:sz w:val="24"/>
          <w:szCs w:val="24"/>
          <w:lang w:val="en-US" w:eastAsia="zh-CN"/>
        </w:rPr>
        <w:t>: 1187-1194 [PMID: 21703195 DOI: 10.1016/j.jhep.2011.03.010]</w:t>
      </w:r>
    </w:p>
    <w:p w14:paraId="03144228"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95 </w:t>
      </w:r>
      <w:r w:rsidRPr="008E51C1">
        <w:rPr>
          <w:rFonts w:ascii="Book Antiqua" w:eastAsia="宋体" w:hAnsi="Book Antiqua" w:cs="宋体"/>
          <w:b/>
          <w:bCs/>
          <w:sz w:val="24"/>
          <w:szCs w:val="24"/>
          <w:lang w:val="en-US" w:eastAsia="zh-CN"/>
        </w:rPr>
        <w:t>Eslam M</w:t>
      </w:r>
      <w:r w:rsidRPr="008E51C1">
        <w:rPr>
          <w:rFonts w:ascii="Book Antiqua" w:eastAsia="宋体" w:hAnsi="Book Antiqua" w:cs="宋体"/>
          <w:sz w:val="24"/>
          <w:szCs w:val="24"/>
          <w:lang w:val="en-US" w:eastAsia="zh-CN"/>
        </w:rPr>
        <w:t xml:space="preserve">, Aparcero R, Kawaguchi T, Del Campo JA, Sata M, Khattab MA, Romero-Gomez M. Meta-analysis: insulin resistance and sustained virological </w:t>
      </w:r>
      <w:r w:rsidRPr="008E51C1">
        <w:rPr>
          <w:rFonts w:ascii="Book Antiqua" w:eastAsia="宋体" w:hAnsi="Book Antiqua" w:cs="宋体"/>
          <w:sz w:val="24"/>
          <w:szCs w:val="24"/>
          <w:lang w:val="en-US" w:eastAsia="zh-CN"/>
        </w:rPr>
        <w:lastRenderedPageBreak/>
        <w:t>response in hepatitis C. </w:t>
      </w:r>
      <w:r w:rsidRPr="008E51C1">
        <w:rPr>
          <w:rFonts w:ascii="Book Antiqua" w:eastAsia="宋体" w:hAnsi="Book Antiqua" w:cs="宋体"/>
          <w:i/>
          <w:iCs/>
          <w:sz w:val="24"/>
          <w:szCs w:val="24"/>
          <w:lang w:val="en-US" w:eastAsia="zh-CN"/>
        </w:rPr>
        <w:t>Aliment Pharmacol Ther</w:t>
      </w:r>
      <w:r w:rsidRPr="008E51C1">
        <w:rPr>
          <w:rFonts w:ascii="Book Antiqua" w:eastAsia="宋体" w:hAnsi="Book Antiqua" w:cs="宋体"/>
          <w:sz w:val="24"/>
          <w:szCs w:val="24"/>
          <w:lang w:val="en-US" w:eastAsia="zh-CN"/>
        </w:rPr>
        <w:t> 2011; </w:t>
      </w:r>
      <w:r w:rsidRPr="008E51C1">
        <w:rPr>
          <w:rFonts w:ascii="Book Antiqua" w:eastAsia="宋体" w:hAnsi="Book Antiqua" w:cs="宋体"/>
          <w:b/>
          <w:bCs/>
          <w:sz w:val="24"/>
          <w:szCs w:val="24"/>
          <w:lang w:val="en-US" w:eastAsia="zh-CN"/>
        </w:rPr>
        <w:t>34</w:t>
      </w:r>
      <w:r w:rsidRPr="008E51C1">
        <w:rPr>
          <w:rFonts w:ascii="Book Antiqua" w:eastAsia="宋体" w:hAnsi="Book Antiqua" w:cs="宋体"/>
          <w:sz w:val="24"/>
          <w:szCs w:val="24"/>
          <w:lang w:val="en-US" w:eastAsia="zh-CN"/>
        </w:rPr>
        <w:t>: 297-305 [PMID: 21623851 DOI: 10.1111/j.1365-2036.2011.04716.x]</w:t>
      </w:r>
    </w:p>
    <w:p w14:paraId="3B3AB453"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96 </w:t>
      </w:r>
      <w:r w:rsidRPr="008E51C1">
        <w:rPr>
          <w:rFonts w:ascii="Book Antiqua" w:eastAsia="宋体" w:hAnsi="Book Antiqua" w:cs="宋体"/>
          <w:b/>
          <w:bCs/>
          <w:sz w:val="24"/>
          <w:szCs w:val="24"/>
          <w:lang w:val="en-US" w:eastAsia="zh-CN"/>
        </w:rPr>
        <w:t>Del Campo JA</w:t>
      </w:r>
      <w:r w:rsidRPr="008E51C1">
        <w:rPr>
          <w:rFonts w:ascii="Book Antiqua" w:eastAsia="宋体" w:hAnsi="Book Antiqua" w:cs="宋体"/>
          <w:sz w:val="24"/>
          <w:szCs w:val="24"/>
          <w:lang w:val="en-US" w:eastAsia="zh-CN"/>
        </w:rPr>
        <w:t>, Ampuero J, Rojas L, Conde M, Rojas A, Maraver M, Millán R, García-Valdecasas M, García-Lozano JR, González-Escribano MF, Romero-Gómez M. Insulin resistance predicts sustained virological response to treatment of chronic hepatitis C independently of the IL28b rs12979860 polymorphism. </w:t>
      </w:r>
      <w:r w:rsidRPr="008E51C1">
        <w:rPr>
          <w:rFonts w:ascii="Book Antiqua" w:eastAsia="宋体" w:hAnsi="Book Antiqua" w:cs="宋体"/>
          <w:i/>
          <w:iCs/>
          <w:sz w:val="24"/>
          <w:szCs w:val="24"/>
          <w:lang w:val="en-US" w:eastAsia="zh-CN"/>
        </w:rPr>
        <w:t>Aliment Pharmacol Ther</w:t>
      </w:r>
      <w:r w:rsidRPr="008E51C1">
        <w:rPr>
          <w:rFonts w:ascii="Book Antiqua" w:eastAsia="宋体" w:hAnsi="Book Antiqua" w:cs="宋体"/>
          <w:sz w:val="24"/>
          <w:szCs w:val="24"/>
          <w:lang w:val="en-US" w:eastAsia="zh-CN"/>
        </w:rPr>
        <w:t> 2013; </w:t>
      </w:r>
      <w:r w:rsidRPr="008E51C1">
        <w:rPr>
          <w:rFonts w:ascii="Book Antiqua" w:eastAsia="宋体" w:hAnsi="Book Antiqua" w:cs="宋体"/>
          <w:b/>
          <w:bCs/>
          <w:sz w:val="24"/>
          <w:szCs w:val="24"/>
          <w:lang w:val="en-US" w:eastAsia="zh-CN"/>
        </w:rPr>
        <w:t>37</w:t>
      </w:r>
      <w:r w:rsidRPr="008E51C1">
        <w:rPr>
          <w:rFonts w:ascii="Book Antiqua" w:eastAsia="宋体" w:hAnsi="Book Antiqua" w:cs="宋体"/>
          <w:sz w:val="24"/>
          <w:szCs w:val="24"/>
          <w:lang w:val="en-US" w:eastAsia="zh-CN"/>
        </w:rPr>
        <w:t>: 74-80 [PMID: 23121166 DOI: 10.1111/apt.12113]</w:t>
      </w:r>
    </w:p>
    <w:p w14:paraId="5624AC0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97 </w:t>
      </w:r>
      <w:r w:rsidRPr="008E51C1">
        <w:rPr>
          <w:rFonts w:ascii="Book Antiqua" w:eastAsia="宋体" w:hAnsi="Book Antiqua" w:cs="宋体"/>
          <w:b/>
          <w:bCs/>
          <w:sz w:val="24"/>
          <w:szCs w:val="24"/>
          <w:lang w:val="en-US" w:eastAsia="zh-CN"/>
        </w:rPr>
        <w:t>Laurito MP</w:t>
      </w:r>
      <w:r w:rsidRPr="008E51C1">
        <w:rPr>
          <w:rFonts w:ascii="Book Antiqua" w:eastAsia="宋体" w:hAnsi="Book Antiqua" w:cs="宋体"/>
          <w:sz w:val="24"/>
          <w:szCs w:val="24"/>
          <w:lang w:val="en-US" w:eastAsia="zh-CN"/>
        </w:rPr>
        <w:t>, Parise ER. Association between insulin resistance and sustained virologic response in hepatitis C treatment, genotypes 1 versus 2 and 3: systematic literature review and meta-analysis. </w:t>
      </w:r>
      <w:r w:rsidRPr="008E51C1">
        <w:rPr>
          <w:rFonts w:ascii="Book Antiqua" w:eastAsia="宋体" w:hAnsi="Book Antiqua" w:cs="宋体"/>
          <w:i/>
          <w:iCs/>
          <w:sz w:val="24"/>
          <w:szCs w:val="24"/>
          <w:lang w:val="en-US" w:eastAsia="zh-CN"/>
        </w:rPr>
        <w:t>Braz J Infect Dis</w:t>
      </w:r>
      <w:r w:rsidRPr="008E51C1">
        <w:rPr>
          <w:rFonts w:ascii="Book Antiqua" w:eastAsia="宋体" w:hAnsi="Book Antiqua" w:cs="宋体"/>
          <w:sz w:val="24"/>
          <w:szCs w:val="24"/>
          <w:lang w:val="en-US" w:eastAsia="zh-CN"/>
        </w:rPr>
        <w:t> 2013; </w:t>
      </w:r>
      <w:r w:rsidRPr="008E51C1">
        <w:rPr>
          <w:rFonts w:ascii="Book Antiqua" w:eastAsia="宋体" w:hAnsi="Book Antiqua" w:cs="宋体"/>
          <w:b/>
          <w:bCs/>
          <w:sz w:val="24"/>
          <w:szCs w:val="24"/>
          <w:lang w:val="en-US" w:eastAsia="zh-CN"/>
        </w:rPr>
        <w:t>17</w:t>
      </w:r>
      <w:r w:rsidRPr="008E51C1">
        <w:rPr>
          <w:rFonts w:ascii="Book Antiqua" w:eastAsia="宋体" w:hAnsi="Book Antiqua" w:cs="宋体"/>
          <w:sz w:val="24"/>
          <w:szCs w:val="24"/>
          <w:lang w:val="en-US" w:eastAsia="zh-CN"/>
        </w:rPr>
        <w:t>: 555-563 [PMID: 24055394 DOI: 10.1016/j.bjid.2013.02.009]</w:t>
      </w:r>
    </w:p>
    <w:p w14:paraId="57E9154F" w14:textId="77777777" w:rsidR="00C32850" w:rsidRPr="008E51C1" w:rsidRDefault="00C32850" w:rsidP="00C32850">
      <w:pPr>
        <w:snapToGrid w:val="0"/>
        <w:spacing w:after="0" w:line="360" w:lineRule="auto"/>
        <w:jc w:val="both"/>
        <w:rPr>
          <w:rFonts w:ascii="Book Antiqua" w:eastAsia="宋体" w:hAnsi="Book Antiqua"/>
          <w:sz w:val="24"/>
          <w:szCs w:val="24"/>
          <w:lang w:eastAsia="zh-CN"/>
        </w:rPr>
      </w:pPr>
      <w:r w:rsidRPr="008E51C1">
        <w:rPr>
          <w:rFonts w:ascii="Book Antiqua" w:eastAsia="宋体" w:hAnsi="Book Antiqua" w:hint="eastAsia"/>
          <w:sz w:val="24"/>
          <w:szCs w:val="24"/>
          <w:lang w:eastAsia="zh-CN"/>
        </w:rPr>
        <w:t xml:space="preserve">98 </w:t>
      </w:r>
      <w:r w:rsidRPr="008E51C1">
        <w:rPr>
          <w:rFonts w:ascii="Book Antiqua" w:eastAsia="宋体" w:hAnsi="Book Antiqua"/>
          <w:b/>
          <w:sz w:val="24"/>
          <w:szCs w:val="24"/>
          <w:lang w:eastAsia="zh-CN"/>
        </w:rPr>
        <w:t>Abd El-Wahab EW</w:t>
      </w:r>
      <w:r w:rsidRPr="008E51C1">
        <w:rPr>
          <w:rFonts w:ascii="Book Antiqua" w:eastAsia="宋体" w:hAnsi="Book Antiqua"/>
          <w:sz w:val="24"/>
          <w:szCs w:val="24"/>
          <w:lang w:eastAsia="zh-CN"/>
        </w:rPr>
        <w:t xml:space="preserve">, Mikheal A, Sidkey F, Shatat HZ. Insulin resistance as a predictor of early virologic response to HCV therapy among chronic HCV Egyptian patients. </w:t>
      </w:r>
      <w:r w:rsidRPr="008E51C1">
        <w:rPr>
          <w:rFonts w:ascii="Book Antiqua" w:eastAsia="宋体" w:hAnsi="Book Antiqua"/>
          <w:i/>
          <w:sz w:val="24"/>
          <w:szCs w:val="24"/>
          <w:lang w:eastAsia="zh-CN"/>
        </w:rPr>
        <w:t>J Med Virol</w:t>
      </w:r>
      <w:r w:rsidRPr="008E51C1">
        <w:rPr>
          <w:rFonts w:ascii="Book Antiqua" w:eastAsia="宋体" w:hAnsi="Book Antiqua"/>
          <w:sz w:val="24"/>
          <w:szCs w:val="24"/>
          <w:lang w:eastAsia="zh-CN"/>
        </w:rPr>
        <w:t xml:space="preserve"> 2015; </w:t>
      </w:r>
      <w:r w:rsidRPr="008E51C1">
        <w:rPr>
          <w:rFonts w:ascii="Book Antiqua" w:eastAsia="宋体" w:hAnsi="Book Antiqua"/>
          <w:b/>
          <w:sz w:val="24"/>
          <w:szCs w:val="24"/>
          <w:lang w:eastAsia="zh-CN"/>
        </w:rPr>
        <w:t>87</w:t>
      </w:r>
      <w:r w:rsidRPr="008E51C1">
        <w:rPr>
          <w:rFonts w:ascii="Book Antiqua" w:eastAsia="宋体" w:hAnsi="Book Antiqua"/>
          <w:sz w:val="24"/>
          <w:szCs w:val="24"/>
          <w:lang w:eastAsia="zh-CN"/>
        </w:rPr>
        <w:t>: 428-440 [PMID: 25583244 DOI: 10.1002/jmv.24092]</w:t>
      </w:r>
    </w:p>
    <w:p w14:paraId="23E36672"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9</w:t>
      </w:r>
      <w:r w:rsidRPr="008E51C1">
        <w:rPr>
          <w:rFonts w:ascii="Book Antiqua" w:eastAsia="宋体" w:hAnsi="Book Antiqua" w:cs="宋体" w:hint="eastAsia"/>
          <w:sz w:val="24"/>
          <w:szCs w:val="24"/>
          <w:lang w:val="en-US" w:eastAsia="zh-CN"/>
        </w:rPr>
        <w:t>9</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Grasso A</w:t>
      </w:r>
      <w:r w:rsidRPr="008E51C1">
        <w:rPr>
          <w:rFonts w:ascii="Book Antiqua" w:eastAsia="宋体" w:hAnsi="Book Antiqua" w:cs="宋体"/>
          <w:sz w:val="24"/>
          <w:szCs w:val="24"/>
          <w:lang w:val="en-US" w:eastAsia="zh-CN"/>
        </w:rPr>
        <w:t>, Malfatti F, De Leo P, Martines H, Fabris P, Toscanini F, Anselmo M, Menardo G. Insulin resistance predicts rapid virological response in non-diabetic, non-cirrhotic genotype 1 HCV patients treated with peginterferon alpha-2b plus ribavirin. </w:t>
      </w:r>
      <w:r w:rsidRPr="008E51C1">
        <w:rPr>
          <w:rFonts w:ascii="Book Antiqua" w:eastAsia="宋体" w:hAnsi="Book Antiqua" w:cs="宋体"/>
          <w:i/>
          <w:iCs/>
          <w:sz w:val="24"/>
          <w:szCs w:val="24"/>
          <w:lang w:val="en-US" w:eastAsia="zh-CN"/>
        </w:rPr>
        <w:t>J Hepatol</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51</w:t>
      </w:r>
      <w:r w:rsidRPr="008E51C1">
        <w:rPr>
          <w:rFonts w:ascii="Book Antiqua" w:eastAsia="宋体" w:hAnsi="Book Antiqua" w:cs="宋体"/>
          <w:sz w:val="24"/>
          <w:szCs w:val="24"/>
          <w:lang w:val="en-US" w:eastAsia="zh-CN"/>
        </w:rPr>
        <w:t>: 984-990 [PMID: 19695729 DOI: 10.1016/j.jhep.2009.07.008]</w:t>
      </w:r>
    </w:p>
    <w:p w14:paraId="65DDE8B9"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hint="eastAsia"/>
          <w:sz w:val="24"/>
          <w:szCs w:val="24"/>
          <w:lang w:val="en-US" w:eastAsia="zh-CN"/>
        </w:rPr>
        <w:t>100</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Fattovich G</w:t>
      </w:r>
      <w:r w:rsidRPr="008E51C1">
        <w:rPr>
          <w:rFonts w:ascii="Book Antiqua" w:eastAsia="宋体" w:hAnsi="Book Antiqua" w:cs="宋体"/>
          <w:sz w:val="24"/>
          <w:szCs w:val="24"/>
          <w:lang w:val="en-US" w:eastAsia="zh-CN"/>
        </w:rPr>
        <w:t>, Covolo L, Pasino M, Perini E, Rossi L, Brocco G, Guido M, Cristofori C, Belotti C, Puoti M, Gaeta GB, Santantonio T, Raimondo G, Bruno R, Minola E, Negro F, Donato F. The homeostasis model assessment of the insulin resistance score is not predictive of a sustained virological response in chronic hepatitis C patients.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11; </w:t>
      </w:r>
      <w:r w:rsidRPr="008E51C1">
        <w:rPr>
          <w:rFonts w:ascii="Book Antiqua" w:eastAsia="宋体" w:hAnsi="Book Antiqua" w:cs="宋体"/>
          <w:b/>
          <w:bCs/>
          <w:sz w:val="24"/>
          <w:szCs w:val="24"/>
          <w:lang w:val="en-US" w:eastAsia="zh-CN"/>
        </w:rPr>
        <w:t>31</w:t>
      </w:r>
      <w:r w:rsidRPr="008E51C1">
        <w:rPr>
          <w:rFonts w:ascii="Book Antiqua" w:eastAsia="宋体" w:hAnsi="Book Antiqua" w:cs="宋体"/>
          <w:sz w:val="24"/>
          <w:szCs w:val="24"/>
          <w:lang w:val="en-US" w:eastAsia="zh-CN"/>
        </w:rPr>
        <w:t>: 66-74 [PMID: 20840397 DOI: 10.1111/j.1478-3231.2010.02343.x]</w:t>
      </w:r>
    </w:p>
    <w:p w14:paraId="0D35DBB9"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0</w:t>
      </w:r>
      <w:r w:rsidRPr="008E51C1">
        <w:rPr>
          <w:rFonts w:ascii="Book Antiqua" w:eastAsia="宋体" w:hAnsi="Book Antiqua" w:cs="宋体" w:hint="eastAsia"/>
          <w:sz w:val="24"/>
          <w:szCs w:val="24"/>
          <w:lang w:val="en-US" w:eastAsia="zh-CN"/>
        </w:rPr>
        <w:t>1</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Brandman D</w:t>
      </w:r>
      <w:r w:rsidRPr="008E51C1">
        <w:rPr>
          <w:rFonts w:ascii="Book Antiqua" w:eastAsia="宋体" w:hAnsi="Book Antiqua" w:cs="宋体"/>
          <w:sz w:val="24"/>
          <w:szCs w:val="24"/>
          <w:lang w:val="en-US" w:eastAsia="zh-CN"/>
        </w:rPr>
        <w:t>, Bacchetti P, Ayala CE, Maher JJ, Khalili M. Impact of insulin resistance on HCV treatment response and impact of HCV treatment on insulin sensitivity using direct measurements of insulin action. </w:t>
      </w:r>
      <w:r w:rsidRPr="008E51C1">
        <w:rPr>
          <w:rFonts w:ascii="Book Antiqua" w:eastAsia="宋体" w:hAnsi="Book Antiqua" w:cs="宋体"/>
          <w:i/>
          <w:iCs/>
          <w:sz w:val="24"/>
          <w:szCs w:val="24"/>
          <w:lang w:val="en-US" w:eastAsia="zh-CN"/>
        </w:rPr>
        <w:t>Diabetes Care</w:t>
      </w:r>
      <w:r w:rsidRPr="008E51C1">
        <w:rPr>
          <w:rFonts w:ascii="Book Antiqua" w:eastAsia="宋体" w:hAnsi="Book Antiqua" w:cs="宋体"/>
          <w:sz w:val="24"/>
          <w:szCs w:val="24"/>
          <w:lang w:val="en-US" w:eastAsia="zh-CN"/>
        </w:rPr>
        <w:t> 2012; </w:t>
      </w:r>
      <w:r w:rsidRPr="008E51C1">
        <w:rPr>
          <w:rFonts w:ascii="Book Antiqua" w:eastAsia="宋体" w:hAnsi="Book Antiqua" w:cs="宋体"/>
          <w:b/>
          <w:bCs/>
          <w:sz w:val="24"/>
          <w:szCs w:val="24"/>
          <w:lang w:val="en-US" w:eastAsia="zh-CN"/>
        </w:rPr>
        <w:t>35</w:t>
      </w:r>
      <w:r w:rsidRPr="008E51C1">
        <w:rPr>
          <w:rFonts w:ascii="Book Antiqua" w:eastAsia="宋体" w:hAnsi="Book Antiqua" w:cs="宋体"/>
          <w:sz w:val="24"/>
          <w:szCs w:val="24"/>
          <w:lang w:val="en-US" w:eastAsia="zh-CN"/>
        </w:rPr>
        <w:t>: 1090-1094 [PMID: 22399695 DOI: 10.2337/dc11-1837]</w:t>
      </w:r>
    </w:p>
    <w:p w14:paraId="663B0BD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0</w:t>
      </w:r>
      <w:r w:rsidRPr="008E51C1">
        <w:rPr>
          <w:rFonts w:ascii="Book Antiqua" w:eastAsia="宋体" w:hAnsi="Book Antiqua" w:cs="宋体" w:hint="eastAsia"/>
          <w:sz w:val="24"/>
          <w:szCs w:val="24"/>
          <w:lang w:val="en-US" w:eastAsia="zh-CN"/>
        </w:rPr>
        <w:t>2</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Aghemo A</w:t>
      </w:r>
      <w:r w:rsidRPr="008E51C1">
        <w:rPr>
          <w:rFonts w:ascii="Book Antiqua" w:eastAsia="宋体" w:hAnsi="Book Antiqua" w:cs="宋体"/>
          <w:sz w:val="24"/>
          <w:szCs w:val="24"/>
          <w:lang w:val="en-US" w:eastAsia="zh-CN"/>
        </w:rPr>
        <w:t>, Prati GM, Rumi MG, Soffredini R, D'Ambrosio R, Orsi E, De Nicola S, Degasperi E, Grancini V, Colombo M. Sustained virological response prevents the development of insulin resistance in patients with chronic hepatitis C.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12; </w:t>
      </w:r>
      <w:r w:rsidRPr="008E51C1">
        <w:rPr>
          <w:rFonts w:ascii="Book Antiqua" w:eastAsia="宋体" w:hAnsi="Book Antiqua" w:cs="宋体"/>
          <w:b/>
          <w:bCs/>
          <w:sz w:val="24"/>
          <w:szCs w:val="24"/>
          <w:lang w:val="en-US" w:eastAsia="zh-CN"/>
        </w:rPr>
        <w:t>56</w:t>
      </w:r>
      <w:r w:rsidRPr="008E51C1">
        <w:rPr>
          <w:rFonts w:ascii="Book Antiqua" w:eastAsia="宋体" w:hAnsi="Book Antiqua" w:cs="宋体"/>
          <w:sz w:val="24"/>
          <w:szCs w:val="24"/>
          <w:lang w:val="en-US" w:eastAsia="zh-CN"/>
        </w:rPr>
        <w:t>: 1681-1687 [PMID: 22619107 DOI: 10.1002/hep.25867]</w:t>
      </w:r>
    </w:p>
    <w:p w14:paraId="02431E5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lastRenderedPageBreak/>
        <w:t>10</w:t>
      </w:r>
      <w:r w:rsidRPr="008E51C1">
        <w:rPr>
          <w:rFonts w:ascii="Book Antiqua" w:eastAsia="宋体" w:hAnsi="Book Antiqua" w:cs="宋体" w:hint="eastAsia"/>
          <w:sz w:val="24"/>
          <w:szCs w:val="24"/>
          <w:lang w:val="en-US" w:eastAsia="zh-CN"/>
        </w:rPr>
        <w:t>3</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Serfaty L</w:t>
      </w:r>
      <w:r w:rsidRPr="008E51C1">
        <w:rPr>
          <w:rFonts w:ascii="Book Antiqua" w:eastAsia="宋体" w:hAnsi="Book Antiqua" w:cs="宋体"/>
          <w:sz w:val="24"/>
          <w:szCs w:val="24"/>
          <w:lang w:val="en-US" w:eastAsia="zh-CN"/>
        </w:rPr>
        <w:t>, Forns X, Goeser T, Ferenci P, Nevens F, Carosi G, Drenth JP, Lonjon-Domanec I, DeMasi R, Picchio G, Beumont M, Marcellin P. Insulin resistance and response to telaprevir plus peginterferon α and ribavirin in treatment-naive patients infected with HCV genotype 1. </w:t>
      </w:r>
      <w:r w:rsidRPr="008E51C1">
        <w:rPr>
          <w:rFonts w:ascii="Book Antiqua" w:eastAsia="宋体" w:hAnsi="Book Antiqua" w:cs="宋体"/>
          <w:i/>
          <w:iCs/>
          <w:sz w:val="24"/>
          <w:szCs w:val="24"/>
          <w:lang w:val="en-US" w:eastAsia="zh-CN"/>
        </w:rPr>
        <w:t>Gut</w:t>
      </w:r>
      <w:r w:rsidRPr="008E51C1">
        <w:rPr>
          <w:rFonts w:ascii="Book Antiqua" w:eastAsia="宋体" w:hAnsi="Book Antiqua" w:cs="宋体"/>
          <w:sz w:val="24"/>
          <w:szCs w:val="24"/>
          <w:lang w:val="en-US" w:eastAsia="zh-CN"/>
        </w:rPr>
        <w:t> 2012; </w:t>
      </w:r>
      <w:r w:rsidRPr="008E51C1">
        <w:rPr>
          <w:rFonts w:ascii="Book Antiqua" w:eastAsia="宋体" w:hAnsi="Book Antiqua" w:cs="宋体"/>
          <w:b/>
          <w:bCs/>
          <w:sz w:val="24"/>
          <w:szCs w:val="24"/>
          <w:lang w:val="en-US" w:eastAsia="zh-CN"/>
        </w:rPr>
        <w:t>61</w:t>
      </w:r>
      <w:r w:rsidRPr="008E51C1">
        <w:rPr>
          <w:rFonts w:ascii="Book Antiqua" w:eastAsia="宋体" w:hAnsi="Book Antiqua" w:cs="宋体"/>
          <w:sz w:val="24"/>
          <w:szCs w:val="24"/>
          <w:lang w:val="en-US" w:eastAsia="zh-CN"/>
        </w:rPr>
        <w:t>: 1473-1480 [PMID: 22387529 DOI: 10.1136/gutjnl-2011-300749]</w:t>
      </w:r>
    </w:p>
    <w:p w14:paraId="63EEB4A8"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0</w:t>
      </w:r>
      <w:r w:rsidRPr="008E51C1">
        <w:rPr>
          <w:rFonts w:ascii="Book Antiqua" w:eastAsia="宋体" w:hAnsi="Book Antiqua" w:cs="宋体" w:hint="eastAsia"/>
          <w:sz w:val="24"/>
          <w:szCs w:val="24"/>
          <w:lang w:val="en-US" w:eastAsia="zh-CN"/>
        </w:rPr>
        <w:t>4</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Younossi Z</w:t>
      </w:r>
      <w:r w:rsidRPr="008E51C1">
        <w:rPr>
          <w:rFonts w:ascii="Book Antiqua" w:eastAsia="宋体" w:hAnsi="Book Antiqua" w:cs="宋体"/>
          <w:sz w:val="24"/>
          <w:szCs w:val="24"/>
          <w:lang w:val="en-US" w:eastAsia="zh-CN"/>
        </w:rPr>
        <w:t>, Negro F, Serfaty L, Pol S, Diago M, Zeuzem S, Andreone P, Lawitz EJ, Roberts S, Focaccia R, Foster GR, Horban A, Lonjon-Domanec I, Coate B, DeMasi R, Picchio G, Witek J. Homeostasis model assessment of insulin resistance does not seem to predict response to telaprevir in chronic hepatitis C in the REALIZE trial.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13; </w:t>
      </w:r>
      <w:r w:rsidRPr="008E51C1">
        <w:rPr>
          <w:rFonts w:ascii="Book Antiqua" w:eastAsia="宋体" w:hAnsi="Book Antiqua" w:cs="宋体"/>
          <w:b/>
          <w:bCs/>
          <w:sz w:val="24"/>
          <w:szCs w:val="24"/>
          <w:lang w:val="en-US" w:eastAsia="zh-CN"/>
        </w:rPr>
        <w:t>58</w:t>
      </w:r>
      <w:r w:rsidRPr="008E51C1">
        <w:rPr>
          <w:rFonts w:ascii="Book Antiqua" w:eastAsia="宋体" w:hAnsi="Book Antiqua" w:cs="宋体"/>
          <w:sz w:val="24"/>
          <w:szCs w:val="24"/>
          <w:lang w:val="en-US" w:eastAsia="zh-CN"/>
        </w:rPr>
        <w:t>: 1897-1906 [PMID: 24382638 DOI: 10.1002/hep.26437]</w:t>
      </w:r>
    </w:p>
    <w:p w14:paraId="579589D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proofErr w:type="gramStart"/>
      <w:r w:rsidRPr="008E51C1">
        <w:rPr>
          <w:rFonts w:ascii="Book Antiqua" w:eastAsia="宋体" w:hAnsi="Book Antiqua" w:cs="宋体"/>
          <w:sz w:val="24"/>
          <w:szCs w:val="24"/>
          <w:lang w:val="en-US" w:eastAsia="zh-CN"/>
        </w:rPr>
        <w:t>10</w:t>
      </w:r>
      <w:r w:rsidRPr="008E51C1">
        <w:rPr>
          <w:rFonts w:ascii="Book Antiqua" w:eastAsia="宋体" w:hAnsi="Book Antiqua" w:cs="宋体" w:hint="eastAsia"/>
          <w:sz w:val="24"/>
          <w:szCs w:val="24"/>
          <w:lang w:val="en-US" w:eastAsia="zh-CN"/>
        </w:rPr>
        <w:t>5</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Jung HJ</w:t>
      </w:r>
      <w:r w:rsidRPr="008E51C1">
        <w:rPr>
          <w:rFonts w:ascii="Book Antiqua" w:eastAsia="宋体" w:hAnsi="Book Antiqua" w:cs="宋体"/>
          <w:sz w:val="24"/>
          <w:szCs w:val="24"/>
          <w:lang w:val="en-US" w:eastAsia="zh-CN"/>
        </w:rPr>
        <w:t>, Kim YS, Kim SG, Lee YN, Jeong SW, Jang JY, Lee SH, Kim HS, Kim BS.</w:t>
      </w:r>
      <w:proofErr w:type="gramEnd"/>
      <w:r w:rsidRPr="008E51C1">
        <w:rPr>
          <w:rFonts w:ascii="Book Antiqua" w:eastAsia="宋体" w:hAnsi="Book Antiqua" w:cs="宋体"/>
          <w:sz w:val="24"/>
          <w:szCs w:val="24"/>
          <w:lang w:val="en-US" w:eastAsia="zh-CN"/>
        </w:rPr>
        <w:t xml:space="preserve"> </w:t>
      </w:r>
      <w:proofErr w:type="gramStart"/>
      <w:r w:rsidRPr="008E51C1">
        <w:rPr>
          <w:rFonts w:ascii="Book Antiqua" w:eastAsia="宋体" w:hAnsi="Book Antiqua" w:cs="宋体"/>
          <w:sz w:val="24"/>
          <w:szCs w:val="24"/>
          <w:lang w:val="en-US" w:eastAsia="zh-CN"/>
        </w:rPr>
        <w:t>The impact of pegylated interferon and ribavirin combination treatment on lipid metabolism and insulin resistance in chronic hepatitis C patients.</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Clin Mol Hepatol</w:t>
      </w:r>
      <w:r w:rsidRPr="008E51C1">
        <w:rPr>
          <w:rFonts w:ascii="Book Antiqua" w:eastAsia="宋体" w:hAnsi="Book Antiqua" w:cs="宋体"/>
          <w:sz w:val="24"/>
          <w:szCs w:val="24"/>
          <w:lang w:val="en-US" w:eastAsia="zh-CN"/>
        </w:rPr>
        <w:t> 2014; </w:t>
      </w:r>
      <w:r w:rsidRPr="008E51C1">
        <w:rPr>
          <w:rFonts w:ascii="Book Antiqua" w:eastAsia="宋体" w:hAnsi="Book Antiqua" w:cs="宋体"/>
          <w:b/>
          <w:bCs/>
          <w:sz w:val="24"/>
          <w:szCs w:val="24"/>
          <w:lang w:val="en-US" w:eastAsia="zh-CN"/>
        </w:rPr>
        <w:t>20</w:t>
      </w:r>
      <w:r w:rsidRPr="008E51C1">
        <w:rPr>
          <w:rFonts w:ascii="Book Antiqua" w:eastAsia="宋体" w:hAnsi="Book Antiqua" w:cs="宋体"/>
          <w:sz w:val="24"/>
          <w:szCs w:val="24"/>
          <w:lang w:val="en-US" w:eastAsia="zh-CN"/>
        </w:rPr>
        <w:t>: 38-46 [PMID: 24757657 DOI: 10.3350/cmh.2014.20.1.38]</w:t>
      </w:r>
    </w:p>
    <w:p w14:paraId="1ED50047"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0</w:t>
      </w:r>
      <w:r w:rsidRPr="008E51C1">
        <w:rPr>
          <w:rFonts w:ascii="Book Antiqua" w:eastAsia="宋体" w:hAnsi="Book Antiqua" w:cs="宋体" w:hint="eastAsia"/>
          <w:sz w:val="24"/>
          <w:szCs w:val="24"/>
          <w:lang w:val="en-US" w:eastAsia="zh-CN"/>
        </w:rPr>
        <w:t>6</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Kawaguchi T</w:t>
      </w:r>
      <w:r w:rsidRPr="008E51C1">
        <w:rPr>
          <w:rFonts w:ascii="Book Antiqua" w:eastAsia="宋体" w:hAnsi="Book Antiqua" w:cs="宋体"/>
          <w:sz w:val="24"/>
          <w:szCs w:val="24"/>
          <w:lang w:val="en-US" w:eastAsia="zh-CN"/>
        </w:rPr>
        <w:t>, Ide T, Taniguchi E, Hirano E, Itou M, Sumie S, Nagao Y, Yanagimoto C, Hanada S, Koga H, Sata M. Clearance of HCV improves insulin resistance, beta-cell function, and hepatic expression of insulin receptor substrate 1 and 2. </w:t>
      </w:r>
      <w:r w:rsidRPr="008E51C1">
        <w:rPr>
          <w:rFonts w:ascii="Book Antiqua" w:eastAsia="宋体" w:hAnsi="Book Antiqua" w:cs="宋体"/>
          <w:i/>
          <w:iCs/>
          <w:sz w:val="24"/>
          <w:szCs w:val="24"/>
          <w:lang w:val="en-US" w:eastAsia="zh-CN"/>
        </w:rPr>
        <w:t>Am J Gastroenterol</w:t>
      </w:r>
      <w:r w:rsidRPr="008E51C1">
        <w:rPr>
          <w:rFonts w:ascii="Book Antiqua" w:eastAsia="宋体" w:hAnsi="Book Antiqua" w:cs="宋体"/>
          <w:sz w:val="24"/>
          <w:szCs w:val="24"/>
          <w:lang w:val="en-US" w:eastAsia="zh-CN"/>
        </w:rPr>
        <w:t> 2007; </w:t>
      </w:r>
      <w:r w:rsidRPr="008E51C1">
        <w:rPr>
          <w:rFonts w:ascii="Book Antiqua" w:eastAsia="宋体" w:hAnsi="Book Antiqua" w:cs="宋体"/>
          <w:b/>
          <w:bCs/>
          <w:sz w:val="24"/>
          <w:szCs w:val="24"/>
          <w:lang w:val="en-US" w:eastAsia="zh-CN"/>
        </w:rPr>
        <w:t>102</w:t>
      </w:r>
      <w:r w:rsidRPr="008E51C1">
        <w:rPr>
          <w:rFonts w:ascii="Book Antiqua" w:eastAsia="宋体" w:hAnsi="Book Antiqua" w:cs="宋体"/>
          <w:sz w:val="24"/>
          <w:szCs w:val="24"/>
          <w:lang w:val="en-US" w:eastAsia="zh-CN"/>
        </w:rPr>
        <w:t>: 570-576 [PMID: 17222321 DOI: 10.1111/j.1572-0241.2006.01038.x]</w:t>
      </w:r>
    </w:p>
    <w:p w14:paraId="6C78661A"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0</w:t>
      </w:r>
      <w:r w:rsidRPr="008E51C1">
        <w:rPr>
          <w:rFonts w:ascii="Book Antiqua" w:eastAsia="宋体" w:hAnsi="Book Antiqua" w:cs="宋体" w:hint="eastAsia"/>
          <w:sz w:val="24"/>
          <w:szCs w:val="24"/>
          <w:lang w:val="en-US" w:eastAsia="zh-CN"/>
        </w:rPr>
        <w:t>7</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Chehadeh W</w:t>
      </w:r>
      <w:r w:rsidRPr="008E51C1">
        <w:rPr>
          <w:rFonts w:ascii="Book Antiqua" w:eastAsia="宋体" w:hAnsi="Book Antiqua" w:cs="宋体"/>
          <w:sz w:val="24"/>
          <w:szCs w:val="24"/>
          <w:lang w:val="en-US" w:eastAsia="zh-CN"/>
        </w:rPr>
        <w:t>, Abdella N, Ben-Nakhi A, Al-Arouj M, Al-Nakib W. Risk factors for the development of diabetes mellitus in chronic hepatitis C virus genotype 4 infection. </w:t>
      </w:r>
      <w:r w:rsidRPr="008E51C1">
        <w:rPr>
          <w:rFonts w:ascii="Book Antiqua" w:eastAsia="宋体" w:hAnsi="Book Antiqua" w:cs="宋体"/>
          <w:i/>
          <w:iCs/>
          <w:sz w:val="24"/>
          <w:szCs w:val="24"/>
          <w:lang w:val="en-US" w:eastAsia="zh-CN"/>
        </w:rPr>
        <w:t>J Gastroenterol Hepatol</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24</w:t>
      </w:r>
      <w:r w:rsidRPr="008E51C1">
        <w:rPr>
          <w:rFonts w:ascii="Book Antiqua" w:eastAsia="宋体" w:hAnsi="Book Antiqua" w:cs="宋体"/>
          <w:sz w:val="24"/>
          <w:szCs w:val="24"/>
          <w:lang w:val="en-US" w:eastAsia="zh-CN"/>
        </w:rPr>
        <w:t>: 42-48 [PMID: 18717762 DOI: 10.1111/j.1440-1746.2008.05503.x]</w:t>
      </w:r>
    </w:p>
    <w:p w14:paraId="61F1EA21"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0</w:t>
      </w:r>
      <w:r w:rsidRPr="008E51C1">
        <w:rPr>
          <w:rFonts w:ascii="Book Antiqua" w:eastAsia="宋体" w:hAnsi="Book Antiqua" w:cs="宋体" w:hint="eastAsia"/>
          <w:sz w:val="24"/>
          <w:szCs w:val="24"/>
          <w:lang w:val="en-US" w:eastAsia="zh-CN"/>
        </w:rPr>
        <w:t>8</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Kim HJ</w:t>
      </w:r>
      <w:r w:rsidRPr="008E51C1">
        <w:rPr>
          <w:rFonts w:ascii="Book Antiqua" w:eastAsia="宋体" w:hAnsi="Book Antiqua" w:cs="宋体"/>
          <w:sz w:val="24"/>
          <w:szCs w:val="24"/>
          <w:lang w:val="en-US" w:eastAsia="zh-CN"/>
        </w:rPr>
        <w:t xml:space="preserve">, Park JH, Park DI, Cho YK, Sohn CI, Jeon WK, Kim BI. </w:t>
      </w:r>
      <w:proofErr w:type="gramStart"/>
      <w:r w:rsidRPr="008E51C1">
        <w:rPr>
          <w:rFonts w:ascii="Book Antiqua" w:eastAsia="宋体" w:hAnsi="Book Antiqua" w:cs="宋体"/>
          <w:sz w:val="24"/>
          <w:szCs w:val="24"/>
          <w:lang w:val="en-US" w:eastAsia="zh-CN"/>
        </w:rPr>
        <w:t>Clearance of HCV by Combination Therapy of Pegylated Interferon alpha-2a and Ribavirin Improves Insulin Resistance.</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Gut Liver</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3</w:t>
      </w:r>
      <w:r w:rsidRPr="008E51C1">
        <w:rPr>
          <w:rFonts w:ascii="Book Antiqua" w:eastAsia="宋体" w:hAnsi="Book Antiqua" w:cs="宋体"/>
          <w:sz w:val="24"/>
          <w:szCs w:val="24"/>
          <w:lang w:val="en-US" w:eastAsia="zh-CN"/>
        </w:rPr>
        <w:t>: 108-115 [PMID: 20431732 DOI: 10.5009/gnl.2009.3.2.108]</w:t>
      </w:r>
    </w:p>
    <w:p w14:paraId="18AFE967"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0</w:t>
      </w:r>
      <w:r w:rsidRPr="008E51C1">
        <w:rPr>
          <w:rFonts w:ascii="Book Antiqua" w:eastAsia="宋体" w:hAnsi="Book Antiqua" w:cs="宋体" w:hint="eastAsia"/>
          <w:sz w:val="24"/>
          <w:szCs w:val="24"/>
          <w:lang w:val="en-US" w:eastAsia="zh-CN"/>
        </w:rPr>
        <w:t>9</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Chan CH</w:t>
      </w:r>
      <w:r w:rsidRPr="008E51C1">
        <w:rPr>
          <w:rFonts w:ascii="Book Antiqua" w:eastAsia="宋体" w:hAnsi="Book Antiqua" w:cs="宋体"/>
          <w:sz w:val="24"/>
          <w:szCs w:val="24"/>
          <w:lang w:val="en-US" w:eastAsia="zh-CN"/>
        </w:rPr>
        <w:t>, Hansen RD, Gilliver RS, Jones BE. Sustained virological response following chronic hepatitis C treatment is associated with improvement in insulin resistance. </w:t>
      </w:r>
      <w:r w:rsidRPr="008E51C1">
        <w:rPr>
          <w:rFonts w:ascii="Book Antiqua" w:eastAsia="宋体" w:hAnsi="Book Antiqua" w:cs="宋体"/>
          <w:i/>
          <w:iCs/>
          <w:sz w:val="24"/>
          <w:szCs w:val="24"/>
          <w:lang w:val="en-US" w:eastAsia="zh-CN"/>
        </w:rPr>
        <w:t>Intern Med J</w:t>
      </w:r>
      <w:r w:rsidRPr="008E51C1">
        <w:rPr>
          <w:rFonts w:ascii="Book Antiqua" w:eastAsia="宋体" w:hAnsi="Book Antiqua" w:cs="宋体"/>
          <w:sz w:val="24"/>
          <w:szCs w:val="24"/>
          <w:lang w:val="en-US" w:eastAsia="zh-CN"/>
        </w:rPr>
        <w:t> 2013; </w:t>
      </w:r>
      <w:r w:rsidRPr="008E51C1">
        <w:rPr>
          <w:rFonts w:ascii="Book Antiqua" w:eastAsia="宋体" w:hAnsi="Book Antiqua" w:cs="宋体"/>
          <w:b/>
          <w:bCs/>
          <w:sz w:val="24"/>
          <w:szCs w:val="24"/>
          <w:lang w:val="en-US" w:eastAsia="zh-CN"/>
        </w:rPr>
        <w:t>43</w:t>
      </w:r>
      <w:r w:rsidRPr="008E51C1">
        <w:rPr>
          <w:rFonts w:ascii="Book Antiqua" w:eastAsia="宋体" w:hAnsi="Book Antiqua" w:cs="宋体"/>
          <w:sz w:val="24"/>
          <w:szCs w:val="24"/>
          <w:lang w:val="en-US" w:eastAsia="zh-CN"/>
        </w:rPr>
        <w:t>: 656-662 [PMID: 23506416 DOI: 10.1111/imj.12136]</w:t>
      </w:r>
    </w:p>
    <w:p w14:paraId="2F99E019"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w:t>
      </w:r>
      <w:r w:rsidRPr="008E51C1">
        <w:rPr>
          <w:rFonts w:ascii="Book Antiqua" w:eastAsia="宋体" w:hAnsi="Book Antiqua" w:cs="宋体" w:hint="eastAsia"/>
          <w:sz w:val="24"/>
          <w:szCs w:val="24"/>
          <w:lang w:val="en-US" w:eastAsia="zh-CN"/>
        </w:rPr>
        <w:t>10</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Mello V</w:t>
      </w:r>
      <w:r w:rsidRPr="008E51C1">
        <w:rPr>
          <w:rFonts w:ascii="Book Antiqua" w:eastAsia="宋体" w:hAnsi="Book Antiqua" w:cs="宋体"/>
          <w:sz w:val="24"/>
          <w:szCs w:val="24"/>
          <w:lang w:val="en-US" w:eastAsia="zh-CN"/>
        </w:rPr>
        <w:t xml:space="preserve">, Cruz T, Nuñez G, Simões MT, Ney-Oliveira F, Braga H, Araújo C, Cunha S, Schinoni MI, Cruz M, Parana R. Peripheral insulin resistance during </w:t>
      </w:r>
      <w:r w:rsidRPr="008E51C1">
        <w:rPr>
          <w:rFonts w:ascii="Book Antiqua" w:eastAsia="宋体" w:hAnsi="Book Antiqua" w:cs="宋体"/>
          <w:sz w:val="24"/>
          <w:szCs w:val="24"/>
          <w:lang w:val="en-US" w:eastAsia="zh-CN"/>
        </w:rPr>
        <w:lastRenderedPageBreak/>
        <w:t>treatment of chronic hepatitis C with peguilated interferon plus ribavirin. </w:t>
      </w:r>
      <w:r w:rsidRPr="008E51C1">
        <w:rPr>
          <w:rFonts w:ascii="Book Antiqua" w:eastAsia="宋体" w:hAnsi="Book Antiqua" w:cs="宋体"/>
          <w:i/>
          <w:iCs/>
          <w:sz w:val="24"/>
          <w:szCs w:val="24"/>
          <w:lang w:val="en-US" w:eastAsia="zh-CN"/>
        </w:rPr>
        <w:t>J Med Virol</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78</w:t>
      </w:r>
      <w:r w:rsidRPr="008E51C1">
        <w:rPr>
          <w:rFonts w:ascii="Book Antiqua" w:eastAsia="宋体" w:hAnsi="Book Antiqua" w:cs="宋体"/>
          <w:sz w:val="24"/>
          <w:szCs w:val="24"/>
          <w:lang w:val="en-US" w:eastAsia="zh-CN"/>
        </w:rPr>
        <w:t>: 1406-1410 [PMID: 16998879 DOI: 10.1002/jmv.20712]</w:t>
      </w:r>
    </w:p>
    <w:p w14:paraId="3D36E417"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1</w:t>
      </w:r>
      <w:r w:rsidRPr="008E51C1">
        <w:rPr>
          <w:rFonts w:ascii="Book Antiqua" w:eastAsia="宋体" w:hAnsi="Book Antiqua" w:cs="宋体" w:hint="eastAsia"/>
          <w:sz w:val="24"/>
          <w:szCs w:val="24"/>
          <w:lang w:val="en-US" w:eastAsia="zh-CN"/>
        </w:rPr>
        <w:t>1</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Kawaguchi Y</w:t>
      </w:r>
      <w:r w:rsidRPr="008E51C1">
        <w:rPr>
          <w:rFonts w:ascii="Book Antiqua" w:eastAsia="宋体" w:hAnsi="Book Antiqua" w:cs="宋体"/>
          <w:sz w:val="24"/>
          <w:szCs w:val="24"/>
          <w:lang w:val="en-US" w:eastAsia="zh-CN"/>
        </w:rPr>
        <w:t>, Mizuta T, Oza N, Takahashi H, Ario K, Yoshimura T, Eguchi Y, Ozaki I, Hisatomi A, Fujimoto K. Eradication of hepatitis C virus by interferon improves whole-body insulin resistance and hyperinsulinaemia in patients with chronic hepatitis C.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29</w:t>
      </w:r>
      <w:r w:rsidRPr="008E51C1">
        <w:rPr>
          <w:rFonts w:ascii="Book Antiqua" w:eastAsia="宋体" w:hAnsi="Book Antiqua" w:cs="宋体"/>
          <w:sz w:val="24"/>
          <w:szCs w:val="24"/>
          <w:lang w:val="en-US" w:eastAsia="zh-CN"/>
        </w:rPr>
        <w:t>: 871-877 [PMID: 19302179 DOI: 10.1111/j.1478-3231.2009.01993.x]</w:t>
      </w:r>
    </w:p>
    <w:p w14:paraId="7DD92B5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1</w:t>
      </w:r>
      <w:r w:rsidRPr="008E51C1">
        <w:rPr>
          <w:rFonts w:ascii="Book Antiqua" w:eastAsia="宋体" w:hAnsi="Book Antiqua" w:cs="宋体" w:hint="eastAsia"/>
          <w:sz w:val="24"/>
          <w:szCs w:val="24"/>
          <w:lang w:val="en-US" w:eastAsia="zh-CN"/>
        </w:rPr>
        <w:t>2</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Simó R</w:t>
      </w:r>
      <w:r w:rsidRPr="008E51C1">
        <w:rPr>
          <w:rFonts w:ascii="Book Antiqua" w:eastAsia="宋体" w:hAnsi="Book Antiqua" w:cs="宋体"/>
          <w:sz w:val="24"/>
          <w:szCs w:val="24"/>
          <w:lang w:val="en-US" w:eastAsia="zh-CN"/>
        </w:rPr>
        <w:t>, Lecube A, Genescà J, Esteban JI, Hernández C. Sustained virological response correlates with reduction in the incidence of glucose abnormalities in patients with chronic hepatitis C virus infection. </w:t>
      </w:r>
      <w:r w:rsidRPr="008E51C1">
        <w:rPr>
          <w:rFonts w:ascii="Book Antiqua" w:eastAsia="宋体" w:hAnsi="Book Antiqua" w:cs="宋体"/>
          <w:i/>
          <w:iCs/>
          <w:sz w:val="24"/>
          <w:szCs w:val="24"/>
          <w:lang w:val="en-US" w:eastAsia="zh-CN"/>
        </w:rPr>
        <w:t>Diabetes Care</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29</w:t>
      </w:r>
      <w:r w:rsidRPr="008E51C1">
        <w:rPr>
          <w:rFonts w:ascii="Book Antiqua" w:eastAsia="宋体" w:hAnsi="Book Antiqua" w:cs="宋体"/>
          <w:sz w:val="24"/>
          <w:szCs w:val="24"/>
          <w:lang w:val="en-US" w:eastAsia="zh-CN"/>
        </w:rPr>
        <w:t>: 2462-2466 [PMID: 17065685 DOI: 10.2337/dc06-0456]</w:t>
      </w:r>
    </w:p>
    <w:p w14:paraId="0F613C92"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1</w:t>
      </w:r>
      <w:r w:rsidRPr="008E51C1">
        <w:rPr>
          <w:rFonts w:ascii="Book Antiqua" w:eastAsia="宋体" w:hAnsi="Book Antiqua" w:cs="宋体" w:hint="eastAsia"/>
          <w:sz w:val="24"/>
          <w:szCs w:val="24"/>
          <w:lang w:val="en-US" w:eastAsia="zh-CN"/>
        </w:rPr>
        <w:t>3</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Arase Y</w:t>
      </w:r>
      <w:r w:rsidRPr="008E51C1">
        <w:rPr>
          <w:rFonts w:ascii="Book Antiqua" w:eastAsia="宋体" w:hAnsi="Book Antiqua" w:cs="宋体"/>
          <w:sz w:val="24"/>
          <w:szCs w:val="24"/>
          <w:lang w:val="en-US" w:eastAsia="zh-CN"/>
        </w:rPr>
        <w:t>, Suzuki F, Suzuki Y, Akuta N, Kobayashi M, Kawamura Y, Yatsuji H, Sezaki H, Hosaka T, Hirakawa M, Ikeda K, Kumada H. Sustained virological response reduces incidence of onset of type 2 diabetes in chronic hepatitis C.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49</w:t>
      </w:r>
      <w:r w:rsidRPr="008E51C1">
        <w:rPr>
          <w:rFonts w:ascii="Book Antiqua" w:eastAsia="宋体" w:hAnsi="Book Antiqua" w:cs="宋体"/>
          <w:sz w:val="24"/>
          <w:szCs w:val="24"/>
          <w:lang w:val="en-US" w:eastAsia="zh-CN"/>
        </w:rPr>
        <w:t>: 739-744 [PMID: 19127513 DOI: 10.1002/hep.22703]</w:t>
      </w:r>
    </w:p>
    <w:p w14:paraId="205D5FEB"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1</w:t>
      </w:r>
      <w:r w:rsidRPr="008E51C1">
        <w:rPr>
          <w:rFonts w:ascii="Book Antiqua" w:eastAsia="宋体" w:hAnsi="Book Antiqua" w:cs="宋体" w:hint="eastAsia"/>
          <w:sz w:val="24"/>
          <w:szCs w:val="24"/>
          <w:lang w:val="en-US" w:eastAsia="zh-CN"/>
        </w:rPr>
        <w:t>4</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Giordanino C</w:t>
      </w:r>
      <w:r w:rsidRPr="008E51C1">
        <w:rPr>
          <w:rFonts w:ascii="Book Antiqua" w:eastAsia="宋体" w:hAnsi="Book Antiqua" w:cs="宋体"/>
          <w:sz w:val="24"/>
          <w:szCs w:val="24"/>
          <w:lang w:val="en-US" w:eastAsia="zh-CN"/>
        </w:rPr>
        <w:t>, Bugianesi E, Smedile A, Ciancio A, Abate ML, Olivero A, Pellicano R, Cassader M, Gambino R, Bo S, Ciccone G, Rizzetto M, Saracco G. Incidence of type 2 diabetes mellitus and glucose abnormalities in patients with chronic hepatitis C infection by response to treatment: results of a cohort study. </w:t>
      </w:r>
      <w:r w:rsidRPr="008E51C1">
        <w:rPr>
          <w:rFonts w:ascii="Book Antiqua" w:eastAsia="宋体" w:hAnsi="Book Antiqua" w:cs="宋体"/>
          <w:i/>
          <w:iCs/>
          <w:sz w:val="24"/>
          <w:szCs w:val="24"/>
          <w:lang w:val="en-US" w:eastAsia="zh-CN"/>
        </w:rPr>
        <w:t>Am J Gastroenterol</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103</w:t>
      </w:r>
      <w:r w:rsidRPr="008E51C1">
        <w:rPr>
          <w:rFonts w:ascii="Book Antiqua" w:eastAsia="宋体" w:hAnsi="Book Antiqua" w:cs="宋体"/>
          <w:sz w:val="24"/>
          <w:szCs w:val="24"/>
          <w:lang w:val="en-US" w:eastAsia="zh-CN"/>
        </w:rPr>
        <w:t>: 2481-2487 [PMID: 18702647 DOI: 10.1111/j.1572-0241.2008.02002.x]</w:t>
      </w:r>
    </w:p>
    <w:p w14:paraId="39357AA9" w14:textId="77777777" w:rsidR="00C32850" w:rsidRPr="008E51C1" w:rsidRDefault="00C32850" w:rsidP="00C32850">
      <w:pPr>
        <w:snapToGrid w:val="0"/>
        <w:spacing w:after="0" w:line="360" w:lineRule="auto"/>
        <w:jc w:val="both"/>
        <w:rPr>
          <w:rFonts w:ascii="Book Antiqua" w:eastAsia="宋体" w:hAnsi="Book Antiqua" w:cs="宋体"/>
          <w:sz w:val="24"/>
          <w:szCs w:val="24"/>
          <w:lang w:val="en-GB" w:eastAsia="zh-CN"/>
        </w:rPr>
      </w:pPr>
      <w:r w:rsidRPr="008E51C1">
        <w:rPr>
          <w:rFonts w:ascii="Book Antiqua" w:eastAsia="宋体" w:hAnsi="Book Antiqua" w:cs="宋体"/>
          <w:sz w:val="24"/>
          <w:szCs w:val="24"/>
          <w:lang w:val="en-GB" w:eastAsia="zh-CN"/>
        </w:rPr>
        <w:t>11</w:t>
      </w:r>
      <w:r w:rsidRPr="008E51C1">
        <w:rPr>
          <w:rFonts w:ascii="Book Antiqua" w:eastAsia="宋体" w:hAnsi="Book Antiqua" w:cs="宋体" w:hint="eastAsia"/>
          <w:sz w:val="24"/>
          <w:szCs w:val="24"/>
          <w:lang w:val="en-GB" w:eastAsia="zh-CN"/>
        </w:rPr>
        <w:t>5</w:t>
      </w:r>
      <w:r w:rsidRPr="008E51C1">
        <w:rPr>
          <w:rFonts w:ascii="Book Antiqua" w:eastAsia="宋体" w:hAnsi="Book Antiqua" w:cs="宋体"/>
          <w:sz w:val="24"/>
          <w:szCs w:val="24"/>
          <w:lang w:val="en-GB" w:eastAsia="zh-CN"/>
        </w:rPr>
        <w:t xml:space="preserve"> </w:t>
      </w:r>
      <w:r w:rsidRPr="008E51C1">
        <w:rPr>
          <w:rFonts w:ascii="Book Antiqua" w:eastAsia="宋体" w:hAnsi="Book Antiqua" w:cs="宋体"/>
          <w:b/>
          <w:sz w:val="24"/>
          <w:szCs w:val="24"/>
          <w:lang w:val="en-GB" w:eastAsia="zh-CN"/>
        </w:rPr>
        <w:t>Hung CH</w:t>
      </w:r>
      <w:r w:rsidRPr="008E51C1">
        <w:rPr>
          <w:rFonts w:ascii="Book Antiqua" w:eastAsia="宋体" w:hAnsi="Book Antiqua" w:cs="宋体"/>
          <w:sz w:val="24"/>
          <w:szCs w:val="24"/>
          <w:lang w:val="en-GB" w:eastAsia="zh-CN"/>
        </w:rPr>
        <w:t xml:space="preserve">, Wang JH, Hu TH, Chen CH, Chang KC, Yen YH, Kuo YH, Tsai MC, Lu SN, Lee CM. Insulin resistance is associated with hepatocellular carcinoma in chronic hepatitis C infection. </w:t>
      </w:r>
      <w:r w:rsidRPr="008E51C1">
        <w:rPr>
          <w:rFonts w:ascii="Book Antiqua" w:eastAsia="宋体" w:hAnsi="Book Antiqua" w:cs="宋体"/>
          <w:i/>
          <w:iCs/>
          <w:sz w:val="24"/>
          <w:szCs w:val="24"/>
          <w:lang w:val="en-GB" w:eastAsia="zh-CN"/>
        </w:rPr>
        <w:t>World J Gastroenterol</w:t>
      </w:r>
      <w:r w:rsidRPr="008E51C1">
        <w:rPr>
          <w:rFonts w:ascii="Book Antiqua" w:eastAsia="宋体" w:hAnsi="Book Antiqua" w:cs="宋体"/>
          <w:sz w:val="24"/>
          <w:szCs w:val="24"/>
          <w:lang w:val="en-GB" w:eastAsia="zh-CN"/>
        </w:rPr>
        <w:t xml:space="preserve"> 2010; </w:t>
      </w:r>
      <w:r w:rsidRPr="008E51C1">
        <w:rPr>
          <w:rFonts w:ascii="Book Antiqua" w:eastAsia="宋体" w:hAnsi="Book Antiqua" w:cs="宋体"/>
          <w:b/>
          <w:bCs/>
          <w:sz w:val="24"/>
          <w:szCs w:val="24"/>
          <w:lang w:val="en-GB" w:eastAsia="zh-CN"/>
        </w:rPr>
        <w:t>16</w:t>
      </w:r>
      <w:r w:rsidRPr="008E51C1">
        <w:rPr>
          <w:rFonts w:ascii="Book Antiqua" w:eastAsia="宋体" w:hAnsi="Book Antiqua" w:cs="宋体"/>
          <w:sz w:val="24"/>
          <w:szCs w:val="24"/>
          <w:lang w:val="en-GB" w:eastAsia="zh-CN"/>
        </w:rPr>
        <w:t>: 2265-2271 [PMID: 20458764 DOI: 10.3748/wjg.v16.i18.2265]</w:t>
      </w:r>
    </w:p>
    <w:p w14:paraId="53AF7963"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1</w:t>
      </w:r>
      <w:r w:rsidRPr="008E51C1">
        <w:rPr>
          <w:rFonts w:ascii="Book Antiqua" w:eastAsia="宋体" w:hAnsi="Book Antiqua" w:cs="宋体" w:hint="eastAsia"/>
          <w:sz w:val="24"/>
          <w:szCs w:val="24"/>
          <w:lang w:val="en-US" w:eastAsia="zh-CN"/>
        </w:rPr>
        <w:t>6</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Khattab MA</w:t>
      </w:r>
      <w:r w:rsidRPr="008E51C1">
        <w:rPr>
          <w:rFonts w:ascii="Book Antiqua" w:eastAsia="宋体" w:hAnsi="Book Antiqua" w:cs="宋体"/>
          <w:sz w:val="24"/>
          <w:szCs w:val="24"/>
          <w:lang w:val="en-US" w:eastAsia="zh-CN"/>
        </w:rPr>
        <w:t>, Eslam M, Mousa YI, Ela-adawy N, Fathy S, Shatat M, Abd-Aalhalim H, Kamal A, Sharawe MA.  </w:t>
      </w:r>
      <w:proofErr w:type="gramStart"/>
      <w:r w:rsidRPr="008E51C1">
        <w:rPr>
          <w:rFonts w:ascii="Book Antiqua" w:eastAsia="宋体" w:hAnsi="Book Antiqua" w:cs="宋体"/>
          <w:sz w:val="24"/>
          <w:szCs w:val="24"/>
          <w:lang w:val="en-US" w:eastAsia="zh-CN"/>
        </w:rPr>
        <w:t>Association between metabolic abnormalities and hepatitis C-related hepatocellular carcinoma.</w:t>
      </w:r>
      <w:proofErr w:type="gramEnd"/>
      <w:r w:rsidRPr="008E51C1">
        <w:rPr>
          <w:rFonts w:ascii="Book Antiqua" w:eastAsia="宋体" w:hAnsi="Book Antiqua" w:cs="宋体"/>
          <w:sz w:val="24"/>
          <w:szCs w:val="24"/>
          <w:lang w:val="en-US" w:eastAsia="zh-CN"/>
        </w:rPr>
        <w:t> </w:t>
      </w:r>
      <w:r w:rsidRPr="008E51C1">
        <w:rPr>
          <w:rFonts w:ascii="Book Antiqua" w:eastAsia="宋体" w:hAnsi="Book Antiqua" w:cs="宋体"/>
          <w:i/>
          <w:iCs/>
          <w:sz w:val="24"/>
          <w:szCs w:val="24"/>
          <w:lang w:val="en-US" w:eastAsia="zh-CN"/>
        </w:rPr>
        <w:t>Ann Hepatol</w:t>
      </w:r>
      <w:r w:rsidRPr="008E51C1">
        <w:rPr>
          <w:rFonts w:ascii="Book Antiqua" w:eastAsia="宋体" w:hAnsi="Book Antiqua" w:cs="宋体"/>
          <w:sz w:val="24"/>
          <w:szCs w:val="24"/>
          <w:lang w:val="en-US" w:eastAsia="zh-CN"/>
        </w:rPr>
        <w:t xml:space="preserve"> 2012; </w:t>
      </w:r>
      <w:r w:rsidRPr="008E51C1">
        <w:rPr>
          <w:rFonts w:ascii="Book Antiqua" w:eastAsia="宋体" w:hAnsi="Book Antiqua" w:cs="宋体"/>
          <w:b/>
          <w:bCs/>
          <w:sz w:val="24"/>
          <w:szCs w:val="24"/>
          <w:lang w:val="en-US" w:eastAsia="zh-CN"/>
        </w:rPr>
        <w:t>11</w:t>
      </w:r>
      <w:r w:rsidRPr="008E51C1">
        <w:rPr>
          <w:rFonts w:ascii="Book Antiqua" w:eastAsia="宋体" w:hAnsi="Book Antiqua" w:cs="宋体"/>
          <w:sz w:val="24"/>
          <w:szCs w:val="24"/>
          <w:lang w:val="en-US" w:eastAsia="zh-CN"/>
        </w:rPr>
        <w:t>: 487-494 [PMID: 22700630]</w:t>
      </w:r>
    </w:p>
    <w:p w14:paraId="0DD0BC8F"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1</w:t>
      </w:r>
      <w:r w:rsidRPr="008E51C1">
        <w:rPr>
          <w:rFonts w:ascii="Book Antiqua" w:eastAsia="宋体" w:hAnsi="Book Antiqua" w:cs="宋体" w:hint="eastAsia"/>
          <w:sz w:val="24"/>
          <w:szCs w:val="24"/>
          <w:lang w:val="en-US" w:eastAsia="zh-CN"/>
        </w:rPr>
        <w:t>7</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Chen CL</w:t>
      </w:r>
      <w:r w:rsidRPr="008E51C1">
        <w:rPr>
          <w:rFonts w:ascii="Book Antiqua" w:eastAsia="宋体" w:hAnsi="Book Antiqua" w:cs="宋体"/>
          <w:sz w:val="24"/>
          <w:szCs w:val="24"/>
          <w:lang w:val="en-US" w:eastAsia="zh-CN"/>
        </w:rPr>
        <w:t xml:space="preserve">, Yang HI, Yang WS, Liu CJ, Chen PJ, You SL, Wang LY, Sun CA, Lu SN, Chen DS, Chen CJ. Metabolic factors and risk of hepatocellular carcinoma by chronic </w:t>
      </w:r>
      <w:r w:rsidRPr="008E51C1">
        <w:rPr>
          <w:rFonts w:ascii="Book Antiqua" w:eastAsia="宋体" w:hAnsi="Book Antiqua" w:cs="宋体"/>
          <w:sz w:val="24"/>
          <w:szCs w:val="24"/>
          <w:lang w:val="en-US" w:eastAsia="zh-CN"/>
        </w:rPr>
        <w:lastRenderedPageBreak/>
        <w:t>hepatitis B/C infection: a follow-up study in Taiwan. </w:t>
      </w:r>
      <w:r w:rsidRPr="008E51C1">
        <w:rPr>
          <w:rFonts w:ascii="Book Antiqua" w:eastAsia="宋体" w:hAnsi="Book Antiqua" w:cs="宋体"/>
          <w:i/>
          <w:iCs/>
          <w:sz w:val="24"/>
          <w:szCs w:val="24"/>
          <w:lang w:val="en-US" w:eastAsia="zh-CN"/>
        </w:rPr>
        <w:t>Gastroenterology</w:t>
      </w:r>
      <w:r w:rsidRPr="008E51C1">
        <w:rPr>
          <w:rFonts w:ascii="Book Antiqua" w:eastAsia="宋体" w:hAnsi="Book Antiqua" w:cs="宋体"/>
          <w:sz w:val="24"/>
          <w:szCs w:val="24"/>
          <w:lang w:val="en-US" w:eastAsia="zh-CN"/>
        </w:rPr>
        <w:t> 2008; </w:t>
      </w:r>
      <w:r w:rsidRPr="008E51C1">
        <w:rPr>
          <w:rFonts w:ascii="Book Antiqua" w:eastAsia="宋体" w:hAnsi="Book Antiqua" w:cs="宋体"/>
          <w:b/>
          <w:bCs/>
          <w:sz w:val="24"/>
          <w:szCs w:val="24"/>
          <w:lang w:val="en-US" w:eastAsia="zh-CN"/>
        </w:rPr>
        <w:t>135</w:t>
      </w:r>
      <w:r w:rsidRPr="008E51C1">
        <w:rPr>
          <w:rFonts w:ascii="Book Antiqua" w:eastAsia="宋体" w:hAnsi="Book Antiqua" w:cs="宋体"/>
          <w:sz w:val="24"/>
          <w:szCs w:val="24"/>
          <w:lang w:val="en-US" w:eastAsia="zh-CN"/>
        </w:rPr>
        <w:t>: 111-121 [PMID: 18505690 DOI: 10.1053/j.gastro.2008.03.073]</w:t>
      </w:r>
    </w:p>
    <w:p w14:paraId="1BDE7B84"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1</w:t>
      </w:r>
      <w:r w:rsidRPr="008E51C1">
        <w:rPr>
          <w:rFonts w:ascii="Book Antiqua" w:eastAsia="宋体" w:hAnsi="Book Antiqua" w:cs="宋体" w:hint="eastAsia"/>
          <w:sz w:val="24"/>
          <w:szCs w:val="24"/>
          <w:lang w:val="en-US" w:eastAsia="zh-CN"/>
        </w:rPr>
        <w:t>8</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Konishi I</w:t>
      </w:r>
      <w:r w:rsidRPr="008E51C1">
        <w:rPr>
          <w:rFonts w:ascii="Book Antiqua" w:eastAsia="宋体" w:hAnsi="Book Antiqua" w:cs="宋体"/>
          <w:sz w:val="24"/>
          <w:szCs w:val="24"/>
          <w:lang w:val="en-US" w:eastAsia="zh-CN"/>
        </w:rPr>
        <w:t>, Hiasa Y, Shigematsu S, Hirooka M, Furukawa S, Abe M, Matsuura B, Michitaka K, Horiike N, Onji M. Diabetes pattern on the 75 g oral glucose tolerance test is a risk factor for hepatocellular carcinoma in patients with hepatitis C virus. </w:t>
      </w:r>
      <w:r w:rsidRPr="008E51C1">
        <w:rPr>
          <w:rFonts w:ascii="Book Antiqua" w:eastAsia="宋体" w:hAnsi="Book Antiqua" w:cs="宋体"/>
          <w:i/>
          <w:iCs/>
          <w:sz w:val="24"/>
          <w:szCs w:val="24"/>
          <w:lang w:val="en-US" w:eastAsia="zh-CN"/>
        </w:rPr>
        <w:t>Liver Int</w:t>
      </w:r>
      <w:r w:rsidRPr="008E51C1">
        <w:rPr>
          <w:rFonts w:ascii="Book Antiqua" w:eastAsia="宋体" w:hAnsi="Book Antiqua" w:cs="宋体"/>
          <w:sz w:val="24"/>
          <w:szCs w:val="24"/>
          <w:lang w:val="en-US" w:eastAsia="zh-CN"/>
        </w:rPr>
        <w:t> 2009; </w:t>
      </w:r>
      <w:r w:rsidRPr="008E51C1">
        <w:rPr>
          <w:rFonts w:ascii="Book Antiqua" w:eastAsia="宋体" w:hAnsi="Book Antiqua" w:cs="宋体"/>
          <w:b/>
          <w:bCs/>
          <w:sz w:val="24"/>
          <w:szCs w:val="24"/>
          <w:lang w:val="en-US" w:eastAsia="zh-CN"/>
        </w:rPr>
        <w:t>29</w:t>
      </w:r>
      <w:r w:rsidRPr="008E51C1">
        <w:rPr>
          <w:rFonts w:ascii="Book Antiqua" w:eastAsia="宋体" w:hAnsi="Book Antiqua" w:cs="宋体"/>
          <w:sz w:val="24"/>
          <w:szCs w:val="24"/>
          <w:lang w:val="en-US" w:eastAsia="zh-CN"/>
        </w:rPr>
        <w:t>: 1194-1201 [PMID: 19422477 DOI: 10.1111/j.1478-3231.2009.02043.x]</w:t>
      </w:r>
    </w:p>
    <w:p w14:paraId="413527F5"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1</w:t>
      </w:r>
      <w:r w:rsidRPr="008E51C1">
        <w:rPr>
          <w:rFonts w:ascii="Book Antiqua" w:eastAsia="宋体" w:hAnsi="Book Antiqua" w:cs="宋体" w:hint="eastAsia"/>
          <w:sz w:val="24"/>
          <w:szCs w:val="24"/>
          <w:lang w:val="en-US" w:eastAsia="zh-CN"/>
        </w:rPr>
        <w:t>9</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Nkontchou G</w:t>
      </w:r>
      <w:r w:rsidRPr="008E51C1">
        <w:rPr>
          <w:rFonts w:ascii="Book Antiqua" w:eastAsia="宋体" w:hAnsi="Book Antiqua" w:cs="宋体"/>
          <w:sz w:val="24"/>
          <w:szCs w:val="24"/>
          <w:lang w:val="en-US" w:eastAsia="zh-CN"/>
        </w:rPr>
        <w:t>, Bastard JP, Ziol M, Aout M, Cosson E, Ganne-Carrie N, Grando-Lemaire V, Roulot D, Capeau J, Trinchet JC, Vicaut E, Beaugrand M. Insulin resistance, serum leptin, and adiponectin levels and outcomes of viral hepatitis C cirrhosis. </w:t>
      </w:r>
      <w:r w:rsidRPr="008E51C1">
        <w:rPr>
          <w:rFonts w:ascii="Book Antiqua" w:eastAsia="宋体" w:hAnsi="Book Antiqua" w:cs="宋体"/>
          <w:i/>
          <w:iCs/>
          <w:sz w:val="24"/>
          <w:szCs w:val="24"/>
          <w:lang w:val="en-US" w:eastAsia="zh-CN"/>
        </w:rPr>
        <w:t>J Hepatol</w:t>
      </w:r>
      <w:r w:rsidRPr="008E51C1">
        <w:rPr>
          <w:rFonts w:ascii="Book Antiqua" w:eastAsia="宋体" w:hAnsi="Book Antiqua" w:cs="宋体"/>
          <w:sz w:val="24"/>
          <w:szCs w:val="24"/>
          <w:lang w:val="en-US" w:eastAsia="zh-CN"/>
        </w:rPr>
        <w:t> 2010; </w:t>
      </w:r>
      <w:r w:rsidRPr="008E51C1">
        <w:rPr>
          <w:rFonts w:ascii="Book Antiqua" w:eastAsia="宋体" w:hAnsi="Book Antiqua" w:cs="宋体"/>
          <w:b/>
          <w:bCs/>
          <w:sz w:val="24"/>
          <w:szCs w:val="24"/>
          <w:lang w:val="en-US" w:eastAsia="zh-CN"/>
        </w:rPr>
        <w:t>53</w:t>
      </w:r>
      <w:r w:rsidRPr="008E51C1">
        <w:rPr>
          <w:rFonts w:ascii="Book Antiqua" w:eastAsia="宋体" w:hAnsi="Book Antiqua" w:cs="宋体"/>
          <w:sz w:val="24"/>
          <w:szCs w:val="24"/>
          <w:lang w:val="en-US" w:eastAsia="zh-CN"/>
        </w:rPr>
        <w:t>: 827-833 [PMID: 20728234 DOI: 10.1016/j.jhep.2010.04.035]</w:t>
      </w:r>
    </w:p>
    <w:p w14:paraId="2F4AB3E7"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w:t>
      </w:r>
      <w:r w:rsidRPr="008E51C1">
        <w:rPr>
          <w:rFonts w:ascii="Book Antiqua" w:eastAsia="宋体" w:hAnsi="Book Antiqua" w:cs="宋体" w:hint="eastAsia"/>
          <w:sz w:val="24"/>
          <w:szCs w:val="24"/>
          <w:lang w:val="en-US" w:eastAsia="zh-CN"/>
        </w:rPr>
        <w:t>20</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Takahashi H</w:t>
      </w:r>
      <w:r w:rsidRPr="008E51C1">
        <w:rPr>
          <w:rFonts w:ascii="Book Antiqua" w:eastAsia="宋体" w:hAnsi="Book Antiqua" w:cs="宋体"/>
          <w:sz w:val="24"/>
          <w:szCs w:val="24"/>
          <w:lang w:val="en-US" w:eastAsia="zh-CN"/>
        </w:rPr>
        <w:t>, Mizuta T, Eguchi Y, Kawaguchi Y, Kuwashiro T, Oeda S, Isoda H, Oza N, Iwane S, Izumi K, Anzai K, Ozaki I, Fujimoto K. Post-challenge hyperglycemia is a significant risk factor for the development of hepatocellular carcinoma in patients with chronic hepatitis C. </w:t>
      </w:r>
      <w:r w:rsidRPr="008E51C1">
        <w:rPr>
          <w:rFonts w:ascii="Book Antiqua" w:eastAsia="宋体" w:hAnsi="Book Antiqua" w:cs="宋体"/>
          <w:i/>
          <w:iCs/>
          <w:sz w:val="24"/>
          <w:szCs w:val="24"/>
          <w:lang w:val="en-US" w:eastAsia="zh-CN"/>
        </w:rPr>
        <w:t>J Gastroenterol</w:t>
      </w:r>
      <w:r w:rsidRPr="008E51C1">
        <w:rPr>
          <w:rFonts w:ascii="Book Antiqua" w:eastAsia="宋体" w:hAnsi="Book Antiqua" w:cs="宋体"/>
          <w:sz w:val="24"/>
          <w:szCs w:val="24"/>
          <w:lang w:val="en-US" w:eastAsia="zh-CN"/>
        </w:rPr>
        <w:t xml:space="preserve"> 2011; </w:t>
      </w:r>
      <w:r w:rsidRPr="008E51C1">
        <w:rPr>
          <w:rFonts w:ascii="Book Antiqua" w:eastAsia="宋体" w:hAnsi="Book Antiqua" w:cs="宋体"/>
          <w:b/>
          <w:bCs/>
          <w:sz w:val="24"/>
          <w:szCs w:val="24"/>
          <w:lang w:val="en-US" w:eastAsia="zh-CN"/>
        </w:rPr>
        <w:t>46</w:t>
      </w:r>
      <w:r w:rsidRPr="008E51C1">
        <w:rPr>
          <w:rFonts w:ascii="Book Antiqua" w:eastAsia="宋体" w:hAnsi="Book Antiqua" w:cs="宋体"/>
          <w:sz w:val="24"/>
          <w:szCs w:val="24"/>
          <w:lang w:val="en-US" w:eastAsia="zh-CN"/>
        </w:rPr>
        <w:t>: 790-798 [PMID: 21331763 DOI: 10.1007/s00535-011-0381-2]</w:t>
      </w:r>
    </w:p>
    <w:p w14:paraId="5FE46CD9"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2</w:t>
      </w:r>
      <w:r w:rsidRPr="008E51C1">
        <w:rPr>
          <w:rFonts w:ascii="Book Antiqua" w:eastAsia="宋体" w:hAnsi="Book Antiqua" w:cs="宋体" w:hint="eastAsia"/>
          <w:sz w:val="24"/>
          <w:szCs w:val="24"/>
          <w:lang w:val="en-US" w:eastAsia="zh-CN"/>
        </w:rPr>
        <w:t>1</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Arase Y</w:t>
      </w:r>
      <w:r w:rsidRPr="008E51C1">
        <w:rPr>
          <w:rFonts w:ascii="Book Antiqua" w:eastAsia="宋体" w:hAnsi="Book Antiqua" w:cs="宋体"/>
          <w:sz w:val="24"/>
          <w:szCs w:val="24"/>
          <w:lang w:val="en-US" w:eastAsia="zh-CN"/>
        </w:rPr>
        <w:t>, Kobayashi M, Suzuki F, Suzuki Y, Kawamura Y, Akuta N, Kobayashi M, Sezaki H, Saito S, Hosaka T, Ikeda K, Kumada H, Kobayashi T. Effect of type 2 diabetes on risk for malignancies includes hepatocellular carcinoma in chronic hepatitis C.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13; </w:t>
      </w:r>
      <w:r w:rsidRPr="008E51C1">
        <w:rPr>
          <w:rFonts w:ascii="Book Antiqua" w:eastAsia="宋体" w:hAnsi="Book Antiqua" w:cs="宋体"/>
          <w:b/>
          <w:bCs/>
          <w:sz w:val="24"/>
          <w:szCs w:val="24"/>
          <w:lang w:val="en-US" w:eastAsia="zh-CN"/>
        </w:rPr>
        <w:t>57</w:t>
      </w:r>
      <w:r w:rsidRPr="008E51C1">
        <w:rPr>
          <w:rFonts w:ascii="Book Antiqua" w:eastAsia="宋体" w:hAnsi="Book Antiqua" w:cs="宋体"/>
          <w:sz w:val="24"/>
          <w:szCs w:val="24"/>
          <w:lang w:val="en-US" w:eastAsia="zh-CN"/>
        </w:rPr>
        <w:t>: 964-973 [PMID: 22991257 DOI: 10.1002/hep.26087]</w:t>
      </w:r>
    </w:p>
    <w:p w14:paraId="5930A90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2</w:t>
      </w:r>
      <w:r w:rsidRPr="008E51C1">
        <w:rPr>
          <w:rFonts w:ascii="Book Antiqua" w:eastAsia="宋体" w:hAnsi="Book Antiqua" w:cs="宋体" w:hint="eastAsia"/>
          <w:sz w:val="24"/>
          <w:szCs w:val="24"/>
          <w:lang w:val="en-US" w:eastAsia="zh-CN"/>
        </w:rPr>
        <w:t>2</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Toyoda H</w:t>
      </w:r>
      <w:r w:rsidRPr="008E51C1">
        <w:rPr>
          <w:rFonts w:ascii="Book Antiqua" w:eastAsia="宋体" w:hAnsi="Book Antiqua" w:cs="宋体"/>
          <w:sz w:val="24"/>
          <w:szCs w:val="24"/>
          <w:lang w:val="en-US" w:eastAsia="zh-CN"/>
        </w:rPr>
        <w:t>, Kumada T, Tada T, Kiriyama S, Tanikawa M, Hisanaga Y, Kanamori A, Kitabatake S, Ito T. Risk factors of hepatocellular carcinoma development in non-cirrhotic patients with sustained virologic response for chronic hepatitis C virus infection. </w:t>
      </w:r>
      <w:r w:rsidRPr="008E51C1">
        <w:rPr>
          <w:rFonts w:ascii="Book Antiqua" w:eastAsia="宋体" w:hAnsi="Book Antiqua" w:cs="宋体"/>
          <w:i/>
          <w:iCs/>
          <w:sz w:val="24"/>
          <w:szCs w:val="24"/>
          <w:lang w:val="en-US" w:eastAsia="zh-CN"/>
        </w:rPr>
        <w:t>J Gastroenterol Hepatol</w:t>
      </w:r>
      <w:r w:rsidRPr="008E51C1">
        <w:rPr>
          <w:rFonts w:ascii="Book Antiqua" w:eastAsia="宋体" w:hAnsi="Book Antiqua" w:cs="宋体"/>
          <w:sz w:val="24"/>
          <w:szCs w:val="24"/>
          <w:lang w:val="en-US" w:eastAsia="zh-CN"/>
        </w:rPr>
        <w:t> 2015; </w:t>
      </w:r>
      <w:r w:rsidRPr="008E51C1">
        <w:rPr>
          <w:rFonts w:ascii="Book Antiqua" w:eastAsia="宋体" w:hAnsi="Book Antiqua" w:cs="宋体"/>
          <w:b/>
          <w:bCs/>
          <w:sz w:val="24"/>
          <w:szCs w:val="24"/>
          <w:lang w:val="en-US" w:eastAsia="zh-CN"/>
        </w:rPr>
        <w:t>30</w:t>
      </w:r>
      <w:r w:rsidRPr="008E51C1">
        <w:rPr>
          <w:rFonts w:ascii="Book Antiqua" w:eastAsia="宋体" w:hAnsi="Book Antiqua" w:cs="宋体"/>
          <w:sz w:val="24"/>
          <w:szCs w:val="24"/>
          <w:lang w:val="en-US" w:eastAsia="zh-CN"/>
        </w:rPr>
        <w:t>: 1183-1189 [PMID: 25678094 DOI: 10.1111/jgh.12915]</w:t>
      </w:r>
    </w:p>
    <w:p w14:paraId="3AD27154"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proofErr w:type="gramStart"/>
      <w:r w:rsidRPr="008E51C1">
        <w:rPr>
          <w:rFonts w:ascii="Book Antiqua" w:eastAsia="宋体" w:hAnsi="Book Antiqua" w:cs="宋体"/>
          <w:sz w:val="24"/>
          <w:szCs w:val="24"/>
          <w:lang w:val="en-US" w:eastAsia="zh-CN"/>
        </w:rPr>
        <w:t>12</w:t>
      </w:r>
      <w:r w:rsidRPr="008E51C1">
        <w:rPr>
          <w:rFonts w:ascii="Book Antiqua" w:eastAsia="宋体" w:hAnsi="Book Antiqua" w:cs="宋体" w:hint="eastAsia"/>
          <w:sz w:val="24"/>
          <w:szCs w:val="24"/>
          <w:lang w:val="en-US" w:eastAsia="zh-CN"/>
        </w:rPr>
        <w:t>3</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Lai MS</w:t>
      </w:r>
      <w:r w:rsidRPr="008E51C1">
        <w:rPr>
          <w:rFonts w:ascii="Book Antiqua" w:eastAsia="宋体" w:hAnsi="Book Antiqua" w:cs="宋体"/>
          <w:sz w:val="24"/>
          <w:szCs w:val="24"/>
          <w:lang w:val="en-US" w:eastAsia="zh-CN"/>
        </w:rPr>
        <w:t>, Hsieh MS, Chiu YH, Chen TH.</w:t>
      </w:r>
      <w:proofErr w:type="gramEnd"/>
      <w:r w:rsidRPr="008E51C1">
        <w:rPr>
          <w:rFonts w:ascii="Book Antiqua" w:eastAsia="宋体" w:hAnsi="Book Antiqua" w:cs="宋体"/>
          <w:sz w:val="24"/>
          <w:szCs w:val="24"/>
          <w:lang w:val="en-US" w:eastAsia="zh-CN"/>
        </w:rPr>
        <w:t xml:space="preserve"> Type 2 diabetes and hepatocellular carcinoma: A cohort study in high prevalence area of hepatitis virus infection. </w:t>
      </w:r>
      <w:r w:rsidRPr="008E51C1">
        <w:rPr>
          <w:rFonts w:ascii="Book Antiqua" w:eastAsia="宋体" w:hAnsi="Book Antiqua" w:cs="宋体"/>
          <w:i/>
          <w:iCs/>
          <w:sz w:val="24"/>
          <w:szCs w:val="24"/>
          <w:lang w:val="en-US" w:eastAsia="zh-CN"/>
        </w:rPr>
        <w:t>Hepatology</w:t>
      </w:r>
      <w:r w:rsidRPr="008E51C1">
        <w:rPr>
          <w:rFonts w:ascii="Book Antiqua" w:eastAsia="宋体" w:hAnsi="Book Antiqua" w:cs="宋体"/>
          <w:sz w:val="24"/>
          <w:szCs w:val="24"/>
          <w:lang w:val="en-US" w:eastAsia="zh-CN"/>
        </w:rPr>
        <w:t> 2006; </w:t>
      </w:r>
      <w:r w:rsidRPr="008E51C1">
        <w:rPr>
          <w:rFonts w:ascii="Book Antiqua" w:eastAsia="宋体" w:hAnsi="Book Antiqua" w:cs="宋体"/>
          <w:b/>
          <w:bCs/>
          <w:sz w:val="24"/>
          <w:szCs w:val="24"/>
          <w:lang w:val="en-US" w:eastAsia="zh-CN"/>
        </w:rPr>
        <w:t>43</w:t>
      </w:r>
      <w:r w:rsidRPr="008E51C1">
        <w:rPr>
          <w:rFonts w:ascii="Book Antiqua" w:eastAsia="宋体" w:hAnsi="Book Antiqua" w:cs="宋体"/>
          <w:sz w:val="24"/>
          <w:szCs w:val="24"/>
          <w:lang w:val="en-US" w:eastAsia="zh-CN"/>
        </w:rPr>
        <w:t>: 1295-1302 [PMID: 16729295 DOI: 10.1002/hep.21208]</w:t>
      </w:r>
    </w:p>
    <w:p w14:paraId="365264EE" w14:textId="77777777" w:rsidR="00C32850" w:rsidRPr="008E51C1" w:rsidRDefault="00C32850" w:rsidP="00C32850">
      <w:pPr>
        <w:snapToGrid w:val="0"/>
        <w:spacing w:after="0" w:line="360" w:lineRule="auto"/>
        <w:jc w:val="both"/>
        <w:rPr>
          <w:rFonts w:ascii="Book Antiqua" w:eastAsia="宋体" w:hAnsi="Book Antiqua" w:cs="宋体"/>
          <w:sz w:val="24"/>
          <w:szCs w:val="24"/>
          <w:lang w:val="en-US" w:eastAsia="zh-CN"/>
        </w:rPr>
      </w:pPr>
      <w:r w:rsidRPr="008E51C1">
        <w:rPr>
          <w:rFonts w:ascii="Book Antiqua" w:eastAsia="宋体" w:hAnsi="Book Antiqua" w:cs="宋体"/>
          <w:sz w:val="24"/>
          <w:szCs w:val="24"/>
          <w:lang w:val="en-US" w:eastAsia="zh-CN"/>
        </w:rPr>
        <w:t>12</w:t>
      </w:r>
      <w:r w:rsidRPr="008E51C1">
        <w:rPr>
          <w:rFonts w:ascii="Book Antiqua" w:eastAsia="宋体" w:hAnsi="Book Antiqua" w:cs="宋体" w:hint="eastAsia"/>
          <w:sz w:val="24"/>
          <w:szCs w:val="24"/>
          <w:lang w:val="en-US" w:eastAsia="zh-CN"/>
        </w:rPr>
        <w:t>4</w:t>
      </w:r>
      <w:r w:rsidRPr="008E51C1">
        <w:rPr>
          <w:rFonts w:ascii="Book Antiqua" w:eastAsia="宋体" w:hAnsi="Book Antiqua" w:cs="宋体"/>
          <w:sz w:val="24"/>
          <w:szCs w:val="24"/>
          <w:lang w:val="en-US" w:eastAsia="zh-CN"/>
        </w:rPr>
        <w:t> </w:t>
      </w:r>
      <w:r w:rsidRPr="008E51C1">
        <w:rPr>
          <w:rFonts w:ascii="Book Antiqua" w:eastAsia="宋体" w:hAnsi="Book Antiqua" w:cs="宋体"/>
          <w:b/>
          <w:bCs/>
          <w:sz w:val="24"/>
          <w:szCs w:val="24"/>
          <w:lang w:val="en-US" w:eastAsia="zh-CN"/>
        </w:rPr>
        <w:t>Chen CT</w:t>
      </w:r>
      <w:r w:rsidRPr="008E51C1">
        <w:rPr>
          <w:rFonts w:ascii="Book Antiqua" w:eastAsia="宋体" w:hAnsi="Book Antiqua" w:cs="宋体"/>
          <w:sz w:val="24"/>
          <w:szCs w:val="24"/>
          <w:lang w:val="en-US" w:eastAsia="zh-CN"/>
        </w:rPr>
        <w:t xml:space="preserve">, Chen JY, Wang JH, Chang KC, Tseng PL, Kee KM, Chen PF, Tsai LS, Chen SC, Lin SC, Lu SN. Diabetes mellitus, metabolic syndrome and obesity are not significant risk factors for hepatocellular carcinoma in an HBV- and HCV-endemic </w:t>
      </w:r>
      <w:r w:rsidRPr="008E51C1">
        <w:rPr>
          <w:rFonts w:ascii="Book Antiqua" w:eastAsia="宋体" w:hAnsi="Book Antiqua" w:cs="宋体"/>
          <w:sz w:val="24"/>
          <w:szCs w:val="24"/>
          <w:lang w:val="en-US" w:eastAsia="zh-CN"/>
        </w:rPr>
        <w:lastRenderedPageBreak/>
        <w:t>area of Southern Taiwan. </w:t>
      </w:r>
      <w:r w:rsidRPr="008E51C1">
        <w:rPr>
          <w:rFonts w:ascii="Book Antiqua" w:eastAsia="宋体" w:hAnsi="Book Antiqua" w:cs="宋体"/>
          <w:i/>
          <w:iCs/>
          <w:sz w:val="24"/>
          <w:szCs w:val="24"/>
          <w:lang w:val="en-US" w:eastAsia="zh-CN"/>
        </w:rPr>
        <w:t>Kaohsiung J Med Sci</w:t>
      </w:r>
      <w:r w:rsidRPr="008E51C1">
        <w:rPr>
          <w:rFonts w:ascii="Book Antiqua" w:eastAsia="宋体" w:hAnsi="Book Antiqua" w:cs="宋体"/>
          <w:sz w:val="24"/>
          <w:szCs w:val="24"/>
          <w:lang w:val="en-US" w:eastAsia="zh-CN"/>
        </w:rPr>
        <w:t> 2013; </w:t>
      </w:r>
      <w:r w:rsidRPr="008E51C1">
        <w:rPr>
          <w:rFonts w:ascii="Book Antiqua" w:eastAsia="宋体" w:hAnsi="Book Antiqua" w:cs="宋体"/>
          <w:b/>
          <w:bCs/>
          <w:sz w:val="24"/>
          <w:szCs w:val="24"/>
          <w:lang w:val="en-US" w:eastAsia="zh-CN"/>
        </w:rPr>
        <w:t>29</w:t>
      </w:r>
      <w:r w:rsidRPr="008E51C1">
        <w:rPr>
          <w:rFonts w:ascii="Book Antiqua" w:eastAsia="宋体" w:hAnsi="Book Antiqua" w:cs="宋体"/>
          <w:sz w:val="24"/>
          <w:szCs w:val="24"/>
          <w:lang w:val="en-US" w:eastAsia="zh-CN"/>
        </w:rPr>
        <w:t>: 451-459 [PMID: 23906236 DOI: 10.1016/j.kjms.2012.12.006]</w:t>
      </w:r>
    </w:p>
    <w:p w14:paraId="11F6C7E5" w14:textId="77777777" w:rsidR="00C32850" w:rsidRPr="008E51C1" w:rsidRDefault="00C32850" w:rsidP="00C32850">
      <w:pPr>
        <w:snapToGrid w:val="0"/>
        <w:spacing w:after="0" w:line="360" w:lineRule="auto"/>
        <w:jc w:val="right"/>
        <w:rPr>
          <w:rFonts w:ascii="Book Antiqua" w:eastAsia="宋体" w:hAnsi="Book Antiqua"/>
          <w:sz w:val="24"/>
          <w:szCs w:val="24"/>
          <w:lang w:val="en-US" w:eastAsia="zh-CN"/>
        </w:rPr>
      </w:pPr>
      <w:bookmarkStart w:id="68" w:name="OLE_LINK1169"/>
      <w:bookmarkStart w:id="69" w:name="OLE_LINK1074"/>
      <w:bookmarkStart w:id="70" w:name="OLE_LINK1175"/>
      <w:bookmarkStart w:id="71" w:name="OLE_LINK1158"/>
      <w:bookmarkStart w:id="72" w:name="OLE_LINK1056"/>
      <w:bookmarkStart w:id="73" w:name="OLE_LINK1288"/>
      <w:bookmarkStart w:id="74" w:name="OLE_LINK1241"/>
      <w:bookmarkStart w:id="75" w:name="OLE_LINK1200"/>
      <w:bookmarkStart w:id="76" w:name="OLE_LINK1167"/>
      <w:bookmarkStart w:id="77" w:name="OLE_LINK1137"/>
      <w:bookmarkStart w:id="78" w:name="OLE_LINK1174"/>
      <w:bookmarkStart w:id="79" w:name="OLE_LINK1059"/>
      <w:bookmarkStart w:id="80" w:name="OLE_LINK930"/>
      <w:bookmarkStart w:id="81" w:name="OLE_LINK911"/>
      <w:bookmarkStart w:id="82" w:name="OLE_LINK946"/>
      <w:bookmarkStart w:id="83" w:name="OLE_LINK1052"/>
      <w:bookmarkStart w:id="84" w:name="OLE_LINK993"/>
      <w:bookmarkStart w:id="85" w:name="OLE_LINK992"/>
      <w:bookmarkStart w:id="86" w:name="OLE_LINK906"/>
      <w:bookmarkStart w:id="87" w:name="OLE_LINK909"/>
      <w:bookmarkStart w:id="88" w:name="OLE_LINK847"/>
      <w:bookmarkStart w:id="89" w:name="OLE_LINK1030"/>
      <w:bookmarkStart w:id="90" w:name="OLE_LINK981"/>
      <w:bookmarkStart w:id="91" w:name="OLE_LINK943"/>
      <w:bookmarkStart w:id="92" w:name="OLE_LINK891"/>
      <w:bookmarkStart w:id="93" w:name="OLE_LINK1106"/>
      <w:bookmarkStart w:id="94" w:name="OLE_LINK1076"/>
      <w:bookmarkStart w:id="95" w:name="OLE_LINK1049"/>
      <w:bookmarkStart w:id="96" w:name="OLE_LINK1018"/>
      <w:bookmarkStart w:id="97" w:name="OLE_LINK980"/>
      <w:bookmarkStart w:id="98" w:name="OLE_LINK908"/>
      <w:bookmarkStart w:id="99" w:name="OLE_LINK856"/>
      <w:bookmarkStart w:id="100" w:name="OLE_LINK865"/>
      <w:bookmarkStart w:id="101" w:name="OLE_LINK826"/>
      <w:bookmarkStart w:id="102" w:name="OLE_LINK782"/>
      <w:bookmarkStart w:id="103" w:name="OLE_LINK889"/>
      <w:bookmarkStart w:id="104" w:name="OLE_LINK836"/>
      <w:bookmarkStart w:id="105" w:name="OLE_LINK2882"/>
      <w:bookmarkStart w:id="106" w:name="OLE_LINK792"/>
      <w:bookmarkStart w:id="107" w:name="OLE_LINK700"/>
      <w:bookmarkStart w:id="108" w:name="OLE_LINK642"/>
      <w:bookmarkStart w:id="109" w:name="OLE_LINK833"/>
      <w:bookmarkStart w:id="110" w:name="OLE_LINK781"/>
      <w:bookmarkStart w:id="111" w:name="OLE_LINK660"/>
      <w:bookmarkStart w:id="112" w:name="OLE_LINK801"/>
      <w:bookmarkStart w:id="113" w:name="OLE_LINK770"/>
      <w:bookmarkStart w:id="114" w:name="OLE_LINK716"/>
      <w:bookmarkStart w:id="115" w:name="OLE_LINK593"/>
      <w:bookmarkStart w:id="116" w:name="OLE_LINK714"/>
      <w:bookmarkStart w:id="117" w:name="OLE_LINK640"/>
      <w:bookmarkStart w:id="118" w:name="OLE_LINK582"/>
      <w:bookmarkStart w:id="119" w:name="OLE_LINK589"/>
      <w:bookmarkStart w:id="120" w:name="OLE_LINK542"/>
      <w:bookmarkStart w:id="121" w:name="OLE_LINK722"/>
      <w:bookmarkStart w:id="122" w:name="OLE_LINK688"/>
      <w:bookmarkStart w:id="123" w:name="OLE_LINK639"/>
      <w:bookmarkStart w:id="124" w:name="OLE_LINK581"/>
      <w:bookmarkStart w:id="125" w:name="OLE_LINK2700"/>
      <w:bookmarkStart w:id="126" w:name="OLE_LINK567"/>
      <w:bookmarkStart w:id="127" w:name="OLE_LINK480"/>
      <w:bookmarkStart w:id="128" w:name="OLE_LINK574"/>
      <w:bookmarkStart w:id="129" w:name="OLE_LINK572"/>
      <w:bookmarkStart w:id="130" w:name="OLE_LINK532"/>
      <w:bookmarkStart w:id="131" w:name="OLE_LINK491"/>
      <w:bookmarkStart w:id="132" w:name="OLE_LINK575"/>
      <w:bookmarkStart w:id="133" w:name="OLE_LINK519"/>
      <w:bookmarkStart w:id="134" w:name="OLE_LINK462"/>
      <w:bookmarkStart w:id="135" w:name="OLE_LINK471"/>
      <w:bookmarkStart w:id="136" w:name="OLE_LINK686"/>
      <w:bookmarkStart w:id="137" w:name="OLE_LINK648"/>
      <w:bookmarkStart w:id="138" w:name="OLE_LINK535"/>
      <w:bookmarkStart w:id="139" w:name="OLE_LINK489"/>
      <w:bookmarkStart w:id="140" w:name="OLE_LINK450"/>
      <w:bookmarkStart w:id="141" w:name="OLE_LINK303"/>
      <w:bookmarkStart w:id="142" w:name="OLE_LINK379"/>
      <w:bookmarkStart w:id="143" w:name="OLE_LINK384"/>
      <w:bookmarkStart w:id="144" w:name="OLE_LINK288"/>
      <w:bookmarkStart w:id="145" w:name="OLE_LINK457"/>
      <w:bookmarkStart w:id="146" w:name="OLE_LINK1830"/>
      <w:bookmarkStart w:id="147" w:name="OLE_LINK334"/>
      <w:bookmarkStart w:id="148" w:name="OLE_LINK371"/>
      <w:bookmarkStart w:id="149" w:name="OLE_LINK346"/>
      <w:bookmarkStart w:id="150" w:name="OLE_LINK400"/>
      <w:bookmarkStart w:id="151" w:name="OLE_LINK385"/>
      <w:bookmarkStart w:id="152" w:name="OLE_LINK321"/>
      <w:bookmarkStart w:id="153" w:name="OLE_LINK304"/>
      <w:bookmarkStart w:id="154" w:name="OLE_LINK313"/>
      <w:bookmarkStart w:id="155" w:name="OLE_LINK282"/>
      <w:bookmarkStart w:id="156" w:name="OLE_LINK281"/>
      <w:bookmarkStart w:id="157" w:name="OLE_LINK250"/>
      <w:bookmarkStart w:id="158" w:name="OLE_LINK212"/>
      <w:bookmarkStart w:id="159" w:name="OLE_LINK226"/>
      <w:bookmarkStart w:id="160" w:name="OLE_LINK207"/>
      <w:bookmarkStart w:id="161" w:name="OLE_LINK225"/>
      <w:bookmarkStart w:id="162" w:name="OLE_LINK149"/>
      <w:bookmarkStart w:id="163" w:name="OLE_LINK254"/>
      <w:bookmarkStart w:id="164" w:name="OLE_LINK183"/>
      <w:bookmarkStart w:id="165" w:name="OLE_LINK387"/>
      <w:bookmarkStart w:id="166" w:name="OLE_LINK320"/>
      <w:bookmarkStart w:id="167" w:name="OLE_LINK112"/>
      <w:bookmarkStart w:id="168" w:name="OLE_LINK72"/>
      <w:bookmarkStart w:id="169" w:name="OLE_LINK148"/>
      <w:bookmarkStart w:id="170" w:name="OLE_LINK120"/>
      <w:bookmarkStart w:id="171" w:name="OLE_LINK52"/>
      <w:bookmarkStart w:id="172" w:name="OLE_LINK51"/>
      <w:r w:rsidRPr="008E51C1">
        <w:rPr>
          <w:rFonts w:ascii="Book Antiqua" w:eastAsia="宋体" w:hAnsi="Book Antiqua"/>
          <w:b/>
          <w:bCs/>
          <w:sz w:val="24"/>
          <w:szCs w:val="24"/>
          <w:lang w:val="en-US" w:eastAsia="zh-CN"/>
        </w:rPr>
        <w:t xml:space="preserve">P-Reviewer: </w:t>
      </w:r>
      <w:r w:rsidRPr="008E51C1">
        <w:rPr>
          <w:rFonts w:ascii="Book Antiqua" w:eastAsia="宋体" w:hAnsi="Book Antiqua"/>
          <w:bCs/>
          <w:sz w:val="24"/>
          <w:szCs w:val="24"/>
          <w:lang w:val="en-US" w:eastAsia="zh-CN"/>
        </w:rPr>
        <w:t xml:space="preserve">Wang K, Zheng SS </w:t>
      </w:r>
      <w:r w:rsidRPr="008E51C1">
        <w:rPr>
          <w:rFonts w:ascii="Book Antiqua" w:eastAsia="宋体" w:hAnsi="Book Antiqua"/>
          <w:b/>
          <w:bCs/>
          <w:sz w:val="24"/>
          <w:szCs w:val="24"/>
          <w:lang w:val="en-US" w:eastAsia="zh-CN"/>
        </w:rPr>
        <w:t>S-Editor:</w:t>
      </w:r>
      <w:r w:rsidRPr="008E51C1">
        <w:rPr>
          <w:rFonts w:ascii="Book Antiqua" w:eastAsia="宋体" w:hAnsi="Book Antiqua"/>
          <w:sz w:val="24"/>
          <w:szCs w:val="24"/>
          <w:lang w:val="en-US" w:eastAsia="zh-CN"/>
        </w:rPr>
        <w:t xml:space="preserve"> Gong ZM</w:t>
      </w:r>
    </w:p>
    <w:p w14:paraId="435F4FF8" w14:textId="77777777" w:rsidR="00C32850" w:rsidRPr="008E51C1" w:rsidRDefault="00C32850" w:rsidP="00C32850">
      <w:pPr>
        <w:snapToGrid w:val="0"/>
        <w:spacing w:after="0" w:line="360" w:lineRule="auto"/>
        <w:jc w:val="right"/>
        <w:rPr>
          <w:rFonts w:ascii="Book Antiqua" w:eastAsia="宋体" w:hAnsi="Book Antiqua"/>
          <w:b/>
          <w:bCs/>
          <w:sz w:val="24"/>
          <w:szCs w:val="24"/>
          <w:lang w:val="en-US" w:eastAsia="zh-CN"/>
        </w:rPr>
      </w:pPr>
      <w:r w:rsidRPr="008E51C1">
        <w:rPr>
          <w:rFonts w:ascii="Book Antiqua" w:eastAsia="宋体" w:hAnsi="Book Antiqua"/>
          <w:b/>
          <w:bCs/>
          <w:sz w:val="24"/>
          <w:szCs w:val="24"/>
          <w:lang w:val="en-US" w:eastAsia="zh-CN"/>
        </w:rPr>
        <w:t>L-Editor:</w:t>
      </w:r>
      <w:r w:rsidRPr="008E51C1">
        <w:rPr>
          <w:rFonts w:ascii="Book Antiqua" w:eastAsia="宋体" w:hAnsi="Book Antiqua"/>
          <w:sz w:val="24"/>
          <w:szCs w:val="24"/>
          <w:lang w:val="en-US" w:eastAsia="zh-CN"/>
        </w:rPr>
        <w:t xml:space="preserve"> </w:t>
      </w:r>
      <w:r w:rsidRPr="008E51C1">
        <w:rPr>
          <w:rFonts w:ascii="Book Antiqua" w:eastAsia="宋体" w:hAnsi="Book Antiqua"/>
          <w:b/>
          <w:bCs/>
          <w:sz w:val="24"/>
          <w:szCs w:val="24"/>
          <w:lang w:val="en-US" w:eastAsia="zh-CN"/>
        </w:rPr>
        <w:t>E-Editor:</w:t>
      </w:r>
    </w:p>
    <w:p w14:paraId="3A8BA447" w14:textId="77777777" w:rsidR="00C32850" w:rsidRPr="008E51C1" w:rsidRDefault="00C32850" w:rsidP="00C32850">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73" w:name="OLE_LINK881"/>
      <w:bookmarkStart w:id="174" w:name="OLE_LINK880"/>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r w:rsidRPr="008E51C1">
        <w:rPr>
          <w:rFonts w:ascii="Book Antiqua" w:eastAsia="宋体" w:hAnsi="Book Antiqua" w:cs="Helvetica"/>
          <w:b/>
          <w:sz w:val="24"/>
          <w:szCs w:val="24"/>
          <w:lang w:val="en-US" w:eastAsia="zh-CN"/>
        </w:rPr>
        <w:t xml:space="preserve">Specialty type: </w:t>
      </w:r>
      <w:r w:rsidRPr="008E51C1">
        <w:rPr>
          <w:rFonts w:ascii="Book Antiqua" w:eastAsia="宋体" w:hAnsi="Book Antiqua" w:cs="Helvetica"/>
          <w:sz w:val="24"/>
          <w:szCs w:val="24"/>
          <w:lang w:val="en-US" w:eastAsia="zh-CN"/>
        </w:rPr>
        <w:t>Gastroenterology and hepatology</w:t>
      </w:r>
    </w:p>
    <w:p w14:paraId="1A2A00B3" w14:textId="77777777" w:rsidR="00C32850" w:rsidRPr="008E51C1" w:rsidRDefault="00C32850" w:rsidP="00C32850">
      <w:pPr>
        <w:shd w:val="clear" w:color="auto" w:fill="FFFFFF"/>
        <w:snapToGrid w:val="0"/>
        <w:spacing w:after="0" w:line="360" w:lineRule="auto"/>
        <w:jc w:val="both"/>
        <w:rPr>
          <w:rFonts w:ascii="Book Antiqua" w:eastAsia="宋体" w:hAnsi="Book Antiqua" w:cs="Helvetica"/>
          <w:b/>
          <w:sz w:val="24"/>
          <w:szCs w:val="24"/>
          <w:lang w:val="en-US" w:eastAsia="zh-CN"/>
        </w:rPr>
      </w:pPr>
      <w:r w:rsidRPr="008E51C1">
        <w:rPr>
          <w:rFonts w:ascii="Book Antiqua" w:eastAsia="宋体" w:hAnsi="Book Antiqua" w:cs="Helvetica"/>
          <w:b/>
          <w:sz w:val="24"/>
          <w:szCs w:val="24"/>
          <w:lang w:val="en-US" w:eastAsia="zh-CN"/>
        </w:rPr>
        <w:t xml:space="preserve">Country of origin: </w:t>
      </w:r>
      <w:r w:rsidRPr="008E51C1">
        <w:rPr>
          <w:rFonts w:ascii="Book Antiqua" w:eastAsia="宋体" w:hAnsi="Book Antiqua" w:cs="Helvetica"/>
          <w:sz w:val="24"/>
          <w:szCs w:val="24"/>
          <w:lang w:val="en-CA" w:eastAsia="zh-CN"/>
        </w:rPr>
        <w:t>France</w:t>
      </w:r>
    </w:p>
    <w:p w14:paraId="5869A2C0" w14:textId="77777777" w:rsidR="00C32850" w:rsidRPr="008E51C1" w:rsidRDefault="00C32850" w:rsidP="00C32850">
      <w:pPr>
        <w:shd w:val="clear" w:color="auto" w:fill="FFFFFF"/>
        <w:snapToGrid w:val="0"/>
        <w:spacing w:after="0" w:line="360" w:lineRule="auto"/>
        <w:jc w:val="both"/>
        <w:rPr>
          <w:rFonts w:ascii="Book Antiqua" w:eastAsia="宋体" w:hAnsi="Book Antiqua" w:cs="Helvetica"/>
          <w:b/>
          <w:sz w:val="24"/>
          <w:szCs w:val="24"/>
          <w:lang w:val="en-US" w:eastAsia="zh-CN"/>
        </w:rPr>
      </w:pPr>
      <w:r w:rsidRPr="008E51C1">
        <w:rPr>
          <w:rFonts w:ascii="Book Antiqua" w:eastAsia="宋体" w:hAnsi="Book Antiqua" w:cs="Helvetica"/>
          <w:b/>
          <w:sz w:val="24"/>
          <w:szCs w:val="24"/>
          <w:lang w:val="en-US" w:eastAsia="zh-CN"/>
        </w:rPr>
        <w:t>Peer-review report classification</w:t>
      </w:r>
    </w:p>
    <w:p w14:paraId="679583C7" w14:textId="77777777" w:rsidR="00C32850" w:rsidRPr="008E51C1" w:rsidRDefault="00C32850" w:rsidP="00C32850">
      <w:pPr>
        <w:shd w:val="clear" w:color="auto" w:fill="FFFFFF"/>
        <w:snapToGrid w:val="0"/>
        <w:spacing w:after="0" w:line="360" w:lineRule="auto"/>
        <w:jc w:val="both"/>
        <w:rPr>
          <w:rFonts w:ascii="Book Antiqua" w:eastAsia="宋体" w:hAnsi="Book Antiqua" w:cs="Helvetica"/>
          <w:sz w:val="24"/>
          <w:szCs w:val="24"/>
          <w:lang w:val="en-US" w:eastAsia="zh-CN"/>
        </w:rPr>
      </w:pPr>
      <w:r w:rsidRPr="008E51C1">
        <w:rPr>
          <w:rFonts w:ascii="Book Antiqua" w:eastAsia="宋体" w:hAnsi="Book Antiqua" w:cs="Helvetica"/>
          <w:sz w:val="24"/>
          <w:szCs w:val="24"/>
          <w:lang w:val="en-US" w:eastAsia="zh-CN"/>
        </w:rPr>
        <w:t>Grade A (Excellent): 0</w:t>
      </w:r>
    </w:p>
    <w:p w14:paraId="6DED55F0" w14:textId="77777777" w:rsidR="00C32850" w:rsidRPr="008E51C1" w:rsidRDefault="00C32850" w:rsidP="00C32850">
      <w:pPr>
        <w:shd w:val="clear" w:color="auto" w:fill="FFFFFF"/>
        <w:snapToGrid w:val="0"/>
        <w:spacing w:after="0" w:line="360" w:lineRule="auto"/>
        <w:jc w:val="both"/>
        <w:rPr>
          <w:rFonts w:ascii="Book Antiqua" w:eastAsia="宋体" w:hAnsi="Book Antiqua" w:cs="Helvetica"/>
          <w:sz w:val="24"/>
          <w:szCs w:val="24"/>
          <w:lang w:val="en-US" w:eastAsia="zh-CN"/>
        </w:rPr>
      </w:pPr>
      <w:r w:rsidRPr="008E51C1">
        <w:rPr>
          <w:rFonts w:ascii="Book Antiqua" w:eastAsia="宋体" w:hAnsi="Book Antiqua" w:cs="Helvetica"/>
          <w:sz w:val="24"/>
          <w:szCs w:val="24"/>
          <w:lang w:val="en-US" w:eastAsia="zh-CN"/>
        </w:rPr>
        <w:t>Grade B (Very good): 0</w:t>
      </w:r>
    </w:p>
    <w:p w14:paraId="4506C090" w14:textId="77777777" w:rsidR="00C32850" w:rsidRPr="008E51C1" w:rsidRDefault="00C32850" w:rsidP="00C32850">
      <w:pPr>
        <w:shd w:val="clear" w:color="auto" w:fill="FFFFFF"/>
        <w:snapToGrid w:val="0"/>
        <w:spacing w:after="0" w:line="360" w:lineRule="auto"/>
        <w:jc w:val="both"/>
        <w:rPr>
          <w:rFonts w:ascii="Book Antiqua" w:eastAsia="宋体" w:hAnsi="Book Antiqua" w:cs="Helvetica"/>
          <w:sz w:val="24"/>
          <w:szCs w:val="24"/>
          <w:lang w:val="en-US" w:eastAsia="zh-CN"/>
        </w:rPr>
      </w:pPr>
      <w:r w:rsidRPr="008E51C1">
        <w:rPr>
          <w:rFonts w:ascii="Book Antiqua" w:eastAsia="宋体" w:hAnsi="Book Antiqua" w:cs="Helvetica"/>
          <w:sz w:val="24"/>
          <w:szCs w:val="24"/>
          <w:lang w:val="en-US" w:eastAsia="zh-CN"/>
        </w:rPr>
        <w:t>Grade C (Good): C, C</w:t>
      </w:r>
    </w:p>
    <w:p w14:paraId="2F162F34" w14:textId="77777777" w:rsidR="00C32850" w:rsidRPr="008E51C1" w:rsidRDefault="00C32850" w:rsidP="00C32850">
      <w:pPr>
        <w:shd w:val="clear" w:color="auto" w:fill="FFFFFF"/>
        <w:snapToGrid w:val="0"/>
        <w:spacing w:after="0" w:line="360" w:lineRule="auto"/>
        <w:jc w:val="both"/>
        <w:rPr>
          <w:rFonts w:ascii="Book Antiqua" w:eastAsia="宋体" w:hAnsi="Book Antiqua" w:cs="Helvetica"/>
          <w:sz w:val="24"/>
          <w:szCs w:val="24"/>
          <w:lang w:val="en-US" w:eastAsia="zh-CN"/>
        </w:rPr>
      </w:pPr>
      <w:r w:rsidRPr="008E51C1">
        <w:rPr>
          <w:rFonts w:ascii="Book Antiqua" w:eastAsia="宋体" w:hAnsi="Book Antiqua" w:cs="Helvetica"/>
          <w:sz w:val="24"/>
          <w:szCs w:val="24"/>
          <w:lang w:val="en-US" w:eastAsia="zh-CN"/>
        </w:rPr>
        <w:t>Grade D (Fair): 0</w:t>
      </w:r>
    </w:p>
    <w:p w14:paraId="011D9E09" w14:textId="77777777" w:rsidR="00C32850" w:rsidRPr="008E51C1" w:rsidRDefault="00C32850" w:rsidP="00C32850">
      <w:pPr>
        <w:snapToGrid w:val="0"/>
        <w:spacing w:after="0" w:line="360" w:lineRule="auto"/>
        <w:rPr>
          <w:rFonts w:ascii="Book Antiqua" w:eastAsia="宋体" w:hAnsi="Book Antiqua"/>
          <w:sz w:val="24"/>
          <w:szCs w:val="24"/>
          <w:lang w:eastAsia="zh-CN"/>
        </w:rPr>
      </w:pPr>
      <w:r w:rsidRPr="008E51C1">
        <w:rPr>
          <w:rFonts w:ascii="Book Antiqua" w:eastAsia="宋体" w:hAnsi="Book Antiqua" w:cs="Helvetica"/>
          <w:sz w:val="24"/>
          <w:szCs w:val="24"/>
          <w:lang w:val="en-US" w:eastAsia="zh-CN"/>
        </w:rPr>
        <w:t>Grade E (Poor): 0</w:t>
      </w:r>
      <w:bookmarkEnd w:id="173"/>
      <w:bookmarkEnd w:id="174"/>
    </w:p>
    <w:p w14:paraId="625381E6" w14:textId="77777777" w:rsidR="00BA10D7" w:rsidRPr="008E51C1" w:rsidRDefault="00BA10D7" w:rsidP="00BA10D7">
      <w:pPr>
        <w:widowControl w:val="0"/>
        <w:spacing w:after="0" w:line="360" w:lineRule="auto"/>
        <w:jc w:val="both"/>
        <w:rPr>
          <w:rFonts w:ascii="Book Antiqua" w:eastAsia="宋体" w:hAnsi="Book Antiqua"/>
          <w:kern w:val="2"/>
          <w:sz w:val="24"/>
          <w:szCs w:val="24"/>
          <w:lang w:val="en-US" w:eastAsia="zh-CN"/>
        </w:rPr>
      </w:pPr>
    </w:p>
    <w:p w14:paraId="38AB32D1" w14:textId="77777777" w:rsidR="00BA10D7" w:rsidRPr="008E51C1" w:rsidRDefault="00BA10D7" w:rsidP="00951642">
      <w:pPr>
        <w:snapToGrid w:val="0"/>
        <w:spacing w:after="0" w:line="360" w:lineRule="auto"/>
        <w:jc w:val="both"/>
        <w:rPr>
          <w:rFonts w:ascii="Book Antiqua" w:hAnsi="Book Antiqua"/>
          <w:sz w:val="24"/>
          <w:szCs w:val="24"/>
          <w:lang w:val="en-US" w:eastAsia="zh-CN"/>
        </w:rPr>
        <w:sectPr w:rsidR="00BA10D7" w:rsidRPr="008E51C1">
          <w:headerReference w:type="default" r:id="rId11"/>
          <w:pgSz w:w="11906" w:h="16838"/>
          <w:pgMar w:top="1417" w:right="1417" w:bottom="1417" w:left="1417" w:header="708" w:footer="708" w:gutter="0"/>
          <w:cols w:space="708"/>
          <w:docGrid w:linePitch="360"/>
        </w:sectPr>
      </w:pPr>
    </w:p>
    <w:p w14:paraId="1AC942BC" w14:textId="77777777" w:rsidR="00486E2C" w:rsidRPr="008E51C1" w:rsidRDefault="00486E2C" w:rsidP="00951642">
      <w:pPr>
        <w:snapToGrid w:val="0"/>
        <w:spacing w:after="0" w:line="360" w:lineRule="auto"/>
        <w:jc w:val="both"/>
        <w:rPr>
          <w:rFonts w:ascii="Book Antiqua" w:hAnsi="Book Antiqua"/>
          <w:b/>
          <w:sz w:val="24"/>
          <w:szCs w:val="24"/>
          <w:lang w:val="en-GB" w:eastAsia="fr-FR"/>
        </w:rPr>
      </w:pPr>
      <w:r w:rsidRPr="008E51C1">
        <w:rPr>
          <w:rFonts w:ascii="Book Antiqua" w:hAnsi="Book Antiqua"/>
          <w:b/>
          <w:sz w:val="24"/>
          <w:szCs w:val="24"/>
          <w:lang w:val="en-GB"/>
        </w:rPr>
        <w:lastRenderedPageBreak/>
        <w:t>Table 1</w:t>
      </w:r>
      <w:r w:rsidR="00C35911" w:rsidRPr="008E51C1">
        <w:rPr>
          <w:rFonts w:ascii="Book Antiqua" w:hAnsi="Book Antiqua"/>
          <w:b/>
          <w:sz w:val="24"/>
          <w:szCs w:val="24"/>
          <w:lang w:val="en-GB" w:eastAsia="zh-CN"/>
        </w:rPr>
        <w:t xml:space="preserve"> </w:t>
      </w:r>
      <w:r w:rsidRPr="008E51C1">
        <w:rPr>
          <w:rFonts w:ascii="Book Antiqua" w:hAnsi="Book Antiqua"/>
          <w:b/>
          <w:sz w:val="24"/>
          <w:szCs w:val="24"/>
          <w:lang w:val="en-GB"/>
        </w:rPr>
        <w:t xml:space="preserve">Glucose abnormalities and </w:t>
      </w:r>
      <w:r w:rsidR="00C35911" w:rsidRPr="008E51C1">
        <w:rPr>
          <w:rFonts w:ascii="Book Antiqua" w:hAnsi="Book Antiqua"/>
          <w:b/>
          <w:sz w:val="24"/>
          <w:szCs w:val="24"/>
          <w:lang w:val="en-GB"/>
        </w:rPr>
        <w:t>hepatitis C virus</w:t>
      </w:r>
      <w:r w:rsidRPr="008E51C1">
        <w:rPr>
          <w:rFonts w:ascii="Book Antiqua" w:hAnsi="Book Antiqua"/>
          <w:b/>
          <w:sz w:val="24"/>
          <w:szCs w:val="24"/>
          <w:lang w:val="en-GB" w:eastAsia="fr-FR"/>
        </w:rPr>
        <w:t xml:space="preserve"> infection</w:t>
      </w:r>
    </w:p>
    <w:p w14:paraId="3611F2BA" w14:textId="77777777" w:rsidR="00486E2C" w:rsidRPr="008E51C1" w:rsidRDefault="00486E2C" w:rsidP="00951642">
      <w:pPr>
        <w:snapToGrid w:val="0"/>
        <w:spacing w:after="0" w:line="360" w:lineRule="auto"/>
        <w:jc w:val="both"/>
        <w:rPr>
          <w:rFonts w:ascii="Book Antiqua" w:hAnsi="Book Antiqua"/>
          <w:b/>
          <w:sz w:val="24"/>
          <w:szCs w:val="24"/>
          <w:lang w:val="en-GB" w:eastAsia="fr-FR"/>
        </w:rPr>
      </w:pPr>
      <w:r w:rsidRPr="008E51C1">
        <w:rPr>
          <w:rFonts w:ascii="Book Antiqua" w:hAnsi="Book Antiqua"/>
          <w:sz w:val="24"/>
          <w:szCs w:val="24"/>
          <w:lang w:val="en-GB"/>
        </w:rPr>
        <w:fldChar w:fldCharType="begin"/>
      </w:r>
      <w:r w:rsidRPr="008E51C1">
        <w:rPr>
          <w:rFonts w:ascii="Book Antiqua" w:hAnsi="Book Antiqua"/>
          <w:sz w:val="24"/>
          <w:szCs w:val="24"/>
          <w:lang w:val="en-GB"/>
        </w:rPr>
        <w:instrText xml:space="preserve"> LINK Excel.Sheet.12 "C:\\Users\\Desktop\\HCV et diabete\\tableaux Papiers.xlsx" "Risk diabete!L1C1:L49C13" \a \f 4 \h  \* MERGEFORMAT </w:instrText>
      </w:r>
      <w:r w:rsidRPr="008E51C1">
        <w:rPr>
          <w:rFonts w:ascii="Book Antiqua" w:hAnsi="Book Antiqua"/>
          <w:sz w:val="24"/>
          <w:szCs w:val="24"/>
          <w:lang w:val="en-GB"/>
        </w:rPr>
        <w:fldChar w:fldCharType="separate"/>
      </w:r>
    </w:p>
    <w:tbl>
      <w:tblPr>
        <w:tblW w:w="0" w:type="auto"/>
        <w:jc w:val="center"/>
        <w:tblBorders>
          <w:top w:val="single" w:sz="4" w:space="0" w:color="auto"/>
          <w:bottom w:val="single" w:sz="4" w:space="0" w:color="auto"/>
        </w:tblBorders>
        <w:tblLayout w:type="fixed"/>
        <w:tblCellMar>
          <w:left w:w="70" w:type="dxa"/>
          <w:right w:w="70" w:type="dxa"/>
        </w:tblCellMar>
        <w:tblLook w:val="00A0" w:firstRow="1" w:lastRow="0" w:firstColumn="1" w:lastColumn="0" w:noHBand="0" w:noVBand="0"/>
      </w:tblPr>
      <w:tblGrid>
        <w:gridCol w:w="1814"/>
        <w:gridCol w:w="851"/>
        <w:gridCol w:w="1097"/>
        <w:gridCol w:w="1078"/>
        <w:gridCol w:w="801"/>
        <w:gridCol w:w="661"/>
        <w:gridCol w:w="778"/>
        <w:gridCol w:w="1141"/>
        <w:gridCol w:w="1134"/>
        <w:gridCol w:w="709"/>
        <w:gridCol w:w="1276"/>
        <w:gridCol w:w="992"/>
        <w:gridCol w:w="2209"/>
      </w:tblGrid>
      <w:tr w:rsidR="008F198B" w:rsidRPr="008E51C1" w14:paraId="646E12FE" w14:textId="77777777" w:rsidTr="008E51C1">
        <w:trPr>
          <w:trHeight w:val="329"/>
          <w:jc w:val="center"/>
        </w:trPr>
        <w:tc>
          <w:tcPr>
            <w:tcW w:w="1814" w:type="dxa"/>
            <w:tcBorders>
              <w:top w:val="single" w:sz="4" w:space="0" w:color="auto"/>
              <w:bottom w:val="single" w:sz="4" w:space="0" w:color="auto"/>
            </w:tcBorders>
            <w:noWrap/>
            <w:vAlign w:val="center"/>
          </w:tcPr>
          <w:p w14:paraId="69998789" w14:textId="69F26863" w:rsidR="00BA10D7" w:rsidRPr="008E51C1" w:rsidRDefault="008E51C1" w:rsidP="00BA10D7">
            <w:pPr>
              <w:snapToGrid w:val="0"/>
              <w:spacing w:after="0" w:line="360" w:lineRule="auto"/>
              <w:jc w:val="both"/>
              <w:rPr>
                <w:rFonts w:ascii="Book Antiqua" w:hAnsi="Book Antiqua"/>
                <w:b/>
                <w:bCs/>
                <w:sz w:val="24"/>
                <w:szCs w:val="24"/>
                <w:lang w:eastAsia="fr-FR"/>
              </w:rPr>
            </w:pPr>
            <w:r>
              <w:rPr>
                <w:rFonts w:ascii="Book Antiqua" w:hAnsi="Book Antiqua" w:hint="eastAsia"/>
                <w:b/>
                <w:bCs/>
                <w:sz w:val="24"/>
                <w:szCs w:val="24"/>
                <w:lang w:eastAsia="zh-CN"/>
              </w:rPr>
              <w:t>Ref.</w:t>
            </w:r>
          </w:p>
        </w:tc>
        <w:tc>
          <w:tcPr>
            <w:tcW w:w="851" w:type="dxa"/>
            <w:tcBorders>
              <w:top w:val="single" w:sz="4" w:space="0" w:color="auto"/>
              <w:bottom w:val="single" w:sz="4" w:space="0" w:color="auto"/>
            </w:tcBorders>
            <w:noWrap/>
            <w:vAlign w:val="center"/>
          </w:tcPr>
          <w:p w14:paraId="41F174ED"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Year</w:t>
            </w:r>
          </w:p>
        </w:tc>
        <w:tc>
          <w:tcPr>
            <w:tcW w:w="1097" w:type="dxa"/>
            <w:tcBorders>
              <w:top w:val="single" w:sz="4" w:space="0" w:color="auto"/>
              <w:bottom w:val="single" w:sz="4" w:space="0" w:color="auto"/>
            </w:tcBorders>
            <w:noWrap/>
            <w:vAlign w:val="center"/>
          </w:tcPr>
          <w:p w14:paraId="671F7FFD"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Country</w:t>
            </w:r>
          </w:p>
        </w:tc>
        <w:tc>
          <w:tcPr>
            <w:tcW w:w="1078" w:type="dxa"/>
            <w:tcBorders>
              <w:top w:val="single" w:sz="4" w:space="0" w:color="auto"/>
              <w:bottom w:val="single" w:sz="4" w:space="0" w:color="auto"/>
            </w:tcBorders>
            <w:noWrap/>
            <w:vAlign w:val="center"/>
          </w:tcPr>
          <w:p w14:paraId="3E7DE939"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udy design</w:t>
            </w:r>
          </w:p>
        </w:tc>
        <w:tc>
          <w:tcPr>
            <w:tcW w:w="801" w:type="dxa"/>
            <w:tcBorders>
              <w:top w:val="single" w:sz="4" w:space="0" w:color="auto"/>
              <w:bottom w:val="single" w:sz="4" w:space="0" w:color="auto"/>
            </w:tcBorders>
            <w:noWrap/>
            <w:vAlign w:val="center"/>
          </w:tcPr>
          <w:p w14:paraId="7F690127"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Patients</w:t>
            </w:r>
          </w:p>
        </w:tc>
        <w:tc>
          <w:tcPr>
            <w:tcW w:w="661" w:type="dxa"/>
            <w:tcBorders>
              <w:top w:val="single" w:sz="4" w:space="0" w:color="auto"/>
              <w:bottom w:val="single" w:sz="4" w:space="0" w:color="auto"/>
            </w:tcBorders>
            <w:noWrap/>
            <w:vAlign w:val="center"/>
          </w:tcPr>
          <w:p w14:paraId="7A5E2003"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Patients number</w:t>
            </w:r>
          </w:p>
        </w:tc>
        <w:tc>
          <w:tcPr>
            <w:tcW w:w="778" w:type="dxa"/>
            <w:tcBorders>
              <w:top w:val="single" w:sz="4" w:space="0" w:color="auto"/>
              <w:bottom w:val="single" w:sz="4" w:space="0" w:color="auto"/>
            </w:tcBorders>
            <w:noWrap/>
            <w:vAlign w:val="center"/>
          </w:tcPr>
          <w:p w14:paraId="07FF1432"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Controls</w:t>
            </w:r>
          </w:p>
        </w:tc>
        <w:tc>
          <w:tcPr>
            <w:tcW w:w="1141" w:type="dxa"/>
            <w:tcBorders>
              <w:top w:val="single" w:sz="4" w:space="0" w:color="auto"/>
              <w:bottom w:val="single" w:sz="4" w:space="0" w:color="auto"/>
            </w:tcBorders>
            <w:noWrap/>
            <w:vAlign w:val="center"/>
          </w:tcPr>
          <w:p w14:paraId="5FB67470"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Controls number</w:t>
            </w:r>
          </w:p>
        </w:tc>
        <w:tc>
          <w:tcPr>
            <w:tcW w:w="1134" w:type="dxa"/>
            <w:tcBorders>
              <w:top w:val="single" w:sz="4" w:space="0" w:color="auto"/>
              <w:bottom w:val="single" w:sz="4" w:space="0" w:color="auto"/>
            </w:tcBorders>
            <w:noWrap/>
            <w:vAlign w:val="center"/>
          </w:tcPr>
          <w:p w14:paraId="759DE851" w14:textId="77777777" w:rsidR="00BA10D7" w:rsidRPr="008E51C1" w:rsidRDefault="00BA10D7" w:rsidP="00C35911">
            <w:pPr>
              <w:snapToGrid w:val="0"/>
              <w:spacing w:after="0" w:line="360" w:lineRule="auto"/>
              <w:jc w:val="center"/>
              <w:rPr>
                <w:rFonts w:ascii="Book Antiqua" w:hAnsi="Book Antiqua"/>
                <w:b/>
                <w:bCs/>
                <w:sz w:val="24"/>
                <w:szCs w:val="24"/>
                <w:lang w:val="en-GB" w:eastAsia="fr-FR"/>
              </w:rPr>
            </w:pPr>
            <w:r w:rsidRPr="008E51C1">
              <w:rPr>
                <w:rFonts w:ascii="Book Antiqua" w:hAnsi="Book Antiqua"/>
                <w:b/>
                <w:bCs/>
                <w:sz w:val="24"/>
                <w:szCs w:val="24"/>
                <w:lang w:val="en-GB" w:eastAsia="fr-FR"/>
              </w:rPr>
              <w:t>Testing for HCV Ab or RNA</w:t>
            </w:r>
          </w:p>
        </w:tc>
        <w:tc>
          <w:tcPr>
            <w:tcW w:w="709" w:type="dxa"/>
            <w:tcBorders>
              <w:top w:val="single" w:sz="4" w:space="0" w:color="auto"/>
              <w:bottom w:val="single" w:sz="4" w:space="0" w:color="auto"/>
            </w:tcBorders>
            <w:noWrap/>
            <w:vAlign w:val="center"/>
          </w:tcPr>
          <w:p w14:paraId="45E66064"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Endpoint</w:t>
            </w:r>
          </w:p>
        </w:tc>
        <w:tc>
          <w:tcPr>
            <w:tcW w:w="1276" w:type="dxa"/>
            <w:tcBorders>
              <w:top w:val="single" w:sz="4" w:space="0" w:color="auto"/>
              <w:bottom w:val="single" w:sz="4" w:space="0" w:color="auto"/>
            </w:tcBorders>
            <w:noWrap/>
            <w:vAlign w:val="center"/>
          </w:tcPr>
          <w:p w14:paraId="320CA4A3"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atistical methods</w:t>
            </w:r>
          </w:p>
        </w:tc>
        <w:tc>
          <w:tcPr>
            <w:tcW w:w="992" w:type="dxa"/>
            <w:tcBorders>
              <w:top w:val="single" w:sz="4" w:space="0" w:color="auto"/>
              <w:bottom w:val="single" w:sz="4" w:space="0" w:color="auto"/>
            </w:tcBorders>
            <w:noWrap/>
            <w:vAlign w:val="center"/>
          </w:tcPr>
          <w:p w14:paraId="2A14BF8F"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Association</w:t>
            </w:r>
          </w:p>
        </w:tc>
        <w:tc>
          <w:tcPr>
            <w:tcW w:w="2209" w:type="dxa"/>
            <w:tcBorders>
              <w:top w:val="single" w:sz="4" w:space="0" w:color="auto"/>
              <w:bottom w:val="single" w:sz="4" w:space="0" w:color="auto"/>
            </w:tcBorders>
            <w:noWrap/>
            <w:vAlign w:val="center"/>
          </w:tcPr>
          <w:p w14:paraId="79058938" w14:textId="77777777" w:rsidR="00BA10D7" w:rsidRPr="008E51C1" w:rsidRDefault="00BA10D7" w:rsidP="00C35911">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atistics</w:t>
            </w:r>
          </w:p>
        </w:tc>
      </w:tr>
      <w:tr w:rsidR="008F198B" w:rsidRPr="008E51C1" w14:paraId="17AEC673" w14:textId="77777777" w:rsidTr="008E51C1">
        <w:trPr>
          <w:trHeight w:val="329"/>
          <w:jc w:val="center"/>
        </w:trPr>
        <w:tc>
          <w:tcPr>
            <w:tcW w:w="14541" w:type="dxa"/>
            <w:gridSpan w:val="13"/>
            <w:tcBorders>
              <w:top w:val="single" w:sz="4" w:space="0" w:color="auto"/>
            </w:tcBorders>
            <w:noWrap/>
            <w:vAlign w:val="center"/>
          </w:tcPr>
          <w:p w14:paraId="6DDB789B" w14:textId="77777777" w:rsidR="00BA10D7" w:rsidRPr="008E51C1" w:rsidRDefault="00BA10D7" w:rsidP="00BA10D7">
            <w:pPr>
              <w:snapToGrid w:val="0"/>
              <w:spacing w:after="0" w:line="360" w:lineRule="auto"/>
              <w:jc w:val="both"/>
              <w:rPr>
                <w:rFonts w:ascii="Book Antiqua" w:hAnsi="Book Antiqua"/>
                <w:b/>
                <w:bCs/>
                <w:sz w:val="24"/>
                <w:szCs w:val="24"/>
                <w:lang w:val="en-GB" w:eastAsia="fr-FR"/>
              </w:rPr>
            </w:pPr>
          </w:p>
        </w:tc>
      </w:tr>
      <w:tr w:rsidR="008F198B" w:rsidRPr="008E51C1" w14:paraId="43FCB413" w14:textId="77777777" w:rsidTr="008E51C1">
        <w:trPr>
          <w:trHeight w:val="329"/>
          <w:jc w:val="center"/>
        </w:trPr>
        <w:tc>
          <w:tcPr>
            <w:tcW w:w="14541" w:type="dxa"/>
            <w:gridSpan w:val="13"/>
            <w:shd w:val="clear" w:color="auto" w:fill="F2F2F2"/>
            <w:noWrap/>
            <w:vAlign w:val="center"/>
          </w:tcPr>
          <w:p w14:paraId="26FFF23C" w14:textId="77777777" w:rsidR="00BA10D7" w:rsidRPr="008E51C1" w:rsidRDefault="00BA10D7" w:rsidP="00BA10D7">
            <w:pPr>
              <w:snapToGrid w:val="0"/>
              <w:spacing w:after="0" w:line="360" w:lineRule="auto"/>
              <w:jc w:val="both"/>
              <w:rPr>
                <w:rFonts w:ascii="Book Antiqua" w:hAnsi="Book Antiqua"/>
                <w:sz w:val="24"/>
                <w:szCs w:val="24"/>
                <w:lang w:val="en-GB" w:eastAsia="fr-FR"/>
              </w:rPr>
            </w:pPr>
            <w:r w:rsidRPr="008E51C1">
              <w:rPr>
                <w:rFonts w:ascii="Book Antiqua" w:hAnsi="Book Antiqua"/>
                <w:b/>
                <w:bCs/>
                <w:sz w:val="24"/>
                <w:szCs w:val="24"/>
                <w:lang w:val="en-GB" w:eastAsia="fr-FR"/>
              </w:rPr>
              <w:t>HCV infection markers in patients with type 2 diabetes mellitus</w:t>
            </w:r>
          </w:p>
        </w:tc>
      </w:tr>
      <w:tr w:rsidR="008F198B" w:rsidRPr="008E51C1" w14:paraId="0D783A8F" w14:textId="77777777" w:rsidTr="008E51C1">
        <w:trPr>
          <w:trHeight w:val="329"/>
          <w:jc w:val="center"/>
        </w:trPr>
        <w:tc>
          <w:tcPr>
            <w:tcW w:w="1814" w:type="dxa"/>
            <w:noWrap/>
            <w:vAlign w:val="center"/>
          </w:tcPr>
          <w:p w14:paraId="5095134B" w14:textId="42B90E28"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 xml:space="preserve">Sangiorgio </w:t>
            </w:r>
            <w:r w:rsidR="00C35911"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umiu1lsli","properties":{"formattedCitation":"{\\rtf \\super [4]\\nosupersub{}}","plainCitation":"[4]"},"citationItems":[{"id":780,"uris":["http://zotero.org/users/1969747/items/S6NNXWEA"],"uri":["http://zotero.org/users/1969747/items/S6NNXWEA"],"itemData":{"id":780,"type":"article-journal","title":"Increased frequency of HCV and HBV infection in type 2 diabetic patients","container-title":"Diabetes Research and Clinical Practice","page":"147-151","volume":"48","issue":"2","source":"PubMed","abstract":"The aim of our study was to verify if the diabetic population can be considered at risk for HBV (B hepatitis virus) and/or HCV (C hepatitis virus) correlated viral hepatitis. We examined 1514 diabetic patients, 668 males and 846 females. In patients who had, on at least two occasions, pathological transaminase values (AST and/or ALT), the markers for HBV and HCV infection were determined. Of the 1514 patients studied, 295 (19.48%) had pathological values of ALT and /or AST. Among the hypertransaminase patients (295), 69 were not tested for the markers because they refused to give informed consent; of the remaining 226 patients, 54 were negative and 172 (76.6%) were positive for at least one of the hepatitis markers (HBV, HCV or both). Those who were anti-HCV positive were 115 (38.98%), of which 50 were also positive to hepatitis B (16.9%), while those positive only to the B markers were 57 (19.3%). If we compare the patients with positive markers (172) to the total number of diabetic patients studied (1514), we find that there is a hepatitis B and/or C prevalence of 11.36%, with no statistically significant difference between females (95/846, 11.23%) and males (77/668, 11.53%). The prevalence of only hepatitis C was 7.6%, while only hepatitis B was 7.1%. In conclusion, our study shows an increasing prevalence of hepatitis C and B, often associated, in type 2 diabetic patients that allows us to define them as a group at risk for viral hepatitis.","ISSN":"0168-8227","note":"PMID: 10802152","journalAbbreviation":"Diabetes Res. Clin. Pract.","language":"eng","author":[{"family":"Sangiorgio","given":"L."},{"family":"Attardo","given":"T."},{"family":"Gangemi","given":"R."},{"family":"Rubino","given":"C."},{"family":"Barone","given":"M."},{"family":"Lunetta","given":"M."}],"issued":{"date-parts":[["2000",5]]},"PMID":"10802152"}}],"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4]</w:t>
            </w:r>
            <w:r w:rsidRPr="008E51C1">
              <w:rPr>
                <w:rFonts w:ascii="Book Antiqua" w:hAnsi="Book Antiqua"/>
                <w:sz w:val="24"/>
                <w:szCs w:val="24"/>
                <w:lang w:val="en-GB" w:eastAsia="fr-FR"/>
              </w:rPr>
              <w:fldChar w:fldCharType="end"/>
            </w:r>
          </w:p>
        </w:tc>
        <w:tc>
          <w:tcPr>
            <w:tcW w:w="851" w:type="dxa"/>
            <w:noWrap/>
            <w:vAlign w:val="center"/>
          </w:tcPr>
          <w:p w14:paraId="02120EA6"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0</w:t>
            </w:r>
          </w:p>
        </w:tc>
        <w:tc>
          <w:tcPr>
            <w:tcW w:w="1097" w:type="dxa"/>
            <w:noWrap/>
            <w:vAlign w:val="center"/>
          </w:tcPr>
          <w:p w14:paraId="09C8A716"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taly</w:t>
            </w:r>
          </w:p>
        </w:tc>
        <w:tc>
          <w:tcPr>
            <w:tcW w:w="1078" w:type="dxa"/>
            <w:noWrap/>
            <w:vAlign w:val="center"/>
          </w:tcPr>
          <w:p w14:paraId="71BEB3FC"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Retrospective</w:t>
            </w:r>
          </w:p>
        </w:tc>
        <w:tc>
          <w:tcPr>
            <w:tcW w:w="801" w:type="dxa"/>
            <w:noWrap/>
            <w:vAlign w:val="center"/>
          </w:tcPr>
          <w:p w14:paraId="3C0BB5D6"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DM</w:t>
            </w:r>
          </w:p>
        </w:tc>
        <w:tc>
          <w:tcPr>
            <w:tcW w:w="661" w:type="dxa"/>
            <w:noWrap/>
            <w:vAlign w:val="center"/>
          </w:tcPr>
          <w:p w14:paraId="284BA1A5" w14:textId="77777777" w:rsidR="00BA10D7" w:rsidRPr="008E51C1" w:rsidRDefault="00C35911"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w:t>
            </w:r>
            <w:r w:rsidR="00BA10D7" w:rsidRPr="008E51C1">
              <w:rPr>
                <w:rFonts w:ascii="Book Antiqua" w:hAnsi="Book Antiqua"/>
                <w:sz w:val="24"/>
                <w:szCs w:val="24"/>
                <w:lang w:val="en-GB" w:eastAsia="fr-FR"/>
              </w:rPr>
              <w:t>514</w:t>
            </w:r>
          </w:p>
        </w:tc>
        <w:tc>
          <w:tcPr>
            <w:tcW w:w="778" w:type="dxa"/>
            <w:noWrap/>
            <w:vAlign w:val="center"/>
          </w:tcPr>
          <w:p w14:paraId="7884F4AE"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HV</w:t>
            </w:r>
          </w:p>
        </w:tc>
        <w:tc>
          <w:tcPr>
            <w:tcW w:w="1141" w:type="dxa"/>
            <w:noWrap/>
            <w:vAlign w:val="center"/>
          </w:tcPr>
          <w:p w14:paraId="1FABAAD4" w14:textId="77777777" w:rsidR="00BA10D7" w:rsidRPr="008E51C1" w:rsidRDefault="00C35911"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w:t>
            </w:r>
            <w:r w:rsidR="00BA10D7" w:rsidRPr="008E51C1">
              <w:rPr>
                <w:rFonts w:ascii="Book Antiqua" w:hAnsi="Book Antiqua"/>
                <w:sz w:val="24"/>
                <w:szCs w:val="24"/>
                <w:lang w:val="en-GB" w:eastAsia="fr-FR"/>
              </w:rPr>
              <w:t>300</w:t>
            </w:r>
          </w:p>
        </w:tc>
        <w:tc>
          <w:tcPr>
            <w:tcW w:w="1134" w:type="dxa"/>
            <w:noWrap/>
            <w:vAlign w:val="center"/>
          </w:tcPr>
          <w:p w14:paraId="17C544FC"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Ab</w:t>
            </w:r>
          </w:p>
        </w:tc>
        <w:tc>
          <w:tcPr>
            <w:tcW w:w="709" w:type="dxa"/>
            <w:noWrap/>
            <w:vAlign w:val="bottom"/>
          </w:tcPr>
          <w:p w14:paraId="05F43358"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HCV</w:t>
            </w:r>
          </w:p>
        </w:tc>
        <w:tc>
          <w:tcPr>
            <w:tcW w:w="1276" w:type="dxa"/>
            <w:noWrap/>
            <w:vAlign w:val="center"/>
          </w:tcPr>
          <w:p w14:paraId="04626880"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w:t>
            </w:r>
          </w:p>
        </w:tc>
        <w:tc>
          <w:tcPr>
            <w:tcW w:w="992" w:type="dxa"/>
            <w:noWrap/>
            <w:vAlign w:val="center"/>
          </w:tcPr>
          <w:p w14:paraId="4E4FAC73"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2209" w:type="dxa"/>
            <w:noWrap/>
            <w:vAlign w:val="center"/>
          </w:tcPr>
          <w:p w14:paraId="61978939"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i/>
                <w:caps/>
                <w:sz w:val="24"/>
                <w:szCs w:val="24"/>
                <w:lang w:val="en-GB" w:eastAsia="fr-FR"/>
              </w:rPr>
              <w:t>p</w:t>
            </w:r>
            <w:r w:rsidR="00C35911" w:rsidRPr="008E51C1">
              <w:rPr>
                <w:rFonts w:ascii="Book Antiqua" w:hAnsi="Book Antiqua"/>
                <w:i/>
                <w:caps/>
                <w:sz w:val="24"/>
                <w:szCs w:val="24"/>
                <w:lang w:val="en-GB" w:eastAsia="zh-CN"/>
              </w:rPr>
              <w:t xml:space="preserve"> </w:t>
            </w:r>
            <w:r w:rsidRPr="008E51C1">
              <w:rPr>
                <w:rFonts w:ascii="Book Antiqua" w:hAnsi="Book Antiqua"/>
                <w:sz w:val="24"/>
                <w:szCs w:val="24"/>
                <w:lang w:val="en-GB" w:eastAsia="fr-FR"/>
              </w:rPr>
              <w:t>&lt;</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01</w:t>
            </w:r>
          </w:p>
        </w:tc>
      </w:tr>
      <w:tr w:rsidR="008F198B" w:rsidRPr="008E51C1" w14:paraId="0F710E9E" w14:textId="77777777" w:rsidTr="008E51C1">
        <w:trPr>
          <w:trHeight w:val="329"/>
          <w:jc w:val="center"/>
        </w:trPr>
        <w:tc>
          <w:tcPr>
            <w:tcW w:w="1814" w:type="dxa"/>
            <w:noWrap/>
            <w:vAlign w:val="center"/>
          </w:tcPr>
          <w:p w14:paraId="586B342C" w14:textId="4C4D9940"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Chen </w:t>
            </w:r>
            <w:r w:rsidR="00C35911"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5rr7df357","properties":{"formattedCitation":"{\\rtf \\super [5]\\nosupersub{}}","plainCitation":"[5]"},"citationItems":[{"id":782,"uris":["http://zotero.org/users/1969747/items/P2JTHBIV"],"uri":["http://zotero.org/users/1969747/items/P2JTHBIV"],"itemData":{"id":782,"type":"article-journal","title":"Seroprevalence of hepatitis B and C in type 2 diabetic patients","container-title":"Journal of the Chinese Medical Association: JCMA","page":"146-152","volume":"69","issue":"4","source":"PubMed","abstract":"BACKGROUND: Many reports in the literature suggest that chronic hepatitis C virus (HCV) infection is associated with diabetes, but the results are conflicting. The aim of our study was to investigate the seroprevalence of hepatitis B virus (HBV) and HCV infections in type 2 diabetes mellitus (DM) patients.\nMETHODS: We collected 820 consecutive type 2 diabetic patients attending 2 of 5 outpatient endocrinology clinics in Far Eastern Memorial Hospital from March to July 2003. The control group consisted of 905 subjects who came for medical check-ups at the Family Medicine Department. We determined hepatitis B surface antigen (HBsAg) and anti-HCV in both groups, using third-generation microparticle enzyme immunoassay.\nRESULTS: No significant difference was found between type 2 DM patients and the control group for seropositivity of HBsAg (13.5% versus 12.4%; odds ratio [OR] = 1.09; 95% confidence interval [CI]: 0.77-1.55; p = 0.441), but anti-HCV seropositivity was detected in 6.8% of patients and 2.6% of the control subjects (OR = 2.87; 95% CI: 1.51-5.46; p &lt; 0.001). In anti-HCV-positive DM patients, abnormal alanine aminotransferase was observed in 61.8%, compared with only 34.2% of anti-HCV-negative DM patients (p &lt; 0.001). We did not observe any difference in risk factors for HCV infection between anti-HCV-positive and -negative DM patients.\nCONCLUSION: The rate of seropositive anti-HCV is 2.8 times higher in type 2 DM patients than non-diabetic control subjects.","DOI":"10.1016/S1726-4901(09)70195-9","ISSN":"1726-4901","note":"PMID: 16689194","journalAbbreviation":"J Chin Med Assoc","language":"eng","author":[{"family":"Chen","given":"Hua-Fen"},{"family":"Li","given":"Chung-Yi"},{"family":"Chen","given":"Peter"},{"family":"See","given":"Ting-Ting"},{"family":"Lee","given":"Hsin-Yu"}],"issued":{"date-parts":[["2006",4]]},"PMID":"1668919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5]</w:t>
            </w:r>
            <w:r w:rsidRPr="008E51C1">
              <w:rPr>
                <w:rFonts w:ascii="Book Antiqua" w:hAnsi="Book Antiqua"/>
                <w:sz w:val="24"/>
                <w:szCs w:val="24"/>
                <w:lang w:eastAsia="fr-FR"/>
              </w:rPr>
              <w:fldChar w:fldCharType="end"/>
            </w:r>
          </w:p>
        </w:tc>
        <w:tc>
          <w:tcPr>
            <w:tcW w:w="851" w:type="dxa"/>
            <w:noWrap/>
            <w:vAlign w:val="center"/>
          </w:tcPr>
          <w:p w14:paraId="23BD6CF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6</w:t>
            </w:r>
          </w:p>
        </w:tc>
        <w:tc>
          <w:tcPr>
            <w:tcW w:w="1097" w:type="dxa"/>
            <w:noWrap/>
            <w:vAlign w:val="center"/>
          </w:tcPr>
          <w:p w14:paraId="350A895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Taiwan</w:t>
            </w:r>
          </w:p>
        </w:tc>
        <w:tc>
          <w:tcPr>
            <w:tcW w:w="1078" w:type="dxa"/>
            <w:noWrap/>
            <w:vAlign w:val="center"/>
          </w:tcPr>
          <w:p w14:paraId="704486C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ross sectional</w:t>
            </w:r>
          </w:p>
        </w:tc>
        <w:tc>
          <w:tcPr>
            <w:tcW w:w="801" w:type="dxa"/>
            <w:noWrap/>
            <w:vAlign w:val="center"/>
          </w:tcPr>
          <w:p w14:paraId="0FF28F61"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661" w:type="dxa"/>
            <w:noWrap/>
            <w:vAlign w:val="center"/>
          </w:tcPr>
          <w:p w14:paraId="67733A0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820</w:t>
            </w:r>
          </w:p>
        </w:tc>
        <w:tc>
          <w:tcPr>
            <w:tcW w:w="778" w:type="dxa"/>
            <w:noWrap/>
            <w:vAlign w:val="center"/>
          </w:tcPr>
          <w:p w14:paraId="4A86FF4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p>
        </w:tc>
        <w:tc>
          <w:tcPr>
            <w:tcW w:w="1141" w:type="dxa"/>
            <w:noWrap/>
            <w:vAlign w:val="center"/>
          </w:tcPr>
          <w:p w14:paraId="37FD337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905</w:t>
            </w:r>
          </w:p>
        </w:tc>
        <w:tc>
          <w:tcPr>
            <w:tcW w:w="1134" w:type="dxa"/>
            <w:noWrap/>
            <w:vAlign w:val="center"/>
          </w:tcPr>
          <w:p w14:paraId="07AC5E2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b</w:t>
            </w:r>
          </w:p>
        </w:tc>
        <w:tc>
          <w:tcPr>
            <w:tcW w:w="709" w:type="dxa"/>
            <w:noWrap/>
            <w:vAlign w:val="bottom"/>
          </w:tcPr>
          <w:p w14:paraId="7AA4FD0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1276" w:type="dxa"/>
            <w:noWrap/>
            <w:vAlign w:val="center"/>
          </w:tcPr>
          <w:p w14:paraId="268B9683"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Univariate adjusted</w:t>
            </w:r>
          </w:p>
        </w:tc>
        <w:tc>
          <w:tcPr>
            <w:tcW w:w="992" w:type="dxa"/>
            <w:noWrap/>
            <w:vAlign w:val="center"/>
          </w:tcPr>
          <w:p w14:paraId="5419F66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030FC7CF" w14:textId="77777777" w:rsidR="00BA10D7" w:rsidRPr="008E51C1" w:rsidRDefault="00BA10D7" w:rsidP="00FB7FE0">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OR </w:t>
            </w:r>
            <w:r w:rsidR="00C35911" w:rsidRPr="008E51C1">
              <w:rPr>
                <w:rFonts w:ascii="Book Antiqua" w:hAnsi="Book Antiqua"/>
                <w:sz w:val="24"/>
                <w:szCs w:val="24"/>
                <w:lang w:eastAsia="zh-CN"/>
              </w:rPr>
              <w:t xml:space="preserve">= </w:t>
            </w:r>
            <w:r w:rsidRPr="008E51C1">
              <w:rPr>
                <w:rFonts w:ascii="Book Antiqua" w:hAnsi="Book Antiqua"/>
                <w:sz w:val="24"/>
                <w:szCs w:val="24"/>
                <w:lang w:eastAsia="fr-FR"/>
              </w:rPr>
              <w:t>2.87 [1.51</w:t>
            </w:r>
            <w:r w:rsidR="00FB7FE0" w:rsidRPr="008E51C1">
              <w:rPr>
                <w:rFonts w:ascii="Book Antiqua" w:hAnsi="Book Antiqua"/>
                <w:sz w:val="24"/>
                <w:szCs w:val="24"/>
                <w:lang w:eastAsia="zh-CN"/>
              </w:rPr>
              <w:t>,</w:t>
            </w:r>
            <w:r w:rsidRPr="008E51C1">
              <w:rPr>
                <w:rFonts w:ascii="Book Antiqua" w:hAnsi="Book Antiqua"/>
                <w:sz w:val="24"/>
                <w:szCs w:val="24"/>
                <w:lang w:eastAsia="fr-FR"/>
              </w:rPr>
              <w:t xml:space="preserve"> 5.46]; </w:t>
            </w:r>
            <w:r w:rsidR="00C35911" w:rsidRPr="008E51C1">
              <w:rPr>
                <w:rFonts w:ascii="Book Antiqua" w:hAnsi="Book Antiqua"/>
                <w:i/>
                <w:caps/>
                <w:sz w:val="24"/>
                <w:szCs w:val="24"/>
                <w:lang w:val="en-GB" w:eastAsia="fr-FR"/>
              </w:rPr>
              <w:t>p</w:t>
            </w:r>
            <w:r w:rsidR="00C35911" w:rsidRPr="008E51C1">
              <w:rPr>
                <w:rFonts w:ascii="Book Antiqua" w:hAnsi="Book Antiqua"/>
                <w:sz w:val="24"/>
                <w:szCs w:val="24"/>
                <w:lang w:eastAsia="zh-CN"/>
              </w:rPr>
              <w:t xml:space="preserve"> </w:t>
            </w:r>
            <w:r w:rsidRPr="008E51C1">
              <w:rPr>
                <w:rFonts w:ascii="Book Antiqua" w:hAnsi="Book Antiqua"/>
                <w:sz w:val="24"/>
                <w:szCs w:val="24"/>
                <w:lang w:eastAsia="fr-FR"/>
              </w:rPr>
              <w:t>&lt;</w:t>
            </w:r>
            <w:r w:rsidR="00C35911" w:rsidRPr="008E51C1">
              <w:rPr>
                <w:rFonts w:ascii="Book Antiqua" w:hAnsi="Book Antiqua"/>
                <w:sz w:val="24"/>
                <w:szCs w:val="24"/>
                <w:lang w:eastAsia="zh-CN"/>
              </w:rPr>
              <w:t xml:space="preserve"> </w:t>
            </w:r>
            <w:r w:rsidRPr="008E51C1">
              <w:rPr>
                <w:rFonts w:ascii="Book Antiqua" w:hAnsi="Book Antiqua"/>
                <w:sz w:val="24"/>
                <w:szCs w:val="24"/>
                <w:lang w:eastAsia="fr-FR"/>
              </w:rPr>
              <w:t>0.001</w:t>
            </w:r>
          </w:p>
        </w:tc>
      </w:tr>
      <w:tr w:rsidR="008F198B" w:rsidRPr="008E51C1" w14:paraId="10EA5CDB" w14:textId="77777777" w:rsidTr="008E51C1">
        <w:trPr>
          <w:trHeight w:val="329"/>
          <w:jc w:val="center"/>
        </w:trPr>
        <w:tc>
          <w:tcPr>
            <w:tcW w:w="1814" w:type="dxa"/>
            <w:noWrap/>
            <w:vAlign w:val="center"/>
          </w:tcPr>
          <w:p w14:paraId="7F4A82A3" w14:textId="05BA0A2F"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Huang </w:t>
            </w:r>
            <w:r w:rsidR="00C35911"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26afdc83k6","properties":{"formattedCitation":"{\\rtf \\super [6]\\nosupersub{}}","plainCitation":"[6]"},"citationItems":[{"id":706,"uris":["http://zotero.org/users/1969747/items/4SPSGQPT"],"uri":["http://zotero.org/users/1969747/items/4SPSGQPT"],"itemData":{"id":706,"type":"article-journal","title":"Hepatitis C Viremia Increases the Association With Type 2 Diabetes Mellitus in a Hepatitis B and C Endemic Area: An Epidemiological Link With Virological Implication","container-title":"The American Journal of Gastroenterology","page":"1237-1243","volume":"102","issue":"6","source":"CrossRef","DOI":"10.1111/j.1572-0241.2007.01181.x","ISSN":"0002-9270, 1572-0241","shortTitle":"Hepatitis C Viremia Increases the Association With Type 2 Diabetes Mellitus in a Hepatitis B and C Endemic Area","language":"en","author":[{"family":"Huang","given":"Jee-Fu"},{"family":"Dai","given":"Chia-Yen"},{"family":"Hwang","given":"Shang-Jyh"},{"family":"Ho","given":"Chi-Kung"},{"family":"Hsiao","given":"Pi-Jung"},{"family":"Hsieh","given":"Ming-Yen"},{"family":"Lee","given":"Li-Po"},{"family":"Lin","given":"Zu-Yau"},{"family":"Chen","given":"Shinn-Chern"},{"family":"Hsieh","given":"Ming-Yuh"},{"family":"Wang","given":"Liang-Yen"},{"family":"Shin","given":"Shyi-Jang"},{"family":"Chang","given":"Wen-Yu"},{"family":"Chuang","given":"Wan-Long"},{"family":"Yu","given":"Ming-Lung"}],"issued":{"date-parts":[["2007",6]]},"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6]</w:t>
            </w:r>
            <w:r w:rsidRPr="008E51C1">
              <w:rPr>
                <w:rFonts w:ascii="Book Antiqua" w:hAnsi="Book Antiqua"/>
                <w:sz w:val="24"/>
                <w:szCs w:val="24"/>
                <w:lang w:eastAsia="fr-FR"/>
              </w:rPr>
              <w:fldChar w:fldCharType="end"/>
            </w:r>
          </w:p>
        </w:tc>
        <w:tc>
          <w:tcPr>
            <w:tcW w:w="851" w:type="dxa"/>
            <w:noWrap/>
            <w:vAlign w:val="center"/>
          </w:tcPr>
          <w:p w14:paraId="6882A3B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7</w:t>
            </w:r>
          </w:p>
        </w:tc>
        <w:tc>
          <w:tcPr>
            <w:tcW w:w="1097" w:type="dxa"/>
            <w:noWrap/>
            <w:vAlign w:val="center"/>
          </w:tcPr>
          <w:p w14:paraId="76D0AC07"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Taiwan</w:t>
            </w:r>
          </w:p>
        </w:tc>
        <w:tc>
          <w:tcPr>
            <w:tcW w:w="1078" w:type="dxa"/>
            <w:noWrap/>
            <w:vAlign w:val="center"/>
          </w:tcPr>
          <w:p w14:paraId="3E6479F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ross sectional</w:t>
            </w:r>
          </w:p>
        </w:tc>
        <w:tc>
          <w:tcPr>
            <w:tcW w:w="801" w:type="dxa"/>
            <w:noWrap/>
            <w:vAlign w:val="center"/>
          </w:tcPr>
          <w:p w14:paraId="2FA892B0"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661" w:type="dxa"/>
            <w:noWrap/>
            <w:vAlign w:val="center"/>
          </w:tcPr>
          <w:p w14:paraId="7110311E"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w:t>
            </w:r>
            <w:r w:rsidR="00BA10D7" w:rsidRPr="008E51C1">
              <w:rPr>
                <w:rFonts w:ascii="Book Antiqua" w:hAnsi="Book Antiqua"/>
                <w:sz w:val="24"/>
                <w:szCs w:val="24"/>
                <w:lang w:eastAsia="fr-FR"/>
              </w:rPr>
              <w:t>237</w:t>
            </w:r>
          </w:p>
        </w:tc>
        <w:tc>
          <w:tcPr>
            <w:tcW w:w="778" w:type="dxa"/>
            <w:noWrap/>
            <w:vAlign w:val="center"/>
          </w:tcPr>
          <w:p w14:paraId="15393B2B"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HV</w:t>
            </w:r>
          </w:p>
        </w:tc>
        <w:tc>
          <w:tcPr>
            <w:tcW w:w="1141" w:type="dxa"/>
            <w:noWrap/>
            <w:vAlign w:val="center"/>
          </w:tcPr>
          <w:p w14:paraId="4F9FB06B"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8</w:t>
            </w:r>
            <w:r w:rsidR="00BA10D7" w:rsidRPr="008E51C1">
              <w:rPr>
                <w:rFonts w:ascii="Book Antiqua" w:hAnsi="Book Antiqua"/>
                <w:sz w:val="24"/>
                <w:szCs w:val="24"/>
                <w:lang w:eastAsia="fr-FR"/>
              </w:rPr>
              <w:t>595</w:t>
            </w:r>
          </w:p>
        </w:tc>
        <w:tc>
          <w:tcPr>
            <w:tcW w:w="1134" w:type="dxa"/>
            <w:noWrap/>
            <w:vAlign w:val="center"/>
          </w:tcPr>
          <w:p w14:paraId="3C3FE3D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NA</w:t>
            </w:r>
          </w:p>
        </w:tc>
        <w:tc>
          <w:tcPr>
            <w:tcW w:w="709" w:type="dxa"/>
            <w:noWrap/>
            <w:vAlign w:val="bottom"/>
          </w:tcPr>
          <w:p w14:paraId="7A15A42C"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HCV</w:t>
            </w:r>
          </w:p>
        </w:tc>
        <w:tc>
          <w:tcPr>
            <w:tcW w:w="1276" w:type="dxa"/>
            <w:noWrap/>
            <w:vAlign w:val="center"/>
          </w:tcPr>
          <w:p w14:paraId="2B4814B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w:t>
            </w:r>
          </w:p>
        </w:tc>
        <w:tc>
          <w:tcPr>
            <w:tcW w:w="992" w:type="dxa"/>
            <w:noWrap/>
            <w:vAlign w:val="center"/>
          </w:tcPr>
          <w:p w14:paraId="075047B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2DDCF687"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6.9</w:t>
            </w:r>
            <w:proofErr w:type="gramStart"/>
            <w:r w:rsidRPr="008E51C1">
              <w:rPr>
                <w:rFonts w:ascii="Book Antiqua" w:hAnsi="Book Antiqua"/>
                <w:sz w:val="24"/>
                <w:szCs w:val="24"/>
                <w:lang w:val="en-GB" w:eastAsia="fr-FR"/>
              </w:rPr>
              <w:t xml:space="preserve">%  </w:t>
            </w:r>
            <w:r w:rsidRPr="008E51C1">
              <w:rPr>
                <w:rFonts w:ascii="Book Antiqua" w:hAnsi="Book Antiqua"/>
                <w:i/>
                <w:sz w:val="24"/>
                <w:szCs w:val="24"/>
                <w:lang w:val="en-GB" w:eastAsia="fr-FR"/>
              </w:rPr>
              <w:t>vs</w:t>
            </w:r>
            <w:proofErr w:type="gramEnd"/>
            <w:r w:rsidRPr="008E51C1">
              <w:rPr>
                <w:rFonts w:ascii="Book Antiqua" w:hAnsi="Book Antiqua"/>
                <w:i/>
                <w:sz w:val="24"/>
                <w:szCs w:val="24"/>
                <w:lang w:val="en-GB" w:eastAsia="fr-FR"/>
              </w:rPr>
              <w:t xml:space="preserve"> </w:t>
            </w:r>
            <w:r w:rsidRPr="008E51C1">
              <w:rPr>
                <w:rFonts w:ascii="Book Antiqua" w:hAnsi="Book Antiqua"/>
                <w:sz w:val="24"/>
                <w:szCs w:val="24"/>
                <w:lang w:val="en-GB" w:eastAsia="fr-FR"/>
              </w:rPr>
              <w:t xml:space="preserve">4.5%;  </w:t>
            </w:r>
            <w:r w:rsidR="00C35911" w:rsidRPr="008E51C1">
              <w:rPr>
                <w:rFonts w:ascii="Book Antiqua" w:hAnsi="Book Antiqua"/>
                <w:i/>
                <w:caps/>
                <w:sz w:val="24"/>
                <w:szCs w:val="24"/>
                <w:lang w:val="en-GB" w:eastAsia="fr-FR"/>
              </w:rPr>
              <w:t>p</w:t>
            </w:r>
            <w:r w:rsidR="00C35911" w:rsidRPr="008E51C1">
              <w:rPr>
                <w:rFonts w:ascii="Book Antiqua" w:hAnsi="Book Antiqua"/>
                <w:i/>
                <w:caps/>
                <w:sz w:val="24"/>
                <w:szCs w:val="24"/>
                <w:lang w:val="en-GB" w:eastAsia="zh-CN"/>
              </w:rPr>
              <w:t xml:space="preserve"> </w:t>
            </w:r>
            <w:r w:rsidRPr="008E51C1">
              <w:rPr>
                <w:rFonts w:ascii="Book Antiqua" w:hAnsi="Book Antiqua"/>
                <w:sz w:val="24"/>
                <w:szCs w:val="24"/>
                <w:lang w:val="en-GB" w:eastAsia="fr-FR"/>
              </w:rPr>
              <w:t>&lt;</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1</w:t>
            </w:r>
          </w:p>
        </w:tc>
      </w:tr>
      <w:tr w:rsidR="008F198B" w:rsidRPr="008E51C1" w14:paraId="390BCF97" w14:textId="77777777" w:rsidTr="008E51C1">
        <w:trPr>
          <w:trHeight w:val="329"/>
          <w:jc w:val="center"/>
        </w:trPr>
        <w:tc>
          <w:tcPr>
            <w:tcW w:w="1814" w:type="dxa"/>
            <w:noWrap/>
            <w:vAlign w:val="center"/>
          </w:tcPr>
          <w:p w14:paraId="09F8FFCD" w14:textId="6990770E"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 xml:space="preserve">Jadoon </w:t>
            </w:r>
            <w:r w:rsidR="00C35911"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krlbf458g","properties":{"formattedCitation":"{\\rtf \\super [7]\\nosupersub{}}","plainCitation":"[7]"},"citationItems":[{"id":714,"uris":["http://zotero.org/users/1969747/items/G8I5RQ69"],"uri":["http://zotero.org/users/1969747/items/G8I5RQ69"],"itemData":{"id":714,"type":"article-journal","title":"Seroprevalence of hepatitis C in type 2 diabetes: evidence for a positive association","container-title":"Virol J","page":"304","volume":"7","source":"Google Scholar","shortTitle":"Seroprevalence of hepatitis C in type 2 diabetes","author":[{"family":"Jadoon","given":"Nauman A."},{"family":"Shahzad","given":"Mohammad A."},{"family":"Yaqoob","given":"Rehan"},{"family":"Hussain","given":"Mansoor"},{"family":"Ali","given":"Naseema"}],"issued":{"date-parts":[["2010"]]},"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7]</w:t>
            </w:r>
            <w:r w:rsidRPr="008E51C1">
              <w:rPr>
                <w:rFonts w:ascii="Book Antiqua" w:hAnsi="Book Antiqua"/>
                <w:sz w:val="24"/>
                <w:szCs w:val="24"/>
                <w:lang w:val="en-GB" w:eastAsia="fr-FR"/>
              </w:rPr>
              <w:fldChar w:fldCharType="end"/>
            </w:r>
          </w:p>
        </w:tc>
        <w:tc>
          <w:tcPr>
            <w:tcW w:w="851" w:type="dxa"/>
            <w:noWrap/>
            <w:vAlign w:val="center"/>
          </w:tcPr>
          <w:p w14:paraId="3079FE77"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0</w:t>
            </w:r>
          </w:p>
        </w:tc>
        <w:tc>
          <w:tcPr>
            <w:tcW w:w="1097" w:type="dxa"/>
            <w:noWrap/>
            <w:vAlign w:val="center"/>
          </w:tcPr>
          <w:p w14:paraId="5323EE66"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Pakistan</w:t>
            </w:r>
          </w:p>
        </w:tc>
        <w:tc>
          <w:tcPr>
            <w:tcW w:w="1078" w:type="dxa"/>
            <w:noWrap/>
            <w:vAlign w:val="center"/>
          </w:tcPr>
          <w:p w14:paraId="247DB0B9"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D</w:t>
            </w:r>
          </w:p>
        </w:tc>
        <w:tc>
          <w:tcPr>
            <w:tcW w:w="801" w:type="dxa"/>
            <w:noWrap/>
            <w:vAlign w:val="center"/>
          </w:tcPr>
          <w:p w14:paraId="04F171BE"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DM</w:t>
            </w:r>
          </w:p>
        </w:tc>
        <w:tc>
          <w:tcPr>
            <w:tcW w:w="661" w:type="dxa"/>
            <w:noWrap/>
            <w:vAlign w:val="center"/>
          </w:tcPr>
          <w:p w14:paraId="3DA532E8" w14:textId="77777777" w:rsidR="00BA10D7" w:rsidRPr="008E51C1" w:rsidRDefault="00C35911"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w:t>
            </w:r>
            <w:r w:rsidR="00BA10D7" w:rsidRPr="008E51C1">
              <w:rPr>
                <w:rFonts w:ascii="Book Antiqua" w:hAnsi="Book Antiqua"/>
                <w:sz w:val="24"/>
                <w:szCs w:val="24"/>
                <w:lang w:val="en-GB" w:eastAsia="fr-FR"/>
              </w:rPr>
              <w:t>000</w:t>
            </w:r>
          </w:p>
        </w:tc>
        <w:tc>
          <w:tcPr>
            <w:tcW w:w="778" w:type="dxa"/>
            <w:noWrap/>
            <w:vAlign w:val="center"/>
          </w:tcPr>
          <w:p w14:paraId="059EC08E"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HV</w:t>
            </w:r>
          </w:p>
        </w:tc>
        <w:tc>
          <w:tcPr>
            <w:tcW w:w="1141" w:type="dxa"/>
            <w:noWrap/>
            <w:vAlign w:val="center"/>
          </w:tcPr>
          <w:p w14:paraId="364DCBFF" w14:textId="77777777" w:rsidR="00BA10D7" w:rsidRPr="008E51C1" w:rsidRDefault="00C35911"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0</w:t>
            </w:r>
            <w:r w:rsidR="00BA10D7" w:rsidRPr="008E51C1">
              <w:rPr>
                <w:rFonts w:ascii="Book Antiqua" w:hAnsi="Book Antiqua"/>
                <w:sz w:val="24"/>
                <w:szCs w:val="24"/>
                <w:lang w:val="en-GB" w:eastAsia="fr-FR"/>
              </w:rPr>
              <w:t>000</w:t>
            </w:r>
          </w:p>
        </w:tc>
        <w:tc>
          <w:tcPr>
            <w:tcW w:w="1134" w:type="dxa"/>
            <w:noWrap/>
            <w:vAlign w:val="center"/>
          </w:tcPr>
          <w:p w14:paraId="6197C941"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Ab</w:t>
            </w:r>
          </w:p>
        </w:tc>
        <w:tc>
          <w:tcPr>
            <w:tcW w:w="709" w:type="dxa"/>
            <w:noWrap/>
            <w:vAlign w:val="bottom"/>
          </w:tcPr>
          <w:p w14:paraId="1710B7BB"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HCV</w:t>
            </w:r>
          </w:p>
        </w:tc>
        <w:tc>
          <w:tcPr>
            <w:tcW w:w="1276" w:type="dxa"/>
            <w:noWrap/>
            <w:vAlign w:val="center"/>
          </w:tcPr>
          <w:p w14:paraId="776530BC"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w:t>
            </w:r>
          </w:p>
        </w:tc>
        <w:tc>
          <w:tcPr>
            <w:tcW w:w="992" w:type="dxa"/>
            <w:noWrap/>
            <w:vAlign w:val="center"/>
          </w:tcPr>
          <w:p w14:paraId="000B9828"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2209" w:type="dxa"/>
            <w:noWrap/>
            <w:vAlign w:val="center"/>
          </w:tcPr>
          <w:p w14:paraId="57D8F3BF" w14:textId="77777777" w:rsidR="00BA10D7" w:rsidRPr="008E51C1" w:rsidRDefault="00BA10D7" w:rsidP="00FB7FE0">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3.03 [2.64</w:t>
            </w:r>
            <w:r w:rsidR="00FB7FE0"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3.48]; </w:t>
            </w:r>
            <w:r w:rsidR="00C35911" w:rsidRPr="008E51C1">
              <w:rPr>
                <w:rFonts w:ascii="Book Antiqua" w:hAnsi="Book Antiqua"/>
                <w:i/>
                <w:caps/>
                <w:sz w:val="24"/>
                <w:szCs w:val="24"/>
                <w:lang w:val="en-GB" w:eastAsia="fr-FR"/>
              </w:rPr>
              <w:t>p</w:t>
            </w:r>
            <w:r w:rsidR="00C35911" w:rsidRPr="008E51C1">
              <w:rPr>
                <w:rFonts w:ascii="Book Antiqua" w:hAnsi="Book Antiqua"/>
                <w:i/>
                <w:caps/>
                <w:sz w:val="24"/>
                <w:szCs w:val="24"/>
                <w:lang w:val="en-GB" w:eastAsia="zh-CN"/>
              </w:rPr>
              <w:t xml:space="preserve"> </w:t>
            </w:r>
            <w:r w:rsidRPr="008E51C1">
              <w:rPr>
                <w:rFonts w:ascii="Book Antiqua" w:hAnsi="Book Antiqua"/>
                <w:sz w:val="24"/>
                <w:szCs w:val="24"/>
                <w:lang w:val="en-GB" w:eastAsia="fr-FR"/>
              </w:rPr>
              <w:t>=</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1</w:t>
            </w:r>
          </w:p>
        </w:tc>
      </w:tr>
      <w:tr w:rsidR="008F198B" w:rsidRPr="008E51C1" w14:paraId="03B9EFFF" w14:textId="77777777" w:rsidTr="008E51C1">
        <w:trPr>
          <w:trHeight w:val="329"/>
          <w:jc w:val="center"/>
        </w:trPr>
        <w:tc>
          <w:tcPr>
            <w:tcW w:w="1814" w:type="dxa"/>
            <w:noWrap/>
            <w:vAlign w:val="center"/>
          </w:tcPr>
          <w:p w14:paraId="152795DF" w14:textId="4105BABC"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Balogun</w:t>
            </w:r>
            <w:r w:rsidR="00C35911" w:rsidRPr="008E51C1">
              <w:rPr>
                <w:rFonts w:ascii="Book Antiqua" w:hAnsi="Book Antiqua"/>
                <w:sz w:val="24"/>
                <w:szCs w:val="24"/>
                <w:lang w:eastAsia="zh-CN"/>
              </w:rPr>
              <w:t xml:space="preserve"> </w:t>
            </w:r>
            <w:r w:rsidR="00C35911"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2qihvf3b0l","properties":{"formattedCitation":"{\\rtf \\super [53]\\nosupersub{}}","plainCitation":"[53]"},"citationItems":[{"id":928,"uris":["http://zotero.org/users/1969747/items/HV8W28SW"],"uri":["http://zotero.org/users/1969747/items/HV8W28SW"],"itemData":{"id":928,"type":"article-journal","title":"Low prevalence of hepatitis-C viral seropositivity among patients with type-2 diabetes mellitus in a tertiary hospital.","container-title":"Journal of the National Medical Association","page":"1805","volume":"98","issue":"11","source":"Google Scholar","author":[{"family":"Balogun","given":"Williams Onabumeh"},{"family":"Adeleye","given":"Jokotade Oluremilekun"},{"family":"Akinlade","given":"Kehinde Simeon"},{"family":"Kuti","given":"Modupe"},{"family":"Otegbayo","given":"Jesse Abiodun"}],"issued":{"date-parts":[["2006"]]},"accessed":{"date-parts":[["2015",10,5]]}}}],"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53]</w:t>
            </w:r>
            <w:r w:rsidRPr="008E51C1">
              <w:rPr>
                <w:rFonts w:ascii="Book Antiqua" w:hAnsi="Book Antiqua"/>
                <w:sz w:val="24"/>
                <w:szCs w:val="24"/>
                <w:lang w:eastAsia="fr-FR"/>
              </w:rPr>
              <w:fldChar w:fldCharType="end"/>
            </w:r>
          </w:p>
        </w:tc>
        <w:tc>
          <w:tcPr>
            <w:tcW w:w="851" w:type="dxa"/>
            <w:noWrap/>
            <w:vAlign w:val="center"/>
          </w:tcPr>
          <w:p w14:paraId="2AAD4077"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6</w:t>
            </w:r>
          </w:p>
        </w:tc>
        <w:tc>
          <w:tcPr>
            <w:tcW w:w="1097" w:type="dxa"/>
            <w:noWrap/>
            <w:vAlign w:val="center"/>
          </w:tcPr>
          <w:p w14:paraId="538ECE6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igeria</w:t>
            </w:r>
          </w:p>
        </w:tc>
        <w:tc>
          <w:tcPr>
            <w:tcW w:w="1078" w:type="dxa"/>
            <w:noWrap/>
            <w:vAlign w:val="center"/>
          </w:tcPr>
          <w:p w14:paraId="28910F9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ase-control</w:t>
            </w:r>
          </w:p>
        </w:tc>
        <w:tc>
          <w:tcPr>
            <w:tcW w:w="801" w:type="dxa"/>
            <w:noWrap/>
            <w:vAlign w:val="center"/>
          </w:tcPr>
          <w:p w14:paraId="601033A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w:t>
            </w:r>
          </w:p>
        </w:tc>
        <w:tc>
          <w:tcPr>
            <w:tcW w:w="661" w:type="dxa"/>
            <w:noWrap/>
            <w:vAlign w:val="center"/>
          </w:tcPr>
          <w:p w14:paraId="689B5E8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90</w:t>
            </w:r>
          </w:p>
        </w:tc>
        <w:tc>
          <w:tcPr>
            <w:tcW w:w="778" w:type="dxa"/>
            <w:noWrap/>
            <w:vAlign w:val="center"/>
          </w:tcPr>
          <w:p w14:paraId="2B86ED8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r w:rsidR="00C35911" w:rsidRPr="008E51C1">
              <w:rPr>
                <w:rFonts w:ascii="Book Antiqua" w:hAnsi="Book Antiqua"/>
                <w:sz w:val="24"/>
                <w:szCs w:val="24"/>
                <w:vertAlign w:val="superscript"/>
                <w:lang w:val="en-GB" w:eastAsia="zh-CN"/>
              </w:rPr>
              <w:t>2</w:t>
            </w:r>
          </w:p>
        </w:tc>
        <w:tc>
          <w:tcPr>
            <w:tcW w:w="1141" w:type="dxa"/>
            <w:noWrap/>
            <w:vAlign w:val="center"/>
          </w:tcPr>
          <w:p w14:paraId="72528D7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90</w:t>
            </w:r>
          </w:p>
        </w:tc>
        <w:tc>
          <w:tcPr>
            <w:tcW w:w="1134" w:type="dxa"/>
            <w:noWrap/>
            <w:vAlign w:val="center"/>
          </w:tcPr>
          <w:p w14:paraId="6409BDA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b</w:t>
            </w:r>
          </w:p>
        </w:tc>
        <w:tc>
          <w:tcPr>
            <w:tcW w:w="709" w:type="dxa"/>
            <w:noWrap/>
            <w:vAlign w:val="bottom"/>
          </w:tcPr>
          <w:p w14:paraId="64BDD57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1276" w:type="dxa"/>
            <w:noWrap/>
            <w:vAlign w:val="center"/>
          </w:tcPr>
          <w:p w14:paraId="61B3CEC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w:t>
            </w:r>
          </w:p>
        </w:tc>
        <w:tc>
          <w:tcPr>
            <w:tcW w:w="992" w:type="dxa"/>
            <w:noWrap/>
            <w:vAlign w:val="center"/>
          </w:tcPr>
          <w:p w14:paraId="4A0FEB1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209" w:type="dxa"/>
            <w:noWrap/>
            <w:vAlign w:val="center"/>
          </w:tcPr>
          <w:p w14:paraId="5FBA28B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0AE39360" w14:textId="77777777" w:rsidTr="008E51C1">
        <w:trPr>
          <w:trHeight w:val="329"/>
          <w:jc w:val="center"/>
        </w:trPr>
        <w:tc>
          <w:tcPr>
            <w:tcW w:w="1814" w:type="dxa"/>
            <w:noWrap/>
            <w:vAlign w:val="center"/>
          </w:tcPr>
          <w:p w14:paraId="0F38BD7E" w14:textId="59611B46"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Correa da Costa </w:t>
            </w:r>
            <w:r w:rsidR="00C35911"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eastAsia="fr-FR"/>
              </w:rPr>
              <w:instrText xml:space="preserve"> ADDIN ZOTERO_ITEM CSL_CITATION {"citationID":"28ollb9uef","properties":{"formattedCitation":"{\\rtf \\super [54]\\nosupersub{}}","plainCitation":"[54]"},"citationItems":[{"id":691,"uris":["http://zotero.org/users/1969747/items/9ZU8GZMS"],"uri":["http://zotero.org/users/1969747/items/9ZU8GZMS"],"itemData":{"id":691,"type":"article-journal","title":"Hepatitis C as a risk factor for diabetes type 2: lack of evidence in a hospital in central-west Brazil","container-title":"Brazilian Journal of Infectious Diseases","page":"24–26","volume":"12","issue":"1","source":"Google Scholar","shortTitle":"Hepatitis C as a risk factor for diabetes type 2","author":[{"family":"Costa","given":"Luce Marina Freires Corrêa da"},{"family":"Mussi","given":"Aparecida Duarte Hg"},{"family":"Brianeze","given":"Marylina Rodrigues"},{"family":"Souto","given":"Francisco José Dutra"}],"issued":{"date-parts":[["2008"]]},"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54]</w:t>
            </w:r>
            <w:r w:rsidRPr="008E51C1">
              <w:rPr>
                <w:rFonts w:ascii="Book Antiqua" w:hAnsi="Book Antiqua"/>
                <w:sz w:val="24"/>
                <w:szCs w:val="24"/>
                <w:lang w:val="en-GB" w:eastAsia="fr-FR"/>
              </w:rPr>
              <w:fldChar w:fldCharType="end"/>
            </w:r>
          </w:p>
        </w:tc>
        <w:tc>
          <w:tcPr>
            <w:tcW w:w="851" w:type="dxa"/>
            <w:noWrap/>
            <w:vAlign w:val="center"/>
          </w:tcPr>
          <w:p w14:paraId="0ECA3290"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097" w:type="dxa"/>
            <w:noWrap/>
            <w:vAlign w:val="center"/>
          </w:tcPr>
          <w:p w14:paraId="7E028318"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Brazil</w:t>
            </w:r>
          </w:p>
        </w:tc>
        <w:tc>
          <w:tcPr>
            <w:tcW w:w="1078" w:type="dxa"/>
            <w:noWrap/>
            <w:vAlign w:val="center"/>
          </w:tcPr>
          <w:p w14:paraId="416C262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val="en-GB" w:eastAsia="fr-FR"/>
              </w:rPr>
              <w:t>Case-cont</w:t>
            </w:r>
            <w:r w:rsidRPr="008E51C1">
              <w:rPr>
                <w:rFonts w:ascii="Book Antiqua" w:hAnsi="Book Antiqua"/>
                <w:sz w:val="24"/>
                <w:szCs w:val="24"/>
                <w:lang w:eastAsia="fr-FR"/>
              </w:rPr>
              <w:t>rol</w:t>
            </w:r>
          </w:p>
        </w:tc>
        <w:tc>
          <w:tcPr>
            <w:tcW w:w="801" w:type="dxa"/>
            <w:noWrap/>
            <w:vAlign w:val="center"/>
          </w:tcPr>
          <w:p w14:paraId="6D01934B"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661" w:type="dxa"/>
            <w:noWrap/>
            <w:vAlign w:val="center"/>
          </w:tcPr>
          <w:p w14:paraId="707C834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6</w:t>
            </w:r>
          </w:p>
        </w:tc>
        <w:tc>
          <w:tcPr>
            <w:tcW w:w="778" w:type="dxa"/>
            <w:noWrap/>
            <w:vAlign w:val="center"/>
          </w:tcPr>
          <w:p w14:paraId="73C43ABD"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HV</w:t>
            </w:r>
          </w:p>
        </w:tc>
        <w:tc>
          <w:tcPr>
            <w:tcW w:w="1141" w:type="dxa"/>
            <w:noWrap/>
            <w:vAlign w:val="center"/>
          </w:tcPr>
          <w:p w14:paraId="4A0E54A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6</w:t>
            </w:r>
          </w:p>
        </w:tc>
        <w:tc>
          <w:tcPr>
            <w:tcW w:w="1134" w:type="dxa"/>
            <w:noWrap/>
            <w:vAlign w:val="center"/>
          </w:tcPr>
          <w:p w14:paraId="22D35FF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NA</w:t>
            </w:r>
          </w:p>
        </w:tc>
        <w:tc>
          <w:tcPr>
            <w:tcW w:w="709" w:type="dxa"/>
            <w:noWrap/>
            <w:vAlign w:val="bottom"/>
          </w:tcPr>
          <w:p w14:paraId="22156EE2"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HCV</w:t>
            </w:r>
          </w:p>
        </w:tc>
        <w:tc>
          <w:tcPr>
            <w:tcW w:w="1276" w:type="dxa"/>
            <w:noWrap/>
            <w:vAlign w:val="center"/>
          </w:tcPr>
          <w:p w14:paraId="2B4B9A0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992" w:type="dxa"/>
            <w:noWrap/>
            <w:vAlign w:val="center"/>
          </w:tcPr>
          <w:p w14:paraId="0E602AA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209" w:type="dxa"/>
            <w:noWrap/>
            <w:vAlign w:val="center"/>
          </w:tcPr>
          <w:p w14:paraId="1A50052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36B57401" w14:textId="77777777" w:rsidTr="008E51C1">
        <w:trPr>
          <w:trHeight w:val="329"/>
          <w:jc w:val="center"/>
        </w:trPr>
        <w:tc>
          <w:tcPr>
            <w:tcW w:w="14541" w:type="dxa"/>
            <w:gridSpan w:val="13"/>
            <w:shd w:val="clear" w:color="auto" w:fill="FFFFFF"/>
            <w:noWrap/>
            <w:vAlign w:val="center"/>
          </w:tcPr>
          <w:p w14:paraId="57997F4C" w14:textId="77777777" w:rsidR="00BA10D7" w:rsidRPr="008E51C1" w:rsidRDefault="00BA10D7" w:rsidP="00BA10D7">
            <w:pPr>
              <w:snapToGrid w:val="0"/>
              <w:spacing w:after="0" w:line="360" w:lineRule="auto"/>
              <w:jc w:val="both"/>
              <w:rPr>
                <w:rFonts w:ascii="Book Antiqua" w:hAnsi="Book Antiqua"/>
                <w:b/>
                <w:bCs/>
                <w:sz w:val="24"/>
                <w:szCs w:val="24"/>
                <w:lang w:val="en-GB" w:eastAsia="fr-FR"/>
              </w:rPr>
            </w:pPr>
          </w:p>
        </w:tc>
      </w:tr>
      <w:tr w:rsidR="008F198B" w:rsidRPr="008E51C1" w14:paraId="550923A1" w14:textId="77777777" w:rsidTr="008E51C1">
        <w:trPr>
          <w:trHeight w:val="329"/>
          <w:jc w:val="center"/>
        </w:trPr>
        <w:tc>
          <w:tcPr>
            <w:tcW w:w="14541" w:type="dxa"/>
            <w:gridSpan w:val="13"/>
            <w:shd w:val="clear" w:color="auto" w:fill="F2F2F2"/>
            <w:noWrap/>
            <w:vAlign w:val="center"/>
          </w:tcPr>
          <w:p w14:paraId="6A302BB1" w14:textId="77777777" w:rsidR="00BA10D7" w:rsidRPr="008E51C1" w:rsidRDefault="00BA10D7" w:rsidP="00BA10D7">
            <w:pPr>
              <w:snapToGrid w:val="0"/>
              <w:spacing w:after="0" w:line="360" w:lineRule="auto"/>
              <w:jc w:val="both"/>
              <w:rPr>
                <w:rFonts w:ascii="Book Antiqua" w:hAnsi="Book Antiqua"/>
                <w:sz w:val="24"/>
                <w:szCs w:val="24"/>
                <w:lang w:val="en-GB" w:eastAsia="fr-FR"/>
              </w:rPr>
            </w:pPr>
            <w:r w:rsidRPr="008E51C1">
              <w:rPr>
                <w:rFonts w:ascii="Book Antiqua" w:hAnsi="Book Antiqua"/>
                <w:b/>
                <w:bCs/>
                <w:sz w:val="24"/>
                <w:szCs w:val="24"/>
                <w:lang w:val="en-GB" w:eastAsia="fr-FR"/>
              </w:rPr>
              <w:lastRenderedPageBreak/>
              <w:t xml:space="preserve">Glucose </w:t>
            </w:r>
            <w:proofErr w:type="gramStart"/>
            <w:r w:rsidRPr="008E51C1">
              <w:rPr>
                <w:rFonts w:ascii="Book Antiqua" w:hAnsi="Book Antiqua"/>
                <w:b/>
                <w:bCs/>
                <w:sz w:val="24"/>
                <w:szCs w:val="24"/>
                <w:lang w:val="en-GB" w:eastAsia="fr-FR"/>
              </w:rPr>
              <w:t>abnormalities  in</w:t>
            </w:r>
            <w:proofErr w:type="gramEnd"/>
            <w:r w:rsidRPr="008E51C1">
              <w:rPr>
                <w:rFonts w:ascii="Book Antiqua" w:hAnsi="Book Antiqua"/>
                <w:b/>
                <w:bCs/>
                <w:sz w:val="24"/>
                <w:szCs w:val="24"/>
                <w:lang w:val="en-GB" w:eastAsia="fr-FR"/>
              </w:rPr>
              <w:t xml:space="preserve"> HCV infected patients versus different control groups</w:t>
            </w:r>
          </w:p>
        </w:tc>
      </w:tr>
      <w:tr w:rsidR="008F198B" w:rsidRPr="008E51C1" w14:paraId="4786EA0D" w14:textId="77777777" w:rsidTr="008E51C1">
        <w:trPr>
          <w:trHeight w:val="329"/>
          <w:jc w:val="center"/>
        </w:trPr>
        <w:tc>
          <w:tcPr>
            <w:tcW w:w="3762" w:type="dxa"/>
            <w:gridSpan w:val="3"/>
            <w:shd w:val="clear" w:color="auto" w:fill="F2F2F2"/>
            <w:noWrap/>
            <w:vAlign w:val="center"/>
          </w:tcPr>
          <w:p w14:paraId="5AA8BAC4" w14:textId="77777777" w:rsidR="00BA10D7" w:rsidRPr="008E51C1" w:rsidRDefault="00BA10D7" w:rsidP="00BA10D7">
            <w:pPr>
              <w:snapToGrid w:val="0"/>
              <w:spacing w:after="0" w:line="360" w:lineRule="auto"/>
              <w:jc w:val="both"/>
              <w:rPr>
                <w:rFonts w:ascii="Book Antiqua" w:hAnsi="Book Antiqua"/>
                <w:sz w:val="24"/>
                <w:szCs w:val="24"/>
                <w:lang w:eastAsia="fr-FR"/>
              </w:rPr>
            </w:pPr>
            <w:r w:rsidRPr="008E51C1">
              <w:rPr>
                <w:rFonts w:ascii="Book Antiqua" w:hAnsi="Book Antiqua"/>
                <w:b/>
                <w:bCs/>
                <w:sz w:val="24"/>
                <w:szCs w:val="24"/>
                <w:lang w:eastAsia="fr-FR"/>
              </w:rPr>
              <w:t>Versus healthy volunteers</w:t>
            </w:r>
          </w:p>
        </w:tc>
        <w:tc>
          <w:tcPr>
            <w:tcW w:w="10779" w:type="dxa"/>
            <w:gridSpan w:val="10"/>
            <w:noWrap/>
            <w:vAlign w:val="center"/>
          </w:tcPr>
          <w:p w14:paraId="1611E4E5" w14:textId="77777777" w:rsidR="00BA10D7" w:rsidRPr="008E51C1" w:rsidRDefault="00BA10D7" w:rsidP="00BA10D7">
            <w:pPr>
              <w:snapToGrid w:val="0"/>
              <w:spacing w:after="0" w:line="360" w:lineRule="auto"/>
              <w:jc w:val="both"/>
              <w:rPr>
                <w:rFonts w:ascii="Book Antiqua" w:hAnsi="Book Antiqua"/>
                <w:sz w:val="24"/>
                <w:szCs w:val="24"/>
                <w:lang w:eastAsia="fr-FR"/>
              </w:rPr>
            </w:pPr>
          </w:p>
        </w:tc>
      </w:tr>
      <w:tr w:rsidR="008F198B" w:rsidRPr="008E51C1" w14:paraId="6B58EC5A" w14:textId="77777777" w:rsidTr="008E51C1">
        <w:trPr>
          <w:trHeight w:val="329"/>
          <w:jc w:val="center"/>
        </w:trPr>
        <w:tc>
          <w:tcPr>
            <w:tcW w:w="1814" w:type="dxa"/>
            <w:noWrap/>
            <w:vAlign w:val="center"/>
          </w:tcPr>
          <w:p w14:paraId="1DCDCBCB" w14:textId="3A5AC386"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Knobler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2764o0cc60","properties":{"formattedCitation":"{\\rtf \\super [17]\\nosupersub{}}","plainCitation":"[17]"},"citationItems":[{"id":724,"uris":["http://zotero.org/users/1969747/items/24R2F34R"],"uri":["http://zotero.org/users/1969747/items/24R2F34R"],"itemData":{"id":724,"type":"paper-conference","title":"Increased risk of type 2 diabetes in noncirrhotic patients with chronic hepatitis C virus infection","container-title":"Mayo Clinic Proceedings","publisher":"Elsevier","page":"355–359","volume":"75","source":"Google Scholar","URL":"http://www.sciencedirect.com/science/article/pii/S0025619611640305","author":[{"family":"Knobler","given":"Hilla"},{"family":"Schihmanter","given":"Renata"},{"family":"Zifroni","given":"Abraham"},{"family":"Fenakel","given":"Gabriel"},{"family":"Schattner","given":"Ami"}],"issued":{"date-parts":[["2000"]]},"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7]</w:t>
            </w:r>
            <w:r w:rsidRPr="008E51C1">
              <w:rPr>
                <w:rFonts w:ascii="Book Antiqua" w:hAnsi="Book Antiqua"/>
                <w:sz w:val="24"/>
                <w:szCs w:val="24"/>
                <w:lang w:eastAsia="fr-FR"/>
              </w:rPr>
              <w:fldChar w:fldCharType="end"/>
            </w:r>
          </w:p>
        </w:tc>
        <w:tc>
          <w:tcPr>
            <w:tcW w:w="851" w:type="dxa"/>
            <w:noWrap/>
            <w:vAlign w:val="center"/>
          </w:tcPr>
          <w:p w14:paraId="7B0FE0C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0</w:t>
            </w:r>
          </w:p>
        </w:tc>
        <w:tc>
          <w:tcPr>
            <w:tcW w:w="1097" w:type="dxa"/>
            <w:noWrap/>
            <w:vAlign w:val="center"/>
          </w:tcPr>
          <w:p w14:paraId="2B2EBDF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srael</w:t>
            </w:r>
          </w:p>
        </w:tc>
        <w:tc>
          <w:tcPr>
            <w:tcW w:w="1078" w:type="dxa"/>
            <w:noWrap/>
            <w:vAlign w:val="center"/>
          </w:tcPr>
          <w:p w14:paraId="3B3B2CE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ase-control</w:t>
            </w:r>
          </w:p>
        </w:tc>
        <w:tc>
          <w:tcPr>
            <w:tcW w:w="801" w:type="dxa"/>
            <w:noWrap/>
            <w:vAlign w:val="center"/>
          </w:tcPr>
          <w:p w14:paraId="6836C19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17AE44C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45</w:t>
            </w:r>
          </w:p>
        </w:tc>
        <w:tc>
          <w:tcPr>
            <w:tcW w:w="778" w:type="dxa"/>
            <w:noWrap/>
            <w:vAlign w:val="center"/>
          </w:tcPr>
          <w:p w14:paraId="13916E99"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V</w:t>
            </w:r>
            <w:r w:rsidR="00C35911" w:rsidRPr="008E51C1">
              <w:rPr>
                <w:rFonts w:ascii="Book Antiqua" w:hAnsi="Book Antiqua"/>
                <w:sz w:val="24"/>
                <w:szCs w:val="24"/>
                <w:vertAlign w:val="superscript"/>
                <w:lang w:val="en-GB" w:eastAsia="zh-CN"/>
              </w:rPr>
              <w:t>2</w:t>
            </w:r>
          </w:p>
        </w:tc>
        <w:tc>
          <w:tcPr>
            <w:tcW w:w="1141" w:type="dxa"/>
            <w:noWrap/>
            <w:vAlign w:val="center"/>
          </w:tcPr>
          <w:p w14:paraId="4D4C911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88</w:t>
            </w:r>
          </w:p>
        </w:tc>
        <w:tc>
          <w:tcPr>
            <w:tcW w:w="1134" w:type="dxa"/>
            <w:noWrap/>
            <w:vAlign w:val="center"/>
          </w:tcPr>
          <w:p w14:paraId="0D65F67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NA</w:t>
            </w:r>
          </w:p>
        </w:tc>
        <w:tc>
          <w:tcPr>
            <w:tcW w:w="709" w:type="dxa"/>
            <w:noWrap/>
            <w:vAlign w:val="center"/>
          </w:tcPr>
          <w:p w14:paraId="1BAD2367"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5C33D6AC"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992" w:type="dxa"/>
            <w:noWrap/>
            <w:vAlign w:val="center"/>
          </w:tcPr>
          <w:p w14:paraId="4BBF5D6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076FE96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33% </w:t>
            </w:r>
            <w:r w:rsidRPr="008E51C1">
              <w:rPr>
                <w:rFonts w:ascii="Book Antiqua" w:hAnsi="Book Antiqua"/>
                <w:i/>
                <w:sz w:val="24"/>
                <w:szCs w:val="24"/>
                <w:lang w:eastAsia="fr-FR"/>
              </w:rPr>
              <w:t xml:space="preserve">vs </w:t>
            </w:r>
            <w:r w:rsidR="00C35911" w:rsidRPr="008E51C1">
              <w:rPr>
                <w:rFonts w:ascii="Book Antiqua" w:hAnsi="Book Antiqua"/>
                <w:sz w:val="24"/>
                <w:szCs w:val="24"/>
                <w:lang w:eastAsia="fr-FR"/>
              </w:rPr>
              <w:t>5.6%</w:t>
            </w:r>
            <w:r w:rsidRPr="008E51C1">
              <w:rPr>
                <w:rFonts w:ascii="Book Antiqua" w:hAnsi="Book Antiqua"/>
                <w:sz w:val="24"/>
                <w:szCs w:val="24"/>
                <w:lang w:eastAsia="fr-FR"/>
              </w:rPr>
              <w:t xml:space="preserve">; </w:t>
            </w:r>
            <w:r w:rsidRPr="008E51C1">
              <w:rPr>
                <w:rFonts w:ascii="Book Antiqua" w:hAnsi="Book Antiqua"/>
                <w:i/>
                <w:caps/>
                <w:sz w:val="24"/>
                <w:szCs w:val="24"/>
                <w:lang w:eastAsia="fr-FR"/>
              </w:rPr>
              <w:t>p</w:t>
            </w:r>
            <w:r w:rsidR="00C35911" w:rsidRPr="008E51C1">
              <w:rPr>
                <w:rFonts w:ascii="Book Antiqua" w:hAnsi="Book Antiqua"/>
                <w:i/>
                <w:caps/>
                <w:sz w:val="24"/>
                <w:szCs w:val="24"/>
                <w:lang w:eastAsia="zh-CN"/>
              </w:rPr>
              <w:t xml:space="preserve"> </w:t>
            </w:r>
            <w:r w:rsidRPr="008E51C1">
              <w:rPr>
                <w:rFonts w:ascii="Book Antiqua" w:hAnsi="Book Antiqua"/>
                <w:sz w:val="24"/>
                <w:szCs w:val="24"/>
                <w:lang w:eastAsia="fr-FR"/>
              </w:rPr>
              <w:t>&lt;</w:t>
            </w:r>
            <w:r w:rsidR="00C35911" w:rsidRPr="008E51C1">
              <w:rPr>
                <w:rFonts w:ascii="Book Antiqua" w:hAnsi="Book Antiqua"/>
                <w:sz w:val="24"/>
                <w:szCs w:val="24"/>
                <w:lang w:eastAsia="zh-CN"/>
              </w:rPr>
              <w:t xml:space="preserve"> </w:t>
            </w:r>
            <w:r w:rsidRPr="008E51C1">
              <w:rPr>
                <w:rFonts w:ascii="Book Antiqua" w:hAnsi="Book Antiqua"/>
                <w:sz w:val="24"/>
                <w:szCs w:val="24"/>
                <w:lang w:eastAsia="fr-FR"/>
              </w:rPr>
              <w:t>0.001</w:t>
            </w:r>
          </w:p>
        </w:tc>
      </w:tr>
      <w:tr w:rsidR="008F198B" w:rsidRPr="008E51C1" w14:paraId="5768AD8B" w14:textId="77777777" w:rsidTr="008E51C1">
        <w:trPr>
          <w:trHeight w:val="329"/>
          <w:jc w:val="center"/>
        </w:trPr>
        <w:tc>
          <w:tcPr>
            <w:tcW w:w="1814" w:type="dxa"/>
            <w:noWrap/>
            <w:vAlign w:val="center"/>
          </w:tcPr>
          <w:p w14:paraId="4D7028CA" w14:textId="2E2FDD60"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Mehta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1mtl3pmfmn","properties":{"formattedCitation":"{\\rtf \\super [8]\\nosupersub{}}","plainCitation":"[8]"},"citationItems":[{"id":737,"uris":["http://zotero.org/users/1969747/items/X9947BQ4"],"uri":["http://zotero.org/users/1969747/items/X9947BQ4"],"itemData":{"id":737,"type":"article-journal","title":"Prevalence of type 2 diabetes mellitus among persons with hepatitis C virus infection in the United States","container-title":"Annals of internal medicine","page":"592–599","volume":"133","issue":"8","source":"Google Scholar","author":[{"family":"Mehta","given":"Shruti H."},{"family":"Brancati","given":"Frederick L."},{"family":"Sulkowski","given":"Mark S."},{"family":"Strathdee","given":"Steffanie A."},{"family":"Szklo","given":"Moyses"},{"family":"Thomas","given":"David L."}],"issued":{"date-parts":[["2000"]]},"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8]</w:t>
            </w:r>
            <w:r w:rsidRPr="008E51C1">
              <w:rPr>
                <w:rFonts w:ascii="Book Antiqua" w:hAnsi="Book Antiqua"/>
                <w:sz w:val="24"/>
                <w:szCs w:val="24"/>
                <w:lang w:eastAsia="fr-FR"/>
              </w:rPr>
              <w:fldChar w:fldCharType="end"/>
            </w:r>
          </w:p>
        </w:tc>
        <w:tc>
          <w:tcPr>
            <w:tcW w:w="851" w:type="dxa"/>
            <w:noWrap/>
            <w:vAlign w:val="center"/>
          </w:tcPr>
          <w:p w14:paraId="62D99D0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0</w:t>
            </w:r>
          </w:p>
        </w:tc>
        <w:tc>
          <w:tcPr>
            <w:tcW w:w="1097" w:type="dxa"/>
            <w:noWrap/>
            <w:vAlign w:val="center"/>
          </w:tcPr>
          <w:p w14:paraId="516A18F7"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w:t>
            </w:r>
            <w:r w:rsidRPr="008E51C1">
              <w:rPr>
                <w:rFonts w:ascii="Book Antiqua" w:hAnsi="Book Antiqua"/>
                <w:sz w:val="24"/>
                <w:szCs w:val="24"/>
                <w:lang w:eastAsia="zh-CN"/>
              </w:rPr>
              <w:t>nited States</w:t>
            </w:r>
          </w:p>
        </w:tc>
        <w:tc>
          <w:tcPr>
            <w:tcW w:w="1078" w:type="dxa"/>
            <w:noWrap/>
            <w:vAlign w:val="center"/>
          </w:tcPr>
          <w:p w14:paraId="6E4CAC7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ross sectional</w:t>
            </w:r>
          </w:p>
        </w:tc>
        <w:tc>
          <w:tcPr>
            <w:tcW w:w="801" w:type="dxa"/>
            <w:noWrap/>
            <w:vAlign w:val="center"/>
          </w:tcPr>
          <w:p w14:paraId="0E826C2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3C7B590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30</w:t>
            </w:r>
          </w:p>
        </w:tc>
        <w:tc>
          <w:tcPr>
            <w:tcW w:w="778" w:type="dxa"/>
            <w:noWrap/>
            <w:vAlign w:val="center"/>
          </w:tcPr>
          <w:p w14:paraId="6314157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p>
        </w:tc>
        <w:tc>
          <w:tcPr>
            <w:tcW w:w="1141" w:type="dxa"/>
            <w:noWrap/>
            <w:vAlign w:val="center"/>
          </w:tcPr>
          <w:p w14:paraId="148997CF"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9</w:t>
            </w:r>
            <w:r w:rsidR="00BA10D7" w:rsidRPr="008E51C1">
              <w:rPr>
                <w:rFonts w:ascii="Book Antiqua" w:hAnsi="Book Antiqua"/>
                <w:sz w:val="24"/>
                <w:szCs w:val="24"/>
                <w:lang w:eastAsia="fr-FR"/>
              </w:rPr>
              <w:t>611</w:t>
            </w:r>
          </w:p>
        </w:tc>
        <w:tc>
          <w:tcPr>
            <w:tcW w:w="1134" w:type="dxa"/>
            <w:noWrap/>
            <w:vAlign w:val="center"/>
          </w:tcPr>
          <w:p w14:paraId="7D919E8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b</w:t>
            </w:r>
          </w:p>
        </w:tc>
        <w:tc>
          <w:tcPr>
            <w:tcW w:w="709" w:type="dxa"/>
            <w:noWrap/>
            <w:vAlign w:val="center"/>
          </w:tcPr>
          <w:p w14:paraId="567BF2C4"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6C1D32ED"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992" w:type="dxa"/>
            <w:noWrap/>
            <w:vAlign w:val="center"/>
          </w:tcPr>
          <w:p w14:paraId="3737934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6A18E07B" w14:textId="77777777" w:rsidR="00BA10D7" w:rsidRPr="008E51C1" w:rsidRDefault="00BA10D7" w:rsidP="00FB7FE0">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OR </w:t>
            </w:r>
            <w:r w:rsidR="00C35911" w:rsidRPr="008E51C1">
              <w:rPr>
                <w:rFonts w:ascii="Book Antiqua" w:hAnsi="Book Antiqua"/>
                <w:sz w:val="24"/>
                <w:szCs w:val="24"/>
                <w:lang w:eastAsia="zh-CN"/>
              </w:rPr>
              <w:t xml:space="preserve">= </w:t>
            </w:r>
            <w:r w:rsidRPr="008E51C1">
              <w:rPr>
                <w:rFonts w:ascii="Book Antiqua" w:hAnsi="Book Antiqua"/>
                <w:sz w:val="24"/>
                <w:szCs w:val="24"/>
                <w:lang w:eastAsia="fr-FR"/>
              </w:rPr>
              <w:t>3.77 [1.8</w:t>
            </w:r>
            <w:r w:rsidR="00FB7FE0" w:rsidRPr="008E51C1">
              <w:rPr>
                <w:rFonts w:ascii="Book Antiqua" w:hAnsi="Book Antiqua"/>
                <w:sz w:val="24"/>
                <w:szCs w:val="24"/>
                <w:lang w:eastAsia="zh-CN"/>
              </w:rPr>
              <w:t>,</w:t>
            </w:r>
            <w:r w:rsidRPr="008E51C1">
              <w:rPr>
                <w:rFonts w:ascii="Book Antiqua" w:hAnsi="Book Antiqua"/>
                <w:sz w:val="24"/>
                <w:szCs w:val="24"/>
                <w:lang w:eastAsia="fr-FR"/>
              </w:rPr>
              <w:t xml:space="preserve"> 7.87]</w:t>
            </w:r>
          </w:p>
        </w:tc>
      </w:tr>
      <w:tr w:rsidR="008F198B" w:rsidRPr="008E51C1" w14:paraId="5B8084E9" w14:textId="77777777" w:rsidTr="008E51C1">
        <w:trPr>
          <w:trHeight w:val="329"/>
          <w:jc w:val="center"/>
        </w:trPr>
        <w:tc>
          <w:tcPr>
            <w:tcW w:w="1814" w:type="dxa"/>
            <w:noWrap/>
            <w:vAlign w:val="center"/>
          </w:tcPr>
          <w:p w14:paraId="65D685AF" w14:textId="5225BB71"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Marzouk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7voh617rr","properties":{"formattedCitation":"{\\rtf \\super [18]\\nosupersub{}}","plainCitation":"[18]"},"citationItems":[{"id":735,"uris":["http://zotero.org/users/1969747/items/ZEQ94PC6"],"uri":["http://zotero.org/users/1969747/items/ZEQ94PC6"],"itemData":{"id":735,"type":"article-journal","title":"Metabolic and cardiovascular risk profiles and hepatitis C virus infection in rural Egypt","container-title":"Gut","page":"1105-1110","volume":"56","issue":"8","source":"CrossRef","DOI":"10.1136/gut.2006.091983","ISSN":"0017-5749","language":"en","author":[{"family":"Marzouk","given":"D"},{"family":"Sass","given":"J"},{"family":"Bakr","given":"I"},{"family":"El Hosseiny","given":"M"},{"family":"Abdel-Hamid","given":"M"},{"family":"Rekacewicz","given":"C"},{"family":"Chaturvedi","given":"N"},{"family":"Mohamed","given":"M K"},{"family":"Fontanet","given":"A"}],"issued":{"date-parts":[["2007",8,1]]},"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8]</w:t>
            </w:r>
            <w:r w:rsidRPr="008E51C1">
              <w:rPr>
                <w:rFonts w:ascii="Book Antiqua" w:hAnsi="Book Antiqua"/>
                <w:sz w:val="24"/>
                <w:szCs w:val="24"/>
                <w:lang w:eastAsia="fr-FR"/>
              </w:rPr>
              <w:fldChar w:fldCharType="end"/>
            </w:r>
          </w:p>
        </w:tc>
        <w:tc>
          <w:tcPr>
            <w:tcW w:w="851" w:type="dxa"/>
            <w:noWrap/>
            <w:vAlign w:val="center"/>
          </w:tcPr>
          <w:p w14:paraId="71D382C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7</w:t>
            </w:r>
          </w:p>
        </w:tc>
        <w:tc>
          <w:tcPr>
            <w:tcW w:w="1097" w:type="dxa"/>
            <w:noWrap/>
            <w:vAlign w:val="center"/>
          </w:tcPr>
          <w:p w14:paraId="5A4C33C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Egypt</w:t>
            </w:r>
          </w:p>
        </w:tc>
        <w:tc>
          <w:tcPr>
            <w:tcW w:w="1078" w:type="dxa"/>
            <w:noWrap/>
            <w:vAlign w:val="center"/>
          </w:tcPr>
          <w:p w14:paraId="386C2BE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ross sectional</w:t>
            </w:r>
          </w:p>
        </w:tc>
        <w:tc>
          <w:tcPr>
            <w:tcW w:w="801" w:type="dxa"/>
            <w:noWrap/>
            <w:vAlign w:val="center"/>
          </w:tcPr>
          <w:p w14:paraId="28DCC3A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384B119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90</w:t>
            </w:r>
          </w:p>
        </w:tc>
        <w:tc>
          <w:tcPr>
            <w:tcW w:w="778" w:type="dxa"/>
            <w:noWrap/>
            <w:vAlign w:val="center"/>
          </w:tcPr>
          <w:p w14:paraId="32EDEC7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p>
        </w:tc>
        <w:tc>
          <w:tcPr>
            <w:tcW w:w="1141" w:type="dxa"/>
            <w:noWrap/>
            <w:vAlign w:val="center"/>
          </w:tcPr>
          <w:p w14:paraId="6C94CC8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575</w:t>
            </w:r>
          </w:p>
        </w:tc>
        <w:tc>
          <w:tcPr>
            <w:tcW w:w="1134" w:type="dxa"/>
            <w:noWrap/>
            <w:vAlign w:val="center"/>
          </w:tcPr>
          <w:p w14:paraId="2376F4D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NA</w:t>
            </w:r>
          </w:p>
        </w:tc>
        <w:tc>
          <w:tcPr>
            <w:tcW w:w="709" w:type="dxa"/>
            <w:noWrap/>
            <w:vAlign w:val="center"/>
          </w:tcPr>
          <w:p w14:paraId="259CA784"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05D335A5"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992" w:type="dxa"/>
            <w:noWrap/>
            <w:vAlign w:val="center"/>
          </w:tcPr>
          <w:p w14:paraId="12BDA16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0FE4E70D" w14:textId="77777777" w:rsidR="00BA10D7" w:rsidRPr="008E51C1" w:rsidRDefault="00BA10D7" w:rsidP="00FB7FE0">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HR </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3.05 [1.19</w:t>
            </w:r>
            <w:r w:rsidR="00FB7FE0"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7.81]</w:t>
            </w:r>
          </w:p>
        </w:tc>
      </w:tr>
      <w:tr w:rsidR="008F198B" w:rsidRPr="008E51C1" w14:paraId="7D9FB965" w14:textId="77777777" w:rsidTr="008E51C1">
        <w:trPr>
          <w:trHeight w:val="329"/>
          <w:jc w:val="center"/>
        </w:trPr>
        <w:tc>
          <w:tcPr>
            <w:tcW w:w="1814" w:type="dxa"/>
            <w:noWrap/>
            <w:vAlign w:val="center"/>
          </w:tcPr>
          <w:p w14:paraId="6C77B868" w14:textId="1A078F1E" w:rsidR="00BA10D7" w:rsidRPr="008E51C1" w:rsidRDefault="00BA10D7" w:rsidP="00BA10D7">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Shaheen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c8nl6d0g4","properties":{"formattedCitation":"{\\rtf \\super [19]\\nosupersub{}}","plainCitation":"[19]"},"citationItems":[{"id":764,"uris":["http://zotero.org/users/1969747/items/W3W96HDI"],"uri":["http://zotero.org/users/1969747/items/W3W96HDI"],"itemData":{"id":764,"type":"article-journal","title":"Hepatitis C, metabolic syndrome, and inflammatory markers: Results from the Third National Health and Nutrition Examination Survey [NHANES III]","container-title":"Diabetes Research and Clinical Practice","page":"320-326","volume":"75","issue":"3","source":"CrossRef","DOI":"10.1016/j.diabres.2006.07.008","ISSN":"01688227","shortTitle":"Hepatitis C, metabolic syndrome, and inflammatory markers","language":"en","author":[{"family":"Shaheen","given":"Magda"},{"family":"Echeverry","given":"Diana"},{"family":"Oblad","given":"Marcela Garcia"},{"family":"Montoya","given":"Marie I."},{"family":"Teklehaimanot","given":"Senait"},{"family":"Akhtar","given":"Abbasi J."}],"issued":{"date-parts":[["2007",3]]},"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9]</w:t>
            </w:r>
            <w:r w:rsidRPr="008E51C1">
              <w:rPr>
                <w:rFonts w:ascii="Book Antiqua" w:hAnsi="Book Antiqua"/>
                <w:sz w:val="24"/>
                <w:szCs w:val="24"/>
                <w:lang w:eastAsia="fr-FR"/>
              </w:rPr>
              <w:fldChar w:fldCharType="end"/>
            </w:r>
          </w:p>
          <w:p w14:paraId="47EA5ED9" w14:textId="77777777" w:rsidR="00BA10D7" w:rsidRPr="008E51C1" w:rsidRDefault="00BA10D7" w:rsidP="00BA10D7">
            <w:pPr>
              <w:snapToGrid w:val="0"/>
              <w:spacing w:after="0" w:line="360" w:lineRule="auto"/>
              <w:jc w:val="both"/>
              <w:rPr>
                <w:rFonts w:ascii="Book Antiqua" w:hAnsi="Book Antiqua"/>
                <w:sz w:val="24"/>
                <w:szCs w:val="24"/>
                <w:lang w:eastAsia="fr-FR"/>
              </w:rPr>
            </w:pPr>
          </w:p>
        </w:tc>
        <w:tc>
          <w:tcPr>
            <w:tcW w:w="851" w:type="dxa"/>
            <w:noWrap/>
            <w:vAlign w:val="center"/>
          </w:tcPr>
          <w:p w14:paraId="0545886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7</w:t>
            </w:r>
          </w:p>
        </w:tc>
        <w:tc>
          <w:tcPr>
            <w:tcW w:w="1097" w:type="dxa"/>
            <w:noWrap/>
            <w:vAlign w:val="center"/>
          </w:tcPr>
          <w:p w14:paraId="578F45B0"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w:t>
            </w:r>
            <w:r w:rsidRPr="008E51C1">
              <w:rPr>
                <w:rFonts w:ascii="Book Antiqua" w:hAnsi="Book Antiqua"/>
                <w:sz w:val="24"/>
                <w:szCs w:val="24"/>
                <w:lang w:eastAsia="zh-CN"/>
              </w:rPr>
              <w:t>nited States</w:t>
            </w:r>
          </w:p>
        </w:tc>
        <w:tc>
          <w:tcPr>
            <w:tcW w:w="1078" w:type="dxa"/>
            <w:noWrap/>
            <w:vAlign w:val="center"/>
          </w:tcPr>
          <w:p w14:paraId="2E71627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D</w:t>
            </w:r>
          </w:p>
        </w:tc>
        <w:tc>
          <w:tcPr>
            <w:tcW w:w="801" w:type="dxa"/>
            <w:noWrap/>
            <w:vAlign w:val="center"/>
          </w:tcPr>
          <w:p w14:paraId="4EDADD1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3D60E39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39</w:t>
            </w:r>
          </w:p>
        </w:tc>
        <w:tc>
          <w:tcPr>
            <w:tcW w:w="778" w:type="dxa"/>
            <w:noWrap/>
            <w:vAlign w:val="center"/>
          </w:tcPr>
          <w:p w14:paraId="4907299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p>
        </w:tc>
        <w:tc>
          <w:tcPr>
            <w:tcW w:w="1141" w:type="dxa"/>
            <w:noWrap/>
            <w:vAlign w:val="center"/>
          </w:tcPr>
          <w:p w14:paraId="32D244C4"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0</w:t>
            </w:r>
            <w:r w:rsidR="00BA10D7" w:rsidRPr="008E51C1">
              <w:rPr>
                <w:rFonts w:ascii="Book Antiqua" w:hAnsi="Book Antiqua"/>
                <w:sz w:val="24"/>
                <w:szCs w:val="24"/>
                <w:lang w:eastAsia="fr-FR"/>
              </w:rPr>
              <w:t>144</w:t>
            </w:r>
          </w:p>
        </w:tc>
        <w:tc>
          <w:tcPr>
            <w:tcW w:w="1134" w:type="dxa"/>
            <w:noWrap/>
            <w:vAlign w:val="center"/>
          </w:tcPr>
          <w:p w14:paraId="47A4E9A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D</w:t>
            </w:r>
          </w:p>
        </w:tc>
        <w:tc>
          <w:tcPr>
            <w:tcW w:w="709" w:type="dxa"/>
            <w:noWrap/>
            <w:vAlign w:val="center"/>
          </w:tcPr>
          <w:p w14:paraId="1CA5367D"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IR</w:t>
            </w:r>
          </w:p>
        </w:tc>
        <w:tc>
          <w:tcPr>
            <w:tcW w:w="1276" w:type="dxa"/>
            <w:noWrap/>
            <w:vAlign w:val="center"/>
          </w:tcPr>
          <w:p w14:paraId="09282C6F"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 adjusted</w:t>
            </w:r>
          </w:p>
        </w:tc>
        <w:tc>
          <w:tcPr>
            <w:tcW w:w="992" w:type="dxa"/>
            <w:noWrap/>
            <w:vAlign w:val="center"/>
          </w:tcPr>
          <w:p w14:paraId="653D5BB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7DF36612"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68</w:t>
            </w:r>
            <w:proofErr w:type="gramStart"/>
            <w:r w:rsidRPr="008E51C1">
              <w:rPr>
                <w:rFonts w:ascii="Book Antiqua" w:hAnsi="Book Antiqua"/>
                <w:sz w:val="24"/>
                <w:szCs w:val="24"/>
                <w:lang w:val="en-GB" w:eastAsia="fr-FR"/>
              </w:rPr>
              <w:t xml:space="preserve">;  </w:t>
            </w:r>
            <w:r w:rsidR="00C35911" w:rsidRPr="008E51C1">
              <w:rPr>
                <w:rFonts w:ascii="Book Antiqua" w:hAnsi="Book Antiqua"/>
                <w:i/>
                <w:caps/>
                <w:sz w:val="24"/>
                <w:szCs w:val="24"/>
                <w:lang w:eastAsia="fr-FR"/>
              </w:rPr>
              <w:t>p</w:t>
            </w:r>
            <w:proofErr w:type="gramEnd"/>
            <w:r w:rsidR="00C3591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2</w:t>
            </w:r>
          </w:p>
        </w:tc>
      </w:tr>
      <w:tr w:rsidR="008F198B" w:rsidRPr="008E51C1" w14:paraId="2520FE1F" w14:textId="77777777" w:rsidTr="008E51C1">
        <w:trPr>
          <w:trHeight w:val="306"/>
          <w:jc w:val="center"/>
        </w:trPr>
        <w:tc>
          <w:tcPr>
            <w:tcW w:w="1814" w:type="dxa"/>
            <w:noWrap/>
            <w:vAlign w:val="center"/>
          </w:tcPr>
          <w:p w14:paraId="73985771" w14:textId="671CFF9A"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Huang</w:t>
            </w:r>
            <w:r w:rsidRPr="008E51C1">
              <w:rPr>
                <w:rFonts w:ascii="Book Antiqua" w:hAnsi="Book Antiqua"/>
                <w:sz w:val="24"/>
                <w:szCs w:val="24"/>
                <w:lang w:val="en-GB"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1pcd3utp89","properties":{"formattedCitation":"{\\rtf \\super [6]\\nosupersub{}}","plainCitation":"[6]"},"citationItems":[{"id":706,"uris":["http://zotero.org/users/1969747/items/4SPSGQPT"],"uri":["http://zotero.org/users/1969747/items/4SPSGQPT"],"itemData":{"id":706,"type":"article-journal","title":"Hepatitis C Viremia Increases the Association With Type 2 Diabetes Mellitus in a Hepatitis B and C Endemic Area: An Epidemiological Link With Virological Implication","container-title":"The American Journal of Gastroenterology","page":"1237-1243","volume":"102","issue":"6","source":"CrossRef","DOI":"10.1111/j.1572-0241.2007.01181.x","ISSN":"0002-9270, 1572-0241","shortTitle":"Hepatitis C Viremia Increases the Association With Type 2 Diabetes Mellitus in a Hepatitis B and C Endemic Area","language":"en","author":[{"family":"Huang","given":"Jee-Fu"},{"family":"Dai","given":"Chia-Yen"},{"family":"Hwang","given":"Shang-Jyh"},{"family":"Ho","given":"Chi-Kung"},{"family":"Hsiao","given":"Pi-Jung"},{"family":"Hsieh","given":"Ming-Yen"},{"family":"Lee","given":"Li-Po"},{"family":"Lin","given":"Zu-Yau"},{"family":"Chen","given":"Shinn-Chern"},{"family":"Hsieh","given":"Ming-Yuh"},{"family":"Wang","given":"Liang-Yen"},{"family":"Shin","given":"Shyi-Jang"},{"family":"Chang","given":"Wen-Yu"},{"family":"Chuang","given":"Wan-Long"},{"family":"Yu","given":"Ming-Lung"}],"issued":{"date-parts":[["2007",6]]},"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6]</w:t>
            </w:r>
            <w:r w:rsidRPr="008E51C1">
              <w:rPr>
                <w:rFonts w:ascii="Book Antiqua" w:hAnsi="Book Antiqua"/>
                <w:sz w:val="24"/>
                <w:szCs w:val="24"/>
                <w:lang w:val="en-GB" w:eastAsia="fr-FR"/>
              </w:rPr>
              <w:fldChar w:fldCharType="end"/>
            </w:r>
          </w:p>
        </w:tc>
        <w:tc>
          <w:tcPr>
            <w:tcW w:w="851" w:type="dxa"/>
            <w:noWrap/>
            <w:vAlign w:val="center"/>
          </w:tcPr>
          <w:p w14:paraId="365F7EB7"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7</w:t>
            </w:r>
          </w:p>
        </w:tc>
        <w:tc>
          <w:tcPr>
            <w:tcW w:w="1097" w:type="dxa"/>
            <w:noWrap/>
            <w:vAlign w:val="center"/>
          </w:tcPr>
          <w:p w14:paraId="088D0548"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aiwan</w:t>
            </w:r>
          </w:p>
        </w:tc>
        <w:tc>
          <w:tcPr>
            <w:tcW w:w="1078" w:type="dxa"/>
            <w:noWrap/>
            <w:vAlign w:val="center"/>
          </w:tcPr>
          <w:p w14:paraId="2510439F"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Cross sectional</w:t>
            </w:r>
          </w:p>
        </w:tc>
        <w:tc>
          <w:tcPr>
            <w:tcW w:w="801" w:type="dxa"/>
            <w:noWrap/>
            <w:vAlign w:val="center"/>
          </w:tcPr>
          <w:p w14:paraId="7BFEE188"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CV</w:t>
            </w:r>
          </w:p>
        </w:tc>
        <w:tc>
          <w:tcPr>
            <w:tcW w:w="661" w:type="dxa"/>
            <w:noWrap/>
            <w:vAlign w:val="center"/>
          </w:tcPr>
          <w:p w14:paraId="7C1F1623"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478</w:t>
            </w:r>
          </w:p>
        </w:tc>
        <w:tc>
          <w:tcPr>
            <w:tcW w:w="778" w:type="dxa"/>
            <w:noWrap/>
            <w:vAlign w:val="center"/>
          </w:tcPr>
          <w:p w14:paraId="4FA1471B"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V</w:t>
            </w:r>
            <w:r w:rsidR="00C35911" w:rsidRPr="008E51C1">
              <w:rPr>
                <w:rFonts w:ascii="Book Antiqua" w:hAnsi="Book Antiqua"/>
                <w:sz w:val="24"/>
                <w:szCs w:val="24"/>
                <w:vertAlign w:val="superscript"/>
                <w:lang w:val="en-GB" w:eastAsia="zh-CN"/>
              </w:rPr>
              <w:t>2</w:t>
            </w:r>
          </w:p>
        </w:tc>
        <w:tc>
          <w:tcPr>
            <w:tcW w:w="1141" w:type="dxa"/>
            <w:noWrap/>
            <w:vAlign w:val="center"/>
          </w:tcPr>
          <w:p w14:paraId="7931C387" w14:textId="77777777" w:rsidR="00BA10D7" w:rsidRPr="008E51C1" w:rsidRDefault="00C35911"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7</w:t>
            </w:r>
            <w:r w:rsidR="00BA10D7" w:rsidRPr="008E51C1">
              <w:rPr>
                <w:rFonts w:ascii="Book Antiqua" w:hAnsi="Book Antiqua"/>
                <w:sz w:val="24"/>
                <w:szCs w:val="24"/>
                <w:lang w:val="en-GB" w:eastAsia="fr-FR"/>
              </w:rPr>
              <w:t>927</w:t>
            </w:r>
          </w:p>
        </w:tc>
        <w:tc>
          <w:tcPr>
            <w:tcW w:w="1134" w:type="dxa"/>
            <w:noWrap/>
            <w:vAlign w:val="center"/>
          </w:tcPr>
          <w:p w14:paraId="05270164"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RNA</w:t>
            </w:r>
          </w:p>
        </w:tc>
        <w:tc>
          <w:tcPr>
            <w:tcW w:w="709" w:type="dxa"/>
            <w:noWrap/>
            <w:vAlign w:val="center"/>
          </w:tcPr>
          <w:p w14:paraId="446D09CF"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DM</w:t>
            </w:r>
          </w:p>
        </w:tc>
        <w:tc>
          <w:tcPr>
            <w:tcW w:w="1276" w:type="dxa"/>
            <w:noWrap/>
            <w:vAlign w:val="center"/>
          </w:tcPr>
          <w:p w14:paraId="261E11AF"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992" w:type="dxa"/>
            <w:noWrap/>
            <w:vAlign w:val="center"/>
          </w:tcPr>
          <w:p w14:paraId="6A9924FD"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2209" w:type="dxa"/>
            <w:noWrap/>
            <w:vAlign w:val="center"/>
          </w:tcPr>
          <w:p w14:paraId="102CE384" w14:textId="77777777" w:rsidR="00BA10D7" w:rsidRPr="008E51C1" w:rsidRDefault="00BA10D7" w:rsidP="00FB7FE0">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53 [1.18</w:t>
            </w:r>
            <w:r w:rsidR="00FB7FE0"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1.98]; p&lt;0.001</w:t>
            </w:r>
          </w:p>
        </w:tc>
      </w:tr>
      <w:tr w:rsidR="008F198B" w:rsidRPr="008E51C1" w14:paraId="79F47FBE" w14:textId="77777777" w:rsidTr="008E51C1">
        <w:trPr>
          <w:trHeight w:val="329"/>
          <w:jc w:val="center"/>
        </w:trPr>
        <w:tc>
          <w:tcPr>
            <w:tcW w:w="1814" w:type="dxa"/>
            <w:noWrap/>
            <w:vAlign w:val="center"/>
          </w:tcPr>
          <w:p w14:paraId="7DC1A374" w14:textId="645BD9A3"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Huang</w:t>
            </w:r>
            <w:r w:rsidRPr="008E51C1">
              <w:rPr>
                <w:rFonts w:ascii="Book Antiqua" w:hAnsi="Book Antiqua"/>
                <w:sz w:val="24"/>
                <w:szCs w:val="24"/>
                <w:lang w:val="en-GB"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2mk6beqjm2","properties":{"formattedCitation":"{\\rtf \\super [21]\\nosupersub{}}","plainCitation":"[21]"},"citationItems":[{"id":705,"uris":["http://zotero.org/users/1969747/items/5B9BUWJA"],"uri":["http://zotero.org/users/1969747/items/5B9BUWJA"],"itemData":{"id":705,"type":"article-journal","title":"Reappraisal of the Characteristics of Glucose Abnormalities in Patients With Chronic Hepatitis C Infection","container-title":"The American Journal of Gastroenterology","page":"1933-1940","volume":"103","issue":"8","source":"CrossRef","DOI":"10.1111/j.1572-0241.2008.01996.x","ISSN":"00029270, 15720241","language":"en","author":[{"family":"Huang","given":"Jee-Fu"},{"family":"Yu","given":"Ming-Lung"},{"family":"Dai","given":"Chia-Yen"},{"family":"Hsieh","given":"Ming-Yen"},{"family":"Hwang","given":"Shang-Jyh"},{"family":"Hsiao","given":"Pi-Jung"},{"family":"Lee","given":"Li-Po"},{"family":"Lin","given":"Zu-Yau"},{"family":"Chen","given":"Shinn-Chern"},{"family":"Hsieh","given":"Ming-Yuh"},{"family":"Wang","given":"Liang-Yen"},{"family":"Shin","given":"Shyi-Jang"},{"family":"Chang","given":"Wen-Yu"},{"family":"Chuang","given":"Wan-Long"}],"issued":{"date-parts":[["2008",8]]},"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21]</w:t>
            </w:r>
            <w:r w:rsidRPr="008E51C1">
              <w:rPr>
                <w:rFonts w:ascii="Book Antiqua" w:hAnsi="Book Antiqua"/>
                <w:sz w:val="24"/>
                <w:szCs w:val="24"/>
                <w:lang w:val="en-GB" w:eastAsia="fr-FR"/>
              </w:rPr>
              <w:fldChar w:fldCharType="end"/>
            </w:r>
          </w:p>
        </w:tc>
        <w:tc>
          <w:tcPr>
            <w:tcW w:w="851" w:type="dxa"/>
            <w:noWrap/>
            <w:vAlign w:val="center"/>
          </w:tcPr>
          <w:p w14:paraId="08A8A23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8</w:t>
            </w:r>
          </w:p>
        </w:tc>
        <w:tc>
          <w:tcPr>
            <w:tcW w:w="1097" w:type="dxa"/>
            <w:noWrap/>
            <w:vAlign w:val="center"/>
          </w:tcPr>
          <w:p w14:paraId="4862C77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Taiwan</w:t>
            </w:r>
          </w:p>
        </w:tc>
        <w:tc>
          <w:tcPr>
            <w:tcW w:w="1078" w:type="dxa"/>
            <w:noWrap/>
            <w:vAlign w:val="center"/>
          </w:tcPr>
          <w:p w14:paraId="108A99F1"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ND</w:t>
            </w:r>
          </w:p>
        </w:tc>
        <w:tc>
          <w:tcPr>
            <w:tcW w:w="801" w:type="dxa"/>
            <w:noWrap/>
            <w:vAlign w:val="center"/>
          </w:tcPr>
          <w:p w14:paraId="30405C2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301B7D4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683</w:t>
            </w:r>
          </w:p>
        </w:tc>
        <w:tc>
          <w:tcPr>
            <w:tcW w:w="778" w:type="dxa"/>
            <w:noWrap/>
            <w:vAlign w:val="center"/>
          </w:tcPr>
          <w:p w14:paraId="29A239CE"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V</w:t>
            </w:r>
            <w:r w:rsidR="00C35911" w:rsidRPr="008E51C1">
              <w:rPr>
                <w:rFonts w:ascii="Book Antiqua" w:hAnsi="Book Antiqua"/>
                <w:sz w:val="24"/>
                <w:szCs w:val="24"/>
                <w:vertAlign w:val="superscript"/>
                <w:lang w:val="en-GB" w:eastAsia="zh-CN"/>
              </w:rPr>
              <w:t>2</w:t>
            </w:r>
          </w:p>
        </w:tc>
        <w:tc>
          <w:tcPr>
            <w:tcW w:w="1141" w:type="dxa"/>
            <w:noWrap/>
            <w:vAlign w:val="center"/>
          </w:tcPr>
          <w:p w14:paraId="4F9056F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515</w:t>
            </w:r>
          </w:p>
        </w:tc>
        <w:tc>
          <w:tcPr>
            <w:tcW w:w="1134" w:type="dxa"/>
            <w:noWrap/>
            <w:vAlign w:val="center"/>
          </w:tcPr>
          <w:p w14:paraId="6F655EB4"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1EEF0DD6"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DM/IGT</w:t>
            </w:r>
            <w:r w:rsidR="00C35911" w:rsidRPr="008E51C1">
              <w:rPr>
                <w:rFonts w:ascii="Book Antiqua" w:hAnsi="Book Antiqua"/>
                <w:sz w:val="24"/>
                <w:szCs w:val="24"/>
                <w:vertAlign w:val="superscript"/>
                <w:lang w:val="en-GB" w:eastAsia="zh-CN"/>
              </w:rPr>
              <w:t>1</w:t>
            </w:r>
          </w:p>
        </w:tc>
        <w:tc>
          <w:tcPr>
            <w:tcW w:w="1276" w:type="dxa"/>
            <w:noWrap/>
            <w:vAlign w:val="center"/>
          </w:tcPr>
          <w:p w14:paraId="53F29AB1"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992" w:type="dxa"/>
            <w:noWrap/>
            <w:vAlign w:val="center"/>
          </w:tcPr>
          <w:p w14:paraId="1D254AE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3AB62D4C" w14:textId="77777777" w:rsidR="00BA10D7" w:rsidRPr="008E51C1" w:rsidRDefault="00BA10D7" w:rsidP="00FB7FE0">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3.51 [2.7</w:t>
            </w:r>
            <w:r w:rsidR="00FB7FE0"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4.56]; </w:t>
            </w:r>
            <w:r w:rsidR="00C35911" w:rsidRPr="008E51C1">
              <w:rPr>
                <w:rFonts w:ascii="Book Antiqua" w:hAnsi="Book Antiqua"/>
                <w:i/>
                <w:caps/>
                <w:sz w:val="24"/>
                <w:szCs w:val="24"/>
                <w:lang w:eastAsia="fr-FR"/>
              </w:rPr>
              <w:t>p</w:t>
            </w:r>
            <w:r w:rsidR="00C3591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lt;</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1</w:t>
            </w:r>
          </w:p>
        </w:tc>
      </w:tr>
      <w:tr w:rsidR="008F198B" w:rsidRPr="008E51C1" w14:paraId="55C06891" w14:textId="77777777" w:rsidTr="008E51C1">
        <w:trPr>
          <w:trHeight w:val="329"/>
          <w:jc w:val="center"/>
        </w:trPr>
        <w:tc>
          <w:tcPr>
            <w:tcW w:w="1814" w:type="dxa"/>
            <w:noWrap/>
            <w:vAlign w:val="center"/>
          </w:tcPr>
          <w:p w14:paraId="33D592A3" w14:textId="6ED82B57"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Park</w:t>
            </w:r>
            <w:r w:rsidRPr="008E51C1">
              <w:rPr>
                <w:rFonts w:ascii="Book Antiqua" w:hAnsi="Book Antiqua"/>
                <w:sz w:val="24"/>
                <w:szCs w:val="24"/>
                <w:lang w:val="en-GB"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r5ijt6i5e","properties":{"formattedCitation":"{\\rtf \\super [20]\\nosupersub{}}","plainCitation":"[20]"},"citationItems":[{"id":747,"uris":["http://zotero.org/users/1969747/items/S99UQI2F"],"uri":["http://zotero.org/users/1969747/items/S99UQI2F"],"itemData":{"id":747,"type":"article-journal","title":"Change of insulin sensitivity in hepatitis C patients with normal insulin sensitivity; a 5-year prospective follow-up study variation of insulin sensitivity in HCV patients: Insulin sensitivity in hepatitis C patients","container-title":"Internal Medicine Journal","page":"503-511","volume":"40","issue":"7","source":"CrossRef","DOI":"10.1111/j.1445-5994.2009.02042.x","ISSN":"14440903, 14455994","shortTitle":"Change of insulin sensitivity in hepatitis C patients with normal insulin sensitivity; a 5-year prospective follow-up study variation of insulin sensitivity in HCV patients","language":"en","author":[{"family":"Park","given":"S. K."},{"family":"Cho","given":"Y. K."},{"family":"Park","given":"J. H."},{"family":"Kim","given":"H. J."},{"family":"Park","given":"D. I."},{"family":"Sohn","given":"C. I."},{"family":"Jeon","given":"W. K."},{"family":"Kim","given":"B. I."}],"issued":{"date-parts":[["2009",8,27]]},"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20]</w:t>
            </w:r>
            <w:r w:rsidRPr="008E51C1">
              <w:rPr>
                <w:rFonts w:ascii="Book Antiqua" w:hAnsi="Book Antiqua"/>
                <w:sz w:val="24"/>
                <w:szCs w:val="24"/>
                <w:lang w:val="en-GB" w:eastAsia="fr-FR"/>
              </w:rPr>
              <w:fldChar w:fldCharType="end"/>
            </w:r>
          </w:p>
        </w:tc>
        <w:tc>
          <w:tcPr>
            <w:tcW w:w="851" w:type="dxa"/>
            <w:noWrap/>
            <w:vAlign w:val="center"/>
          </w:tcPr>
          <w:p w14:paraId="23673F5F"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097" w:type="dxa"/>
            <w:noWrap/>
            <w:vAlign w:val="center"/>
          </w:tcPr>
          <w:p w14:paraId="4AF6F647" w14:textId="77777777" w:rsidR="00BA10D7" w:rsidRPr="008E51C1" w:rsidRDefault="00C35911"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zh-CN"/>
              </w:rPr>
              <w:t xml:space="preserve">South </w:t>
            </w:r>
            <w:r w:rsidR="00BA10D7" w:rsidRPr="008E51C1">
              <w:rPr>
                <w:rFonts w:ascii="Book Antiqua" w:hAnsi="Book Antiqua"/>
                <w:sz w:val="24"/>
                <w:szCs w:val="24"/>
                <w:lang w:val="en-GB" w:eastAsia="fr-FR"/>
              </w:rPr>
              <w:t>Korea</w:t>
            </w:r>
          </w:p>
        </w:tc>
        <w:tc>
          <w:tcPr>
            <w:tcW w:w="1078" w:type="dxa"/>
            <w:noWrap/>
            <w:vAlign w:val="center"/>
          </w:tcPr>
          <w:p w14:paraId="7F52E8A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val="en-GB" w:eastAsia="fr-FR"/>
              </w:rPr>
              <w:t>P</w:t>
            </w:r>
            <w:r w:rsidRPr="008E51C1">
              <w:rPr>
                <w:rFonts w:ascii="Book Antiqua" w:hAnsi="Book Antiqua"/>
                <w:sz w:val="24"/>
                <w:szCs w:val="24"/>
                <w:lang w:eastAsia="fr-FR"/>
              </w:rPr>
              <w:t>rospective</w:t>
            </w:r>
          </w:p>
        </w:tc>
        <w:tc>
          <w:tcPr>
            <w:tcW w:w="801" w:type="dxa"/>
            <w:noWrap/>
            <w:vAlign w:val="center"/>
          </w:tcPr>
          <w:p w14:paraId="2AB4D10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r w:rsidR="00C35911" w:rsidRPr="008E51C1">
              <w:rPr>
                <w:rFonts w:ascii="Book Antiqua" w:hAnsi="Book Antiqua"/>
                <w:sz w:val="24"/>
                <w:szCs w:val="24"/>
                <w:vertAlign w:val="superscript"/>
                <w:lang w:val="en-GB" w:eastAsia="zh-CN"/>
              </w:rPr>
              <w:t>1</w:t>
            </w:r>
          </w:p>
        </w:tc>
        <w:tc>
          <w:tcPr>
            <w:tcW w:w="661" w:type="dxa"/>
            <w:noWrap/>
            <w:vAlign w:val="center"/>
          </w:tcPr>
          <w:p w14:paraId="75C3920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62</w:t>
            </w:r>
          </w:p>
        </w:tc>
        <w:tc>
          <w:tcPr>
            <w:tcW w:w="778" w:type="dxa"/>
            <w:noWrap/>
            <w:vAlign w:val="center"/>
          </w:tcPr>
          <w:p w14:paraId="6AC6990B"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V</w:t>
            </w:r>
            <w:r w:rsidR="00C35911" w:rsidRPr="008E51C1">
              <w:rPr>
                <w:rFonts w:ascii="Book Antiqua" w:hAnsi="Book Antiqua"/>
                <w:sz w:val="24"/>
                <w:szCs w:val="24"/>
                <w:vertAlign w:val="superscript"/>
                <w:lang w:val="en-GB" w:eastAsia="zh-CN"/>
              </w:rPr>
              <w:t>2</w:t>
            </w:r>
          </w:p>
        </w:tc>
        <w:tc>
          <w:tcPr>
            <w:tcW w:w="1141" w:type="dxa"/>
            <w:noWrap/>
            <w:vAlign w:val="center"/>
          </w:tcPr>
          <w:p w14:paraId="5FEA2E4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72</w:t>
            </w:r>
          </w:p>
        </w:tc>
        <w:tc>
          <w:tcPr>
            <w:tcW w:w="1134" w:type="dxa"/>
            <w:noWrap/>
            <w:vAlign w:val="center"/>
          </w:tcPr>
          <w:p w14:paraId="35FF7B85"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25326998"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R</w:t>
            </w:r>
          </w:p>
        </w:tc>
        <w:tc>
          <w:tcPr>
            <w:tcW w:w="1276" w:type="dxa"/>
            <w:noWrap/>
            <w:vAlign w:val="center"/>
          </w:tcPr>
          <w:p w14:paraId="1A09C29D"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992" w:type="dxa"/>
            <w:noWrap/>
            <w:vAlign w:val="center"/>
          </w:tcPr>
          <w:p w14:paraId="037BC51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3E441AA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22.5% </w:t>
            </w:r>
            <w:r w:rsidRPr="008E51C1">
              <w:rPr>
                <w:rFonts w:ascii="Book Antiqua" w:hAnsi="Book Antiqua"/>
                <w:i/>
                <w:sz w:val="24"/>
                <w:szCs w:val="24"/>
                <w:lang w:eastAsia="fr-FR"/>
              </w:rPr>
              <w:t>vs</w:t>
            </w:r>
            <w:r w:rsidRPr="008E51C1">
              <w:rPr>
                <w:rFonts w:ascii="Book Antiqua" w:hAnsi="Book Antiqua"/>
                <w:sz w:val="24"/>
                <w:szCs w:val="24"/>
                <w:lang w:eastAsia="fr-FR"/>
              </w:rPr>
              <w:t xml:space="preserve"> 5.2%; </w:t>
            </w:r>
            <w:r w:rsidR="00C35911" w:rsidRPr="008E51C1">
              <w:rPr>
                <w:rFonts w:ascii="Book Antiqua" w:hAnsi="Book Antiqua"/>
                <w:i/>
                <w:caps/>
                <w:sz w:val="24"/>
                <w:szCs w:val="24"/>
                <w:lang w:eastAsia="fr-FR"/>
              </w:rPr>
              <w:t>p</w:t>
            </w:r>
            <w:r w:rsidR="00C35911" w:rsidRPr="008E51C1">
              <w:rPr>
                <w:rFonts w:ascii="Book Antiqua" w:hAnsi="Book Antiqua"/>
                <w:sz w:val="24"/>
                <w:szCs w:val="24"/>
                <w:lang w:eastAsia="fr-FR"/>
              </w:rPr>
              <w:t xml:space="preserve"> </w:t>
            </w:r>
            <w:r w:rsidRPr="008E51C1">
              <w:rPr>
                <w:rFonts w:ascii="Book Antiqua" w:hAnsi="Book Antiqua"/>
                <w:sz w:val="24"/>
                <w:szCs w:val="24"/>
                <w:lang w:eastAsia="fr-FR"/>
              </w:rPr>
              <w:t>&lt;</w:t>
            </w:r>
            <w:r w:rsidR="00C35911" w:rsidRPr="008E51C1">
              <w:rPr>
                <w:rFonts w:ascii="Book Antiqua" w:hAnsi="Book Antiqua"/>
                <w:sz w:val="24"/>
                <w:szCs w:val="24"/>
                <w:lang w:eastAsia="zh-CN"/>
              </w:rPr>
              <w:t xml:space="preserve"> </w:t>
            </w:r>
            <w:r w:rsidRPr="008E51C1">
              <w:rPr>
                <w:rFonts w:ascii="Book Antiqua" w:hAnsi="Book Antiqua"/>
                <w:sz w:val="24"/>
                <w:szCs w:val="24"/>
                <w:lang w:eastAsia="fr-FR"/>
              </w:rPr>
              <w:t>0.001</w:t>
            </w:r>
          </w:p>
        </w:tc>
      </w:tr>
      <w:tr w:rsidR="008F198B" w:rsidRPr="008E51C1" w14:paraId="404E2924" w14:textId="77777777" w:rsidTr="008E51C1">
        <w:trPr>
          <w:trHeight w:val="329"/>
          <w:jc w:val="center"/>
        </w:trPr>
        <w:tc>
          <w:tcPr>
            <w:tcW w:w="1814" w:type="dxa"/>
            <w:noWrap/>
            <w:vAlign w:val="center"/>
          </w:tcPr>
          <w:p w14:paraId="517856F8" w14:textId="1ECEC6A4"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Mohamed</w:t>
            </w:r>
            <w:r w:rsidRPr="008E51C1">
              <w:rPr>
                <w:rFonts w:ascii="Book Antiqua" w:hAnsi="Book Antiqua"/>
                <w:sz w:val="24"/>
                <w:szCs w:val="24"/>
                <w:lang w:val="en-GB"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242gcajofp","properties":{"formattedCitation":"{\\rtf \\super [22]\\nosupersub{}}","plainCitation":"[22]"},"citationItems":[{"id":739,"uris":["http://zotero.org/users/1969747/items/FSJMAREB"],"uri":["http://zotero.org/users/1969747/items/FSJMAREB"],"itemData":{"id":739,"type":"article-journal","title":"Relation of insulin resistance and liver fibrosis progression in patients with chronic hepatitis C virus infection","container-title":"International journal of health sciences","page":"177","volume":"3","issue":"2","source":"Google Scholar","author":[{"family":"Mohamed","given":"Hassan R."},{"family":"Abdel-Azziz","given":"Mohamed Yaqoot"},{"family":"Zalata","given":"Kkaled Refaat"},{"family":"Abdel-Razik","given":"Ahmed MM"}],"issued":{"date-parts":[["2009"]]},"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22]</w:t>
            </w:r>
            <w:r w:rsidRPr="008E51C1">
              <w:rPr>
                <w:rFonts w:ascii="Book Antiqua" w:hAnsi="Book Antiqua"/>
                <w:sz w:val="24"/>
                <w:szCs w:val="24"/>
                <w:lang w:val="en-GB" w:eastAsia="fr-FR"/>
              </w:rPr>
              <w:fldChar w:fldCharType="end"/>
            </w:r>
          </w:p>
        </w:tc>
        <w:tc>
          <w:tcPr>
            <w:tcW w:w="851" w:type="dxa"/>
            <w:noWrap/>
            <w:vAlign w:val="center"/>
          </w:tcPr>
          <w:p w14:paraId="10AD4F33"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9</w:t>
            </w:r>
          </w:p>
        </w:tc>
        <w:tc>
          <w:tcPr>
            <w:tcW w:w="1097" w:type="dxa"/>
            <w:noWrap/>
            <w:vAlign w:val="center"/>
          </w:tcPr>
          <w:p w14:paraId="63C4089B"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Egypt</w:t>
            </w:r>
          </w:p>
        </w:tc>
        <w:tc>
          <w:tcPr>
            <w:tcW w:w="1078" w:type="dxa"/>
            <w:noWrap/>
            <w:vAlign w:val="center"/>
          </w:tcPr>
          <w:p w14:paraId="728AFB2C"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Cross sectional</w:t>
            </w:r>
          </w:p>
        </w:tc>
        <w:tc>
          <w:tcPr>
            <w:tcW w:w="801" w:type="dxa"/>
            <w:noWrap/>
            <w:vAlign w:val="center"/>
          </w:tcPr>
          <w:p w14:paraId="58D2B128" w14:textId="77777777" w:rsidR="00BA10D7" w:rsidRPr="008E51C1" w:rsidRDefault="00BA10D7" w:rsidP="00C35911">
            <w:pPr>
              <w:snapToGrid w:val="0"/>
              <w:spacing w:after="0" w:line="360" w:lineRule="auto"/>
              <w:jc w:val="center"/>
              <w:rPr>
                <w:rFonts w:ascii="Book Antiqua" w:hAnsi="Book Antiqua"/>
                <w:sz w:val="24"/>
                <w:szCs w:val="24"/>
                <w:lang w:val="en-GB" w:eastAsia="zh-CN"/>
              </w:rPr>
            </w:pPr>
            <w:r w:rsidRPr="008E51C1">
              <w:rPr>
                <w:rFonts w:ascii="Book Antiqua" w:hAnsi="Book Antiqua"/>
                <w:sz w:val="24"/>
                <w:szCs w:val="24"/>
                <w:lang w:val="en-GB" w:eastAsia="fr-FR"/>
              </w:rPr>
              <w:t>HCV</w:t>
            </w:r>
            <w:r w:rsidR="00C35911" w:rsidRPr="008E51C1">
              <w:rPr>
                <w:rFonts w:ascii="Book Antiqua" w:hAnsi="Book Antiqua"/>
                <w:sz w:val="24"/>
                <w:szCs w:val="24"/>
                <w:vertAlign w:val="superscript"/>
                <w:lang w:val="en-GB" w:eastAsia="zh-CN"/>
              </w:rPr>
              <w:t>1</w:t>
            </w:r>
          </w:p>
        </w:tc>
        <w:tc>
          <w:tcPr>
            <w:tcW w:w="661" w:type="dxa"/>
            <w:noWrap/>
            <w:vAlign w:val="center"/>
          </w:tcPr>
          <w:p w14:paraId="25E33435"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8</w:t>
            </w:r>
          </w:p>
        </w:tc>
        <w:tc>
          <w:tcPr>
            <w:tcW w:w="778" w:type="dxa"/>
            <w:noWrap/>
            <w:vAlign w:val="center"/>
          </w:tcPr>
          <w:p w14:paraId="1856A594"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V</w:t>
            </w:r>
            <w:r w:rsidR="00C35911" w:rsidRPr="008E51C1">
              <w:rPr>
                <w:rFonts w:ascii="Book Antiqua" w:hAnsi="Book Antiqua"/>
                <w:sz w:val="24"/>
                <w:szCs w:val="24"/>
                <w:vertAlign w:val="superscript"/>
                <w:lang w:val="en-GB" w:eastAsia="zh-CN"/>
              </w:rPr>
              <w:t>2</w:t>
            </w:r>
          </w:p>
        </w:tc>
        <w:tc>
          <w:tcPr>
            <w:tcW w:w="1141" w:type="dxa"/>
            <w:noWrap/>
            <w:vAlign w:val="center"/>
          </w:tcPr>
          <w:p w14:paraId="4F1AEDD0"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2</w:t>
            </w:r>
          </w:p>
        </w:tc>
        <w:tc>
          <w:tcPr>
            <w:tcW w:w="1134" w:type="dxa"/>
            <w:noWrap/>
            <w:vAlign w:val="center"/>
          </w:tcPr>
          <w:p w14:paraId="5722369A"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RNA</w:t>
            </w:r>
          </w:p>
        </w:tc>
        <w:tc>
          <w:tcPr>
            <w:tcW w:w="709" w:type="dxa"/>
            <w:noWrap/>
            <w:vAlign w:val="center"/>
          </w:tcPr>
          <w:p w14:paraId="56959D51"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IR</w:t>
            </w:r>
          </w:p>
        </w:tc>
        <w:tc>
          <w:tcPr>
            <w:tcW w:w="1276" w:type="dxa"/>
            <w:noWrap/>
            <w:vAlign w:val="center"/>
          </w:tcPr>
          <w:p w14:paraId="44C1116E"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Univariate</w:t>
            </w:r>
          </w:p>
        </w:tc>
        <w:tc>
          <w:tcPr>
            <w:tcW w:w="992" w:type="dxa"/>
            <w:noWrap/>
            <w:vAlign w:val="center"/>
          </w:tcPr>
          <w:p w14:paraId="3DC67D1B"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2209" w:type="dxa"/>
            <w:noWrap/>
            <w:vAlign w:val="center"/>
          </w:tcPr>
          <w:p w14:paraId="02BA4DFA" w14:textId="77777777" w:rsidR="00BA10D7" w:rsidRPr="008E51C1" w:rsidRDefault="00BA10D7" w:rsidP="00293038">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HOMA-IR </w:t>
            </w:r>
            <w:r w:rsidR="00C3591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3.98 (normal ALT) and 2.69 (a</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 xml:space="preserve">normal ALT) </w:t>
            </w:r>
            <w:r w:rsidRPr="008E51C1">
              <w:rPr>
                <w:rFonts w:ascii="Book Antiqua" w:hAnsi="Book Antiqua"/>
                <w:i/>
                <w:sz w:val="24"/>
                <w:szCs w:val="24"/>
                <w:lang w:val="en-GB" w:eastAsia="fr-FR"/>
              </w:rPr>
              <w:t xml:space="preserve">vs </w:t>
            </w:r>
            <w:r w:rsidRPr="008E51C1">
              <w:rPr>
                <w:rFonts w:ascii="Book Antiqua" w:hAnsi="Book Antiqua"/>
                <w:sz w:val="24"/>
                <w:szCs w:val="24"/>
                <w:lang w:val="en-GB" w:eastAsia="fr-FR"/>
              </w:rPr>
              <w:t>1.92;</w:t>
            </w:r>
            <w:r w:rsidR="00293038" w:rsidRPr="008E51C1">
              <w:rPr>
                <w:rFonts w:ascii="Book Antiqua" w:hAnsi="Book Antiqua"/>
                <w:sz w:val="24"/>
                <w:szCs w:val="24"/>
                <w:lang w:val="en-GB" w:eastAsia="zh-CN"/>
              </w:rPr>
              <w:t xml:space="preserve"> </w:t>
            </w:r>
            <w:r w:rsidR="00293038" w:rsidRPr="008E51C1">
              <w:rPr>
                <w:rFonts w:ascii="Book Antiqua" w:hAnsi="Book Antiqua"/>
                <w:i/>
                <w:caps/>
                <w:sz w:val="24"/>
                <w:szCs w:val="24"/>
                <w:lang w:val="en-GB" w:eastAsia="fr-FR"/>
              </w:rPr>
              <w:t>p</w:t>
            </w:r>
            <w:r w:rsidR="00293038"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lt;</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1</w:t>
            </w:r>
          </w:p>
        </w:tc>
      </w:tr>
      <w:tr w:rsidR="008F198B" w:rsidRPr="008E51C1" w14:paraId="2C548933" w14:textId="77777777" w:rsidTr="008E51C1">
        <w:trPr>
          <w:trHeight w:val="329"/>
          <w:jc w:val="center"/>
        </w:trPr>
        <w:tc>
          <w:tcPr>
            <w:tcW w:w="1814" w:type="dxa"/>
            <w:noWrap/>
            <w:vAlign w:val="center"/>
          </w:tcPr>
          <w:p w14:paraId="118D2233" w14:textId="11B0902D"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lastRenderedPageBreak/>
              <w:t xml:space="preserve">Duseja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i54tqb2d2","properties":{"formattedCitation":"{\\rtf \\super [23]\\nosupersub{}}","plainCitation":"[23]"},"citationItems":[{"id":697,"uris":["http://zotero.org/users/1969747/items/6ECMFEEC"],"uri":["http://zotero.org/users/1969747/items/6ECMFEEC"],"itemData":{"id":697,"type":"article-journal","title":"Insulin Resistance Is Common in Patients with Predominantly Genotype 3 Chronic Hepatitis C","container-title":"Digestive Diseases and Sciences","page":"1778-1782","volume":"54","issue":"8","source":"CrossRef","DOI":"10.1007/s10620-009-0844-y","ISSN":"0163-2116, 1573-2568","language":"en","author":[{"family":"Duseja","given":"Ajay"},{"family":"Dhiman","given":"R. K."},{"family":"Chawla","given":"Yogesh"},{"family":"Thumburu","given":"Kiran K."},{"family":"Kumar","given":"Amit"},{"family":"Das","given":"Ashim"},{"family":"Bhadada","given":"Sanjay"},{"family":"Bhansali","given":"Anil"}],"issued":{"date-parts":[["2009",8]]},"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23]</w:t>
            </w:r>
            <w:r w:rsidRPr="008E51C1">
              <w:rPr>
                <w:rFonts w:ascii="Book Antiqua" w:hAnsi="Book Antiqua"/>
                <w:sz w:val="24"/>
                <w:szCs w:val="24"/>
                <w:lang w:val="en-GB" w:eastAsia="fr-FR"/>
              </w:rPr>
              <w:fldChar w:fldCharType="end"/>
            </w:r>
          </w:p>
        </w:tc>
        <w:tc>
          <w:tcPr>
            <w:tcW w:w="851" w:type="dxa"/>
            <w:noWrap/>
            <w:vAlign w:val="center"/>
          </w:tcPr>
          <w:p w14:paraId="6E65BA05"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9</w:t>
            </w:r>
          </w:p>
        </w:tc>
        <w:tc>
          <w:tcPr>
            <w:tcW w:w="1097" w:type="dxa"/>
            <w:noWrap/>
            <w:vAlign w:val="center"/>
          </w:tcPr>
          <w:p w14:paraId="4F9E3432"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ndia</w:t>
            </w:r>
          </w:p>
        </w:tc>
        <w:tc>
          <w:tcPr>
            <w:tcW w:w="1078" w:type="dxa"/>
            <w:noWrap/>
            <w:vAlign w:val="center"/>
          </w:tcPr>
          <w:p w14:paraId="03454F0A"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D</w:t>
            </w:r>
          </w:p>
        </w:tc>
        <w:tc>
          <w:tcPr>
            <w:tcW w:w="801" w:type="dxa"/>
            <w:noWrap/>
            <w:vAlign w:val="center"/>
          </w:tcPr>
          <w:p w14:paraId="14F5E330"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HCV</w:t>
            </w:r>
            <w:r w:rsidR="00C35911" w:rsidRPr="008E51C1">
              <w:rPr>
                <w:rFonts w:ascii="Book Antiqua" w:hAnsi="Book Antiqua"/>
                <w:sz w:val="24"/>
                <w:szCs w:val="24"/>
                <w:vertAlign w:val="superscript"/>
                <w:lang w:val="en-GB" w:eastAsia="zh-CN"/>
              </w:rPr>
              <w:t>1</w:t>
            </w:r>
          </w:p>
        </w:tc>
        <w:tc>
          <w:tcPr>
            <w:tcW w:w="661" w:type="dxa"/>
            <w:noWrap/>
            <w:vAlign w:val="center"/>
          </w:tcPr>
          <w:p w14:paraId="381976E4"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85</w:t>
            </w:r>
          </w:p>
        </w:tc>
        <w:tc>
          <w:tcPr>
            <w:tcW w:w="778" w:type="dxa"/>
            <w:noWrap/>
            <w:vAlign w:val="center"/>
          </w:tcPr>
          <w:p w14:paraId="43F2DA20"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V</w:t>
            </w:r>
            <w:r w:rsidR="00C35911" w:rsidRPr="008E51C1">
              <w:rPr>
                <w:rFonts w:ascii="Book Antiqua" w:hAnsi="Book Antiqua"/>
                <w:sz w:val="24"/>
                <w:szCs w:val="24"/>
                <w:vertAlign w:val="superscript"/>
                <w:lang w:val="en-GB" w:eastAsia="zh-CN"/>
              </w:rPr>
              <w:t>2</w:t>
            </w:r>
          </w:p>
        </w:tc>
        <w:tc>
          <w:tcPr>
            <w:tcW w:w="1141" w:type="dxa"/>
            <w:noWrap/>
            <w:vAlign w:val="center"/>
          </w:tcPr>
          <w:p w14:paraId="56A6DA89"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5</w:t>
            </w:r>
          </w:p>
        </w:tc>
        <w:tc>
          <w:tcPr>
            <w:tcW w:w="1134" w:type="dxa"/>
            <w:noWrap/>
            <w:vAlign w:val="center"/>
          </w:tcPr>
          <w:p w14:paraId="5A1A9C99"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RNA</w:t>
            </w:r>
          </w:p>
        </w:tc>
        <w:tc>
          <w:tcPr>
            <w:tcW w:w="709" w:type="dxa"/>
            <w:noWrap/>
            <w:vAlign w:val="center"/>
          </w:tcPr>
          <w:p w14:paraId="49F689D3"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IR</w:t>
            </w:r>
          </w:p>
        </w:tc>
        <w:tc>
          <w:tcPr>
            <w:tcW w:w="1276" w:type="dxa"/>
            <w:noWrap/>
            <w:vAlign w:val="center"/>
          </w:tcPr>
          <w:p w14:paraId="1212413E"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992" w:type="dxa"/>
            <w:noWrap/>
            <w:vAlign w:val="center"/>
          </w:tcPr>
          <w:p w14:paraId="615D95F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5E4F8956" w14:textId="77777777" w:rsidR="00BA10D7" w:rsidRPr="008E51C1" w:rsidRDefault="00BA10D7" w:rsidP="00293038">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62% </w:t>
            </w:r>
            <w:r w:rsidRPr="008E51C1">
              <w:rPr>
                <w:rFonts w:ascii="Book Antiqua" w:hAnsi="Book Antiqua"/>
                <w:i/>
                <w:sz w:val="24"/>
                <w:szCs w:val="24"/>
                <w:lang w:eastAsia="fr-FR"/>
              </w:rPr>
              <w:t>vs</w:t>
            </w:r>
            <w:r w:rsidRPr="008E51C1">
              <w:rPr>
                <w:rFonts w:ascii="Book Antiqua" w:hAnsi="Book Antiqua"/>
                <w:sz w:val="24"/>
                <w:szCs w:val="24"/>
                <w:lang w:eastAsia="fr-FR"/>
              </w:rPr>
              <w:t xml:space="preserve"> 16%;</w:t>
            </w:r>
            <w:r w:rsidR="00293038" w:rsidRPr="008E51C1">
              <w:rPr>
                <w:rFonts w:ascii="Book Antiqua" w:hAnsi="Book Antiqua"/>
                <w:sz w:val="24"/>
                <w:szCs w:val="24"/>
                <w:lang w:eastAsia="zh-CN"/>
              </w:rPr>
              <w:t xml:space="preserve"> </w:t>
            </w:r>
            <w:r w:rsidR="00293038" w:rsidRPr="008E51C1">
              <w:rPr>
                <w:rFonts w:ascii="Book Antiqua" w:hAnsi="Book Antiqua"/>
                <w:i/>
                <w:caps/>
                <w:sz w:val="24"/>
                <w:szCs w:val="24"/>
                <w:lang w:eastAsia="fr-FR"/>
              </w:rPr>
              <w:t>p</w:t>
            </w:r>
            <w:r w:rsidR="00293038" w:rsidRPr="008E51C1">
              <w:rPr>
                <w:rFonts w:ascii="Book Antiqua" w:hAnsi="Book Antiqua"/>
                <w:sz w:val="24"/>
                <w:szCs w:val="24"/>
                <w:lang w:eastAsia="fr-FR"/>
              </w:rPr>
              <w:t xml:space="preserve"> </w:t>
            </w:r>
            <w:r w:rsidRPr="008E51C1">
              <w:rPr>
                <w:rFonts w:ascii="Book Antiqua" w:hAnsi="Book Antiqua"/>
                <w:sz w:val="24"/>
                <w:szCs w:val="24"/>
                <w:lang w:eastAsia="fr-FR"/>
              </w:rPr>
              <w:t>=</w:t>
            </w:r>
            <w:r w:rsidR="00293038" w:rsidRPr="008E51C1">
              <w:rPr>
                <w:rFonts w:ascii="Book Antiqua" w:hAnsi="Book Antiqua"/>
                <w:sz w:val="24"/>
                <w:szCs w:val="24"/>
                <w:lang w:eastAsia="zh-CN"/>
              </w:rPr>
              <w:t xml:space="preserve"> </w:t>
            </w:r>
            <w:r w:rsidRPr="008E51C1">
              <w:rPr>
                <w:rFonts w:ascii="Book Antiqua" w:hAnsi="Book Antiqua"/>
                <w:sz w:val="24"/>
                <w:szCs w:val="24"/>
                <w:lang w:eastAsia="fr-FR"/>
              </w:rPr>
              <w:t>0.0002</w:t>
            </w:r>
          </w:p>
        </w:tc>
      </w:tr>
      <w:tr w:rsidR="008F198B" w:rsidRPr="008E51C1" w14:paraId="6A9EDC8C" w14:textId="77777777" w:rsidTr="008E51C1">
        <w:trPr>
          <w:trHeight w:val="329"/>
          <w:jc w:val="center"/>
        </w:trPr>
        <w:tc>
          <w:tcPr>
            <w:tcW w:w="1814" w:type="dxa"/>
            <w:noWrap/>
            <w:vAlign w:val="center"/>
          </w:tcPr>
          <w:p w14:paraId="42204504" w14:textId="5E5C5674"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Lonardo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FVwMR6mT","properties":{"formattedCitation":"{\\rtf \\super [24]\\nosupersub{}}","plainCitation":"[24]"},"citationItems":[{"id":732,"uris":["http://zotero.org/users/1969747/items/TM43I7PH"],"uri":["http://zotero.org/users/1969747/items/TM43I7PH"],"itemData":{"id":732,"type":"article-journal","title":"Hepatitis C virus-infected patients are ‘spared’from the metabolic syndrome but not from insulin resistance. A comparative study of nonalcoholic fatty liver disease and hepatitis C virus-related steatosis","container-title":"Canadian Journal of Gastroenterology","page":"273","volume":"23","issue":"4","source":"Google Scholar","author":[{"family":"Lonardo","given":"Amedeo"},{"family":"Ballestri","given":"Stefano"},{"family":"Adinolfi","given":"Luigi E."},{"family":"Violi","given":"Enrico"},{"family":"Carulli","given":"Lucia"},{"family":"Lombardini","given":"Silvia"},{"family":"Scaglioni","given":"Federica"},{"family":"Ricchi","given":"Matteo"},{"family":"Ruggiero","given":"Giuseppe"},{"family":"Loria","given":"Paola"}],"issued":{"date-parts":[["2009"]]},"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24]</w:t>
            </w:r>
            <w:r w:rsidRPr="008E51C1">
              <w:rPr>
                <w:rFonts w:ascii="Book Antiqua" w:hAnsi="Book Antiqua"/>
                <w:sz w:val="24"/>
                <w:szCs w:val="24"/>
                <w:lang w:eastAsia="fr-FR"/>
              </w:rPr>
              <w:fldChar w:fldCharType="end"/>
            </w:r>
          </w:p>
        </w:tc>
        <w:tc>
          <w:tcPr>
            <w:tcW w:w="851" w:type="dxa"/>
            <w:noWrap/>
            <w:vAlign w:val="center"/>
          </w:tcPr>
          <w:p w14:paraId="6B047BF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9</w:t>
            </w:r>
          </w:p>
        </w:tc>
        <w:tc>
          <w:tcPr>
            <w:tcW w:w="1097" w:type="dxa"/>
            <w:noWrap/>
            <w:vAlign w:val="center"/>
          </w:tcPr>
          <w:p w14:paraId="2614F14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taly</w:t>
            </w:r>
          </w:p>
        </w:tc>
        <w:tc>
          <w:tcPr>
            <w:tcW w:w="1078" w:type="dxa"/>
            <w:noWrap/>
            <w:vAlign w:val="center"/>
          </w:tcPr>
          <w:p w14:paraId="0C78E0F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D</w:t>
            </w:r>
          </w:p>
        </w:tc>
        <w:tc>
          <w:tcPr>
            <w:tcW w:w="801" w:type="dxa"/>
            <w:noWrap/>
            <w:vAlign w:val="center"/>
          </w:tcPr>
          <w:p w14:paraId="145B826E"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HCV</w:t>
            </w:r>
            <w:r w:rsidR="00C35911" w:rsidRPr="008E51C1">
              <w:rPr>
                <w:rFonts w:ascii="Book Antiqua" w:hAnsi="Book Antiqua"/>
                <w:sz w:val="24"/>
                <w:szCs w:val="24"/>
                <w:vertAlign w:val="superscript"/>
                <w:lang w:val="en-GB" w:eastAsia="zh-CN"/>
              </w:rPr>
              <w:t>1</w:t>
            </w:r>
          </w:p>
        </w:tc>
        <w:tc>
          <w:tcPr>
            <w:tcW w:w="661" w:type="dxa"/>
            <w:noWrap/>
            <w:vAlign w:val="center"/>
          </w:tcPr>
          <w:p w14:paraId="15A784D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97</w:t>
            </w:r>
          </w:p>
        </w:tc>
        <w:tc>
          <w:tcPr>
            <w:tcW w:w="778" w:type="dxa"/>
            <w:noWrap/>
            <w:vAlign w:val="center"/>
          </w:tcPr>
          <w:p w14:paraId="56A0D00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p>
        </w:tc>
        <w:tc>
          <w:tcPr>
            <w:tcW w:w="1141" w:type="dxa"/>
            <w:noWrap/>
            <w:vAlign w:val="center"/>
          </w:tcPr>
          <w:p w14:paraId="725969C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82</w:t>
            </w:r>
          </w:p>
        </w:tc>
        <w:tc>
          <w:tcPr>
            <w:tcW w:w="1134" w:type="dxa"/>
            <w:noWrap/>
            <w:vAlign w:val="center"/>
          </w:tcPr>
          <w:p w14:paraId="6B3C74FF"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09615C57"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IR</w:t>
            </w:r>
          </w:p>
        </w:tc>
        <w:tc>
          <w:tcPr>
            <w:tcW w:w="1276" w:type="dxa"/>
            <w:noWrap/>
            <w:vAlign w:val="center"/>
          </w:tcPr>
          <w:p w14:paraId="77203943"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992" w:type="dxa"/>
            <w:noWrap/>
            <w:vAlign w:val="center"/>
          </w:tcPr>
          <w:p w14:paraId="2A41C05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377DA7E5" w14:textId="77777777" w:rsidR="00BA10D7" w:rsidRPr="008E51C1" w:rsidRDefault="00293038" w:rsidP="00C35911">
            <w:pPr>
              <w:snapToGrid w:val="0"/>
              <w:spacing w:after="0" w:line="360" w:lineRule="auto"/>
              <w:jc w:val="center"/>
              <w:rPr>
                <w:rFonts w:ascii="Book Antiqua" w:hAnsi="Book Antiqua"/>
                <w:sz w:val="24"/>
                <w:szCs w:val="24"/>
                <w:lang w:eastAsia="fr-FR"/>
              </w:rPr>
            </w:pPr>
            <w:r w:rsidRPr="008E51C1">
              <w:rPr>
                <w:rFonts w:ascii="Book Antiqua" w:hAnsi="Book Antiqua"/>
                <w:i/>
                <w:caps/>
                <w:sz w:val="24"/>
                <w:szCs w:val="24"/>
                <w:lang w:eastAsia="fr-FR"/>
              </w:rPr>
              <w:t>p</w:t>
            </w:r>
            <w:r w:rsidRPr="008E51C1">
              <w:rPr>
                <w:rFonts w:ascii="Book Antiqua" w:hAnsi="Book Antiqua"/>
                <w:sz w:val="24"/>
                <w:szCs w:val="24"/>
                <w:lang w:eastAsia="fr-FR"/>
              </w:rPr>
              <w:t xml:space="preserve"> </w:t>
            </w:r>
            <w:r w:rsidR="00BA10D7" w:rsidRPr="008E51C1">
              <w:rPr>
                <w:rFonts w:ascii="Book Antiqua" w:hAnsi="Book Antiqua"/>
                <w:sz w:val="24"/>
                <w:szCs w:val="24"/>
                <w:lang w:eastAsia="fr-FR"/>
              </w:rPr>
              <w:t>&lt;</w:t>
            </w:r>
            <w:r w:rsidRPr="008E51C1">
              <w:rPr>
                <w:rFonts w:ascii="Book Antiqua" w:hAnsi="Book Antiqua"/>
                <w:sz w:val="24"/>
                <w:szCs w:val="24"/>
                <w:lang w:eastAsia="zh-CN"/>
              </w:rPr>
              <w:t xml:space="preserve"> </w:t>
            </w:r>
            <w:r w:rsidR="00BA10D7" w:rsidRPr="008E51C1">
              <w:rPr>
                <w:rFonts w:ascii="Book Antiqua" w:hAnsi="Book Antiqua"/>
                <w:sz w:val="24"/>
                <w:szCs w:val="24"/>
                <w:lang w:eastAsia="fr-FR"/>
              </w:rPr>
              <w:t>0.001</w:t>
            </w:r>
          </w:p>
        </w:tc>
      </w:tr>
      <w:tr w:rsidR="008F198B" w:rsidRPr="008E51C1" w14:paraId="2A80F25B" w14:textId="77777777" w:rsidTr="008E51C1">
        <w:trPr>
          <w:trHeight w:val="329"/>
          <w:jc w:val="center"/>
        </w:trPr>
        <w:tc>
          <w:tcPr>
            <w:tcW w:w="1814" w:type="dxa"/>
            <w:noWrap/>
            <w:vAlign w:val="center"/>
          </w:tcPr>
          <w:p w14:paraId="6B7FD753" w14:textId="4E10475B"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Huang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TdxRnGci","properties":{"formattedCitation":"{\\rtf \\super [25]\\nosupersub{}}","plainCitation":"[25]"},"citationItems":[{"id":786,"uris":["http://zotero.org/users/1969747/items/7KAM5RS3"],"uri":["http://zotero.org/users/1969747/items/7KAM5RS3"],"itemData":{"id":786,"type":"article-journal","title":"Hepatitis C virus infection and metabolic syndrome---a community-based study in an endemic area of Taiwan","container-title":"The Kaohsiung Journal of Medical Sciences","page":"299-305","volume":"25","issue":"6","source":"PubMed","abstract":"Metabolic syndrome (MS) is a complicated disorder associated with a high risk of future development of micro- and macrovascular complications. The extrahepatic manifestations of hepatitis C virus (HCV) infection can include multiple metabolic abnormalities. However, the extent, severity, and characteristics of MS in HCV-infected patients have rarely been investigated in community-based settings. This study aimed to determine the difference in prevalence and distribution of the components of MS between HCV-infected patients and healthy controls. Multipurpose mass screening of adults was conducted in an HCV-endemic area of Southern Taiwan. Clinical profiles in terms of anthropometric data and MS components, as well as viral hepatitis markers, were assessed. Two hundred and thirty-seven adults (94 males; mean age, 55.5 +/- 10.8 years) were recruited. The prevalence of anti-HCV seropositivity was 39.2% (93/237). The prevalence of MS was higher in the HCV-infected individuals (24.7%, 23/93) than in the control, uninfected subjects (13.2%, 19/144, p = 0.02). In terms of MS components, HCV-infected subjects had a higher prevalence of high waist circumference (51.6% vs. 25.7%, p &lt; 0.001) and hypertension (58.1% vs. 36.8%, p = 0.001) than controls. Multivariate logistic regression analysis demonstrated that anti-HCV positivity was significantly associated with MS (odds ratio, 6.4; 95% confidence interval, 1.82-22.84; p = 0.004). HCV infection was associated with a higher prevalence of MS. Determination of MS in patients with HCV infection could therefore be indicated.","DOI":"10.1016/S1607-551X(09)70520-0","ISSN":"1607-551X","note":"PMID: 19560994","journalAbbreviation":"Kaohsiung J. Med. Sci.","language":"eng","author":[{"family":"Huang","given":"Jee-Fu"},{"family":"Chuang","given":"Wan-Long"},{"family":"Yu","given":"Ming-Lung"},{"family":"Yu","given":"Sung-Hua"},{"family":"Huang","given":"Chung-Feng"},{"family":"Huang","given":"Ching-I."},{"family":"Yeh","given":"Ming-Lun"},{"family":"Hsieh","given":"Meng-Hsuan"},{"family":"Yang","given":"Jeng-Fu"},{"family":"Lin","given":"Zu-Yau"},{"family":"Chen","given":"Shinn-Chern"},{"family":"Dai","given":"Chia-Yen"},{"family":"Chang","given":"Wen-Yu"}],"issued":{"date-parts":[["2009",6]]},"PMID":"1956099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25]</w:t>
            </w:r>
            <w:r w:rsidRPr="008E51C1">
              <w:rPr>
                <w:rFonts w:ascii="Book Antiqua" w:hAnsi="Book Antiqua"/>
                <w:sz w:val="24"/>
                <w:szCs w:val="24"/>
                <w:lang w:eastAsia="fr-FR"/>
              </w:rPr>
              <w:fldChar w:fldCharType="end"/>
            </w:r>
          </w:p>
        </w:tc>
        <w:tc>
          <w:tcPr>
            <w:tcW w:w="851" w:type="dxa"/>
            <w:noWrap/>
            <w:vAlign w:val="center"/>
          </w:tcPr>
          <w:p w14:paraId="22747DA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9</w:t>
            </w:r>
          </w:p>
        </w:tc>
        <w:tc>
          <w:tcPr>
            <w:tcW w:w="1097" w:type="dxa"/>
            <w:noWrap/>
            <w:vAlign w:val="center"/>
          </w:tcPr>
          <w:p w14:paraId="6A04EB6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Taiwan</w:t>
            </w:r>
          </w:p>
        </w:tc>
        <w:tc>
          <w:tcPr>
            <w:tcW w:w="1078" w:type="dxa"/>
            <w:noWrap/>
            <w:vAlign w:val="center"/>
          </w:tcPr>
          <w:p w14:paraId="59C7745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D</w:t>
            </w:r>
          </w:p>
        </w:tc>
        <w:tc>
          <w:tcPr>
            <w:tcW w:w="801" w:type="dxa"/>
            <w:noWrap/>
            <w:vAlign w:val="center"/>
          </w:tcPr>
          <w:p w14:paraId="53C6B745"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HCV</w:t>
            </w:r>
            <w:r w:rsidR="00C35911" w:rsidRPr="008E51C1">
              <w:rPr>
                <w:rFonts w:ascii="Book Antiqua" w:hAnsi="Book Antiqua"/>
                <w:sz w:val="24"/>
                <w:szCs w:val="24"/>
                <w:vertAlign w:val="superscript"/>
                <w:lang w:val="en-GB" w:eastAsia="zh-CN"/>
              </w:rPr>
              <w:t>1</w:t>
            </w:r>
          </w:p>
        </w:tc>
        <w:tc>
          <w:tcPr>
            <w:tcW w:w="661" w:type="dxa"/>
            <w:noWrap/>
            <w:vAlign w:val="center"/>
          </w:tcPr>
          <w:p w14:paraId="0971BC7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93</w:t>
            </w:r>
          </w:p>
        </w:tc>
        <w:tc>
          <w:tcPr>
            <w:tcW w:w="778" w:type="dxa"/>
            <w:noWrap/>
            <w:vAlign w:val="center"/>
          </w:tcPr>
          <w:p w14:paraId="6B57F85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p>
        </w:tc>
        <w:tc>
          <w:tcPr>
            <w:tcW w:w="1141" w:type="dxa"/>
            <w:noWrap/>
            <w:vAlign w:val="center"/>
          </w:tcPr>
          <w:p w14:paraId="28E037D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44</w:t>
            </w:r>
          </w:p>
        </w:tc>
        <w:tc>
          <w:tcPr>
            <w:tcW w:w="1134" w:type="dxa"/>
            <w:noWrap/>
            <w:vAlign w:val="center"/>
          </w:tcPr>
          <w:p w14:paraId="3CCC141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b</w:t>
            </w:r>
          </w:p>
        </w:tc>
        <w:tc>
          <w:tcPr>
            <w:tcW w:w="709" w:type="dxa"/>
            <w:noWrap/>
            <w:vAlign w:val="center"/>
          </w:tcPr>
          <w:p w14:paraId="7C2BAB64"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IR</w:t>
            </w:r>
          </w:p>
        </w:tc>
        <w:tc>
          <w:tcPr>
            <w:tcW w:w="1276" w:type="dxa"/>
            <w:noWrap/>
            <w:vAlign w:val="center"/>
          </w:tcPr>
          <w:p w14:paraId="325B10E4"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992" w:type="dxa"/>
            <w:noWrap/>
            <w:vAlign w:val="center"/>
          </w:tcPr>
          <w:p w14:paraId="6AA3D48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2A1CB60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HOMA-IR 2.2 </w:t>
            </w:r>
            <w:r w:rsidRPr="008E51C1">
              <w:rPr>
                <w:rFonts w:ascii="Book Antiqua" w:hAnsi="Book Antiqua"/>
                <w:i/>
                <w:sz w:val="24"/>
                <w:szCs w:val="24"/>
                <w:lang w:eastAsia="fr-FR"/>
              </w:rPr>
              <w:t>vs</w:t>
            </w:r>
            <w:r w:rsidRPr="008E51C1">
              <w:rPr>
                <w:rFonts w:ascii="Book Antiqua" w:hAnsi="Book Antiqua"/>
                <w:sz w:val="24"/>
                <w:szCs w:val="24"/>
                <w:lang w:eastAsia="fr-FR"/>
              </w:rPr>
              <w:t xml:space="preserve"> 1.6; </w:t>
            </w:r>
            <w:r w:rsidR="00293038" w:rsidRPr="008E51C1">
              <w:rPr>
                <w:rFonts w:ascii="Book Antiqua" w:hAnsi="Book Antiqua"/>
                <w:i/>
                <w:caps/>
                <w:sz w:val="24"/>
                <w:szCs w:val="24"/>
                <w:lang w:eastAsia="fr-FR"/>
              </w:rPr>
              <w:t>p</w:t>
            </w:r>
            <w:r w:rsidR="00293038" w:rsidRPr="008E51C1">
              <w:rPr>
                <w:rFonts w:ascii="Book Antiqua" w:hAnsi="Book Antiqua"/>
                <w:sz w:val="24"/>
                <w:szCs w:val="24"/>
                <w:lang w:eastAsia="fr-FR"/>
              </w:rPr>
              <w:t xml:space="preserve"> </w:t>
            </w:r>
            <w:r w:rsidRPr="008E51C1">
              <w:rPr>
                <w:rFonts w:ascii="Book Antiqua" w:hAnsi="Book Antiqua"/>
                <w:sz w:val="24"/>
                <w:szCs w:val="24"/>
                <w:lang w:eastAsia="fr-FR"/>
              </w:rPr>
              <w:t>=</w:t>
            </w:r>
            <w:r w:rsidR="00293038" w:rsidRPr="008E51C1">
              <w:rPr>
                <w:rFonts w:ascii="Book Antiqua" w:hAnsi="Book Antiqua"/>
                <w:sz w:val="24"/>
                <w:szCs w:val="24"/>
                <w:lang w:eastAsia="zh-CN"/>
              </w:rPr>
              <w:t xml:space="preserve"> </w:t>
            </w:r>
            <w:r w:rsidRPr="008E51C1">
              <w:rPr>
                <w:rFonts w:ascii="Book Antiqua" w:hAnsi="Book Antiqua"/>
                <w:sz w:val="24"/>
                <w:szCs w:val="24"/>
                <w:lang w:eastAsia="fr-FR"/>
              </w:rPr>
              <w:t>0.02</w:t>
            </w:r>
          </w:p>
        </w:tc>
      </w:tr>
      <w:tr w:rsidR="008F198B" w:rsidRPr="008E51C1" w14:paraId="36F9D7AA" w14:textId="77777777" w:rsidTr="008E51C1">
        <w:trPr>
          <w:trHeight w:val="329"/>
          <w:jc w:val="center"/>
        </w:trPr>
        <w:tc>
          <w:tcPr>
            <w:tcW w:w="1814" w:type="dxa"/>
            <w:noWrap/>
            <w:vAlign w:val="center"/>
          </w:tcPr>
          <w:p w14:paraId="2FDE5A89" w14:textId="498BF08B"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 xml:space="preserve">Mostafa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ra54fti7g","properties":{"formattedCitation":"{\\rtf \\super [26]\\nosupersub{}}","plainCitation":"[26]"},"citationItems":[{"id":722,"uris":["http://zotero.org/users/1969747/items/9H7DKWBW"],"uri":["http://zotero.org/users/1969747/items/9H7DKWBW"],"itemData":{"id":722,"type":"article-journal","title":"Hepatitis C infection and clearance: impact on atherosclerosis and cardiometabolic risk factors","container-title":"Gut","page":"1135–1140","volume":"59","issue":"8","source":"Google Scholar","shortTitle":"Hepatitis C infection and clearance","author":[{"family":"Mostafa","given":"Aya"},{"family":"Mohamed","given":"Mostafa K."},{"family":"Saeed","given":"Mohamed"},{"family":"Hasan","given":"Abubakr"},{"family":"Fontanet","given":"Arnaud"},{"family":"Godsland","given":"Ian"},{"family":"Coady","given":"Emma"},{"family":"Esmat","given":"Gamal"},{"family":"El-Hoseiny","given":"Mostafa"},{"family":"Abdul-Hamid","given":"Mohamed"},{"family":"others","given":""}],"issued":{"date-parts":[["2010"]]},"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26]</w:t>
            </w:r>
            <w:r w:rsidRPr="008E51C1">
              <w:rPr>
                <w:rFonts w:ascii="Book Antiqua" w:hAnsi="Book Antiqua"/>
                <w:sz w:val="24"/>
                <w:szCs w:val="24"/>
                <w:lang w:val="en-GB" w:eastAsia="fr-FR"/>
              </w:rPr>
              <w:fldChar w:fldCharType="end"/>
            </w:r>
          </w:p>
        </w:tc>
        <w:tc>
          <w:tcPr>
            <w:tcW w:w="851" w:type="dxa"/>
            <w:noWrap/>
            <w:vAlign w:val="center"/>
          </w:tcPr>
          <w:p w14:paraId="00440C92"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0</w:t>
            </w:r>
          </w:p>
        </w:tc>
        <w:tc>
          <w:tcPr>
            <w:tcW w:w="1097" w:type="dxa"/>
            <w:noWrap/>
            <w:vAlign w:val="center"/>
          </w:tcPr>
          <w:p w14:paraId="4DA2E580"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Egypt</w:t>
            </w:r>
          </w:p>
        </w:tc>
        <w:tc>
          <w:tcPr>
            <w:tcW w:w="1078" w:type="dxa"/>
            <w:noWrap/>
            <w:vAlign w:val="center"/>
          </w:tcPr>
          <w:p w14:paraId="7D4B3CA2"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ND</w:t>
            </w:r>
          </w:p>
        </w:tc>
        <w:tc>
          <w:tcPr>
            <w:tcW w:w="801" w:type="dxa"/>
            <w:noWrap/>
            <w:vAlign w:val="center"/>
          </w:tcPr>
          <w:p w14:paraId="4A6218F9"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CV</w:t>
            </w:r>
          </w:p>
        </w:tc>
        <w:tc>
          <w:tcPr>
            <w:tcW w:w="661" w:type="dxa"/>
            <w:noWrap/>
            <w:vAlign w:val="center"/>
          </w:tcPr>
          <w:p w14:paraId="3064E7B1"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29</w:t>
            </w:r>
          </w:p>
        </w:tc>
        <w:tc>
          <w:tcPr>
            <w:tcW w:w="778" w:type="dxa"/>
            <w:noWrap/>
            <w:vAlign w:val="center"/>
          </w:tcPr>
          <w:p w14:paraId="2A1945F9"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V</w:t>
            </w:r>
          </w:p>
        </w:tc>
        <w:tc>
          <w:tcPr>
            <w:tcW w:w="1141" w:type="dxa"/>
            <w:noWrap/>
            <w:vAlign w:val="center"/>
          </w:tcPr>
          <w:p w14:paraId="269E1EAD"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73/795</w:t>
            </w:r>
          </w:p>
        </w:tc>
        <w:tc>
          <w:tcPr>
            <w:tcW w:w="1134" w:type="dxa"/>
            <w:noWrap/>
            <w:vAlign w:val="center"/>
          </w:tcPr>
          <w:p w14:paraId="1B0B95B0"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RNA</w:t>
            </w:r>
          </w:p>
        </w:tc>
        <w:tc>
          <w:tcPr>
            <w:tcW w:w="709" w:type="dxa"/>
            <w:noWrap/>
            <w:vAlign w:val="center"/>
          </w:tcPr>
          <w:p w14:paraId="267A3550"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276" w:type="dxa"/>
            <w:noWrap/>
            <w:vAlign w:val="center"/>
          </w:tcPr>
          <w:p w14:paraId="395C16A1"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 adjusted</w:t>
            </w:r>
          </w:p>
        </w:tc>
        <w:tc>
          <w:tcPr>
            <w:tcW w:w="992" w:type="dxa"/>
            <w:noWrap/>
            <w:vAlign w:val="center"/>
          </w:tcPr>
          <w:p w14:paraId="1CDCECCA"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2209" w:type="dxa"/>
            <w:noWrap/>
            <w:vAlign w:val="center"/>
          </w:tcPr>
          <w:p w14:paraId="6274D41A" w14:textId="77777777" w:rsidR="00BA10D7" w:rsidRPr="008E51C1" w:rsidRDefault="00BA10D7" w:rsidP="00293038">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35 [1.06</w:t>
            </w:r>
            <w:r w:rsidR="00293038"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1.73]; </w:t>
            </w:r>
            <w:r w:rsidR="00293038" w:rsidRPr="008E51C1">
              <w:rPr>
                <w:rFonts w:ascii="Book Antiqua" w:hAnsi="Book Antiqua"/>
                <w:i/>
                <w:caps/>
                <w:sz w:val="24"/>
                <w:szCs w:val="24"/>
                <w:lang w:eastAsia="fr-FR"/>
              </w:rPr>
              <w:t>p</w:t>
            </w:r>
            <w:r w:rsidR="00293038"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2</w:t>
            </w:r>
          </w:p>
        </w:tc>
      </w:tr>
      <w:tr w:rsidR="008F198B" w:rsidRPr="008E51C1" w14:paraId="2D9A48CB" w14:textId="77777777" w:rsidTr="008E51C1">
        <w:trPr>
          <w:trHeight w:val="329"/>
          <w:jc w:val="center"/>
        </w:trPr>
        <w:tc>
          <w:tcPr>
            <w:tcW w:w="1814" w:type="dxa"/>
            <w:noWrap/>
            <w:vAlign w:val="center"/>
          </w:tcPr>
          <w:p w14:paraId="29D37604" w14:textId="14143193"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 xml:space="preserve">Miyajima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2k0vt9jar4","properties":{"formattedCitation":"{\\rtf \\super [27]\\nosupersub{}}","plainCitation":"[27]"},"citationItems":[{"id":738,"uris":["http://zotero.org/users/1969747/items/MKXIS65Q"],"uri":["http://zotero.org/users/1969747/items/MKXIS65Q"],"itemData":{"id":738,"type":"article-journal","title":"Chronic HCV infection was associated with severe insulin resistance and mild atherosclerosis: a population-based study in an HCV hyperendemic area","container-title":"Journal of Gastroenterology","page":"93-100","volume":"48","issue":"1","source":"CrossRef","DOI":"10.1007/s00535-012-0610-3","ISSN":"0944-1174, 1435-5922","shortTitle":"Chronic HCV infection was associated with severe insulin resistance and mild atherosclerosis","language":"en","author":[{"family":"Miyajima","given":"Ichiro"},{"family":"Kawaguchi","given":"Takumi"},{"family":"Fukami","given":"Ako"},{"family":"Nagao","given":"Yumiko"},{"family":"Adachi","given":"Hisashi"},{"family":"Sasaki","given":"Satoshi"},{"family":"Imaizumi","given":"Tsutomu"},{"family":"Sata","given":"Michio"}],"issued":{"date-parts":[["2013",1]]},"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27]</w:t>
            </w:r>
            <w:r w:rsidRPr="008E51C1">
              <w:rPr>
                <w:rFonts w:ascii="Book Antiqua" w:hAnsi="Book Antiqua"/>
                <w:sz w:val="24"/>
                <w:szCs w:val="24"/>
                <w:lang w:val="en-GB" w:eastAsia="fr-FR"/>
              </w:rPr>
              <w:fldChar w:fldCharType="end"/>
            </w:r>
          </w:p>
        </w:tc>
        <w:tc>
          <w:tcPr>
            <w:tcW w:w="851" w:type="dxa"/>
            <w:noWrap/>
            <w:vAlign w:val="center"/>
          </w:tcPr>
          <w:p w14:paraId="30634874"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3</w:t>
            </w:r>
          </w:p>
        </w:tc>
        <w:tc>
          <w:tcPr>
            <w:tcW w:w="1097" w:type="dxa"/>
            <w:noWrap/>
            <w:vAlign w:val="center"/>
          </w:tcPr>
          <w:p w14:paraId="6BDF4B2D"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Japan</w:t>
            </w:r>
          </w:p>
        </w:tc>
        <w:tc>
          <w:tcPr>
            <w:tcW w:w="1078" w:type="dxa"/>
            <w:noWrap/>
            <w:vAlign w:val="center"/>
          </w:tcPr>
          <w:p w14:paraId="7053F0A9"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Cross sectional</w:t>
            </w:r>
          </w:p>
        </w:tc>
        <w:tc>
          <w:tcPr>
            <w:tcW w:w="801" w:type="dxa"/>
            <w:noWrap/>
            <w:vAlign w:val="center"/>
          </w:tcPr>
          <w:p w14:paraId="5F447236"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CV</w:t>
            </w:r>
          </w:p>
        </w:tc>
        <w:tc>
          <w:tcPr>
            <w:tcW w:w="661" w:type="dxa"/>
            <w:noWrap/>
            <w:vAlign w:val="center"/>
          </w:tcPr>
          <w:p w14:paraId="5FDE7455"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40</w:t>
            </w:r>
          </w:p>
        </w:tc>
        <w:tc>
          <w:tcPr>
            <w:tcW w:w="778" w:type="dxa"/>
            <w:noWrap/>
            <w:vAlign w:val="center"/>
          </w:tcPr>
          <w:p w14:paraId="7421BE3D"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V</w:t>
            </w:r>
          </w:p>
        </w:tc>
        <w:tc>
          <w:tcPr>
            <w:tcW w:w="1141" w:type="dxa"/>
            <w:noWrap/>
            <w:vAlign w:val="center"/>
          </w:tcPr>
          <w:p w14:paraId="4D8C1070" w14:textId="77777777" w:rsidR="00BA10D7" w:rsidRPr="008E51C1" w:rsidRDefault="00C35911"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w:t>
            </w:r>
            <w:r w:rsidR="00BA10D7" w:rsidRPr="008E51C1">
              <w:rPr>
                <w:rFonts w:ascii="Book Antiqua" w:hAnsi="Book Antiqua"/>
                <w:sz w:val="24"/>
                <w:szCs w:val="24"/>
                <w:lang w:val="en-GB" w:eastAsia="fr-FR"/>
              </w:rPr>
              <w:t>780/88</w:t>
            </w:r>
          </w:p>
        </w:tc>
        <w:tc>
          <w:tcPr>
            <w:tcW w:w="1134" w:type="dxa"/>
            <w:noWrap/>
            <w:vAlign w:val="center"/>
          </w:tcPr>
          <w:p w14:paraId="115F7048"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RNA</w:t>
            </w:r>
          </w:p>
        </w:tc>
        <w:tc>
          <w:tcPr>
            <w:tcW w:w="709" w:type="dxa"/>
            <w:noWrap/>
            <w:vAlign w:val="center"/>
          </w:tcPr>
          <w:p w14:paraId="15633A99"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IR</w:t>
            </w:r>
          </w:p>
        </w:tc>
        <w:tc>
          <w:tcPr>
            <w:tcW w:w="1276" w:type="dxa"/>
            <w:noWrap/>
            <w:vAlign w:val="center"/>
          </w:tcPr>
          <w:p w14:paraId="1ACBBB27"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Univariate</w:t>
            </w:r>
          </w:p>
        </w:tc>
        <w:tc>
          <w:tcPr>
            <w:tcW w:w="992" w:type="dxa"/>
            <w:noWrap/>
            <w:vAlign w:val="center"/>
          </w:tcPr>
          <w:p w14:paraId="14D78A28"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2209" w:type="dxa"/>
            <w:noWrap/>
            <w:vAlign w:val="center"/>
          </w:tcPr>
          <w:p w14:paraId="2BDBE2D8"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HOMA-IR 3.0 </w:t>
            </w:r>
            <w:r w:rsidRPr="008E51C1">
              <w:rPr>
                <w:rFonts w:ascii="Book Antiqua" w:hAnsi="Book Antiqua"/>
                <w:i/>
                <w:sz w:val="24"/>
                <w:szCs w:val="24"/>
                <w:lang w:val="en-GB" w:eastAsia="fr-FR"/>
              </w:rPr>
              <w:t>vs</w:t>
            </w:r>
            <w:r w:rsidRPr="008E51C1">
              <w:rPr>
                <w:rFonts w:ascii="Book Antiqua" w:hAnsi="Book Antiqua"/>
                <w:sz w:val="24"/>
                <w:szCs w:val="24"/>
                <w:lang w:val="en-GB" w:eastAsia="fr-FR"/>
              </w:rPr>
              <w:t xml:space="preserve"> 1.3</w:t>
            </w:r>
            <w:proofErr w:type="gramStart"/>
            <w:r w:rsidRPr="008E51C1">
              <w:rPr>
                <w:rFonts w:ascii="Book Antiqua" w:hAnsi="Book Antiqua"/>
                <w:sz w:val="24"/>
                <w:szCs w:val="24"/>
                <w:lang w:val="en-GB" w:eastAsia="fr-FR"/>
              </w:rPr>
              <w:t xml:space="preserve">;  </w:t>
            </w:r>
            <w:r w:rsidR="00293038" w:rsidRPr="008E51C1">
              <w:rPr>
                <w:rFonts w:ascii="Book Antiqua" w:hAnsi="Book Antiqua"/>
                <w:i/>
                <w:caps/>
                <w:sz w:val="24"/>
                <w:szCs w:val="24"/>
                <w:lang w:eastAsia="fr-FR"/>
              </w:rPr>
              <w:t>p</w:t>
            </w:r>
            <w:proofErr w:type="gramEnd"/>
            <w:r w:rsidR="00293038"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lt;</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1</w:t>
            </w:r>
          </w:p>
        </w:tc>
      </w:tr>
      <w:tr w:rsidR="008F198B" w:rsidRPr="008E51C1" w14:paraId="5DCC06C6" w14:textId="77777777" w:rsidTr="008E51C1">
        <w:trPr>
          <w:trHeight w:val="329"/>
          <w:jc w:val="center"/>
        </w:trPr>
        <w:tc>
          <w:tcPr>
            <w:tcW w:w="1814" w:type="dxa"/>
            <w:noWrap/>
            <w:vAlign w:val="center"/>
          </w:tcPr>
          <w:p w14:paraId="12E762CC" w14:textId="7A941D57"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Younossi</w:t>
            </w:r>
            <w:r w:rsidRPr="008E51C1">
              <w:rPr>
                <w:rFonts w:ascii="Book Antiqua" w:hAnsi="Book Antiqua"/>
                <w:sz w:val="24"/>
                <w:szCs w:val="24"/>
                <w:lang w:val="en-GB"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dkjb2solr","properties":{"formattedCitation":"{\\rtf \\super [28]\\nosupersub{}}","plainCitation":"[28]"},"citationItems":[{"id":777,"uris":["http://zotero.org/users/1969747/items/72JCHG5A"],"uri":["http://zotero.org/users/1969747/items/72JCHG5A"],"itemData":{"id":777,"type":"article-journal","title":"Associations of chronic hepatitis C with metabolic and cardiac outcomes","container-title":"Alimentary Pharmacology &amp; Therapeutics","page":"647-652","volume":"37","issue":"6","source":"CrossRef","DOI":"10.1111/apt.12234","ISSN":"02692813","language":"en","author":[{"family":"Younossi","given":"Z. M."},{"family":"Stepanova","given":"M."},{"family":"Nader","given":"F."},{"family":"Younossi","given":"Z."},{"family":"Elsheikh","given":"E."}],"issued":{"date-parts":[["2013",3]]},"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28]</w:t>
            </w:r>
            <w:r w:rsidRPr="008E51C1">
              <w:rPr>
                <w:rFonts w:ascii="Book Antiqua" w:hAnsi="Book Antiqua"/>
                <w:sz w:val="24"/>
                <w:szCs w:val="24"/>
                <w:lang w:val="en-GB" w:eastAsia="fr-FR"/>
              </w:rPr>
              <w:fldChar w:fldCharType="end"/>
            </w:r>
          </w:p>
        </w:tc>
        <w:tc>
          <w:tcPr>
            <w:tcW w:w="851" w:type="dxa"/>
            <w:noWrap/>
            <w:vAlign w:val="center"/>
          </w:tcPr>
          <w:p w14:paraId="51C5F7C9"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3</w:t>
            </w:r>
          </w:p>
        </w:tc>
        <w:tc>
          <w:tcPr>
            <w:tcW w:w="1097" w:type="dxa"/>
            <w:noWrap/>
            <w:vAlign w:val="center"/>
          </w:tcPr>
          <w:p w14:paraId="32BFC565" w14:textId="77777777" w:rsidR="00BA10D7" w:rsidRPr="008E51C1" w:rsidRDefault="00C35911"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U</w:t>
            </w:r>
            <w:r w:rsidRPr="008E51C1">
              <w:rPr>
                <w:rFonts w:ascii="Book Antiqua" w:hAnsi="Book Antiqua"/>
                <w:sz w:val="24"/>
                <w:szCs w:val="24"/>
                <w:lang w:eastAsia="zh-CN"/>
              </w:rPr>
              <w:t>nited States</w:t>
            </w:r>
          </w:p>
        </w:tc>
        <w:tc>
          <w:tcPr>
            <w:tcW w:w="1078" w:type="dxa"/>
            <w:noWrap/>
            <w:vAlign w:val="center"/>
          </w:tcPr>
          <w:p w14:paraId="02047256"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Retrospective</w:t>
            </w:r>
          </w:p>
        </w:tc>
        <w:tc>
          <w:tcPr>
            <w:tcW w:w="801" w:type="dxa"/>
            <w:noWrap/>
            <w:vAlign w:val="center"/>
          </w:tcPr>
          <w:p w14:paraId="7FA2FB05"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CV</w:t>
            </w:r>
          </w:p>
        </w:tc>
        <w:tc>
          <w:tcPr>
            <w:tcW w:w="661" w:type="dxa"/>
            <w:noWrap/>
            <w:vAlign w:val="center"/>
          </w:tcPr>
          <w:p w14:paraId="2A84EE59"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77</w:t>
            </w:r>
          </w:p>
        </w:tc>
        <w:tc>
          <w:tcPr>
            <w:tcW w:w="778" w:type="dxa"/>
            <w:noWrap/>
            <w:vAlign w:val="center"/>
          </w:tcPr>
          <w:p w14:paraId="48B89CBB"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V</w:t>
            </w:r>
          </w:p>
        </w:tc>
        <w:tc>
          <w:tcPr>
            <w:tcW w:w="1141" w:type="dxa"/>
            <w:noWrap/>
            <w:vAlign w:val="center"/>
          </w:tcPr>
          <w:p w14:paraId="6D6187F3" w14:textId="77777777" w:rsidR="00BA10D7" w:rsidRPr="008E51C1" w:rsidRDefault="00C35911"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9</w:t>
            </w:r>
            <w:r w:rsidR="00BA10D7" w:rsidRPr="008E51C1">
              <w:rPr>
                <w:rFonts w:ascii="Book Antiqua" w:hAnsi="Book Antiqua"/>
                <w:sz w:val="24"/>
                <w:szCs w:val="24"/>
                <w:lang w:val="en-GB" w:eastAsia="fr-FR"/>
              </w:rPr>
              <w:t>568</w:t>
            </w:r>
          </w:p>
        </w:tc>
        <w:tc>
          <w:tcPr>
            <w:tcW w:w="1134" w:type="dxa"/>
            <w:noWrap/>
            <w:vAlign w:val="center"/>
          </w:tcPr>
          <w:p w14:paraId="51A96332"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RNA</w:t>
            </w:r>
          </w:p>
        </w:tc>
        <w:tc>
          <w:tcPr>
            <w:tcW w:w="709" w:type="dxa"/>
            <w:noWrap/>
            <w:vAlign w:val="center"/>
          </w:tcPr>
          <w:p w14:paraId="6A4F60FC"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DM and IR</w:t>
            </w:r>
          </w:p>
        </w:tc>
        <w:tc>
          <w:tcPr>
            <w:tcW w:w="1276" w:type="dxa"/>
            <w:noWrap/>
            <w:vAlign w:val="center"/>
          </w:tcPr>
          <w:p w14:paraId="02488C00"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992" w:type="dxa"/>
            <w:noWrap/>
            <w:vAlign w:val="center"/>
          </w:tcPr>
          <w:p w14:paraId="342F976B"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2209" w:type="dxa"/>
            <w:noWrap/>
            <w:vAlign w:val="center"/>
          </w:tcPr>
          <w:p w14:paraId="20D0BF4A"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for DM 2.3 [1.18</w:t>
            </w:r>
            <w:r w:rsidR="00293038"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4.54]</w:t>
            </w:r>
          </w:p>
          <w:p w14:paraId="03473515" w14:textId="77777777" w:rsidR="00BA10D7" w:rsidRPr="008E51C1" w:rsidRDefault="00BA10D7" w:rsidP="00293038">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for IR 2.06 [1.19</w:t>
            </w:r>
            <w:r w:rsidR="00293038"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3.57]</w:t>
            </w:r>
          </w:p>
        </w:tc>
      </w:tr>
      <w:tr w:rsidR="008F198B" w:rsidRPr="008E51C1" w14:paraId="08A0BB82" w14:textId="77777777" w:rsidTr="008E51C1">
        <w:trPr>
          <w:trHeight w:val="329"/>
          <w:jc w:val="center"/>
        </w:trPr>
        <w:tc>
          <w:tcPr>
            <w:tcW w:w="1814" w:type="dxa"/>
            <w:noWrap/>
            <w:vAlign w:val="center"/>
          </w:tcPr>
          <w:p w14:paraId="772CB0D9" w14:textId="1C113827"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Pothineni</w:t>
            </w:r>
            <w:r w:rsidRPr="008E51C1">
              <w:rPr>
                <w:rFonts w:ascii="Book Antiqua" w:hAnsi="Book Antiqua"/>
                <w:sz w:val="24"/>
                <w:szCs w:val="24"/>
                <w:lang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1bdh1l9n0h","properties":{"formattedCitation":"{\\rtf \\super [29]\\nosupersub{}}","plainCitation":"[29]"},"citationItems":[{"id":755,"uris":["http://zotero.org/users/1969747/items/Z4NT48H9"],"uri":["http://zotero.org/users/1969747/items/Z4NT48H9"],"itemData":{"id":755,"type":"article-journal","title":"Impact of Hepatitis C Seropositivity on the Risk of Coronary Heart Disease Events","container-title":"The American Journal of Cardiology","page":"1841-1845","volume":"114","issue":"12","source":"CrossRef","DOI":"10.1016/j.amjcard.2014.09.020","ISSN":"00029149","language":"en","author":[{"family":"Pothineni","given":"Naga Venkata Krishna Chand"},{"family":"Delongchamp","given":"Robert"},{"family":"Vallurupalli","given":"Srikanth"},{"family":"Ding","given":"Zufeng"},{"family":"Dai","given":"Yao"},{"family":"Hagedorn","given":"Curt H."},{"family":"Mehta","given":"Jawahar L."}],"issued":{"date-parts":[["2014",12]]},"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29]</w:t>
            </w:r>
            <w:r w:rsidRPr="008E51C1">
              <w:rPr>
                <w:rFonts w:ascii="Book Antiqua" w:hAnsi="Book Antiqua"/>
                <w:sz w:val="24"/>
                <w:szCs w:val="24"/>
                <w:lang w:eastAsia="fr-FR"/>
              </w:rPr>
              <w:fldChar w:fldCharType="end"/>
            </w:r>
          </w:p>
        </w:tc>
        <w:tc>
          <w:tcPr>
            <w:tcW w:w="851" w:type="dxa"/>
            <w:noWrap/>
            <w:vAlign w:val="center"/>
          </w:tcPr>
          <w:p w14:paraId="08895A4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4</w:t>
            </w:r>
          </w:p>
        </w:tc>
        <w:tc>
          <w:tcPr>
            <w:tcW w:w="1097" w:type="dxa"/>
            <w:noWrap/>
            <w:vAlign w:val="center"/>
          </w:tcPr>
          <w:p w14:paraId="18597A43"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w:t>
            </w:r>
            <w:r w:rsidRPr="008E51C1">
              <w:rPr>
                <w:rFonts w:ascii="Book Antiqua" w:hAnsi="Book Antiqua"/>
                <w:sz w:val="24"/>
                <w:szCs w:val="24"/>
                <w:lang w:eastAsia="zh-CN"/>
              </w:rPr>
              <w:t>nited States</w:t>
            </w:r>
          </w:p>
        </w:tc>
        <w:tc>
          <w:tcPr>
            <w:tcW w:w="1078" w:type="dxa"/>
            <w:noWrap/>
            <w:vAlign w:val="center"/>
          </w:tcPr>
          <w:p w14:paraId="3BB42AB7"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etrospective</w:t>
            </w:r>
          </w:p>
        </w:tc>
        <w:tc>
          <w:tcPr>
            <w:tcW w:w="801" w:type="dxa"/>
            <w:noWrap/>
            <w:vAlign w:val="center"/>
          </w:tcPr>
          <w:p w14:paraId="09D7882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2C8FC3B9"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w:t>
            </w:r>
            <w:r w:rsidR="00BA10D7" w:rsidRPr="008E51C1">
              <w:rPr>
                <w:rFonts w:ascii="Book Antiqua" w:hAnsi="Book Antiqua"/>
                <w:sz w:val="24"/>
                <w:szCs w:val="24"/>
                <w:lang w:eastAsia="fr-FR"/>
              </w:rPr>
              <w:t>434</w:t>
            </w:r>
          </w:p>
        </w:tc>
        <w:tc>
          <w:tcPr>
            <w:tcW w:w="778" w:type="dxa"/>
            <w:noWrap/>
            <w:vAlign w:val="center"/>
          </w:tcPr>
          <w:p w14:paraId="22544B7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r w:rsidR="00C35911" w:rsidRPr="008E51C1">
              <w:rPr>
                <w:rFonts w:ascii="Book Antiqua" w:hAnsi="Book Antiqua"/>
                <w:sz w:val="24"/>
                <w:szCs w:val="24"/>
                <w:vertAlign w:val="superscript"/>
                <w:lang w:val="en-GB" w:eastAsia="zh-CN"/>
              </w:rPr>
              <w:t>2</w:t>
            </w:r>
          </w:p>
        </w:tc>
        <w:tc>
          <w:tcPr>
            <w:tcW w:w="1141" w:type="dxa"/>
            <w:noWrap/>
            <w:vAlign w:val="center"/>
          </w:tcPr>
          <w:p w14:paraId="16E054CD"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4</w:t>
            </w:r>
            <w:r w:rsidR="00BA10D7" w:rsidRPr="008E51C1">
              <w:rPr>
                <w:rFonts w:ascii="Book Antiqua" w:hAnsi="Book Antiqua"/>
                <w:sz w:val="24"/>
                <w:szCs w:val="24"/>
                <w:lang w:eastAsia="fr-FR"/>
              </w:rPr>
              <w:t>799</w:t>
            </w:r>
          </w:p>
        </w:tc>
        <w:tc>
          <w:tcPr>
            <w:tcW w:w="1134" w:type="dxa"/>
            <w:noWrap/>
            <w:vAlign w:val="center"/>
          </w:tcPr>
          <w:p w14:paraId="3721E8E8"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2AF0DB1C"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751277F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w:t>
            </w:r>
          </w:p>
        </w:tc>
        <w:tc>
          <w:tcPr>
            <w:tcW w:w="992" w:type="dxa"/>
            <w:noWrap/>
            <w:vAlign w:val="center"/>
          </w:tcPr>
          <w:p w14:paraId="6090504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1B64E48D" w14:textId="77777777" w:rsidR="00BA10D7" w:rsidRPr="008E51C1" w:rsidRDefault="00293038"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11.2% </w:t>
            </w:r>
            <w:r w:rsidRPr="008E51C1">
              <w:rPr>
                <w:rFonts w:ascii="Book Antiqua" w:hAnsi="Book Antiqua"/>
                <w:i/>
                <w:sz w:val="24"/>
                <w:szCs w:val="24"/>
                <w:lang w:eastAsia="fr-FR"/>
              </w:rPr>
              <w:t>vs</w:t>
            </w:r>
            <w:r w:rsidRPr="008E51C1">
              <w:rPr>
                <w:rFonts w:ascii="Book Antiqua" w:hAnsi="Book Antiqua"/>
                <w:sz w:val="24"/>
                <w:szCs w:val="24"/>
                <w:lang w:eastAsia="fr-FR"/>
              </w:rPr>
              <w:t xml:space="preserve"> 5.1%; </w:t>
            </w:r>
            <w:r w:rsidRPr="008E51C1">
              <w:rPr>
                <w:rFonts w:ascii="Book Antiqua" w:hAnsi="Book Antiqua"/>
                <w:i/>
                <w:caps/>
                <w:sz w:val="24"/>
                <w:szCs w:val="24"/>
                <w:lang w:eastAsia="fr-FR"/>
              </w:rPr>
              <w:t>p</w:t>
            </w:r>
            <w:r w:rsidRPr="008E51C1">
              <w:rPr>
                <w:rFonts w:ascii="Book Antiqua" w:hAnsi="Book Antiqua"/>
                <w:sz w:val="24"/>
                <w:szCs w:val="24"/>
                <w:lang w:eastAsia="fr-FR"/>
              </w:rPr>
              <w:t xml:space="preserve"> </w:t>
            </w:r>
            <w:r w:rsidR="00BA10D7" w:rsidRPr="008E51C1">
              <w:rPr>
                <w:rFonts w:ascii="Book Antiqua" w:hAnsi="Book Antiqua"/>
                <w:sz w:val="24"/>
                <w:szCs w:val="24"/>
                <w:lang w:eastAsia="fr-FR"/>
              </w:rPr>
              <w:t>&lt;</w:t>
            </w:r>
            <w:r w:rsidRPr="008E51C1">
              <w:rPr>
                <w:rFonts w:ascii="Book Antiqua" w:hAnsi="Book Antiqua"/>
                <w:sz w:val="24"/>
                <w:szCs w:val="24"/>
                <w:lang w:eastAsia="zh-CN"/>
              </w:rPr>
              <w:t xml:space="preserve"> </w:t>
            </w:r>
            <w:r w:rsidR="00BA10D7" w:rsidRPr="008E51C1">
              <w:rPr>
                <w:rFonts w:ascii="Book Antiqua" w:hAnsi="Book Antiqua"/>
                <w:sz w:val="24"/>
                <w:szCs w:val="24"/>
                <w:lang w:eastAsia="fr-FR"/>
              </w:rPr>
              <w:t>0.01</w:t>
            </w:r>
          </w:p>
        </w:tc>
      </w:tr>
      <w:tr w:rsidR="008F198B" w:rsidRPr="008E51C1" w14:paraId="5E956281" w14:textId="77777777" w:rsidTr="008E51C1">
        <w:trPr>
          <w:trHeight w:val="329"/>
          <w:jc w:val="center"/>
        </w:trPr>
        <w:tc>
          <w:tcPr>
            <w:tcW w:w="1814" w:type="dxa"/>
            <w:noWrap/>
            <w:vAlign w:val="center"/>
          </w:tcPr>
          <w:p w14:paraId="19462C3E" w14:textId="09E82599"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Dai</w:t>
            </w:r>
            <w:r w:rsidRPr="008E51C1">
              <w:rPr>
                <w:rFonts w:ascii="Book Antiqua" w:hAnsi="Book Antiqua"/>
                <w:sz w:val="24"/>
                <w:szCs w:val="24"/>
                <w:lang w:val="en-GB"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1edjhkuksv","properties":{"formattedCitation":"{\\rtf \\super [30]\\nosupersub{}}","plainCitation":"[30]"},"citationItems":[{"id":758,"uris":["http://zotero.org/users/1969747/items/8BTA2RT2"],"uri":["http://zotero.org/users/1969747/items/8BTA2RT2"],"itemData":{"id":758,"type":"article-journal","title":"Chronic hepatitis C infection is associated with insulin resistance and lipid profiles: Metabolic profiles and hepatitis C","container-title":"Journal of Gastroenterology and Hepatology","page":"879-884","volume":"30","issue":"5","source":"CrossRef","DOI":"10.1111/jgh.12313","ISSN":"08159319","shortTitle":"Chronic hepatitis C infection is associated with insulin resistance and lipid profiles","language":"en","author":[{"family":"Dai","given":"Chia-Yen"},{"family":"Yeh","given":"Ming-Lun"},{"family":"Huang","given":"Chung-Feng"},{"family":"Hou","given":"Chen-Hsiu"},{"family":"Hsieh","given":"Ming-Yen"},{"family":"Huang","given":"Jee-Fu"},{"family":"Lin","given":"I-Ling"},{"family":"Lin","given":"Zu-Yau"},{"family":"Chen","given":"Shinn-Chern"},{"family":"Wang","given":"Liang-Yen"},{"family":"Chuang","given":"Wan-Long"},{"family":"Yu","given":"Ming-Lung"},{"family":"Tung","given":"Hung-Da"}],"issued":{"date-parts":[["2015",5]]},"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30]</w:t>
            </w:r>
            <w:r w:rsidRPr="008E51C1">
              <w:rPr>
                <w:rFonts w:ascii="Book Antiqua" w:hAnsi="Book Antiqua"/>
                <w:sz w:val="24"/>
                <w:szCs w:val="24"/>
                <w:lang w:val="en-GB" w:eastAsia="fr-FR"/>
              </w:rPr>
              <w:fldChar w:fldCharType="end"/>
            </w:r>
          </w:p>
        </w:tc>
        <w:tc>
          <w:tcPr>
            <w:tcW w:w="851" w:type="dxa"/>
            <w:noWrap/>
            <w:vAlign w:val="center"/>
          </w:tcPr>
          <w:p w14:paraId="341BFAF9"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3</w:t>
            </w:r>
          </w:p>
        </w:tc>
        <w:tc>
          <w:tcPr>
            <w:tcW w:w="1097" w:type="dxa"/>
            <w:noWrap/>
            <w:vAlign w:val="center"/>
          </w:tcPr>
          <w:p w14:paraId="307801FE"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aiwan</w:t>
            </w:r>
          </w:p>
        </w:tc>
        <w:tc>
          <w:tcPr>
            <w:tcW w:w="1078" w:type="dxa"/>
            <w:noWrap/>
            <w:vAlign w:val="center"/>
          </w:tcPr>
          <w:p w14:paraId="06F13775"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Retrospective</w:t>
            </w:r>
          </w:p>
        </w:tc>
        <w:tc>
          <w:tcPr>
            <w:tcW w:w="801" w:type="dxa"/>
            <w:noWrap/>
            <w:vAlign w:val="center"/>
          </w:tcPr>
          <w:p w14:paraId="6EE9303C"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CV</w:t>
            </w:r>
          </w:p>
        </w:tc>
        <w:tc>
          <w:tcPr>
            <w:tcW w:w="661" w:type="dxa"/>
            <w:noWrap/>
            <w:vAlign w:val="center"/>
          </w:tcPr>
          <w:p w14:paraId="02EC5880"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60</w:t>
            </w:r>
          </w:p>
        </w:tc>
        <w:tc>
          <w:tcPr>
            <w:tcW w:w="778" w:type="dxa"/>
            <w:noWrap/>
            <w:vAlign w:val="center"/>
          </w:tcPr>
          <w:p w14:paraId="400BCCCA"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V</w:t>
            </w:r>
            <w:r w:rsidR="00C35911" w:rsidRPr="008E51C1">
              <w:rPr>
                <w:rFonts w:ascii="Book Antiqua" w:hAnsi="Book Antiqua"/>
                <w:sz w:val="24"/>
                <w:szCs w:val="24"/>
                <w:vertAlign w:val="superscript"/>
                <w:lang w:val="en-GB" w:eastAsia="zh-CN"/>
              </w:rPr>
              <w:t>2</w:t>
            </w:r>
          </w:p>
        </w:tc>
        <w:tc>
          <w:tcPr>
            <w:tcW w:w="1141" w:type="dxa"/>
            <w:noWrap/>
            <w:vAlign w:val="center"/>
          </w:tcPr>
          <w:p w14:paraId="1FBC344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480</w:t>
            </w:r>
          </w:p>
        </w:tc>
        <w:tc>
          <w:tcPr>
            <w:tcW w:w="1134" w:type="dxa"/>
            <w:noWrap/>
            <w:vAlign w:val="center"/>
          </w:tcPr>
          <w:p w14:paraId="122D8E6A"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78BD2217"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0AD1C54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992" w:type="dxa"/>
            <w:noWrap/>
            <w:vAlign w:val="center"/>
          </w:tcPr>
          <w:p w14:paraId="2C8A885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599C5C7F" w14:textId="77777777" w:rsidR="00BA10D7" w:rsidRPr="008E51C1" w:rsidRDefault="00BA10D7" w:rsidP="00293038">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208 [1.009</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 xml:space="preserve">2.799]; </w:t>
            </w:r>
            <w:r w:rsidR="00293038" w:rsidRPr="008E51C1">
              <w:rPr>
                <w:rFonts w:ascii="Book Antiqua" w:hAnsi="Book Antiqua"/>
                <w:i/>
                <w:caps/>
                <w:sz w:val="24"/>
                <w:szCs w:val="24"/>
                <w:lang w:eastAsia="fr-FR"/>
              </w:rPr>
              <w:t>p</w:t>
            </w:r>
            <w:r w:rsidR="00293038"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4</w:t>
            </w:r>
          </w:p>
        </w:tc>
      </w:tr>
      <w:tr w:rsidR="008F198B" w:rsidRPr="008E51C1" w14:paraId="70F60CF9" w14:textId="77777777" w:rsidTr="008E51C1">
        <w:trPr>
          <w:trHeight w:val="329"/>
          <w:jc w:val="center"/>
        </w:trPr>
        <w:tc>
          <w:tcPr>
            <w:tcW w:w="1814" w:type="dxa"/>
            <w:noWrap/>
            <w:vAlign w:val="center"/>
          </w:tcPr>
          <w:p w14:paraId="23F0DE0F" w14:textId="3B860B32"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Mehta</w:t>
            </w:r>
            <w:r w:rsidRPr="008E51C1">
              <w:rPr>
                <w:rFonts w:ascii="Book Antiqua" w:hAnsi="Book Antiqua"/>
                <w:sz w:val="24"/>
                <w:szCs w:val="24"/>
                <w:lang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2hjq3akfoe","properties":{"formattedCitation":"{\\rtf \\super [10]\\nosupersub{}}","plainCitation":"[10]"},"citationItems":[{"id":736,"uris":["http://zotero.org/users/1969747/items/GFAZMRC4"],"uri":["http://zotero.org/users/1969747/items/GFAZMRC4"],"itemData":{"id":736,"type":"article-journal","title":"Hepatitis C virus infection and incident type 2 diabetes","container-title":"Hepatology","page":"50-56","volume":"38","issue":"1","source":"CrossRef","DOI":"10.1053/jhep.2003.50291","ISSN":"02709139","language":"en","author":[{"family":"Mehta","given":"S"}],"issued":{"date-parts":[["2003",7]]},"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0]</w:t>
            </w:r>
            <w:r w:rsidRPr="008E51C1">
              <w:rPr>
                <w:rFonts w:ascii="Book Antiqua" w:hAnsi="Book Antiqua"/>
                <w:sz w:val="24"/>
                <w:szCs w:val="24"/>
                <w:lang w:eastAsia="fr-FR"/>
              </w:rPr>
              <w:fldChar w:fldCharType="end"/>
            </w:r>
          </w:p>
        </w:tc>
        <w:tc>
          <w:tcPr>
            <w:tcW w:w="851" w:type="dxa"/>
            <w:noWrap/>
            <w:vAlign w:val="center"/>
          </w:tcPr>
          <w:p w14:paraId="6A83AE3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3</w:t>
            </w:r>
          </w:p>
        </w:tc>
        <w:tc>
          <w:tcPr>
            <w:tcW w:w="1097" w:type="dxa"/>
            <w:noWrap/>
            <w:vAlign w:val="center"/>
          </w:tcPr>
          <w:p w14:paraId="58BEE90A"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w:t>
            </w:r>
            <w:r w:rsidRPr="008E51C1">
              <w:rPr>
                <w:rFonts w:ascii="Book Antiqua" w:hAnsi="Book Antiqua"/>
                <w:sz w:val="24"/>
                <w:szCs w:val="24"/>
                <w:lang w:eastAsia="zh-CN"/>
              </w:rPr>
              <w:t>nited States</w:t>
            </w:r>
          </w:p>
        </w:tc>
        <w:tc>
          <w:tcPr>
            <w:tcW w:w="1078" w:type="dxa"/>
            <w:noWrap/>
            <w:vAlign w:val="center"/>
          </w:tcPr>
          <w:p w14:paraId="2EFF10E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ase-control</w:t>
            </w:r>
          </w:p>
        </w:tc>
        <w:tc>
          <w:tcPr>
            <w:tcW w:w="801" w:type="dxa"/>
            <w:noWrap/>
            <w:vAlign w:val="center"/>
          </w:tcPr>
          <w:p w14:paraId="0A3859D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2EDA6FF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2</w:t>
            </w:r>
          </w:p>
        </w:tc>
        <w:tc>
          <w:tcPr>
            <w:tcW w:w="778" w:type="dxa"/>
            <w:noWrap/>
            <w:vAlign w:val="center"/>
          </w:tcPr>
          <w:p w14:paraId="0D06CDD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r w:rsidR="00C35911" w:rsidRPr="008E51C1">
              <w:rPr>
                <w:rFonts w:ascii="Book Antiqua" w:hAnsi="Book Antiqua"/>
                <w:sz w:val="24"/>
                <w:szCs w:val="24"/>
                <w:vertAlign w:val="superscript"/>
                <w:lang w:val="en-GB" w:eastAsia="zh-CN"/>
              </w:rPr>
              <w:t>2</w:t>
            </w:r>
          </w:p>
        </w:tc>
        <w:tc>
          <w:tcPr>
            <w:tcW w:w="1141" w:type="dxa"/>
            <w:noWrap/>
            <w:vAlign w:val="center"/>
          </w:tcPr>
          <w:p w14:paraId="5913B341"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w:t>
            </w:r>
            <w:r w:rsidR="00BA10D7" w:rsidRPr="008E51C1">
              <w:rPr>
                <w:rFonts w:ascii="Book Antiqua" w:hAnsi="Book Antiqua"/>
                <w:sz w:val="24"/>
                <w:szCs w:val="24"/>
                <w:lang w:eastAsia="fr-FR"/>
              </w:rPr>
              <w:t>072</w:t>
            </w:r>
          </w:p>
        </w:tc>
        <w:tc>
          <w:tcPr>
            <w:tcW w:w="1134" w:type="dxa"/>
            <w:noWrap/>
            <w:vAlign w:val="center"/>
          </w:tcPr>
          <w:p w14:paraId="63D0B202"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5849D80F"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23F28F6B"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992" w:type="dxa"/>
            <w:noWrap/>
            <w:vAlign w:val="center"/>
          </w:tcPr>
          <w:p w14:paraId="2B74B8C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209" w:type="dxa"/>
            <w:noWrap/>
            <w:vAlign w:val="center"/>
          </w:tcPr>
          <w:p w14:paraId="37E1EAB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14CFB575" w14:textId="77777777" w:rsidTr="008E51C1">
        <w:trPr>
          <w:trHeight w:val="329"/>
          <w:jc w:val="center"/>
        </w:trPr>
        <w:tc>
          <w:tcPr>
            <w:tcW w:w="1814" w:type="dxa"/>
            <w:noWrap/>
            <w:vAlign w:val="center"/>
          </w:tcPr>
          <w:p w14:paraId="2A5CA9E3" w14:textId="3A4916E4"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Stepanova</w:t>
            </w:r>
            <w:r w:rsidRPr="008E51C1">
              <w:rPr>
                <w:rFonts w:ascii="Book Antiqua" w:hAnsi="Book Antiqua"/>
                <w:sz w:val="24"/>
                <w:szCs w:val="24"/>
                <w:lang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khtqrj9sh","properties":{"formattedCitation":"{\\rtf \\super [11]\\nosupersub{}}","plainCitation":"[11]"},"citationItems":[{"id":788,"uris":["http://zotero.org/users/1969747/items/GM8JMSAF"],"uri":["http://zotero.org/users/1969747/items/GM8JMSAF"],"itemData":{"id":788,"type":"article-journal","title":"Association of hepatitis C with insulin resistance and type 2 diabetes in US general population: the impact of the epidemic of obesity","container-title":"Journal of Viral Hepatitis","page":"341-345","volume":"19","issue":"5","source":"PubMed","abstract":"Studies from tertiary care medical centres have linked hepatitis C virus (HCV) to the development of insulin resistance (IR) and type 2 diabetes. The aim of the study is to assess the relationship between HCV positivity and insulin resistance/diabetes in the US population. Three cycles of the National Health and Nutrition Examination Survey (NHANES) conducted between 1988 and 2008 were used. HCV infection was diagnosed using a positive serologic anti-HCV test. Additionally, diabetes was diagnosed as fasting blood glucose ≥126 mg/dL and/or the use of hypoglycaemic medications. Insulin resistance was defined as a homeostasis of model assessment (HOMA) score of &gt;3.0. Logistic regression was used to estimate the odds ratios (ORs) of each of the potential risk factors for diabetes mellitus (DM). The SUDAAN 10.0 was used to run descriptive and regression analyses. A total of 39 506 individuals from three NHANES cycles (1988-1994, 1999-2004 and 2005-2008) with complete demographic and relevant clinical data were included. Over these three NHANES cycles, prevalence of hepatitis C did not significantly change. During the first NHANES cycle (1988-1994), insulin and diabetes were independently associated with hepatitis C. However, during the later study cycles (1998-2008), these associations were no longer significant. In contrast, other important known risk factors for diabetes and IR (male gender, non-Caucasian race, age and obesity) remained significant over all three NHANES cycles. Although HCV infection was independently associated with an increased risk of diabetes and IR in the US population over a decade ago, assessment of the later NHANES cycles shows that this relationship may have become diluted by the rapid rise of other risks for diabetes, specifically, the prevalence of obesity.","DOI":"10.1111/j.1365-2893.2011.01554.x","ISSN":"1365-2893","note":"PMID: 22497813","shortTitle":"Association of hepatitis C with insulin resistance and type 2 diabetes in US general population","journalAbbreviation":"J. Viral Hepat.","language":"eng","author":[{"family":"Stepanova","given":"M."},{"family":"Lam","given":"B."},{"family":"Younossi","given":"Y."},{"family":"Srishord","given":"M. K."},{"family":"Younossi","given":"Z. M."}],"issued":{"date-parts":[["2012",5]]},"PMID":"22497813"}}],"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1]</w:t>
            </w:r>
            <w:r w:rsidRPr="008E51C1">
              <w:rPr>
                <w:rFonts w:ascii="Book Antiqua" w:hAnsi="Book Antiqua"/>
                <w:sz w:val="24"/>
                <w:szCs w:val="24"/>
                <w:lang w:eastAsia="fr-FR"/>
              </w:rPr>
              <w:fldChar w:fldCharType="end"/>
            </w:r>
          </w:p>
        </w:tc>
        <w:tc>
          <w:tcPr>
            <w:tcW w:w="851" w:type="dxa"/>
            <w:noWrap/>
            <w:vAlign w:val="center"/>
          </w:tcPr>
          <w:p w14:paraId="3FEE460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2</w:t>
            </w:r>
          </w:p>
        </w:tc>
        <w:tc>
          <w:tcPr>
            <w:tcW w:w="1097" w:type="dxa"/>
            <w:noWrap/>
            <w:vAlign w:val="center"/>
          </w:tcPr>
          <w:p w14:paraId="3300545A"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w:t>
            </w:r>
            <w:r w:rsidRPr="008E51C1">
              <w:rPr>
                <w:rFonts w:ascii="Book Antiqua" w:hAnsi="Book Antiqua"/>
                <w:sz w:val="24"/>
                <w:szCs w:val="24"/>
                <w:lang w:eastAsia="zh-CN"/>
              </w:rPr>
              <w:t>nited States</w:t>
            </w:r>
          </w:p>
        </w:tc>
        <w:tc>
          <w:tcPr>
            <w:tcW w:w="1078" w:type="dxa"/>
            <w:noWrap/>
            <w:vAlign w:val="center"/>
          </w:tcPr>
          <w:p w14:paraId="2EB0DF2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Nationwide </w:t>
            </w:r>
            <w:r w:rsidRPr="008E51C1">
              <w:rPr>
                <w:rFonts w:ascii="Book Antiqua" w:hAnsi="Book Antiqua"/>
                <w:sz w:val="24"/>
                <w:szCs w:val="24"/>
                <w:lang w:eastAsia="fr-FR"/>
              </w:rPr>
              <w:lastRenderedPageBreak/>
              <w:t>survey</w:t>
            </w:r>
          </w:p>
        </w:tc>
        <w:tc>
          <w:tcPr>
            <w:tcW w:w="801" w:type="dxa"/>
            <w:noWrap/>
            <w:vAlign w:val="center"/>
          </w:tcPr>
          <w:p w14:paraId="526EC36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lastRenderedPageBreak/>
              <w:t>HCV</w:t>
            </w:r>
          </w:p>
        </w:tc>
        <w:tc>
          <w:tcPr>
            <w:tcW w:w="661" w:type="dxa"/>
            <w:noWrap/>
            <w:vAlign w:val="center"/>
          </w:tcPr>
          <w:p w14:paraId="7E4BECA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791</w:t>
            </w:r>
          </w:p>
        </w:tc>
        <w:tc>
          <w:tcPr>
            <w:tcW w:w="778" w:type="dxa"/>
            <w:noWrap/>
            <w:vAlign w:val="center"/>
          </w:tcPr>
          <w:p w14:paraId="41C2F4D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p>
        </w:tc>
        <w:tc>
          <w:tcPr>
            <w:tcW w:w="1141" w:type="dxa"/>
            <w:noWrap/>
            <w:vAlign w:val="center"/>
          </w:tcPr>
          <w:p w14:paraId="6F380092"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38</w:t>
            </w:r>
            <w:r w:rsidR="00BA10D7" w:rsidRPr="008E51C1">
              <w:rPr>
                <w:rFonts w:ascii="Book Antiqua" w:hAnsi="Book Antiqua"/>
                <w:sz w:val="24"/>
                <w:szCs w:val="24"/>
                <w:lang w:eastAsia="fr-FR"/>
              </w:rPr>
              <w:t>715</w:t>
            </w:r>
          </w:p>
        </w:tc>
        <w:tc>
          <w:tcPr>
            <w:tcW w:w="1134" w:type="dxa"/>
            <w:noWrap/>
            <w:vAlign w:val="center"/>
          </w:tcPr>
          <w:p w14:paraId="527AD5C7"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4D680D22"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 xml:space="preserve">DM and </w:t>
            </w:r>
            <w:r w:rsidRPr="008E51C1">
              <w:rPr>
                <w:rFonts w:ascii="Book Antiqua" w:hAnsi="Book Antiqua"/>
                <w:sz w:val="24"/>
                <w:szCs w:val="24"/>
                <w:lang w:eastAsia="fr-FR"/>
              </w:rPr>
              <w:lastRenderedPageBreak/>
              <w:t>IR</w:t>
            </w:r>
          </w:p>
        </w:tc>
        <w:tc>
          <w:tcPr>
            <w:tcW w:w="1276" w:type="dxa"/>
            <w:noWrap/>
            <w:vAlign w:val="center"/>
          </w:tcPr>
          <w:p w14:paraId="2BCCA306"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lastRenderedPageBreak/>
              <w:t>Multivariate</w:t>
            </w:r>
          </w:p>
        </w:tc>
        <w:tc>
          <w:tcPr>
            <w:tcW w:w="992" w:type="dxa"/>
            <w:noWrap/>
            <w:vAlign w:val="center"/>
          </w:tcPr>
          <w:p w14:paraId="6496F69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209" w:type="dxa"/>
            <w:noWrap/>
            <w:vAlign w:val="center"/>
          </w:tcPr>
          <w:p w14:paraId="0E7E0D4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5389CA60" w14:textId="77777777" w:rsidTr="008E51C1">
        <w:trPr>
          <w:trHeight w:val="329"/>
          <w:jc w:val="center"/>
        </w:trPr>
        <w:tc>
          <w:tcPr>
            <w:tcW w:w="1814" w:type="dxa"/>
            <w:noWrap/>
            <w:vAlign w:val="center"/>
          </w:tcPr>
          <w:p w14:paraId="7F71157A" w14:textId="1DCFAEF8"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lastRenderedPageBreak/>
              <w:t>Montenegro</w:t>
            </w:r>
            <w:r w:rsidRPr="008E51C1">
              <w:rPr>
                <w:rFonts w:ascii="Book Antiqua" w:hAnsi="Book Antiqua"/>
                <w:sz w:val="24"/>
                <w:szCs w:val="24"/>
                <w:lang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1qjhdnpcc","properties":{"formattedCitation":"{\\rtf \\super [9]\\nosupersub{}}","plainCitation":"[9]"},"citationItems":[{"id":759,"uris":["http://zotero.org/users/1969747/items/SMUX3CXI"],"uri":["http://zotero.org/users/1969747/items/SMUX3CXI"],"itemData":{"id":759,"type":"article-journal","title":"Virus C hepatitis and type 2 diabetes: a cohort study in southern Italy","container-title":"The American journal of gastroenterology","page":"1108–1111","volume":"108","issue":"7","source":"Google Scholar","shortTitle":"Virus C hepatitis and type 2 diabetes","author":[{"family":"Montenegro","given":"L."},{"family":"De Michina","given":"A."},{"family":"Misciagna","given":"G."},{"family":"Guerra","given":"V."},{"family":"Di Leo","given":"A."}],"issued":{"date-parts":[["2013"]]},"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9]</w:t>
            </w:r>
            <w:r w:rsidRPr="008E51C1">
              <w:rPr>
                <w:rFonts w:ascii="Book Antiqua" w:hAnsi="Book Antiqua"/>
                <w:sz w:val="24"/>
                <w:szCs w:val="24"/>
                <w:lang w:eastAsia="fr-FR"/>
              </w:rPr>
              <w:fldChar w:fldCharType="end"/>
            </w:r>
          </w:p>
        </w:tc>
        <w:tc>
          <w:tcPr>
            <w:tcW w:w="851" w:type="dxa"/>
            <w:noWrap/>
            <w:vAlign w:val="center"/>
          </w:tcPr>
          <w:p w14:paraId="3051F09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3</w:t>
            </w:r>
          </w:p>
        </w:tc>
        <w:tc>
          <w:tcPr>
            <w:tcW w:w="1097" w:type="dxa"/>
            <w:noWrap/>
            <w:vAlign w:val="center"/>
          </w:tcPr>
          <w:p w14:paraId="5286BF4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taly</w:t>
            </w:r>
          </w:p>
        </w:tc>
        <w:tc>
          <w:tcPr>
            <w:tcW w:w="1078" w:type="dxa"/>
            <w:noWrap/>
            <w:vAlign w:val="center"/>
          </w:tcPr>
          <w:p w14:paraId="166496A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Prospective</w:t>
            </w:r>
          </w:p>
        </w:tc>
        <w:tc>
          <w:tcPr>
            <w:tcW w:w="801" w:type="dxa"/>
            <w:noWrap/>
            <w:vAlign w:val="center"/>
          </w:tcPr>
          <w:p w14:paraId="2BF5582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7E4443F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616</w:t>
            </w:r>
          </w:p>
        </w:tc>
        <w:tc>
          <w:tcPr>
            <w:tcW w:w="778" w:type="dxa"/>
            <w:noWrap/>
            <w:vAlign w:val="center"/>
          </w:tcPr>
          <w:p w14:paraId="1BF0F6A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p>
        </w:tc>
        <w:tc>
          <w:tcPr>
            <w:tcW w:w="1141" w:type="dxa"/>
            <w:noWrap/>
            <w:vAlign w:val="center"/>
          </w:tcPr>
          <w:p w14:paraId="063287D6"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w:t>
            </w:r>
            <w:r w:rsidR="00BA10D7" w:rsidRPr="008E51C1">
              <w:rPr>
                <w:rFonts w:ascii="Book Antiqua" w:hAnsi="Book Antiqua"/>
                <w:sz w:val="24"/>
                <w:szCs w:val="24"/>
                <w:lang w:eastAsia="fr-FR"/>
              </w:rPr>
              <w:t>856</w:t>
            </w:r>
          </w:p>
        </w:tc>
        <w:tc>
          <w:tcPr>
            <w:tcW w:w="1134" w:type="dxa"/>
            <w:noWrap/>
            <w:vAlign w:val="center"/>
          </w:tcPr>
          <w:p w14:paraId="5B91CE3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b</w:t>
            </w:r>
          </w:p>
        </w:tc>
        <w:tc>
          <w:tcPr>
            <w:tcW w:w="709" w:type="dxa"/>
            <w:noWrap/>
            <w:vAlign w:val="center"/>
          </w:tcPr>
          <w:p w14:paraId="03A02983"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326535CC"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 adjusted</w:t>
            </w:r>
          </w:p>
        </w:tc>
        <w:tc>
          <w:tcPr>
            <w:tcW w:w="992" w:type="dxa"/>
            <w:noWrap/>
            <w:vAlign w:val="center"/>
          </w:tcPr>
          <w:p w14:paraId="6FCD9737"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209" w:type="dxa"/>
            <w:noWrap/>
            <w:vAlign w:val="center"/>
          </w:tcPr>
          <w:p w14:paraId="3D2F1D7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5A4B3CCB" w14:textId="77777777" w:rsidTr="008E51C1">
        <w:trPr>
          <w:trHeight w:val="329"/>
          <w:jc w:val="center"/>
        </w:trPr>
        <w:tc>
          <w:tcPr>
            <w:tcW w:w="1814" w:type="dxa"/>
            <w:noWrap/>
            <w:vAlign w:val="center"/>
          </w:tcPr>
          <w:p w14:paraId="6825998B" w14:textId="42676FF0"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Ruhl</w:t>
            </w:r>
            <w:r w:rsidRPr="008E51C1">
              <w:rPr>
                <w:rFonts w:ascii="Book Antiqua" w:hAnsi="Book Antiqua"/>
                <w:sz w:val="24"/>
                <w:szCs w:val="24"/>
                <w:lang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2okg5skqp1","properties":{"formattedCitation":"{\\rtf \\super [55]\\nosupersub{}}","plainCitation":"[55]"},"citationItems":[{"id":760,"uris":["http://zotero.org/users/1969747/items/SJ827356"],"uri":["http://zotero.org/users/1969747/items/SJ827356"],"itemData":{"id":760,"type":"article-journal","title":"Relationship of hepatitis C virus infection with diabetes in the US population","container-title":"Hepatology","page":"1139–1149","volume":"60","issue":"4","source":"Google Scholar","author":[{"family":"Ruhl","given":"Constance E."},{"family":"Menke","given":"Andy"},{"family":"Cowie","given":"Catherine C."},{"family":"Everhart","given":"James E."}],"issued":{"date-parts":[["2014"]]},"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55]</w:t>
            </w:r>
            <w:r w:rsidRPr="008E51C1">
              <w:rPr>
                <w:rFonts w:ascii="Book Antiqua" w:hAnsi="Book Antiqua"/>
                <w:sz w:val="24"/>
                <w:szCs w:val="24"/>
                <w:lang w:eastAsia="fr-FR"/>
              </w:rPr>
              <w:fldChar w:fldCharType="end"/>
            </w:r>
          </w:p>
        </w:tc>
        <w:tc>
          <w:tcPr>
            <w:tcW w:w="851" w:type="dxa"/>
            <w:noWrap/>
            <w:vAlign w:val="center"/>
          </w:tcPr>
          <w:p w14:paraId="05804D1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4</w:t>
            </w:r>
          </w:p>
        </w:tc>
        <w:tc>
          <w:tcPr>
            <w:tcW w:w="1097" w:type="dxa"/>
            <w:noWrap/>
            <w:vAlign w:val="center"/>
          </w:tcPr>
          <w:p w14:paraId="2619BB1B"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w:t>
            </w:r>
            <w:r w:rsidRPr="008E51C1">
              <w:rPr>
                <w:rFonts w:ascii="Book Antiqua" w:hAnsi="Book Antiqua"/>
                <w:sz w:val="24"/>
                <w:szCs w:val="24"/>
                <w:lang w:eastAsia="zh-CN"/>
              </w:rPr>
              <w:t>nited States</w:t>
            </w:r>
          </w:p>
        </w:tc>
        <w:tc>
          <w:tcPr>
            <w:tcW w:w="1078" w:type="dxa"/>
            <w:noWrap/>
            <w:vAlign w:val="center"/>
          </w:tcPr>
          <w:p w14:paraId="442BAF2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ross sectional</w:t>
            </w:r>
          </w:p>
        </w:tc>
        <w:tc>
          <w:tcPr>
            <w:tcW w:w="801" w:type="dxa"/>
            <w:noWrap/>
            <w:vAlign w:val="center"/>
          </w:tcPr>
          <w:p w14:paraId="5AEC76A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3C903FE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77</w:t>
            </w:r>
          </w:p>
        </w:tc>
        <w:tc>
          <w:tcPr>
            <w:tcW w:w="778" w:type="dxa"/>
            <w:noWrap/>
            <w:vAlign w:val="center"/>
          </w:tcPr>
          <w:p w14:paraId="04EF6D77"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V</w:t>
            </w:r>
          </w:p>
        </w:tc>
        <w:tc>
          <w:tcPr>
            <w:tcW w:w="1141" w:type="dxa"/>
            <w:noWrap/>
            <w:vAlign w:val="center"/>
          </w:tcPr>
          <w:p w14:paraId="70470FB9"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4</w:t>
            </w:r>
            <w:r w:rsidR="00BA10D7" w:rsidRPr="008E51C1">
              <w:rPr>
                <w:rFonts w:ascii="Book Antiqua" w:hAnsi="Book Antiqua"/>
                <w:sz w:val="24"/>
                <w:szCs w:val="24"/>
                <w:lang w:eastAsia="fr-FR"/>
              </w:rPr>
              <w:t>571</w:t>
            </w:r>
          </w:p>
        </w:tc>
        <w:tc>
          <w:tcPr>
            <w:tcW w:w="1134" w:type="dxa"/>
            <w:noWrap/>
            <w:vAlign w:val="center"/>
          </w:tcPr>
          <w:p w14:paraId="71330D7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NA</w:t>
            </w:r>
          </w:p>
        </w:tc>
        <w:tc>
          <w:tcPr>
            <w:tcW w:w="709" w:type="dxa"/>
            <w:noWrap/>
            <w:vAlign w:val="center"/>
          </w:tcPr>
          <w:p w14:paraId="4E985F6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w:t>
            </w:r>
          </w:p>
        </w:tc>
        <w:tc>
          <w:tcPr>
            <w:tcW w:w="1276" w:type="dxa"/>
            <w:noWrap/>
            <w:vAlign w:val="center"/>
          </w:tcPr>
          <w:p w14:paraId="468FDB4A"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 adjusted</w:t>
            </w:r>
          </w:p>
        </w:tc>
        <w:tc>
          <w:tcPr>
            <w:tcW w:w="992" w:type="dxa"/>
            <w:noWrap/>
            <w:vAlign w:val="center"/>
          </w:tcPr>
          <w:p w14:paraId="17DC719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209" w:type="dxa"/>
            <w:noWrap/>
            <w:vAlign w:val="center"/>
          </w:tcPr>
          <w:p w14:paraId="7EFD665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3788A9F5" w14:textId="77777777" w:rsidTr="008E51C1">
        <w:trPr>
          <w:trHeight w:val="329"/>
          <w:jc w:val="center"/>
        </w:trPr>
        <w:tc>
          <w:tcPr>
            <w:tcW w:w="3762" w:type="dxa"/>
            <w:gridSpan w:val="3"/>
            <w:shd w:val="clear" w:color="auto" w:fill="F2F2F2"/>
            <w:noWrap/>
            <w:vAlign w:val="center"/>
          </w:tcPr>
          <w:p w14:paraId="13680BE5" w14:textId="77777777" w:rsidR="00BA10D7" w:rsidRPr="008E51C1" w:rsidRDefault="00BA10D7" w:rsidP="00BA10D7">
            <w:pPr>
              <w:snapToGrid w:val="0"/>
              <w:spacing w:after="0" w:line="360" w:lineRule="auto"/>
              <w:jc w:val="both"/>
              <w:rPr>
                <w:rFonts w:ascii="Book Antiqua" w:hAnsi="Book Antiqua"/>
                <w:sz w:val="24"/>
                <w:szCs w:val="24"/>
                <w:lang w:eastAsia="fr-FR"/>
              </w:rPr>
            </w:pPr>
            <w:r w:rsidRPr="008E51C1">
              <w:rPr>
                <w:rFonts w:ascii="Book Antiqua" w:hAnsi="Book Antiqua"/>
                <w:b/>
                <w:bCs/>
                <w:sz w:val="24"/>
                <w:szCs w:val="24"/>
                <w:lang w:eastAsia="fr-FR"/>
              </w:rPr>
              <w:t>Versus hepatitis B virus infection</w:t>
            </w:r>
          </w:p>
        </w:tc>
        <w:tc>
          <w:tcPr>
            <w:tcW w:w="10779" w:type="dxa"/>
            <w:gridSpan w:val="10"/>
            <w:noWrap/>
            <w:vAlign w:val="center"/>
          </w:tcPr>
          <w:p w14:paraId="199D02FF" w14:textId="77777777" w:rsidR="00BA10D7" w:rsidRPr="008E51C1" w:rsidRDefault="00BA10D7" w:rsidP="00BA10D7">
            <w:pPr>
              <w:snapToGrid w:val="0"/>
              <w:spacing w:after="0" w:line="360" w:lineRule="auto"/>
              <w:jc w:val="both"/>
              <w:rPr>
                <w:rFonts w:ascii="Book Antiqua" w:hAnsi="Book Antiqua"/>
                <w:sz w:val="24"/>
                <w:szCs w:val="24"/>
                <w:lang w:eastAsia="fr-FR"/>
              </w:rPr>
            </w:pPr>
          </w:p>
        </w:tc>
      </w:tr>
      <w:tr w:rsidR="008F198B" w:rsidRPr="008E51C1" w14:paraId="62D0FCF4" w14:textId="77777777" w:rsidTr="008E51C1">
        <w:trPr>
          <w:trHeight w:val="306"/>
          <w:jc w:val="center"/>
        </w:trPr>
        <w:tc>
          <w:tcPr>
            <w:tcW w:w="1814" w:type="dxa"/>
            <w:noWrap/>
            <w:vAlign w:val="center"/>
          </w:tcPr>
          <w:p w14:paraId="10ECF41F" w14:textId="23C72AC3"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Knobler</w:t>
            </w:r>
            <w:r w:rsidRPr="008E51C1">
              <w:rPr>
                <w:rFonts w:ascii="Book Antiqua" w:hAnsi="Book Antiqua"/>
                <w:sz w:val="24"/>
                <w:szCs w:val="24"/>
                <w:lang w:eastAsia="zh-CN"/>
              </w:rPr>
              <w:t xml:space="preserve">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1nhs2mo5uj","properties":{"formattedCitation":"{\\rtf \\super [17]\\nosupersub{}}","plainCitation":"[17]"},"citationItems":[{"id":724,"uris":["http://zotero.org/users/1969747/items/24R2F34R"],"uri":["http://zotero.org/users/1969747/items/24R2F34R"],"itemData":{"id":724,"type":"paper-conference","title":"Increased risk of type 2 diabetes in noncirrhotic patients with chronic hepatitis C virus infection","container-title":"Mayo Clinic Proceedings","publisher":"Elsevier","page":"355–359","volume":"75","source":"Google Scholar","URL":"http://www.sciencedirect.com/science/article/pii/S0025619611640305","author":[{"family":"Knobler","given":"Hilla"},{"family":"Schihmanter","given":"Renata"},{"family":"Zifroni","given":"Abraham"},{"family":"Fenakel","given":"Gabriel"},{"family":"Schattner","given":"Ami"}],"issued":{"date-parts":[["2000"]]},"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7]</w:t>
            </w:r>
            <w:r w:rsidRPr="008E51C1">
              <w:rPr>
                <w:rFonts w:ascii="Book Antiqua" w:hAnsi="Book Antiqua"/>
                <w:sz w:val="24"/>
                <w:szCs w:val="24"/>
                <w:lang w:eastAsia="fr-FR"/>
              </w:rPr>
              <w:fldChar w:fldCharType="end"/>
            </w:r>
          </w:p>
        </w:tc>
        <w:tc>
          <w:tcPr>
            <w:tcW w:w="851" w:type="dxa"/>
            <w:noWrap/>
            <w:vAlign w:val="center"/>
          </w:tcPr>
          <w:p w14:paraId="6D5E141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0</w:t>
            </w:r>
          </w:p>
        </w:tc>
        <w:tc>
          <w:tcPr>
            <w:tcW w:w="1097" w:type="dxa"/>
            <w:noWrap/>
            <w:vAlign w:val="center"/>
          </w:tcPr>
          <w:p w14:paraId="4D3687F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srael</w:t>
            </w:r>
          </w:p>
        </w:tc>
        <w:tc>
          <w:tcPr>
            <w:tcW w:w="1078" w:type="dxa"/>
            <w:noWrap/>
            <w:vAlign w:val="center"/>
          </w:tcPr>
          <w:p w14:paraId="400B944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ase-control</w:t>
            </w:r>
          </w:p>
        </w:tc>
        <w:tc>
          <w:tcPr>
            <w:tcW w:w="801" w:type="dxa"/>
            <w:noWrap/>
            <w:vAlign w:val="center"/>
          </w:tcPr>
          <w:p w14:paraId="1745524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5972FEE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45</w:t>
            </w:r>
          </w:p>
        </w:tc>
        <w:tc>
          <w:tcPr>
            <w:tcW w:w="778" w:type="dxa"/>
            <w:noWrap/>
            <w:vAlign w:val="center"/>
          </w:tcPr>
          <w:p w14:paraId="2BA9E732" w14:textId="77777777" w:rsidR="00BA10D7" w:rsidRPr="008E51C1" w:rsidRDefault="00BA10D7" w:rsidP="00C35911">
            <w:pPr>
              <w:snapToGrid w:val="0"/>
              <w:spacing w:after="0" w:line="360" w:lineRule="auto"/>
              <w:jc w:val="center"/>
              <w:rPr>
                <w:rFonts w:ascii="Book Antiqua" w:hAnsi="Book Antiqua"/>
                <w:sz w:val="24"/>
                <w:szCs w:val="24"/>
                <w:lang w:eastAsia="fr-FR"/>
              </w:rPr>
            </w:pPr>
          </w:p>
          <w:p w14:paraId="301725A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BV</w:t>
            </w:r>
          </w:p>
          <w:p w14:paraId="030B81BC" w14:textId="77777777" w:rsidR="00BA10D7" w:rsidRPr="008E51C1" w:rsidRDefault="00BA10D7" w:rsidP="00C35911">
            <w:pPr>
              <w:snapToGrid w:val="0"/>
              <w:spacing w:after="0" w:line="360" w:lineRule="auto"/>
              <w:jc w:val="center"/>
              <w:rPr>
                <w:rFonts w:ascii="Book Antiqua" w:hAnsi="Book Antiqua"/>
                <w:sz w:val="24"/>
                <w:szCs w:val="24"/>
                <w:lang w:eastAsia="fr-FR"/>
              </w:rPr>
            </w:pPr>
          </w:p>
        </w:tc>
        <w:tc>
          <w:tcPr>
            <w:tcW w:w="1141" w:type="dxa"/>
            <w:noWrap/>
            <w:vAlign w:val="center"/>
          </w:tcPr>
          <w:p w14:paraId="6B7CC08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90</w:t>
            </w:r>
          </w:p>
        </w:tc>
        <w:tc>
          <w:tcPr>
            <w:tcW w:w="1134" w:type="dxa"/>
            <w:noWrap/>
            <w:vAlign w:val="center"/>
          </w:tcPr>
          <w:p w14:paraId="2BF2832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NA</w:t>
            </w:r>
          </w:p>
        </w:tc>
        <w:tc>
          <w:tcPr>
            <w:tcW w:w="709" w:type="dxa"/>
            <w:noWrap/>
            <w:vAlign w:val="center"/>
          </w:tcPr>
          <w:p w14:paraId="119DB7F3"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6AA69DC5"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992" w:type="dxa"/>
            <w:noWrap/>
            <w:vAlign w:val="center"/>
          </w:tcPr>
          <w:p w14:paraId="14FF8D2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2AD5B01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33% </w:t>
            </w:r>
            <w:r w:rsidRPr="008E51C1">
              <w:rPr>
                <w:rFonts w:ascii="Book Antiqua" w:hAnsi="Book Antiqua"/>
                <w:i/>
                <w:sz w:val="24"/>
                <w:szCs w:val="24"/>
                <w:lang w:eastAsia="fr-FR"/>
              </w:rPr>
              <w:t xml:space="preserve">vs </w:t>
            </w:r>
            <w:r w:rsidR="00293038" w:rsidRPr="008E51C1">
              <w:rPr>
                <w:rFonts w:ascii="Book Antiqua" w:hAnsi="Book Antiqua"/>
                <w:sz w:val="24"/>
                <w:szCs w:val="24"/>
                <w:lang w:eastAsia="fr-FR"/>
              </w:rPr>
              <w:t xml:space="preserve">12%; </w:t>
            </w:r>
            <w:r w:rsidR="00293038" w:rsidRPr="008E51C1">
              <w:rPr>
                <w:rFonts w:ascii="Book Antiqua" w:hAnsi="Book Antiqua"/>
                <w:i/>
                <w:caps/>
                <w:sz w:val="24"/>
                <w:szCs w:val="24"/>
                <w:lang w:eastAsia="fr-FR"/>
              </w:rPr>
              <w:t>p</w:t>
            </w:r>
            <w:r w:rsidR="00293038" w:rsidRPr="008E51C1">
              <w:rPr>
                <w:rFonts w:ascii="Book Antiqua" w:hAnsi="Book Antiqua"/>
                <w:sz w:val="24"/>
                <w:szCs w:val="24"/>
                <w:lang w:eastAsia="fr-FR"/>
              </w:rPr>
              <w:t xml:space="preserve"> </w:t>
            </w:r>
            <w:r w:rsidRPr="008E51C1">
              <w:rPr>
                <w:rFonts w:ascii="Book Antiqua" w:hAnsi="Book Antiqua"/>
                <w:sz w:val="24"/>
                <w:szCs w:val="24"/>
                <w:lang w:eastAsia="fr-FR"/>
              </w:rPr>
              <w:t>=</w:t>
            </w:r>
            <w:r w:rsidR="00293038" w:rsidRPr="008E51C1">
              <w:rPr>
                <w:rFonts w:ascii="Book Antiqua" w:hAnsi="Book Antiqua"/>
                <w:sz w:val="24"/>
                <w:szCs w:val="24"/>
                <w:lang w:eastAsia="zh-CN"/>
              </w:rPr>
              <w:t xml:space="preserve"> </w:t>
            </w:r>
            <w:r w:rsidRPr="008E51C1">
              <w:rPr>
                <w:rFonts w:ascii="Book Antiqua" w:hAnsi="Book Antiqua"/>
                <w:sz w:val="24"/>
                <w:szCs w:val="24"/>
                <w:lang w:eastAsia="fr-FR"/>
              </w:rPr>
              <w:t>0.004</w:t>
            </w:r>
          </w:p>
        </w:tc>
      </w:tr>
      <w:tr w:rsidR="008F198B" w:rsidRPr="008E51C1" w14:paraId="07A6ADF6" w14:textId="77777777" w:rsidTr="008E51C1">
        <w:trPr>
          <w:trHeight w:val="306"/>
          <w:jc w:val="center"/>
        </w:trPr>
        <w:tc>
          <w:tcPr>
            <w:tcW w:w="1814" w:type="dxa"/>
            <w:noWrap/>
            <w:vAlign w:val="center"/>
          </w:tcPr>
          <w:p w14:paraId="068508FE" w14:textId="62971FB1"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Ryu </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bukkd5nhi","properties":{"formattedCitation":"{\\rtf \\super [31]\\nosupersub{}}","plainCitation":"[31]"},"citationItems":[{"id":761,"uris":["http://zotero.org/users/1969747/items/CK2BKER8"],"uri":["http://zotero.org/users/1969747/items/CK2BKER8"],"itemData":{"id":761,"type":"article-journal","title":"Association of chronic hepatitis C virus infection and diabetes mellitus in Korean patients","container-title":"The Korean journal of internal medicine","page":"18–23","volume":"16","issue":"1","source":"Google Scholar","author":[{"family":"Ryu","given":"Ji Kon"},{"family":"Lee","given":"Sang Bae"},{"family":"Hong","given":"Sa Joon"},{"family":"Lee","given":"Seokin"}],"issued":{"date-parts":[["2001"]]},"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31]</w:t>
            </w:r>
            <w:r w:rsidRPr="008E51C1">
              <w:rPr>
                <w:rFonts w:ascii="Book Antiqua" w:hAnsi="Book Antiqua"/>
                <w:sz w:val="24"/>
                <w:szCs w:val="24"/>
                <w:lang w:eastAsia="fr-FR"/>
              </w:rPr>
              <w:fldChar w:fldCharType="end"/>
            </w:r>
          </w:p>
        </w:tc>
        <w:tc>
          <w:tcPr>
            <w:tcW w:w="851" w:type="dxa"/>
            <w:noWrap/>
            <w:vAlign w:val="center"/>
          </w:tcPr>
          <w:p w14:paraId="38B69E6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1</w:t>
            </w:r>
          </w:p>
        </w:tc>
        <w:tc>
          <w:tcPr>
            <w:tcW w:w="1097" w:type="dxa"/>
            <w:noWrap/>
            <w:vAlign w:val="center"/>
          </w:tcPr>
          <w:p w14:paraId="50E80D71"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zh-CN"/>
              </w:rPr>
              <w:t xml:space="preserve">South </w:t>
            </w:r>
            <w:r w:rsidR="00BA10D7" w:rsidRPr="008E51C1">
              <w:rPr>
                <w:rFonts w:ascii="Book Antiqua" w:hAnsi="Book Antiqua"/>
                <w:sz w:val="24"/>
                <w:szCs w:val="24"/>
                <w:lang w:eastAsia="fr-FR"/>
              </w:rPr>
              <w:t>Korea</w:t>
            </w:r>
          </w:p>
        </w:tc>
        <w:tc>
          <w:tcPr>
            <w:tcW w:w="1078" w:type="dxa"/>
            <w:noWrap/>
            <w:vAlign w:val="center"/>
          </w:tcPr>
          <w:p w14:paraId="7158861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Prospective</w:t>
            </w:r>
          </w:p>
        </w:tc>
        <w:tc>
          <w:tcPr>
            <w:tcW w:w="801" w:type="dxa"/>
            <w:noWrap/>
            <w:vAlign w:val="center"/>
          </w:tcPr>
          <w:p w14:paraId="6C1CD24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 F4</w:t>
            </w:r>
          </w:p>
        </w:tc>
        <w:tc>
          <w:tcPr>
            <w:tcW w:w="661" w:type="dxa"/>
            <w:noWrap/>
            <w:vAlign w:val="center"/>
          </w:tcPr>
          <w:p w14:paraId="28BB06E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68</w:t>
            </w:r>
          </w:p>
        </w:tc>
        <w:tc>
          <w:tcPr>
            <w:tcW w:w="778" w:type="dxa"/>
            <w:noWrap/>
            <w:vAlign w:val="center"/>
          </w:tcPr>
          <w:p w14:paraId="2A05303A"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BV</w:t>
            </w:r>
          </w:p>
        </w:tc>
        <w:tc>
          <w:tcPr>
            <w:tcW w:w="1141" w:type="dxa"/>
            <w:noWrap/>
            <w:vAlign w:val="center"/>
          </w:tcPr>
          <w:p w14:paraId="2417E62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57</w:t>
            </w:r>
          </w:p>
        </w:tc>
        <w:tc>
          <w:tcPr>
            <w:tcW w:w="1134" w:type="dxa"/>
            <w:noWrap/>
            <w:vAlign w:val="center"/>
          </w:tcPr>
          <w:p w14:paraId="43E55224"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b</w:t>
            </w:r>
          </w:p>
        </w:tc>
        <w:tc>
          <w:tcPr>
            <w:tcW w:w="709" w:type="dxa"/>
            <w:noWrap/>
            <w:vAlign w:val="center"/>
          </w:tcPr>
          <w:p w14:paraId="4F8CFF1A"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6F2361FB"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992" w:type="dxa"/>
            <w:noWrap/>
            <w:vAlign w:val="center"/>
          </w:tcPr>
          <w:p w14:paraId="3B72DCB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4089F5C7"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24% </w:t>
            </w:r>
            <w:r w:rsidRPr="008E51C1">
              <w:rPr>
                <w:rFonts w:ascii="Book Antiqua" w:hAnsi="Book Antiqua"/>
                <w:i/>
                <w:sz w:val="24"/>
                <w:szCs w:val="24"/>
                <w:lang w:eastAsia="fr-FR"/>
              </w:rPr>
              <w:t>vs</w:t>
            </w:r>
            <w:r w:rsidR="00293038" w:rsidRPr="008E51C1">
              <w:rPr>
                <w:rFonts w:ascii="Book Antiqua" w:hAnsi="Book Antiqua"/>
                <w:sz w:val="24"/>
                <w:szCs w:val="24"/>
                <w:lang w:eastAsia="fr-FR"/>
              </w:rPr>
              <w:t xml:space="preserve"> 10.4%; </w:t>
            </w:r>
            <w:r w:rsidR="00293038" w:rsidRPr="008E51C1">
              <w:rPr>
                <w:rFonts w:ascii="Book Antiqua" w:hAnsi="Book Antiqua"/>
                <w:i/>
                <w:caps/>
                <w:sz w:val="24"/>
                <w:szCs w:val="24"/>
                <w:lang w:eastAsia="fr-FR"/>
              </w:rPr>
              <w:t>p</w:t>
            </w:r>
            <w:r w:rsidR="00293038" w:rsidRPr="008E51C1">
              <w:rPr>
                <w:rFonts w:ascii="Book Antiqua" w:hAnsi="Book Antiqua"/>
                <w:sz w:val="24"/>
                <w:szCs w:val="24"/>
                <w:lang w:eastAsia="fr-FR"/>
              </w:rPr>
              <w:t xml:space="preserve"> </w:t>
            </w:r>
            <w:r w:rsidRPr="008E51C1">
              <w:rPr>
                <w:rFonts w:ascii="Book Antiqua" w:hAnsi="Book Antiqua"/>
                <w:sz w:val="24"/>
                <w:szCs w:val="24"/>
                <w:lang w:eastAsia="fr-FR"/>
              </w:rPr>
              <w:t>=</w:t>
            </w:r>
            <w:r w:rsidR="00293038" w:rsidRPr="008E51C1">
              <w:rPr>
                <w:rFonts w:ascii="Book Antiqua" w:hAnsi="Book Antiqua"/>
                <w:sz w:val="24"/>
                <w:szCs w:val="24"/>
                <w:lang w:eastAsia="zh-CN"/>
              </w:rPr>
              <w:t xml:space="preserve"> </w:t>
            </w:r>
            <w:r w:rsidRPr="008E51C1">
              <w:rPr>
                <w:rFonts w:ascii="Book Antiqua" w:hAnsi="Book Antiqua"/>
                <w:sz w:val="24"/>
                <w:szCs w:val="24"/>
                <w:lang w:eastAsia="fr-FR"/>
              </w:rPr>
              <w:t>0.001</w:t>
            </w:r>
          </w:p>
        </w:tc>
      </w:tr>
      <w:tr w:rsidR="008F198B" w:rsidRPr="008E51C1" w14:paraId="54CE8232" w14:textId="77777777" w:rsidTr="008E51C1">
        <w:trPr>
          <w:trHeight w:val="329"/>
          <w:jc w:val="center"/>
        </w:trPr>
        <w:tc>
          <w:tcPr>
            <w:tcW w:w="1814" w:type="dxa"/>
            <w:noWrap/>
            <w:vAlign w:val="center"/>
          </w:tcPr>
          <w:p w14:paraId="206C619A" w14:textId="69F6E541"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Wang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2a245p4o5s","properties":{"formattedCitation":"{\\rtf \\super [32]\\nosupersub{}}","plainCitation":"[32]"},"citationItems":[{"id":771,"uris":["http://zotero.org/users/1969747/items/74ADB37T"],"uri":["http://zotero.org/users/1969747/items/74ADB37T"],"itemData":{"id":771,"type":"article-journal","title":"Hepatitis C Virus Infection and the Development of Type 2 Diabetes in a Community-based Longitudinal Study","container-title":"American Journal of Epidemiology","page":"196-203","volume":"166","issue":"2","source":"CrossRef","DOI":"10.1093/aje/kwm061","ISSN":"0002-9262, 1476-6256","language":"en","author":[{"family":"Wang","given":"C.-S."},{"family":"Wang","given":"S.-T."},{"family":"Yao","given":"W.-J."},{"family":"Chang","given":"T.-T."},{"family":"Chou","given":"P."}],"issued":{"date-parts":[["2007",6,7]]},"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32]</w:t>
            </w:r>
            <w:r w:rsidRPr="008E51C1">
              <w:rPr>
                <w:rFonts w:ascii="Book Antiqua" w:hAnsi="Book Antiqua"/>
                <w:sz w:val="24"/>
                <w:szCs w:val="24"/>
                <w:lang w:eastAsia="fr-FR"/>
              </w:rPr>
              <w:fldChar w:fldCharType="end"/>
            </w:r>
          </w:p>
        </w:tc>
        <w:tc>
          <w:tcPr>
            <w:tcW w:w="851" w:type="dxa"/>
            <w:noWrap/>
            <w:vAlign w:val="center"/>
          </w:tcPr>
          <w:p w14:paraId="78E9235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7</w:t>
            </w:r>
          </w:p>
        </w:tc>
        <w:tc>
          <w:tcPr>
            <w:tcW w:w="1097" w:type="dxa"/>
            <w:noWrap/>
            <w:vAlign w:val="center"/>
          </w:tcPr>
          <w:p w14:paraId="22FE9F7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Taiwan</w:t>
            </w:r>
          </w:p>
        </w:tc>
        <w:tc>
          <w:tcPr>
            <w:tcW w:w="1078" w:type="dxa"/>
            <w:noWrap/>
            <w:vAlign w:val="center"/>
          </w:tcPr>
          <w:p w14:paraId="1D39969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Longitudinal</w:t>
            </w:r>
          </w:p>
        </w:tc>
        <w:tc>
          <w:tcPr>
            <w:tcW w:w="801" w:type="dxa"/>
            <w:noWrap/>
            <w:vAlign w:val="center"/>
          </w:tcPr>
          <w:p w14:paraId="4552F55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1A9A3C2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926</w:t>
            </w:r>
          </w:p>
        </w:tc>
        <w:tc>
          <w:tcPr>
            <w:tcW w:w="778" w:type="dxa"/>
            <w:noWrap/>
            <w:vAlign w:val="center"/>
          </w:tcPr>
          <w:p w14:paraId="2A029D8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BV</w:t>
            </w:r>
          </w:p>
        </w:tc>
        <w:tc>
          <w:tcPr>
            <w:tcW w:w="1141" w:type="dxa"/>
            <w:noWrap/>
            <w:vAlign w:val="center"/>
          </w:tcPr>
          <w:p w14:paraId="41630DF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544</w:t>
            </w:r>
          </w:p>
        </w:tc>
        <w:tc>
          <w:tcPr>
            <w:tcW w:w="1134" w:type="dxa"/>
            <w:noWrap/>
            <w:vAlign w:val="center"/>
          </w:tcPr>
          <w:p w14:paraId="101B1A6B"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b</w:t>
            </w:r>
          </w:p>
        </w:tc>
        <w:tc>
          <w:tcPr>
            <w:tcW w:w="709" w:type="dxa"/>
            <w:noWrap/>
            <w:vAlign w:val="center"/>
          </w:tcPr>
          <w:p w14:paraId="7AD1270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w:t>
            </w:r>
          </w:p>
        </w:tc>
        <w:tc>
          <w:tcPr>
            <w:tcW w:w="1276" w:type="dxa"/>
            <w:noWrap/>
            <w:vAlign w:val="center"/>
          </w:tcPr>
          <w:p w14:paraId="44D22AAE"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992" w:type="dxa"/>
            <w:noWrap/>
            <w:vAlign w:val="center"/>
          </w:tcPr>
          <w:p w14:paraId="4DBC1C7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449CF77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HR </w:t>
            </w:r>
            <w:r w:rsidR="00293038" w:rsidRPr="008E51C1">
              <w:rPr>
                <w:rFonts w:ascii="Book Antiqua" w:hAnsi="Book Antiqua"/>
                <w:sz w:val="24"/>
                <w:szCs w:val="24"/>
                <w:lang w:eastAsia="zh-CN"/>
              </w:rPr>
              <w:t xml:space="preserve">= </w:t>
            </w:r>
            <w:r w:rsidRPr="008E51C1">
              <w:rPr>
                <w:rFonts w:ascii="Book Antiqua" w:hAnsi="Book Antiqua"/>
                <w:sz w:val="24"/>
                <w:szCs w:val="24"/>
                <w:lang w:eastAsia="fr-FR"/>
              </w:rPr>
              <w:t>1.7</w:t>
            </w:r>
          </w:p>
        </w:tc>
      </w:tr>
      <w:tr w:rsidR="008F198B" w:rsidRPr="008E51C1" w14:paraId="124F971B" w14:textId="77777777" w:rsidTr="008E51C1">
        <w:trPr>
          <w:trHeight w:val="306"/>
          <w:jc w:val="center"/>
        </w:trPr>
        <w:tc>
          <w:tcPr>
            <w:tcW w:w="1814" w:type="dxa"/>
            <w:noWrap/>
            <w:vAlign w:val="center"/>
          </w:tcPr>
          <w:p w14:paraId="11659C92" w14:textId="1A27C7EA"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Huang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296v4qvio0","properties":{"formattedCitation":"{\\rtf \\super [6]\\nosupersub{}}","plainCitation":"[6]"},"citationItems":[{"id":706,"uris":["http://zotero.org/users/1969747/items/4SPSGQPT"],"uri":["http://zotero.org/users/1969747/items/4SPSGQPT"],"itemData":{"id":706,"type":"article-journal","title":"Hepatitis C Viremia Increases the Association With Type 2 Diabetes Mellitus in a Hepatitis B and C Endemic Area: An Epidemiological Link With Virological Implication","container-title":"The American Journal of Gastroenterology","page":"1237-1243","volume":"102","issue":"6","source":"CrossRef","DOI":"10.1111/j.1572-0241.2007.01181.x","ISSN":"0002-9270, 1572-0241","shortTitle":"Hepatitis C Viremia Increases the Association With Type 2 Diabetes Mellitus in a Hepatitis B and C Endemic Area","language":"en","author":[{"family":"Huang","given":"Jee-Fu"},{"family":"Dai","given":"Chia-Yen"},{"family":"Hwang","given":"Shang-Jyh"},{"family":"Ho","given":"Chi-Kung"},{"family":"Hsiao","given":"Pi-Jung"},{"family":"Hsieh","given":"Ming-Yen"},{"family":"Lee","given":"Li-Po"},{"family":"Lin","given":"Zu-Yau"},{"family":"Chen","given":"Shinn-Chern"},{"family":"Hsieh","given":"Ming-Yuh"},{"family":"Wang","given":"Liang-Yen"},{"family":"Shin","given":"Shyi-Jang"},{"family":"Chang","given":"Wen-Yu"},{"family":"Chuang","given":"Wan-Long"},{"family":"Yu","given":"Ming-Lung"}],"issued":{"date-parts":[["2007",6]]},"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6]</w:t>
            </w:r>
            <w:r w:rsidRPr="008E51C1">
              <w:rPr>
                <w:rFonts w:ascii="Book Antiqua" w:hAnsi="Book Antiqua"/>
                <w:sz w:val="24"/>
                <w:szCs w:val="24"/>
                <w:lang w:eastAsia="fr-FR"/>
              </w:rPr>
              <w:fldChar w:fldCharType="end"/>
            </w:r>
          </w:p>
        </w:tc>
        <w:tc>
          <w:tcPr>
            <w:tcW w:w="851" w:type="dxa"/>
            <w:noWrap/>
            <w:vAlign w:val="center"/>
          </w:tcPr>
          <w:p w14:paraId="02344FC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7</w:t>
            </w:r>
          </w:p>
        </w:tc>
        <w:tc>
          <w:tcPr>
            <w:tcW w:w="1097" w:type="dxa"/>
            <w:noWrap/>
            <w:vAlign w:val="center"/>
          </w:tcPr>
          <w:p w14:paraId="2BE63F3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Taiwan</w:t>
            </w:r>
          </w:p>
        </w:tc>
        <w:tc>
          <w:tcPr>
            <w:tcW w:w="1078" w:type="dxa"/>
            <w:noWrap/>
            <w:vAlign w:val="center"/>
          </w:tcPr>
          <w:p w14:paraId="3B150A3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ross sectional</w:t>
            </w:r>
          </w:p>
        </w:tc>
        <w:tc>
          <w:tcPr>
            <w:tcW w:w="801" w:type="dxa"/>
            <w:noWrap/>
            <w:vAlign w:val="center"/>
          </w:tcPr>
          <w:p w14:paraId="31359E8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71102E0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478</w:t>
            </w:r>
          </w:p>
        </w:tc>
        <w:tc>
          <w:tcPr>
            <w:tcW w:w="778" w:type="dxa"/>
            <w:noWrap/>
            <w:vAlign w:val="center"/>
          </w:tcPr>
          <w:p w14:paraId="14C2EC8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BV</w:t>
            </w:r>
          </w:p>
        </w:tc>
        <w:tc>
          <w:tcPr>
            <w:tcW w:w="1141" w:type="dxa"/>
            <w:noWrap/>
            <w:vAlign w:val="center"/>
          </w:tcPr>
          <w:p w14:paraId="14F9E2F9" w14:textId="77777777" w:rsidR="00BA10D7" w:rsidRPr="008E51C1" w:rsidRDefault="00C35911"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w:t>
            </w:r>
            <w:r w:rsidR="00BA10D7" w:rsidRPr="008E51C1">
              <w:rPr>
                <w:rFonts w:ascii="Book Antiqua" w:hAnsi="Book Antiqua"/>
                <w:sz w:val="24"/>
                <w:szCs w:val="24"/>
                <w:lang w:eastAsia="fr-FR"/>
              </w:rPr>
              <w:t>363</w:t>
            </w:r>
          </w:p>
        </w:tc>
        <w:tc>
          <w:tcPr>
            <w:tcW w:w="1134" w:type="dxa"/>
            <w:noWrap/>
            <w:vAlign w:val="center"/>
          </w:tcPr>
          <w:p w14:paraId="518526B3"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7C2A7C5D"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04F1E5BD"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992" w:type="dxa"/>
            <w:noWrap/>
            <w:vAlign w:val="center"/>
          </w:tcPr>
          <w:p w14:paraId="4F07312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61F515B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18% </w:t>
            </w:r>
            <w:r w:rsidRPr="008E51C1">
              <w:rPr>
                <w:rFonts w:ascii="Book Antiqua" w:hAnsi="Book Antiqua"/>
                <w:i/>
                <w:sz w:val="24"/>
                <w:szCs w:val="24"/>
                <w:lang w:eastAsia="fr-FR"/>
              </w:rPr>
              <w:t>vs</w:t>
            </w:r>
            <w:r w:rsidRPr="008E51C1">
              <w:rPr>
                <w:rFonts w:ascii="Book Antiqua" w:hAnsi="Book Antiqua"/>
                <w:sz w:val="24"/>
                <w:szCs w:val="24"/>
                <w:lang w:eastAsia="fr-FR"/>
              </w:rPr>
              <w:t xml:space="preserve"> 11.4%; </w:t>
            </w:r>
            <w:r w:rsidR="00293038" w:rsidRPr="008E51C1">
              <w:rPr>
                <w:rFonts w:ascii="Book Antiqua" w:hAnsi="Book Antiqua"/>
                <w:i/>
                <w:caps/>
                <w:sz w:val="24"/>
                <w:szCs w:val="24"/>
                <w:lang w:eastAsia="fr-FR"/>
              </w:rPr>
              <w:t>p</w:t>
            </w:r>
            <w:r w:rsidR="00293038" w:rsidRPr="008E51C1">
              <w:rPr>
                <w:rFonts w:ascii="Book Antiqua" w:hAnsi="Book Antiqua"/>
                <w:sz w:val="24"/>
                <w:szCs w:val="24"/>
                <w:lang w:eastAsia="fr-FR"/>
              </w:rPr>
              <w:t xml:space="preserve"> </w:t>
            </w:r>
            <w:r w:rsidRPr="008E51C1">
              <w:rPr>
                <w:rFonts w:ascii="Book Antiqua" w:hAnsi="Book Antiqua"/>
                <w:sz w:val="24"/>
                <w:szCs w:val="24"/>
                <w:lang w:eastAsia="fr-FR"/>
              </w:rPr>
              <w:t>&lt;</w:t>
            </w:r>
            <w:r w:rsidR="00293038" w:rsidRPr="008E51C1">
              <w:rPr>
                <w:rFonts w:ascii="Book Antiqua" w:hAnsi="Book Antiqua"/>
                <w:sz w:val="24"/>
                <w:szCs w:val="24"/>
                <w:lang w:eastAsia="zh-CN"/>
              </w:rPr>
              <w:t xml:space="preserve"> </w:t>
            </w:r>
            <w:r w:rsidRPr="008E51C1">
              <w:rPr>
                <w:rFonts w:ascii="Book Antiqua" w:hAnsi="Book Antiqua"/>
                <w:sz w:val="24"/>
                <w:szCs w:val="24"/>
                <w:lang w:eastAsia="fr-FR"/>
              </w:rPr>
              <w:t>0.001</w:t>
            </w:r>
          </w:p>
        </w:tc>
      </w:tr>
      <w:tr w:rsidR="008F198B" w:rsidRPr="008E51C1" w14:paraId="4010E203" w14:textId="77777777" w:rsidTr="008E51C1">
        <w:trPr>
          <w:trHeight w:val="306"/>
          <w:jc w:val="center"/>
        </w:trPr>
        <w:tc>
          <w:tcPr>
            <w:tcW w:w="1814" w:type="dxa"/>
            <w:noWrap/>
            <w:vAlign w:val="center"/>
          </w:tcPr>
          <w:p w14:paraId="12649711" w14:textId="31E55C6A"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 xml:space="preserve">Moucari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210tmg05va","properties":{"formattedCitation":"{\\rtf \\super [33]\\nosupersub{}}","plainCitation":"[33]"},"citationItems":[{"id":743,"uris":["http://zotero.org/users/1969747/items/9WGM864P"],"uri":["http://zotero.org/users/1969747/items/9WGM864P"],"itemData":{"id":743,"type":"article-journal","title":"Insulin Resistance in Chronic Hepatitis C: Association With Genotypes 1 and 4, Serum HCV RNA Level, and Liver Fibrosis","container-title":"Gastroenterology","page":"416-423","volume":"134","issue":"2","source":"CrossRef","DOI":"10.1053/j.gastro.2007.11.010","ISSN":"00165085","shortTitle":"Insulin Resistance in Chronic Hepatitis C","language":"en","author":[{"family":"Moucari","given":"Rami"},{"family":"Asselah","given":"Tarik"},{"family":"Cazals–Hatem","given":"Dominique"},{"family":"Voitot","given":"Hélène"},{"family":"Boyer","given":"Nathalie"},{"family":"Ripault","given":"Marie–Pierre"},{"family":"Sobesky","given":"Rodolphe"},{"family":"Martinot–Peignoux","given":"Michèle"},{"family":"Maylin","given":"Sarah"},{"family":"Nicolas–Chanoine","given":"Marie–Hélène"},{"family":"Paradis","given":"Valérie"},{"family":"Vidaud","given":"Michel"},{"family":"Valla","given":"Dominique"},{"family":"Bedossa","given":"Pierre"},{"family":"Marcellin","given":"Patrick"}],"issued":{"date-parts":[["2008",2]]},"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33]</w:t>
            </w:r>
            <w:r w:rsidRPr="008E51C1">
              <w:rPr>
                <w:rFonts w:ascii="Book Antiqua" w:hAnsi="Book Antiqua"/>
                <w:sz w:val="24"/>
                <w:szCs w:val="24"/>
                <w:lang w:eastAsia="fr-FR"/>
              </w:rPr>
              <w:fldChar w:fldCharType="end"/>
            </w:r>
            <w:r w:rsidRPr="008E51C1">
              <w:rPr>
                <w:rFonts w:ascii="Book Antiqua" w:hAnsi="Book Antiqua"/>
                <w:sz w:val="24"/>
                <w:szCs w:val="24"/>
                <w:lang w:eastAsia="fr-FR"/>
              </w:rPr>
              <w:t xml:space="preserve"> </w:t>
            </w:r>
          </w:p>
        </w:tc>
        <w:tc>
          <w:tcPr>
            <w:tcW w:w="851" w:type="dxa"/>
            <w:noWrap/>
            <w:vAlign w:val="center"/>
          </w:tcPr>
          <w:p w14:paraId="380419C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8</w:t>
            </w:r>
          </w:p>
        </w:tc>
        <w:tc>
          <w:tcPr>
            <w:tcW w:w="1097" w:type="dxa"/>
            <w:noWrap/>
            <w:vAlign w:val="center"/>
          </w:tcPr>
          <w:p w14:paraId="105CCBE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France</w:t>
            </w:r>
          </w:p>
        </w:tc>
        <w:tc>
          <w:tcPr>
            <w:tcW w:w="1078" w:type="dxa"/>
            <w:noWrap/>
            <w:vAlign w:val="center"/>
          </w:tcPr>
          <w:p w14:paraId="5306CE4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etrospective</w:t>
            </w:r>
          </w:p>
        </w:tc>
        <w:tc>
          <w:tcPr>
            <w:tcW w:w="801" w:type="dxa"/>
            <w:noWrap/>
            <w:vAlign w:val="center"/>
          </w:tcPr>
          <w:p w14:paraId="4725766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033D299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500</w:t>
            </w:r>
          </w:p>
        </w:tc>
        <w:tc>
          <w:tcPr>
            <w:tcW w:w="778" w:type="dxa"/>
            <w:noWrap/>
            <w:vAlign w:val="center"/>
          </w:tcPr>
          <w:p w14:paraId="5C7222BB"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BV</w:t>
            </w:r>
            <w:r w:rsidR="00C35911" w:rsidRPr="008E51C1">
              <w:rPr>
                <w:rFonts w:ascii="Book Antiqua" w:hAnsi="Book Antiqua"/>
                <w:sz w:val="24"/>
                <w:szCs w:val="24"/>
                <w:vertAlign w:val="superscript"/>
                <w:lang w:val="en-GB" w:eastAsia="zh-CN"/>
              </w:rPr>
              <w:t>2</w:t>
            </w:r>
          </w:p>
        </w:tc>
        <w:tc>
          <w:tcPr>
            <w:tcW w:w="1141" w:type="dxa"/>
            <w:noWrap/>
            <w:vAlign w:val="center"/>
          </w:tcPr>
          <w:p w14:paraId="21AB50B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00</w:t>
            </w:r>
          </w:p>
        </w:tc>
        <w:tc>
          <w:tcPr>
            <w:tcW w:w="1134" w:type="dxa"/>
            <w:noWrap/>
            <w:vAlign w:val="center"/>
          </w:tcPr>
          <w:p w14:paraId="4443E208"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7B43222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276" w:type="dxa"/>
            <w:noWrap/>
            <w:vAlign w:val="center"/>
          </w:tcPr>
          <w:p w14:paraId="5982E6F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w:t>
            </w:r>
          </w:p>
        </w:tc>
        <w:tc>
          <w:tcPr>
            <w:tcW w:w="992" w:type="dxa"/>
            <w:noWrap/>
            <w:vAlign w:val="center"/>
          </w:tcPr>
          <w:p w14:paraId="0DE2C09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4F02F8D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35% </w:t>
            </w:r>
            <w:r w:rsidRPr="008E51C1">
              <w:rPr>
                <w:rFonts w:ascii="Book Antiqua" w:hAnsi="Book Antiqua"/>
                <w:i/>
                <w:sz w:val="24"/>
                <w:szCs w:val="24"/>
                <w:lang w:eastAsia="fr-FR"/>
              </w:rPr>
              <w:t>vs</w:t>
            </w:r>
            <w:r w:rsidR="00293038" w:rsidRPr="008E51C1">
              <w:rPr>
                <w:rFonts w:ascii="Book Antiqua" w:hAnsi="Book Antiqua"/>
                <w:sz w:val="24"/>
                <w:szCs w:val="24"/>
                <w:lang w:eastAsia="fr-FR"/>
              </w:rPr>
              <w:t xml:space="preserve"> 5%; </w:t>
            </w:r>
            <w:r w:rsidR="00293038" w:rsidRPr="008E51C1">
              <w:rPr>
                <w:rFonts w:ascii="Book Antiqua" w:hAnsi="Book Antiqua"/>
                <w:i/>
                <w:caps/>
                <w:sz w:val="24"/>
                <w:szCs w:val="24"/>
                <w:lang w:eastAsia="fr-FR"/>
              </w:rPr>
              <w:t>p</w:t>
            </w:r>
            <w:r w:rsidR="00293038" w:rsidRPr="008E51C1">
              <w:rPr>
                <w:rFonts w:ascii="Book Antiqua" w:hAnsi="Book Antiqua"/>
                <w:sz w:val="24"/>
                <w:szCs w:val="24"/>
                <w:lang w:eastAsia="fr-FR"/>
              </w:rPr>
              <w:t xml:space="preserve"> </w:t>
            </w:r>
            <w:r w:rsidRPr="008E51C1">
              <w:rPr>
                <w:rFonts w:ascii="Book Antiqua" w:hAnsi="Book Antiqua"/>
                <w:sz w:val="24"/>
                <w:szCs w:val="24"/>
                <w:lang w:eastAsia="fr-FR"/>
              </w:rPr>
              <w:t>&lt;</w:t>
            </w:r>
            <w:r w:rsidR="00293038" w:rsidRPr="008E51C1">
              <w:rPr>
                <w:rFonts w:ascii="Book Antiqua" w:hAnsi="Book Antiqua"/>
                <w:sz w:val="24"/>
                <w:szCs w:val="24"/>
                <w:lang w:eastAsia="zh-CN"/>
              </w:rPr>
              <w:t xml:space="preserve"> </w:t>
            </w:r>
            <w:r w:rsidRPr="008E51C1">
              <w:rPr>
                <w:rFonts w:ascii="Book Antiqua" w:hAnsi="Book Antiqua"/>
                <w:sz w:val="24"/>
                <w:szCs w:val="24"/>
                <w:lang w:eastAsia="fr-FR"/>
              </w:rPr>
              <w:t>0.001</w:t>
            </w:r>
          </w:p>
        </w:tc>
      </w:tr>
      <w:tr w:rsidR="008F198B" w:rsidRPr="008E51C1" w14:paraId="2722BB1F" w14:textId="77777777" w:rsidTr="008E51C1">
        <w:trPr>
          <w:trHeight w:val="329"/>
          <w:jc w:val="center"/>
        </w:trPr>
        <w:tc>
          <w:tcPr>
            <w:tcW w:w="1814" w:type="dxa"/>
            <w:noWrap/>
            <w:vAlign w:val="center"/>
          </w:tcPr>
          <w:p w14:paraId="62BB76BD" w14:textId="2CD8E6E1"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val="en-GB" w:eastAsia="fr-FR"/>
              </w:rPr>
              <w:t xml:space="preserve">White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1mjtjn9a9d","properties":{"formattedCitation":"{\\rtf \\super [12]\\nosupersub{}}","plainCitation":"[12]"},"citationItems":[{"id":772,"uris":["http://zotero.org/users/1969747/items/2HJ2VRPM"],"uri":["http://zotero.org/users/1969747/items/2HJ2VRPM"],"itemData":{"id":772,"type":"article-journal","title":"Hepatitis C infection and risk of diabetes: A systematic review and meta-analysis","container-title":"Journal of Hepatology","page":"831-844","volume":"49","issue":"5","source":"CrossRef","DOI":"10.1016/j.jhep.2008.08.006","ISSN":"01688278","shortTitle":"Hepatitis C infection and risk of diabetes","language":"en","author":[{"family":"White","given":"Donna L."},{"family":"Ratziu","given":"Vlad"},{"family":"El-Serag","given":"Hashem B."}],"issued":{"date-parts":[["2008",11]]},"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2]</w:t>
            </w:r>
            <w:r w:rsidRPr="008E51C1">
              <w:rPr>
                <w:rFonts w:ascii="Book Antiqua" w:hAnsi="Book Antiqua"/>
                <w:sz w:val="24"/>
                <w:szCs w:val="24"/>
                <w:lang w:val="en-GB" w:eastAsia="fr-FR"/>
              </w:rPr>
              <w:fldChar w:fldCharType="end"/>
            </w:r>
          </w:p>
        </w:tc>
        <w:tc>
          <w:tcPr>
            <w:tcW w:w="851" w:type="dxa"/>
            <w:noWrap/>
            <w:vAlign w:val="center"/>
          </w:tcPr>
          <w:p w14:paraId="4CC70ED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8</w:t>
            </w:r>
          </w:p>
        </w:tc>
        <w:tc>
          <w:tcPr>
            <w:tcW w:w="1097" w:type="dxa"/>
            <w:noWrap/>
            <w:vAlign w:val="center"/>
          </w:tcPr>
          <w:p w14:paraId="0B915AAD" w14:textId="77777777" w:rsidR="00BA10D7" w:rsidRPr="008E51C1" w:rsidRDefault="00BA10D7" w:rsidP="00C35911">
            <w:pPr>
              <w:snapToGrid w:val="0"/>
              <w:spacing w:after="0" w:line="360" w:lineRule="auto"/>
              <w:jc w:val="center"/>
              <w:rPr>
                <w:rFonts w:ascii="Book Antiqua" w:hAnsi="Book Antiqua"/>
                <w:sz w:val="24"/>
                <w:szCs w:val="24"/>
                <w:lang w:eastAsia="zh-CN"/>
              </w:rPr>
            </w:pPr>
            <w:r w:rsidRPr="008E51C1">
              <w:rPr>
                <w:rFonts w:ascii="Book Antiqua" w:hAnsi="Book Antiqua"/>
                <w:sz w:val="24"/>
                <w:szCs w:val="24"/>
                <w:lang w:eastAsia="fr-FR"/>
              </w:rPr>
              <w:t>U</w:t>
            </w:r>
            <w:r w:rsidR="00C35911" w:rsidRPr="008E51C1">
              <w:rPr>
                <w:rFonts w:ascii="Book Antiqua" w:hAnsi="Book Antiqua"/>
                <w:sz w:val="24"/>
                <w:szCs w:val="24"/>
                <w:lang w:eastAsia="zh-CN"/>
              </w:rPr>
              <w:t>nited States</w:t>
            </w:r>
          </w:p>
        </w:tc>
        <w:tc>
          <w:tcPr>
            <w:tcW w:w="1078" w:type="dxa"/>
            <w:noWrap/>
            <w:vAlign w:val="center"/>
          </w:tcPr>
          <w:p w14:paraId="6250490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eta-analysis</w:t>
            </w:r>
          </w:p>
        </w:tc>
        <w:tc>
          <w:tcPr>
            <w:tcW w:w="801" w:type="dxa"/>
            <w:noWrap/>
            <w:vAlign w:val="center"/>
          </w:tcPr>
          <w:p w14:paraId="3D0E9BD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747E2C9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34 stud</w:t>
            </w:r>
            <w:r w:rsidRPr="008E51C1">
              <w:rPr>
                <w:rFonts w:ascii="Book Antiqua" w:hAnsi="Book Antiqua"/>
                <w:sz w:val="24"/>
                <w:szCs w:val="24"/>
                <w:lang w:eastAsia="fr-FR"/>
              </w:rPr>
              <w:lastRenderedPageBreak/>
              <w:t>ies</w:t>
            </w:r>
          </w:p>
        </w:tc>
        <w:tc>
          <w:tcPr>
            <w:tcW w:w="778" w:type="dxa"/>
            <w:noWrap/>
            <w:vAlign w:val="center"/>
          </w:tcPr>
          <w:p w14:paraId="2781D61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lastRenderedPageBreak/>
              <w:t>HBV/ HV</w:t>
            </w:r>
          </w:p>
        </w:tc>
        <w:tc>
          <w:tcPr>
            <w:tcW w:w="1141" w:type="dxa"/>
            <w:noWrap/>
            <w:vAlign w:val="center"/>
          </w:tcPr>
          <w:p w14:paraId="3AFE97B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w:t>
            </w:r>
          </w:p>
        </w:tc>
        <w:tc>
          <w:tcPr>
            <w:tcW w:w="1134" w:type="dxa"/>
            <w:noWrap/>
            <w:vAlign w:val="center"/>
          </w:tcPr>
          <w:p w14:paraId="540EB772"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b / RNA</w:t>
            </w:r>
          </w:p>
        </w:tc>
        <w:tc>
          <w:tcPr>
            <w:tcW w:w="709" w:type="dxa"/>
            <w:noWrap/>
            <w:vAlign w:val="center"/>
          </w:tcPr>
          <w:p w14:paraId="53A06F3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w:t>
            </w:r>
          </w:p>
        </w:tc>
        <w:tc>
          <w:tcPr>
            <w:tcW w:w="1276" w:type="dxa"/>
            <w:noWrap/>
            <w:vAlign w:val="center"/>
          </w:tcPr>
          <w:p w14:paraId="4CD6C8C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eta-analysis</w:t>
            </w:r>
          </w:p>
        </w:tc>
        <w:tc>
          <w:tcPr>
            <w:tcW w:w="992" w:type="dxa"/>
            <w:noWrap/>
            <w:vAlign w:val="center"/>
          </w:tcPr>
          <w:p w14:paraId="66E043B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4491C441"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proofErr w:type="gramStart"/>
            <w:r w:rsidRPr="008E51C1">
              <w:rPr>
                <w:rFonts w:ascii="Book Antiqua" w:hAnsi="Book Antiqua"/>
                <w:sz w:val="24"/>
                <w:szCs w:val="24"/>
                <w:lang w:val="en-GB" w:eastAsia="fr-FR"/>
              </w:rPr>
              <w:t>adjusted</w:t>
            </w:r>
            <w:proofErr w:type="gramEnd"/>
            <w:r w:rsidRPr="008E51C1">
              <w:rPr>
                <w:rFonts w:ascii="Book Antiqua" w:hAnsi="Book Antiqua"/>
                <w:sz w:val="24"/>
                <w:szCs w:val="24"/>
                <w:lang w:val="en-GB" w:eastAsia="fr-FR"/>
              </w:rPr>
              <w:t xml:space="preserve"> OR for HV 1.68 and for </w:t>
            </w:r>
            <w:r w:rsidRPr="008E51C1">
              <w:rPr>
                <w:rFonts w:ascii="Book Antiqua" w:hAnsi="Book Antiqua"/>
                <w:sz w:val="24"/>
                <w:szCs w:val="24"/>
                <w:lang w:val="en-GB" w:eastAsia="fr-FR"/>
              </w:rPr>
              <w:lastRenderedPageBreak/>
              <w:t>HBV 1.80</w:t>
            </w:r>
          </w:p>
        </w:tc>
      </w:tr>
      <w:tr w:rsidR="008F198B" w:rsidRPr="008E51C1" w14:paraId="23B3A797" w14:textId="77777777" w:rsidTr="008E51C1">
        <w:trPr>
          <w:trHeight w:val="329"/>
          <w:jc w:val="center"/>
        </w:trPr>
        <w:tc>
          <w:tcPr>
            <w:tcW w:w="1814" w:type="dxa"/>
            <w:noWrap/>
            <w:vAlign w:val="center"/>
          </w:tcPr>
          <w:p w14:paraId="7A714F01" w14:textId="2B2551A9"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lastRenderedPageBreak/>
              <w:t xml:space="preserve">Rouabhia </w:t>
            </w:r>
            <w:r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1t85h6efcf","properties":{"formattedCitation":"{\\rtf \\super [34]\\nosupersub{}}","plainCitation":"[34]"},"citationItems":[{"id":774,"uris":["http://zotero.org/users/1969747/items/ZRVUBS7U"],"uri":["http://zotero.org/users/1969747/items/ZRVUBS7U"],"itemData":{"id":774,"type":"article-journal","title":"Prevalence of type 2 diabetes in Algerian patients with hepatitis C virus infection","container-title":"World Journal of Gastroenterology","page":"3427","volume":"16","issue":"27","source":"CrossRef","DOI":"10.3748/wjg.v16.i27.3427","ISSN":"1007-9327","language":"en","author":[{"family":"Rouabhia","given":"Samir"}],"issued":{"date-parts":[["2010"]]},"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34]</w:t>
            </w:r>
            <w:r w:rsidRPr="008E51C1">
              <w:rPr>
                <w:rFonts w:ascii="Book Antiqua" w:hAnsi="Book Antiqua"/>
                <w:sz w:val="24"/>
                <w:szCs w:val="24"/>
                <w:lang w:eastAsia="fr-FR"/>
              </w:rPr>
              <w:fldChar w:fldCharType="end"/>
            </w:r>
          </w:p>
        </w:tc>
        <w:tc>
          <w:tcPr>
            <w:tcW w:w="851" w:type="dxa"/>
            <w:noWrap/>
            <w:vAlign w:val="center"/>
          </w:tcPr>
          <w:p w14:paraId="67F0C2C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0</w:t>
            </w:r>
          </w:p>
        </w:tc>
        <w:tc>
          <w:tcPr>
            <w:tcW w:w="1097" w:type="dxa"/>
            <w:noWrap/>
            <w:vAlign w:val="center"/>
          </w:tcPr>
          <w:p w14:paraId="1A6D88B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geria</w:t>
            </w:r>
          </w:p>
        </w:tc>
        <w:tc>
          <w:tcPr>
            <w:tcW w:w="1078" w:type="dxa"/>
            <w:noWrap/>
            <w:vAlign w:val="center"/>
          </w:tcPr>
          <w:p w14:paraId="77238DD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Prospective cross sectional</w:t>
            </w:r>
          </w:p>
        </w:tc>
        <w:tc>
          <w:tcPr>
            <w:tcW w:w="801" w:type="dxa"/>
            <w:noWrap/>
            <w:vAlign w:val="center"/>
          </w:tcPr>
          <w:p w14:paraId="2A04EFA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r w:rsidR="00C35911" w:rsidRPr="008E51C1">
              <w:rPr>
                <w:rFonts w:ascii="Book Antiqua" w:hAnsi="Book Antiqua"/>
                <w:sz w:val="24"/>
                <w:szCs w:val="24"/>
                <w:vertAlign w:val="superscript"/>
                <w:lang w:val="en-GB" w:eastAsia="zh-CN"/>
              </w:rPr>
              <w:t>1</w:t>
            </w:r>
          </w:p>
        </w:tc>
        <w:tc>
          <w:tcPr>
            <w:tcW w:w="661" w:type="dxa"/>
            <w:noWrap/>
            <w:vAlign w:val="center"/>
          </w:tcPr>
          <w:p w14:paraId="1A6BD52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90</w:t>
            </w:r>
          </w:p>
        </w:tc>
        <w:tc>
          <w:tcPr>
            <w:tcW w:w="778" w:type="dxa"/>
            <w:noWrap/>
            <w:vAlign w:val="center"/>
          </w:tcPr>
          <w:p w14:paraId="35DE1FE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BV</w:t>
            </w:r>
          </w:p>
        </w:tc>
        <w:tc>
          <w:tcPr>
            <w:tcW w:w="1141" w:type="dxa"/>
            <w:noWrap/>
            <w:vAlign w:val="center"/>
          </w:tcPr>
          <w:p w14:paraId="257B954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26</w:t>
            </w:r>
          </w:p>
        </w:tc>
        <w:tc>
          <w:tcPr>
            <w:tcW w:w="1134" w:type="dxa"/>
            <w:noWrap/>
            <w:vAlign w:val="center"/>
          </w:tcPr>
          <w:p w14:paraId="11197D0A"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19DE925F"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DM</w:t>
            </w:r>
          </w:p>
        </w:tc>
        <w:tc>
          <w:tcPr>
            <w:tcW w:w="1276" w:type="dxa"/>
            <w:noWrap/>
            <w:vAlign w:val="center"/>
          </w:tcPr>
          <w:p w14:paraId="0AA200A9"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992" w:type="dxa"/>
            <w:noWrap/>
            <w:vAlign w:val="center"/>
          </w:tcPr>
          <w:p w14:paraId="0400051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0FCF6DCA" w14:textId="77777777" w:rsidR="00BA10D7" w:rsidRPr="008E51C1" w:rsidRDefault="00BA10D7" w:rsidP="00293038">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4.73 [1.7</w:t>
            </w:r>
            <w:r w:rsidR="00293038"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13.2]; </w:t>
            </w:r>
            <w:r w:rsidR="00293038" w:rsidRPr="008E51C1">
              <w:rPr>
                <w:rFonts w:ascii="Book Antiqua" w:hAnsi="Book Antiqua"/>
                <w:i/>
                <w:caps/>
                <w:sz w:val="24"/>
                <w:szCs w:val="24"/>
                <w:lang w:eastAsia="fr-FR"/>
              </w:rPr>
              <w:t>p</w:t>
            </w:r>
            <w:r w:rsidR="00293038"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29</w:t>
            </w:r>
          </w:p>
        </w:tc>
      </w:tr>
      <w:tr w:rsidR="008F198B" w:rsidRPr="008E51C1" w14:paraId="46229EF1" w14:textId="77777777" w:rsidTr="008E51C1">
        <w:trPr>
          <w:trHeight w:val="329"/>
          <w:jc w:val="center"/>
        </w:trPr>
        <w:tc>
          <w:tcPr>
            <w:tcW w:w="1814" w:type="dxa"/>
            <w:noWrap/>
            <w:vAlign w:val="center"/>
          </w:tcPr>
          <w:p w14:paraId="3E311117" w14:textId="52D0E679" w:rsidR="00BA10D7" w:rsidRPr="008E51C1" w:rsidRDefault="00BA10D7" w:rsidP="0047273B">
            <w:pPr>
              <w:snapToGrid w:val="0"/>
              <w:spacing w:after="0" w:line="360" w:lineRule="auto"/>
              <w:jc w:val="both"/>
              <w:rPr>
                <w:rFonts w:ascii="Book Antiqua" w:hAnsi="Book Antiqua"/>
                <w:sz w:val="24"/>
                <w:szCs w:val="24"/>
                <w:lang w:eastAsia="fr-FR"/>
              </w:rPr>
            </w:pPr>
            <w:r w:rsidRPr="008E51C1">
              <w:rPr>
                <w:rFonts w:ascii="Book Antiqua" w:hAnsi="Book Antiqua"/>
                <w:sz w:val="24"/>
                <w:szCs w:val="24"/>
                <w:lang w:eastAsia="fr-FR"/>
              </w:rPr>
              <w:t>Petta</w:t>
            </w:r>
            <w:r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Pr="008E51C1">
              <w:rPr>
                <w:rFonts w:ascii="Book Antiqua" w:hAnsi="Book Antiqua"/>
                <w:sz w:val="24"/>
                <w:szCs w:val="24"/>
                <w:lang w:eastAsia="fr-FR"/>
              </w:rPr>
              <w:instrText xml:space="preserve"> ADDIN ZOTERO_ITEM CSL_CITATION {"citationID":"1ueia8p3oj","properties":{"formattedCitation":"{\\rtf \\super [56]\\nosupersub{}}","plainCitation":"[56]"},"citationItems":[{"id":918,"uris":["http://zotero.org/users/1969747/items/M2QXM6U7"],"uri":["http://zotero.org/users/1969747/items/M2QXM6U7"],"itemData":{"id":918,"type":"article-journal","title":"Hepatic steatosis and insulin resistance are associated with severe fibrosis in patients with chronic hepatitis caused by HBV or HCV infection: Steatosis, insulin resistance, HBV infection, HCV infection","container-title":"Liver International","page":"507-515","volume":"31","issue":"4","source":"CrossRef","DOI":"10.1111/j.1478-3231.2011.02453.x","ISSN":"14783223","shortTitle":"Hepatic steatosis and insulin resistance are associated with severe fibrosis in patients with chronic hepatitis caused by HBV or HCV infection","language":"en","author":[{"family":"Petta","given":"Salvatore"},{"family":"Cammà","given":"Calogero"},{"family":"Marco","given":"Vito Di"},{"family":"Macaluso","given":"Fabio Salvatore"},{"family":"Maida","given":"Marcello"},{"family":"Pizzolanti","given":"Giuseppe"},{"family":"Belmonte","given":"Beatrice"},{"family":"Cabibi","given":"Daniela"},{"family":"Stefano","given":"Rosa Di"},{"family":"Ferraro","given":"Donatella"},{"family":"Guarnotta","given":"Carla"},{"family":"Venezia","given":"Giovanna"},{"family":"Craxì","given":"Antonio"}],"issued":{"date-parts":[["2011",4]]},"accessed":{"date-parts":[["2015",10,5]]}}}],"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56]</w:t>
            </w:r>
            <w:r w:rsidRPr="008E51C1">
              <w:rPr>
                <w:rFonts w:ascii="Book Antiqua" w:hAnsi="Book Antiqua"/>
                <w:sz w:val="24"/>
                <w:szCs w:val="24"/>
                <w:lang w:eastAsia="fr-FR"/>
              </w:rPr>
              <w:fldChar w:fldCharType="end"/>
            </w:r>
          </w:p>
        </w:tc>
        <w:tc>
          <w:tcPr>
            <w:tcW w:w="851" w:type="dxa"/>
            <w:noWrap/>
            <w:vAlign w:val="center"/>
          </w:tcPr>
          <w:p w14:paraId="7B6972E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1</w:t>
            </w:r>
          </w:p>
        </w:tc>
        <w:tc>
          <w:tcPr>
            <w:tcW w:w="1097" w:type="dxa"/>
            <w:noWrap/>
            <w:vAlign w:val="center"/>
          </w:tcPr>
          <w:p w14:paraId="1769CFB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taly</w:t>
            </w:r>
          </w:p>
        </w:tc>
        <w:tc>
          <w:tcPr>
            <w:tcW w:w="1078" w:type="dxa"/>
            <w:noWrap/>
            <w:vAlign w:val="center"/>
          </w:tcPr>
          <w:p w14:paraId="5151E077"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etrospective</w:t>
            </w:r>
          </w:p>
        </w:tc>
        <w:tc>
          <w:tcPr>
            <w:tcW w:w="801" w:type="dxa"/>
            <w:noWrap/>
            <w:vAlign w:val="center"/>
          </w:tcPr>
          <w:p w14:paraId="4D1D184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7039874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70</w:t>
            </w:r>
          </w:p>
        </w:tc>
        <w:tc>
          <w:tcPr>
            <w:tcW w:w="778" w:type="dxa"/>
            <w:noWrap/>
            <w:vAlign w:val="center"/>
          </w:tcPr>
          <w:p w14:paraId="6A088C8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BV</w:t>
            </w:r>
            <w:r w:rsidR="00C35911" w:rsidRPr="008E51C1">
              <w:rPr>
                <w:rFonts w:ascii="Book Antiqua" w:hAnsi="Book Antiqua"/>
                <w:sz w:val="24"/>
                <w:szCs w:val="24"/>
                <w:vertAlign w:val="superscript"/>
                <w:lang w:val="en-GB" w:eastAsia="zh-CN"/>
              </w:rPr>
              <w:t>2</w:t>
            </w:r>
          </w:p>
        </w:tc>
        <w:tc>
          <w:tcPr>
            <w:tcW w:w="1141" w:type="dxa"/>
            <w:noWrap/>
            <w:vAlign w:val="center"/>
          </w:tcPr>
          <w:p w14:paraId="65051FE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70</w:t>
            </w:r>
          </w:p>
        </w:tc>
        <w:tc>
          <w:tcPr>
            <w:tcW w:w="1134" w:type="dxa"/>
            <w:noWrap/>
            <w:vAlign w:val="center"/>
          </w:tcPr>
          <w:p w14:paraId="10A554C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NA</w:t>
            </w:r>
          </w:p>
        </w:tc>
        <w:tc>
          <w:tcPr>
            <w:tcW w:w="709" w:type="dxa"/>
            <w:noWrap/>
            <w:vAlign w:val="center"/>
          </w:tcPr>
          <w:p w14:paraId="31B2462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 and DM</w:t>
            </w:r>
          </w:p>
        </w:tc>
        <w:tc>
          <w:tcPr>
            <w:tcW w:w="1276" w:type="dxa"/>
            <w:noWrap/>
            <w:vAlign w:val="center"/>
          </w:tcPr>
          <w:p w14:paraId="1F3A740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w:t>
            </w:r>
          </w:p>
        </w:tc>
        <w:tc>
          <w:tcPr>
            <w:tcW w:w="992" w:type="dxa"/>
            <w:noWrap/>
            <w:vAlign w:val="center"/>
          </w:tcPr>
          <w:p w14:paraId="20810D6D"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2209" w:type="dxa"/>
            <w:noWrap/>
            <w:vAlign w:val="center"/>
          </w:tcPr>
          <w:p w14:paraId="11ECD7E1"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42.2% </w:t>
            </w:r>
            <w:r w:rsidRPr="008E51C1">
              <w:rPr>
                <w:rFonts w:ascii="Book Antiqua" w:hAnsi="Book Antiqua"/>
                <w:i/>
                <w:sz w:val="24"/>
                <w:szCs w:val="24"/>
                <w:lang w:val="en-GB" w:eastAsia="fr-FR"/>
              </w:rPr>
              <w:t>vs</w:t>
            </w:r>
            <w:r w:rsidRPr="008E51C1">
              <w:rPr>
                <w:rFonts w:ascii="Book Antiqua" w:hAnsi="Book Antiqua"/>
                <w:sz w:val="24"/>
                <w:szCs w:val="24"/>
                <w:lang w:val="en-GB" w:eastAsia="fr-FR"/>
              </w:rPr>
              <w:t xml:space="preserve"> 25.9%, </w:t>
            </w:r>
            <w:r w:rsidR="00293038" w:rsidRPr="008E51C1">
              <w:rPr>
                <w:rFonts w:ascii="Book Antiqua" w:hAnsi="Book Antiqua"/>
                <w:i/>
                <w:caps/>
                <w:sz w:val="24"/>
                <w:szCs w:val="24"/>
                <w:lang w:eastAsia="fr-FR"/>
              </w:rPr>
              <w:t>p</w:t>
            </w:r>
            <w:r w:rsidR="00293038"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 xml:space="preserve">0.002 and 8.8% </w:t>
            </w:r>
            <w:r w:rsidRPr="008E51C1">
              <w:rPr>
                <w:rFonts w:ascii="Book Antiqua" w:hAnsi="Book Antiqua"/>
                <w:i/>
                <w:sz w:val="24"/>
                <w:szCs w:val="24"/>
                <w:lang w:val="en-GB" w:eastAsia="fr-FR"/>
              </w:rPr>
              <w:t>vs</w:t>
            </w:r>
            <w:r w:rsidRPr="008E51C1">
              <w:rPr>
                <w:rFonts w:ascii="Book Antiqua" w:hAnsi="Book Antiqua"/>
                <w:sz w:val="24"/>
                <w:szCs w:val="24"/>
                <w:lang w:val="en-GB" w:eastAsia="fr-FR"/>
              </w:rPr>
              <w:t xml:space="preserve"> 3.6% </w:t>
            </w:r>
            <w:r w:rsidR="00293038" w:rsidRPr="008E51C1">
              <w:rPr>
                <w:rFonts w:ascii="Book Antiqua" w:hAnsi="Book Antiqua"/>
                <w:i/>
                <w:caps/>
                <w:sz w:val="24"/>
                <w:szCs w:val="24"/>
                <w:lang w:eastAsia="fr-FR"/>
              </w:rPr>
              <w:t>p</w:t>
            </w:r>
            <w:r w:rsidR="00293038"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4</w:t>
            </w:r>
          </w:p>
        </w:tc>
      </w:tr>
      <w:tr w:rsidR="008F198B" w:rsidRPr="008E51C1" w14:paraId="220C6591" w14:textId="77777777" w:rsidTr="008E51C1">
        <w:trPr>
          <w:trHeight w:val="329"/>
          <w:jc w:val="center"/>
        </w:trPr>
        <w:tc>
          <w:tcPr>
            <w:tcW w:w="1814" w:type="dxa"/>
            <w:noWrap/>
            <w:vAlign w:val="center"/>
          </w:tcPr>
          <w:p w14:paraId="393852FA" w14:textId="62F6C9DB"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 xml:space="preserve">Imazeki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12i52rado0","properties":{"formattedCitation":"{\\rtf \\super [57]\\nosupersub{}}","plainCitation":"[57]"},"citationItems":[{"id":712,"uris":["http://zotero.org/users/1969747/items/X3WTWPWV"],"uri":["http://zotero.org/users/1969747/items/X3WTWPWV"],"itemData":{"id":712,"type":"article-journal","title":"Prevalence of diabetes mellitus and insulin resistance in patients with chronic hepatitis C: comparison with hepatitis B virus-infected and hepatitis C virus-cleared patients: DM and insulin resistance in CH-C","container-title":"Liver International","page":"355-362","volume":"28","issue":"3","source":"CrossRef","DOI":"10.1111/j.1478-3231.2007.01630.x","ISSN":"14783223","shortTitle":"Prevalence of diabetes mellitus and insulin resistance in patients with chronic hepatitis C","language":"en","author":[{"family":"Imazeki","given":"Fumio"},{"family":"Yokosuka","given":"Osamu"},{"family":"Fukai","given":"Kenichi"},{"family":"Kanda","given":"Tatsuo"},{"family":"Kojima","given":"Hiroshige"},{"family":"Saisho","given":"Hiromitsu"}],"issued":{"date-parts":[["2008",2,15]]},"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57]</w:t>
            </w:r>
            <w:r w:rsidRPr="008E51C1">
              <w:rPr>
                <w:rFonts w:ascii="Book Antiqua" w:hAnsi="Book Antiqua"/>
                <w:sz w:val="24"/>
                <w:szCs w:val="24"/>
                <w:lang w:val="en-GB" w:eastAsia="fr-FR"/>
              </w:rPr>
              <w:fldChar w:fldCharType="end"/>
            </w:r>
          </w:p>
        </w:tc>
        <w:tc>
          <w:tcPr>
            <w:tcW w:w="851" w:type="dxa"/>
            <w:noWrap/>
            <w:vAlign w:val="center"/>
          </w:tcPr>
          <w:p w14:paraId="40D408FA"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097" w:type="dxa"/>
            <w:noWrap/>
            <w:vAlign w:val="center"/>
          </w:tcPr>
          <w:p w14:paraId="21693597"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Japan</w:t>
            </w:r>
          </w:p>
        </w:tc>
        <w:tc>
          <w:tcPr>
            <w:tcW w:w="1078" w:type="dxa"/>
            <w:noWrap/>
            <w:vAlign w:val="center"/>
          </w:tcPr>
          <w:p w14:paraId="5C39A25E"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Retrospective</w:t>
            </w:r>
          </w:p>
        </w:tc>
        <w:tc>
          <w:tcPr>
            <w:tcW w:w="801" w:type="dxa"/>
            <w:noWrap/>
            <w:vAlign w:val="center"/>
          </w:tcPr>
          <w:p w14:paraId="2A16D90D"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CV</w:t>
            </w:r>
          </w:p>
        </w:tc>
        <w:tc>
          <w:tcPr>
            <w:tcW w:w="661" w:type="dxa"/>
            <w:noWrap/>
            <w:vAlign w:val="center"/>
          </w:tcPr>
          <w:p w14:paraId="49918696"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544</w:t>
            </w:r>
          </w:p>
        </w:tc>
        <w:tc>
          <w:tcPr>
            <w:tcW w:w="778" w:type="dxa"/>
            <w:noWrap/>
            <w:vAlign w:val="center"/>
          </w:tcPr>
          <w:p w14:paraId="6EE5118A"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BV</w:t>
            </w:r>
          </w:p>
        </w:tc>
        <w:tc>
          <w:tcPr>
            <w:tcW w:w="1141" w:type="dxa"/>
            <w:noWrap/>
            <w:vAlign w:val="center"/>
          </w:tcPr>
          <w:p w14:paraId="64DECE4C"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86</w:t>
            </w:r>
          </w:p>
        </w:tc>
        <w:tc>
          <w:tcPr>
            <w:tcW w:w="1134" w:type="dxa"/>
            <w:noWrap/>
            <w:vAlign w:val="center"/>
          </w:tcPr>
          <w:p w14:paraId="529D1A7E" w14:textId="77777777" w:rsidR="00BA10D7" w:rsidRPr="008E51C1" w:rsidRDefault="00BA10D7" w:rsidP="00C35911">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RNA</w:t>
            </w:r>
          </w:p>
        </w:tc>
        <w:tc>
          <w:tcPr>
            <w:tcW w:w="709" w:type="dxa"/>
            <w:noWrap/>
            <w:vAlign w:val="center"/>
          </w:tcPr>
          <w:p w14:paraId="700E284A"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 and IR</w:t>
            </w:r>
          </w:p>
        </w:tc>
        <w:tc>
          <w:tcPr>
            <w:tcW w:w="1276" w:type="dxa"/>
            <w:noWrap/>
            <w:vAlign w:val="center"/>
          </w:tcPr>
          <w:p w14:paraId="6A2C9AE3"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992" w:type="dxa"/>
            <w:noWrap/>
            <w:vAlign w:val="center"/>
          </w:tcPr>
          <w:p w14:paraId="4C3EE7FB"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2209" w:type="dxa"/>
            <w:noWrap/>
            <w:vAlign w:val="center"/>
          </w:tcPr>
          <w:p w14:paraId="24566925"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S</w:t>
            </w:r>
          </w:p>
        </w:tc>
      </w:tr>
      <w:tr w:rsidR="008F198B" w:rsidRPr="008E51C1" w14:paraId="1E36E253" w14:textId="77777777" w:rsidTr="008E51C1">
        <w:trPr>
          <w:trHeight w:val="329"/>
          <w:jc w:val="center"/>
        </w:trPr>
        <w:tc>
          <w:tcPr>
            <w:tcW w:w="1814" w:type="dxa"/>
            <w:noWrap/>
            <w:vAlign w:val="center"/>
          </w:tcPr>
          <w:p w14:paraId="50A13D32" w14:textId="09C74DEA"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Tanaka</w:t>
            </w:r>
            <w:r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dk0fd7kfe","properties":{"formattedCitation":"{\\rtf \\super [58]\\nosupersub{}}","plainCitation":"[58]"},"citationItems":[{"id":769,"uris":["http://zotero.org/users/1969747/items/49C6GAWZ"],"uri":["http://zotero.org/users/1969747/items/49C6GAWZ"],"itemData":{"id":769,"type":"article-journal","title":"Insulin resistance and hepatitis C virus: a case-control study of non-obese, non-alcoholic and non-steatotic hepatitis virus carriers with persistently normal serum aminotransferase: Insulin resistance in asymptomatic HCV carriers","container-title":"Liver International","page":"1104-1111","volume":"28","issue":"8","source":"CrossRef","DOI":"10.1111/j.1478-3231.2008.01737.x","ISSN":"14783223","shortTitle":"Insulin resistance and hepatitis C virus","language":"en","author":[{"family":"Tanaka","given":"Naoki"},{"family":"Nagaya","given":"Tadanobu"},{"family":"Komatsu","given":"Michiharu"},{"family":"Horiuchi","given":"Akira"},{"family":"Tsuruta","given":"Goro"},{"family":"Shirakawa","given":"Haruaki"},{"family":"Umemura","given":"Takeji"},{"family":"Ichijo","given":"Tetsuya"},{"family":"Matsumoto","given":"Akihiro"},{"family":"Yoshizawa","given":"Kaname"},{"family":"Aoyama","given":"Toshifumi"},{"family":"Kiyosawa","given":"Kendo"},{"family":"Tanaka","given":"Eiji"}],"issued":{"date-parts":[["2008",4,7]]},"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58]</w:t>
            </w:r>
            <w:r w:rsidRPr="008E51C1">
              <w:rPr>
                <w:rFonts w:ascii="Book Antiqua" w:hAnsi="Book Antiqua"/>
                <w:sz w:val="24"/>
                <w:szCs w:val="24"/>
                <w:lang w:val="en-GB" w:eastAsia="fr-FR"/>
              </w:rPr>
              <w:fldChar w:fldCharType="end"/>
            </w:r>
          </w:p>
        </w:tc>
        <w:tc>
          <w:tcPr>
            <w:tcW w:w="851" w:type="dxa"/>
            <w:noWrap/>
            <w:vAlign w:val="center"/>
          </w:tcPr>
          <w:p w14:paraId="54B598FB"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097" w:type="dxa"/>
            <w:noWrap/>
            <w:vAlign w:val="center"/>
          </w:tcPr>
          <w:p w14:paraId="55BAABA6"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Japan</w:t>
            </w:r>
          </w:p>
        </w:tc>
        <w:tc>
          <w:tcPr>
            <w:tcW w:w="1078" w:type="dxa"/>
            <w:noWrap/>
            <w:vAlign w:val="center"/>
          </w:tcPr>
          <w:p w14:paraId="7557F0AB"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Case-control</w:t>
            </w:r>
          </w:p>
        </w:tc>
        <w:tc>
          <w:tcPr>
            <w:tcW w:w="801" w:type="dxa"/>
            <w:noWrap/>
            <w:vAlign w:val="center"/>
          </w:tcPr>
          <w:p w14:paraId="49B8C981"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CV</w:t>
            </w:r>
            <w:r w:rsidR="00C35911" w:rsidRPr="008E51C1">
              <w:rPr>
                <w:rFonts w:ascii="Book Antiqua" w:hAnsi="Book Antiqua"/>
                <w:sz w:val="24"/>
                <w:szCs w:val="24"/>
                <w:vertAlign w:val="superscript"/>
                <w:lang w:val="en-GB" w:eastAsia="zh-CN"/>
              </w:rPr>
              <w:t>1</w:t>
            </w:r>
          </w:p>
          <w:p w14:paraId="51173D98"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p>
        </w:tc>
        <w:tc>
          <w:tcPr>
            <w:tcW w:w="661" w:type="dxa"/>
            <w:noWrap/>
            <w:vAlign w:val="center"/>
          </w:tcPr>
          <w:p w14:paraId="03A2C0FF"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0</w:t>
            </w:r>
          </w:p>
        </w:tc>
        <w:tc>
          <w:tcPr>
            <w:tcW w:w="778" w:type="dxa"/>
            <w:noWrap/>
            <w:vAlign w:val="center"/>
          </w:tcPr>
          <w:p w14:paraId="15D2A2C6"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BV</w:t>
            </w:r>
            <w:r w:rsidR="00C35911" w:rsidRPr="008E51C1">
              <w:rPr>
                <w:rFonts w:ascii="Book Antiqua" w:hAnsi="Book Antiqua"/>
                <w:sz w:val="24"/>
                <w:szCs w:val="24"/>
                <w:vertAlign w:val="superscript"/>
                <w:lang w:val="en-GB" w:eastAsia="zh-CN"/>
              </w:rPr>
              <w:t>2</w:t>
            </w:r>
          </w:p>
        </w:tc>
        <w:tc>
          <w:tcPr>
            <w:tcW w:w="1141" w:type="dxa"/>
            <w:noWrap/>
            <w:vAlign w:val="center"/>
          </w:tcPr>
          <w:p w14:paraId="4CBB38E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30</w:t>
            </w:r>
          </w:p>
        </w:tc>
        <w:tc>
          <w:tcPr>
            <w:tcW w:w="1134" w:type="dxa"/>
            <w:noWrap/>
            <w:vAlign w:val="center"/>
          </w:tcPr>
          <w:p w14:paraId="4581FD5C" w14:textId="77777777" w:rsidR="00BA10D7" w:rsidRPr="008E51C1" w:rsidRDefault="00BA10D7" w:rsidP="00C35911">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RNA</w:t>
            </w:r>
          </w:p>
        </w:tc>
        <w:tc>
          <w:tcPr>
            <w:tcW w:w="709" w:type="dxa"/>
            <w:noWrap/>
            <w:vAlign w:val="center"/>
          </w:tcPr>
          <w:p w14:paraId="26E1824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R</w:t>
            </w:r>
          </w:p>
        </w:tc>
        <w:tc>
          <w:tcPr>
            <w:tcW w:w="1276" w:type="dxa"/>
            <w:noWrap/>
            <w:vAlign w:val="center"/>
          </w:tcPr>
          <w:p w14:paraId="34506937"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992" w:type="dxa"/>
            <w:noWrap/>
            <w:vAlign w:val="center"/>
          </w:tcPr>
          <w:p w14:paraId="0BE12106"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209" w:type="dxa"/>
            <w:noWrap/>
            <w:vAlign w:val="center"/>
          </w:tcPr>
          <w:p w14:paraId="56BCA5F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053D18F1" w14:textId="77777777" w:rsidTr="008E51C1">
        <w:trPr>
          <w:trHeight w:val="329"/>
          <w:jc w:val="center"/>
        </w:trPr>
        <w:tc>
          <w:tcPr>
            <w:tcW w:w="1814" w:type="dxa"/>
            <w:noWrap/>
            <w:vAlign w:val="center"/>
          </w:tcPr>
          <w:p w14:paraId="3A95407A" w14:textId="6D44EBDA"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 xml:space="preserve">Mavrogiannaki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2pq5nf2kpg","properties":{"formattedCitation":"{\\rtf \\super [59]\\nosupersub{}}","plainCitation":"[59]"},"citationItems":[{"id":926,"uris":["http://zotero.org/users/1969747/items/4VM93G9I"],"uri":["http://zotero.org/users/1969747/items/4VM93G9I"],"itemData":{"id":926,"type":"article-journal","title":"Prevalence of glucose intolerance in patients with chronic hepatitis B or C: a prospective case-control study","container-title":"Journal of Viral Hepatitis","page":"430-436","volume":"16","issue":"6","source":"CrossRef","DOI":"10.1111/j.1365-2893.2009.01077.x","ISSN":"13520504, 13652893","shortTitle":"Prevalence of glucose intolerance in patients with chronic hepatitis B or C","language":"en","author":[{"family":"Mavrogiannaki","given":"A."},{"family":"Karamanos","given":"B."},{"family":"Manesis","given":"E. K."},{"family":"Papatheodoridis","given":"G. V."},{"family":"Koskinas","given":"J."},{"family":"Archimandritis","given":"A. J."}],"issued":{"date-parts":[["2009",6]]},"accessed":{"date-parts":[["2015",10,5]]}}}],"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59]</w:t>
            </w:r>
            <w:r w:rsidRPr="008E51C1">
              <w:rPr>
                <w:rFonts w:ascii="Book Antiqua" w:hAnsi="Book Antiqua"/>
                <w:sz w:val="24"/>
                <w:szCs w:val="24"/>
                <w:lang w:val="en-GB" w:eastAsia="fr-FR"/>
              </w:rPr>
              <w:fldChar w:fldCharType="end"/>
            </w:r>
          </w:p>
        </w:tc>
        <w:tc>
          <w:tcPr>
            <w:tcW w:w="851" w:type="dxa"/>
            <w:noWrap/>
            <w:vAlign w:val="center"/>
          </w:tcPr>
          <w:p w14:paraId="0AD7564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8</w:t>
            </w:r>
          </w:p>
        </w:tc>
        <w:tc>
          <w:tcPr>
            <w:tcW w:w="1097" w:type="dxa"/>
            <w:noWrap/>
            <w:vAlign w:val="center"/>
          </w:tcPr>
          <w:p w14:paraId="0214852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reece</w:t>
            </w:r>
          </w:p>
        </w:tc>
        <w:tc>
          <w:tcPr>
            <w:tcW w:w="1078" w:type="dxa"/>
            <w:noWrap/>
            <w:vAlign w:val="center"/>
          </w:tcPr>
          <w:p w14:paraId="68441F7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prospective case control</w:t>
            </w:r>
          </w:p>
        </w:tc>
        <w:tc>
          <w:tcPr>
            <w:tcW w:w="801" w:type="dxa"/>
            <w:noWrap/>
            <w:vAlign w:val="center"/>
          </w:tcPr>
          <w:p w14:paraId="18775E2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3664448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08</w:t>
            </w:r>
          </w:p>
        </w:tc>
        <w:tc>
          <w:tcPr>
            <w:tcW w:w="778" w:type="dxa"/>
            <w:noWrap/>
            <w:vAlign w:val="center"/>
          </w:tcPr>
          <w:p w14:paraId="3FA4DB2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BV</w:t>
            </w:r>
          </w:p>
        </w:tc>
        <w:tc>
          <w:tcPr>
            <w:tcW w:w="1141" w:type="dxa"/>
            <w:noWrap/>
            <w:vAlign w:val="center"/>
          </w:tcPr>
          <w:p w14:paraId="32779220"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81</w:t>
            </w:r>
          </w:p>
        </w:tc>
        <w:tc>
          <w:tcPr>
            <w:tcW w:w="1134" w:type="dxa"/>
            <w:noWrap/>
            <w:vAlign w:val="center"/>
          </w:tcPr>
          <w:p w14:paraId="302DA93F"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NA</w:t>
            </w:r>
          </w:p>
        </w:tc>
        <w:tc>
          <w:tcPr>
            <w:tcW w:w="709" w:type="dxa"/>
            <w:noWrap/>
            <w:vAlign w:val="center"/>
          </w:tcPr>
          <w:p w14:paraId="62C2A4A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lucose intolerance</w:t>
            </w:r>
          </w:p>
        </w:tc>
        <w:tc>
          <w:tcPr>
            <w:tcW w:w="1276" w:type="dxa"/>
            <w:noWrap/>
            <w:vAlign w:val="center"/>
          </w:tcPr>
          <w:p w14:paraId="6032D76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 adjusted</w:t>
            </w:r>
          </w:p>
        </w:tc>
        <w:tc>
          <w:tcPr>
            <w:tcW w:w="992" w:type="dxa"/>
            <w:noWrap/>
            <w:vAlign w:val="center"/>
          </w:tcPr>
          <w:p w14:paraId="197DA019"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209" w:type="dxa"/>
            <w:noWrap/>
            <w:vAlign w:val="center"/>
          </w:tcPr>
          <w:p w14:paraId="03739C3A"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S</w:t>
            </w:r>
          </w:p>
        </w:tc>
      </w:tr>
      <w:tr w:rsidR="008F198B" w:rsidRPr="008E51C1" w14:paraId="153379EC" w14:textId="77777777" w:rsidTr="008E51C1">
        <w:trPr>
          <w:trHeight w:val="329"/>
          <w:jc w:val="center"/>
        </w:trPr>
        <w:tc>
          <w:tcPr>
            <w:tcW w:w="1814" w:type="dxa"/>
            <w:noWrap/>
            <w:vAlign w:val="center"/>
          </w:tcPr>
          <w:p w14:paraId="13F28E0D" w14:textId="579652AF" w:rsidR="00BA10D7" w:rsidRPr="008E51C1" w:rsidRDefault="00BA10D7" w:rsidP="0047273B">
            <w:pPr>
              <w:snapToGrid w:val="0"/>
              <w:spacing w:after="0" w:line="360" w:lineRule="auto"/>
              <w:jc w:val="both"/>
              <w:rPr>
                <w:rFonts w:ascii="Book Antiqua" w:hAnsi="Book Antiqua"/>
                <w:sz w:val="24"/>
                <w:szCs w:val="24"/>
                <w:lang w:val="en-GB" w:eastAsia="fr-FR"/>
              </w:rPr>
            </w:pPr>
            <w:r w:rsidRPr="008E51C1">
              <w:rPr>
                <w:rFonts w:ascii="Book Antiqua" w:hAnsi="Book Antiqua"/>
                <w:sz w:val="24"/>
                <w:szCs w:val="24"/>
                <w:lang w:val="en-GB" w:eastAsia="fr-FR"/>
              </w:rPr>
              <w:t xml:space="preserve">Persico </w:t>
            </w:r>
            <w:r w:rsidRPr="008E51C1">
              <w:rPr>
                <w:rFonts w:ascii="Book Antiqua" w:hAnsi="Book Antiqua"/>
                <w:i/>
                <w:sz w:val="24"/>
                <w:szCs w:val="24"/>
                <w:lang w:eastAsia="zh-CN"/>
              </w:rPr>
              <w:t>et al</w:t>
            </w:r>
            <w:r w:rsidRPr="008E51C1">
              <w:rPr>
                <w:rFonts w:ascii="Book Antiqua" w:hAnsi="Book Antiqua"/>
                <w:sz w:val="24"/>
                <w:szCs w:val="24"/>
                <w:lang w:val="en-GB" w:eastAsia="fr-FR"/>
              </w:rPr>
              <w:fldChar w:fldCharType="begin"/>
            </w:r>
            <w:r w:rsidRPr="008E51C1">
              <w:rPr>
                <w:rFonts w:ascii="Book Antiqua" w:hAnsi="Book Antiqua"/>
                <w:sz w:val="24"/>
                <w:szCs w:val="24"/>
                <w:lang w:val="en-GB" w:eastAsia="fr-FR"/>
              </w:rPr>
              <w:instrText xml:space="preserve"> ADDIN ZOTERO_ITEM CSL_CITATION {"citationID":"8u5sbna8i","properties":{"formattedCitation":"{\\rtf \\super [60]\\nosupersub{}}","plainCitation":"[60]"},"citationItems":[{"id":917,"uris":["http://zotero.org/users/1969747/items/AGG45CSH"],"uri":["http://zotero.org/users/1969747/items/AGG45CSH"],"itemData":{"id":917,"type":"article-journal","title":"Clinical expression of insulin resistance in hepatitis C and B virus-related chronic hepatitis: Differences and similarities","container-title":"World Journal of Gastroenterology","page":"462","volume":"15","issue":"4","source":"CrossRef","DOI":"10.3748/wjg.15.462","ISSN":"1007-9327","shortTitle":"Clinical expression of insulin resistance in hepatitis C and B virus-related chronic hepatitis","language":"en","author":[{"family":"Persico","given":"Marcello"}],"issued":{"date-parts":[["2009"]]},"accessed":{"date-parts":[["2015",10,5]]}}}],"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60]</w:t>
            </w:r>
            <w:r w:rsidRPr="008E51C1">
              <w:rPr>
                <w:rFonts w:ascii="Book Antiqua" w:hAnsi="Book Antiqua"/>
                <w:sz w:val="24"/>
                <w:szCs w:val="24"/>
                <w:lang w:val="en-GB" w:eastAsia="fr-FR"/>
              </w:rPr>
              <w:fldChar w:fldCharType="end"/>
            </w:r>
          </w:p>
        </w:tc>
        <w:tc>
          <w:tcPr>
            <w:tcW w:w="851" w:type="dxa"/>
            <w:noWrap/>
            <w:vAlign w:val="center"/>
          </w:tcPr>
          <w:p w14:paraId="5B403A8C"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9</w:t>
            </w:r>
          </w:p>
        </w:tc>
        <w:tc>
          <w:tcPr>
            <w:tcW w:w="1097" w:type="dxa"/>
            <w:noWrap/>
            <w:vAlign w:val="center"/>
          </w:tcPr>
          <w:p w14:paraId="4A13050B"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taly</w:t>
            </w:r>
          </w:p>
        </w:tc>
        <w:tc>
          <w:tcPr>
            <w:tcW w:w="1078" w:type="dxa"/>
            <w:noWrap/>
            <w:vAlign w:val="center"/>
          </w:tcPr>
          <w:p w14:paraId="56B55E52"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Retrospective</w:t>
            </w:r>
          </w:p>
        </w:tc>
        <w:tc>
          <w:tcPr>
            <w:tcW w:w="801" w:type="dxa"/>
            <w:noWrap/>
            <w:vAlign w:val="center"/>
          </w:tcPr>
          <w:p w14:paraId="06F05C24"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CV</w:t>
            </w:r>
          </w:p>
        </w:tc>
        <w:tc>
          <w:tcPr>
            <w:tcW w:w="661" w:type="dxa"/>
            <w:noWrap/>
            <w:vAlign w:val="center"/>
          </w:tcPr>
          <w:p w14:paraId="4E0B7737"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726</w:t>
            </w:r>
          </w:p>
        </w:tc>
        <w:tc>
          <w:tcPr>
            <w:tcW w:w="778" w:type="dxa"/>
            <w:noWrap/>
            <w:vAlign w:val="center"/>
          </w:tcPr>
          <w:p w14:paraId="28E96448"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BV</w:t>
            </w:r>
          </w:p>
        </w:tc>
        <w:tc>
          <w:tcPr>
            <w:tcW w:w="1141" w:type="dxa"/>
            <w:noWrap/>
            <w:vAlign w:val="center"/>
          </w:tcPr>
          <w:p w14:paraId="1CB8D5D5"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26</w:t>
            </w:r>
          </w:p>
        </w:tc>
        <w:tc>
          <w:tcPr>
            <w:tcW w:w="1134" w:type="dxa"/>
            <w:noWrap/>
            <w:vAlign w:val="center"/>
          </w:tcPr>
          <w:p w14:paraId="79EFFE47"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b</w:t>
            </w:r>
          </w:p>
        </w:tc>
        <w:tc>
          <w:tcPr>
            <w:tcW w:w="709" w:type="dxa"/>
            <w:noWrap/>
            <w:vAlign w:val="center"/>
          </w:tcPr>
          <w:p w14:paraId="06FAE8F3"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w:t>
            </w:r>
          </w:p>
        </w:tc>
        <w:tc>
          <w:tcPr>
            <w:tcW w:w="1276" w:type="dxa"/>
            <w:noWrap/>
            <w:vAlign w:val="center"/>
          </w:tcPr>
          <w:p w14:paraId="62C76F31"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 adjusted</w:t>
            </w:r>
          </w:p>
        </w:tc>
        <w:tc>
          <w:tcPr>
            <w:tcW w:w="992" w:type="dxa"/>
            <w:noWrap/>
            <w:vAlign w:val="center"/>
          </w:tcPr>
          <w:p w14:paraId="18019E7E" w14:textId="77777777" w:rsidR="00BA10D7" w:rsidRPr="008E51C1" w:rsidRDefault="00BA10D7" w:rsidP="00C35911">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209" w:type="dxa"/>
            <w:noWrap/>
            <w:vAlign w:val="center"/>
          </w:tcPr>
          <w:p w14:paraId="112A0CA3" w14:textId="77777777" w:rsidR="00BA10D7" w:rsidRPr="008E51C1" w:rsidRDefault="00BA10D7" w:rsidP="00C3591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S</w:t>
            </w:r>
          </w:p>
        </w:tc>
      </w:tr>
    </w:tbl>
    <w:p w14:paraId="72D908C1" w14:textId="5DD3A63B" w:rsidR="00486E2C" w:rsidRPr="008E51C1" w:rsidRDefault="00486E2C" w:rsidP="00951642">
      <w:pPr>
        <w:snapToGrid w:val="0"/>
        <w:spacing w:after="0" w:line="360" w:lineRule="auto"/>
        <w:jc w:val="both"/>
        <w:rPr>
          <w:rFonts w:ascii="Book Antiqua" w:hAnsi="Book Antiqua"/>
          <w:sz w:val="24"/>
          <w:szCs w:val="24"/>
          <w:lang w:val="en-GB" w:eastAsia="zh-CN"/>
        </w:rPr>
      </w:pPr>
      <w:r w:rsidRPr="008E51C1">
        <w:rPr>
          <w:rFonts w:ascii="Book Antiqua" w:hAnsi="Book Antiqua"/>
          <w:sz w:val="24"/>
          <w:szCs w:val="24"/>
          <w:lang w:val="en-GB"/>
        </w:rPr>
        <w:lastRenderedPageBreak/>
        <w:fldChar w:fldCharType="end"/>
      </w:r>
      <w:r w:rsidR="00293038" w:rsidRPr="008E51C1">
        <w:rPr>
          <w:rFonts w:ascii="Book Antiqua" w:hAnsi="Book Antiqua"/>
          <w:sz w:val="24"/>
          <w:szCs w:val="24"/>
          <w:vertAlign w:val="superscript"/>
          <w:lang w:val="en-GB" w:eastAsia="zh-CN"/>
        </w:rPr>
        <w:t>1</w:t>
      </w:r>
      <w:r w:rsidR="00293038" w:rsidRPr="008E51C1">
        <w:rPr>
          <w:rFonts w:ascii="Book Antiqua" w:hAnsi="Book Antiqua"/>
          <w:sz w:val="24"/>
          <w:szCs w:val="24"/>
          <w:lang w:val="en-GB"/>
        </w:rPr>
        <w:t>HCV infection not treated</w:t>
      </w:r>
      <w:r w:rsidR="00293038" w:rsidRPr="008E51C1">
        <w:rPr>
          <w:rFonts w:ascii="Book Antiqua" w:hAnsi="Book Antiqua"/>
          <w:sz w:val="24"/>
          <w:szCs w:val="24"/>
          <w:lang w:val="en-GB" w:eastAsia="zh-CN"/>
        </w:rPr>
        <w:t>;</w:t>
      </w:r>
      <w:r w:rsidR="00293038" w:rsidRPr="008E51C1">
        <w:rPr>
          <w:rFonts w:ascii="Book Antiqua" w:hAnsi="Book Antiqua"/>
          <w:sz w:val="24"/>
          <w:szCs w:val="24"/>
          <w:lang w:val="en-GB"/>
        </w:rPr>
        <w:t xml:space="preserve"> </w:t>
      </w:r>
      <w:r w:rsidR="00293038" w:rsidRPr="008E51C1">
        <w:rPr>
          <w:rFonts w:ascii="Book Antiqua" w:hAnsi="Book Antiqua"/>
          <w:sz w:val="24"/>
          <w:szCs w:val="24"/>
          <w:vertAlign w:val="superscript"/>
          <w:lang w:val="en-GB" w:eastAsia="zh-CN"/>
        </w:rPr>
        <w:t>2</w:t>
      </w:r>
      <w:r w:rsidR="00293038" w:rsidRPr="008E51C1">
        <w:rPr>
          <w:rFonts w:ascii="Book Antiqua" w:hAnsi="Book Antiqua"/>
          <w:sz w:val="24"/>
          <w:szCs w:val="24"/>
          <w:lang w:val="en-GB"/>
        </w:rPr>
        <w:t>Matched for confounding factors (age and/or gender and/or BMI and/or ALT…)</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rPr>
        <w:t xml:space="preserve">HCV: </w:t>
      </w:r>
      <w:r w:rsidRPr="008E51C1">
        <w:rPr>
          <w:rFonts w:ascii="Book Antiqua" w:hAnsi="Book Antiqua"/>
          <w:caps/>
          <w:sz w:val="24"/>
          <w:szCs w:val="24"/>
          <w:lang w:val="en-GB"/>
        </w:rPr>
        <w:t>h</w:t>
      </w:r>
      <w:r w:rsidRPr="008E51C1">
        <w:rPr>
          <w:rFonts w:ascii="Book Antiqua" w:hAnsi="Book Antiqua"/>
          <w:sz w:val="24"/>
          <w:szCs w:val="24"/>
          <w:lang w:val="en-GB"/>
        </w:rPr>
        <w:t xml:space="preserve">epatitis C virus infection; Ab: </w:t>
      </w:r>
      <w:r w:rsidRPr="008E51C1">
        <w:rPr>
          <w:rFonts w:ascii="Book Antiqua" w:hAnsi="Book Antiqua"/>
          <w:caps/>
          <w:sz w:val="24"/>
          <w:szCs w:val="24"/>
          <w:lang w:val="en-GB"/>
        </w:rPr>
        <w:t>a</w:t>
      </w:r>
      <w:r w:rsidRPr="008E51C1">
        <w:rPr>
          <w:rFonts w:ascii="Book Antiqua" w:hAnsi="Book Antiqua"/>
          <w:sz w:val="24"/>
          <w:szCs w:val="24"/>
          <w:lang w:val="en-GB"/>
        </w:rPr>
        <w:t xml:space="preserve">ntibody; HV: </w:t>
      </w:r>
      <w:r w:rsidRPr="008E51C1">
        <w:rPr>
          <w:rFonts w:ascii="Book Antiqua" w:hAnsi="Book Antiqua"/>
          <w:caps/>
          <w:sz w:val="24"/>
          <w:szCs w:val="24"/>
          <w:lang w:val="en-GB"/>
        </w:rPr>
        <w:t>h</w:t>
      </w:r>
      <w:r w:rsidRPr="008E51C1">
        <w:rPr>
          <w:rFonts w:ascii="Book Antiqua" w:hAnsi="Book Antiqua"/>
          <w:sz w:val="24"/>
          <w:szCs w:val="24"/>
          <w:lang w:val="en-GB"/>
        </w:rPr>
        <w:t xml:space="preserve">ealthy volunteers; G1: </w:t>
      </w:r>
      <w:r w:rsidRPr="008E51C1">
        <w:rPr>
          <w:rFonts w:ascii="Book Antiqua" w:hAnsi="Book Antiqua"/>
          <w:caps/>
          <w:sz w:val="24"/>
          <w:szCs w:val="24"/>
          <w:lang w:val="en-GB"/>
        </w:rPr>
        <w:t>g</w:t>
      </w:r>
      <w:r w:rsidRPr="008E51C1">
        <w:rPr>
          <w:rFonts w:ascii="Book Antiqua" w:hAnsi="Book Antiqua"/>
          <w:sz w:val="24"/>
          <w:szCs w:val="24"/>
          <w:lang w:val="en-GB"/>
        </w:rPr>
        <w:t xml:space="preserve">enotype 1; SVR: </w:t>
      </w:r>
      <w:r w:rsidRPr="008E51C1">
        <w:rPr>
          <w:rFonts w:ascii="Book Antiqua" w:hAnsi="Book Antiqua"/>
          <w:caps/>
          <w:sz w:val="24"/>
          <w:szCs w:val="24"/>
          <w:lang w:val="en-GB"/>
        </w:rPr>
        <w:t>s</w:t>
      </w:r>
      <w:r w:rsidRPr="008E51C1">
        <w:rPr>
          <w:rFonts w:ascii="Book Antiqua" w:hAnsi="Book Antiqua"/>
          <w:sz w:val="24"/>
          <w:szCs w:val="24"/>
          <w:lang w:val="en-GB"/>
        </w:rPr>
        <w:t>ustained virological response; HOMA-IR: Homeostasis Model Assessment of Insulin Resistance;</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rPr>
        <w:t xml:space="preserve">IR: Insulin resistance; DM: Diabetes mellitus; FPG: Fasting </w:t>
      </w:r>
      <w:r w:rsidRPr="008E51C1">
        <w:rPr>
          <w:rFonts w:ascii="Book Antiqua" w:hAnsi="Book Antiqua"/>
          <w:caps/>
          <w:sz w:val="24"/>
          <w:szCs w:val="24"/>
          <w:lang w:val="en-GB"/>
        </w:rPr>
        <w:t>p</w:t>
      </w:r>
      <w:r w:rsidRPr="008E51C1">
        <w:rPr>
          <w:rFonts w:ascii="Book Antiqua" w:hAnsi="Book Antiqua"/>
          <w:sz w:val="24"/>
          <w:szCs w:val="24"/>
          <w:lang w:val="en-GB"/>
        </w:rPr>
        <w:t xml:space="preserve">lasma glucose; IGT: </w:t>
      </w:r>
      <w:r w:rsidRPr="008E51C1">
        <w:rPr>
          <w:rFonts w:ascii="Book Antiqua" w:hAnsi="Book Antiqua"/>
          <w:caps/>
          <w:sz w:val="24"/>
          <w:szCs w:val="24"/>
          <w:lang w:val="en-GB"/>
        </w:rPr>
        <w:t>i</w:t>
      </w:r>
      <w:r w:rsidRPr="008E51C1">
        <w:rPr>
          <w:rFonts w:ascii="Book Antiqua" w:hAnsi="Book Antiqua"/>
          <w:sz w:val="24"/>
          <w:szCs w:val="24"/>
          <w:lang w:val="en-GB"/>
        </w:rPr>
        <w:t xml:space="preserve">mpaired glucose tolerance [after oral glucose tolerance test (OGTT)]; </w:t>
      </w:r>
      <w:r w:rsidRPr="008E51C1">
        <w:rPr>
          <w:rFonts w:ascii="Book Antiqua" w:hAnsi="Book Antiqua"/>
          <w:sz w:val="24"/>
          <w:szCs w:val="24"/>
          <w:lang w:val="en-GB" w:eastAsia="fr-FR"/>
        </w:rPr>
        <w:t>CLD: Chronic liver disease</w:t>
      </w:r>
      <w:r w:rsidR="008E51C1">
        <w:rPr>
          <w:rFonts w:ascii="Book Antiqua" w:hAnsi="Book Antiqua" w:hint="eastAsia"/>
          <w:sz w:val="24"/>
          <w:szCs w:val="24"/>
          <w:lang w:val="en-GB" w:eastAsia="zh-CN"/>
        </w:rPr>
        <w:t xml:space="preserve">; </w:t>
      </w:r>
      <w:r w:rsidRPr="008E51C1">
        <w:rPr>
          <w:rFonts w:ascii="Book Antiqua" w:hAnsi="Book Antiqua"/>
          <w:sz w:val="24"/>
          <w:szCs w:val="24"/>
          <w:lang w:val="en-GB" w:eastAsia="fr-FR"/>
        </w:rPr>
        <w:t>NAFLD: Non-alcoholic fatty liver disease</w:t>
      </w:r>
      <w:r w:rsidR="00293038" w:rsidRPr="008E51C1">
        <w:rPr>
          <w:rFonts w:ascii="Book Antiqua" w:hAnsi="Book Antiqua"/>
          <w:sz w:val="24"/>
          <w:szCs w:val="24"/>
          <w:lang w:val="en-GB" w:eastAsia="zh-CN"/>
        </w:rPr>
        <w:t xml:space="preserve">; </w:t>
      </w:r>
      <w:r w:rsidRPr="008E51C1">
        <w:rPr>
          <w:rFonts w:ascii="Book Antiqua" w:hAnsi="Book Antiqua"/>
          <w:sz w:val="24"/>
          <w:szCs w:val="24"/>
          <w:lang w:val="en-GB"/>
        </w:rPr>
        <w:t xml:space="preserve">NS: </w:t>
      </w:r>
      <w:r w:rsidRPr="008E51C1">
        <w:rPr>
          <w:rFonts w:ascii="Book Antiqua" w:hAnsi="Book Antiqua"/>
          <w:caps/>
          <w:sz w:val="24"/>
          <w:szCs w:val="24"/>
          <w:lang w:val="en-GB"/>
        </w:rPr>
        <w:t>n</w:t>
      </w:r>
      <w:r w:rsidRPr="008E51C1">
        <w:rPr>
          <w:rFonts w:ascii="Book Antiqua" w:hAnsi="Book Antiqua"/>
          <w:sz w:val="24"/>
          <w:szCs w:val="24"/>
          <w:lang w:val="en-GB"/>
        </w:rPr>
        <w:t>ot significant; ND</w:t>
      </w:r>
      <w:r w:rsidR="00293038" w:rsidRPr="008E51C1">
        <w:rPr>
          <w:rFonts w:ascii="Book Antiqua" w:hAnsi="Book Antiqua"/>
          <w:sz w:val="24"/>
          <w:szCs w:val="24"/>
          <w:lang w:val="en-GB" w:eastAsia="zh-CN"/>
        </w:rPr>
        <w:t>:</w:t>
      </w:r>
      <w:r w:rsidRPr="008E51C1">
        <w:rPr>
          <w:rFonts w:ascii="Book Antiqua" w:hAnsi="Book Antiqua"/>
          <w:sz w:val="24"/>
          <w:szCs w:val="24"/>
          <w:lang w:val="en-GB"/>
        </w:rPr>
        <w:t xml:space="preserve"> </w:t>
      </w:r>
      <w:r w:rsidRPr="008E51C1">
        <w:rPr>
          <w:rFonts w:ascii="Book Antiqua" w:hAnsi="Book Antiqua"/>
          <w:caps/>
          <w:sz w:val="24"/>
          <w:szCs w:val="24"/>
          <w:lang w:val="en-GB"/>
        </w:rPr>
        <w:t>n</w:t>
      </w:r>
      <w:r w:rsidRPr="008E51C1">
        <w:rPr>
          <w:rFonts w:ascii="Book Antiqua" w:hAnsi="Book Antiqua"/>
          <w:sz w:val="24"/>
          <w:szCs w:val="24"/>
          <w:lang w:val="en-GB"/>
        </w:rPr>
        <w:t>ot determined.</w:t>
      </w:r>
    </w:p>
    <w:p w14:paraId="0B31D2E5" w14:textId="77777777" w:rsidR="00C35911" w:rsidRPr="008E51C1" w:rsidRDefault="00C35911">
      <w:pPr>
        <w:spacing w:after="0" w:line="240" w:lineRule="auto"/>
        <w:rPr>
          <w:rFonts w:ascii="Book Antiqua" w:hAnsi="Book Antiqua"/>
          <w:sz w:val="24"/>
          <w:szCs w:val="24"/>
          <w:lang w:val="en-GB"/>
        </w:rPr>
      </w:pPr>
      <w:r w:rsidRPr="008E51C1">
        <w:rPr>
          <w:rFonts w:ascii="Book Antiqua" w:hAnsi="Book Antiqua"/>
          <w:sz w:val="24"/>
          <w:szCs w:val="24"/>
          <w:lang w:val="en-GB"/>
        </w:rPr>
        <w:br w:type="page"/>
      </w:r>
    </w:p>
    <w:p w14:paraId="11745B8F" w14:textId="77777777" w:rsidR="00486E2C" w:rsidRPr="008E51C1" w:rsidRDefault="00486E2C" w:rsidP="00951642">
      <w:pPr>
        <w:snapToGrid w:val="0"/>
        <w:spacing w:after="0" w:line="360" w:lineRule="auto"/>
        <w:jc w:val="both"/>
        <w:rPr>
          <w:rFonts w:ascii="Book Antiqua" w:hAnsi="Book Antiqua"/>
          <w:b/>
          <w:sz w:val="24"/>
          <w:szCs w:val="24"/>
          <w:lang w:val="en-GB"/>
        </w:rPr>
      </w:pPr>
      <w:r w:rsidRPr="008E51C1">
        <w:rPr>
          <w:rFonts w:ascii="Book Antiqua" w:hAnsi="Book Antiqua"/>
          <w:b/>
          <w:sz w:val="24"/>
          <w:szCs w:val="24"/>
          <w:lang w:val="en-GB"/>
        </w:rPr>
        <w:lastRenderedPageBreak/>
        <w:t>Table 2</w:t>
      </w:r>
      <w:r w:rsidR="00600409" w:rsidRPr="008E51C1">
        <w:rPr>
          <w:rFonts w:ascii="Book Antiqua" w:hAnsi="Book Antiqua"/>
          <w:b/>
          <w:sz w:val="24"/>
          <w:szCs w:val="24"/>
          <w:lang w:val="en-GB" w:eastAsia="zh-CN"/>
        </w:rPr>
        <w:t xml:space="preserve"> </w:t>
      </w:r>
      <w:r w:rsidRPr="008E51C1">
        <w:rPr>
          <w:rFonts w:ascii="Book Antiqua" w:hAnsi="Book Antiqua"/>
          <w:b/>
          <w:sz w:val="24"/>
          <w:szCs w:val="24"/>
          <w:lang w:val="en-GB"/>
        </w:rPr>
        <w:t xml:space="preserve">Glucose abnormalities and severe liver fibrosis in </w:t>
      </w:r>
      <w:r w:rsidR="00293038" w:rsidRPr="008E51C1">
        <w:rPr>
          <w:rFonts w:ascii="Book Antiqua" w:hAnsi="Book Antiqua"/>
          <w:b/>
          <w:sz w:val="24"/>
          <w:szCs w:val="24"/>
          <w:lang w:val="en-GB"/>
        </w:rPr>
        <w:t>hepatitis C virus</w:t>
      </w:r>
      <w:r w:rsidRPr="008E51C1">
        <w:rPr>
          <w:rFonts w:ascii="Book Antiqua" w:hAnsi="Book Antiqua"/>
          <w:b/>
          <w:sz w:val="24"/>
          <w:szCs w:val="24"/>
          <w:lang w:val="en-GB"/>
        </w:rPr>
        <w:t>-infected patients</w:t>
      </w:r>
    </w:p>
    <w:tbl>
      <w:tblPr>
        <w:tblpPr w:leftFromText="141" w:rightFromText="141" w:vertAnchor="text" w:tblpY="1"/>
        <w:tblOverlap w:val="never"/>
        <w:tblW w:w="14029" w:type="dxa"/>
        <w:tblBorders>
          <w:top w:val="single" w:sz="4" w:space="0" w:color="auto"/>
          <w:bottom w:val="single" w:sz="4" w:space="0" w:color="auto"/>
        </w:tblBorders>
        <w:tblCellMar>
          <w:left w:w="70" w:type="dxa"/>
          <w:right w:w="70" w:type="dxa"/>
        </w:tblCellMar>
        <w:tblLook w:val="00A0" w:firstRow="1" w:lastRow="0" w:firstColumn="1" w:lastColumn="0" w:noHBand="0" w:noVBand="0"/>
      </w:tblPr>
      <w:tblGrid>
        <w:gridCol w:w="1550"/>
        <w:gridCol w:w="894"/>
        <w:gridCol w:w="1421"/>
        <w:gridCol w:w="1276"/>
        <w:gridCol w:w="1240"/>
        <w:gridCol w:w="1487"/>
        <w:gridCol w:w="1701"/>
        <w:gridCol w:w="1420"/>
        <w:gridCol w:w="1327"/>
        <w:gridCol w:w="2552"/>
      </w:tblGrid>
      <w:tr w:rsidR="008F198B" w:rsidRPr="008E51C1" w14:paraId="229D8CE1" w14:textId="77777777" w:rsidTr="008E51C1">
        <w:trPr>
          <w:trHeight w:val="290"/>
        </w:trPr>
        <w:tc>
          <w:tcPr>
            <w:tcW w:w="1413" w:type="dxa"/>
            <w:tcBorders>
              <w:top w:val="single" w:sz="4" w:space="0" w:color="auto"/>
              <w:bottom w:val="single" w:sz="4" w:space="0" w:color="auto"/>
            </w:tcBorders>
            <w:shd w:val="clear" w:color="auto" w:fill="auto"/>
            <w:noWrap/>
            <w:vAlign w:val="center"/>
          </w:tcPr>
          <w:p w14:paraId="37E9318D" w14:textId="5D37EB38" w:rsidR="00486E2C" w:rsidRPr="008E51C1" w:rsidRDefault="008E51C1" w:rsidP="00951642">
            <w:pPr>
              <w:snapToGrid w:val="0"/>
              <w:spacing w:after="0" w:line="360" w:lineRule="auto"/>
              <w:jc w:val="both"/>
              <w:rPr>
                <w:rFonts w:ascii="Book Antiqua" w:hAnsi="Book Antiqua"/>
                <w:b/>
                <w:bCs/>
                <w:sz w:val="24"/>
                <w:szCs w:val="24"/>
                <w:lang w:eastAsia="zh-CN"/>
              </w:rPr>
            </w:pPr>
            <w:r>
              <w:rPr>
                <w:rFonts w:ascii="Book Antiqua" w:hAnsi="Book Antiqua" w:hint="eastAsia"/>
                <w:b/>
                <w:bCs/>
                <w:sz w:val="24"/>
                <w:szCs w:val="24"/>
                <w:lang w:eastAsia="zh-CN"/>
              </w:rPr>
              <w:t>Ref.</w:t>
            </w:r>
          </w:p>
        </w:tc>
        <w:tc>
          <w:tcPr>
            <w:tcW w:w="894" w:type="dxa"/>
            <w:tcBorders>
              <w:top w:val="single" w:sz="4" w:space="0" w:color="auto"/>
              <w:bottom w:val="single" w:sz="4" w:space="0" w:color="auto"/>
            </w:tcBorders>
            <w:shd w:val="clear" w:color="auto" w:fill="auto"/>
            <w:noWrap/>
            <w:vAlign w:val="center"/>
          </w:tcPr>
          <w:p w14:paraId="081EB555" w14:textId="77777777" w:rsidR="00486E2C" w:rsidRPr="008E51C1" w:rsidRDefault="00486E2C" w:rsidP="00C67609">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Year</w:t>
            </w:r>
          </w:p>
        </w:tc>
        <w:tc>
          <w:tcPr>
            <w:tcW w:w="1090" w:type="dxa"/>
            <w:tcBorders>
              <w:top w:val="single" w:sz="4" w:space="0" w:color="auto"/>
              <w:bottom w:val="single" w:sz="4" w:space="0" w:color="auto"/>
            </w:tcBorders>
            <w:shd w:val="clear" w:color="auto" w:fill="auto"/>
            <w:noWrap/>
            <w:vAlign w:val="center"/>
          </w:tcPr>
          <w:p w14:paraId="1D1F3FD1" w14:textId="77777777" w:rsidR="00486E2C" w:rsidRPr="008E51C1" w:rsidRDefault="00486E2C" w:rsidP="00C67609">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Country</w:t>
            </w:r>
          </w:p>
        </w:tc>
        <w:tc>
          <w:tcPr>
            <w:tcW w:w="1276" w:type="dxa"/>
            <w:tcBorders>
              <w:top w:val="single" w:sz="4" w:space="0" w:color="auto"/>
              <w:bottom w:val="single" w:sz="4" w:space="0" w:color="auto"/>
            </w:tcBorders>
            <w:shd w:val="clear" w:color="auto" w:fill="auto"/>
            <w:noWrap/>
            <w:vAlign w:val="center"/>
          </w:tcPr>
          <w:p w14:paraId="52E008C5" w14:textId="77777777" w:rsidR="00486E2C" w:rsidRPr="008E51C1" w:rsidRDefault="00486E2C" w:rsidP="00C67609">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Number of HCV patients</w:t>
            </w:r>
          </w:p>
        </w:tc>
        <w:tc>
          <w:tcPr>
            <w:tcW w:w="992" w:type="dxa"/>
            <w:tcBorders>
              <w:top w:val="single" w:sz="4" w:space="0" w:color="auto"/>
              <w:bottom w:val="single" w:sz="4" w:space="0" w:color="auto"/>
            </w:tcBorders>
            <w:shd w:val="clear" w:color="auto" w:fill="auto"/>
            <w:noWrap/>
            <w:vAlign w:val="center"/>
          </w:tcPr>
          <w:p w14:paraId="77BD5138" w14:textId="77777777" w:rsidR="00486E2C" w:rsidRPr="008E51C1" w:rsidRDefault="00486E2C" w:rsidP="00C67609">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Patient profile</w:t>
            </w:r>
          </w:p>
        </w:tc>
        <w:tc>
          <w:tcPr>
            <w:tcW w:w="1418" w:type="dxa"/>
            <w:tcBorders>
              <w:top w:val="single" w:sz="4" w:space="0" w:color="auto"/>
              <w:bottom w:val="single" w:sz="4" w:space="0" w:color="auto"/>
            </w:tcBorders>
            <w:shd w:val="clear" w:color="auto" w:fill="auto"/>
            <w:noWrap/>
            <w:vAlign w:val="center"/>
          </w:tcPr>
          <w:p w14:paraId="34E1C183" w14:textId="77777777" w:rsidR="00486E2C" w:rsidRPr="008E51C1" w:rsidRDefault="00486E2C" w:rsidP="00C67609">
            <w:pPr>
              <w:snapToGrid w:val="0"/>
              <w:spacing w:after="0" w:line="360" w:lineRule="auto"/>
              <w:jc w:val="center"/>
              <w:rPr>
                <w:rFonts w:ascii="Book Antiqua" w:hAnsi="Book Antiqua"/>
                <w:b/>
                <w:bCs/>
                <w:sz w:val="24"/>
                <w:szCs w:val="24"/>
                <w:lang w:val="en-GB" w:eastAsia="fr-FR"/>
              </w:rPr>
            </w:pPr>
            <w:r w:rsidRPr="008E51C1">
              <w:rPr>
                <w:rFonts w:ascii="Book Antiqua" w:hAnsi="Book Antiqua"/>
                <w:b/>
                <w:bCs/>
                <w:sz w:val="24"/>
                <w:szCs w:val="24"/>
                <w:lang w:val="en-GB" w:eastAsia="fr-FR"/>
              </w:rPr>
              <w:t>Glucose abnormality</w:t>
            </w:r>
          </w:p>
        </w:tc>
        <w:tc>
          <w:tcPr>
            <w:tcW w:w="1701" w:type="dxa"/>
            <w:tcBorders>
              <w:top w:val="single" w:sz="4" w:space="0" w:color="auto"/>
              <w:bottom w:val="single" w:sz="4" w:space="0" w:color="auto"/>
            </w:tcBorders>
            <w:shd w:val="clear" w:color="auto" w:fill="auto"/>
            <w:noWrap/>
            <w:vAlign w:val="center"/>
          </w:tcPr>
          <w:p w14:paraId="53C99548" w14:textId="77777777" w:rsidR="00486E2C" w:rsidRPr="008E51C1" w:rsidRDefault="00486E2C" w:rsidP="00C67609">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atistical method</w:t>
            </w:r>
          </w:p>
        </w:tc>
        <w:tc>
          <w:tcPr>
            <w:tcW w:w="1417" w:type="dxa"/>
            <w:tcBorders>
              <w:top w:val="single" w:sz="4" w:space="0" w:color="auto"/>
              <w:bottom w:val="single" w:sz="4" w:space="0" w:color="auto"/>
            </w:tcBorders>
            <w:shd w:val="clear" w:color="auto" w:fill="auto"/>
            <w:vAlign w:val="center"/>
          </w:tcPr>
          <w:p w14:paraId="7770CB10" w14:textId="77777777" w:rsidR="00486E2C" w:rsidRPr="008E51C1" w:rsidRDefault="00486E2C" w:rsidP="00C67609">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Association with severe fibrosis</w:t>
            </w:r>
            <w:r w:rsidR="00C3266A" w:rsidRPr="008E51C1">
              <w:rPr>
                <w:rFonts w:ascii="Book Antiqua" w:hAnsi="Book Antiqua"/>
                <w:b/>
                <w:bCs/>
                <w:sz w:val="24"/>
                <w:szCs w:val="24"/>
                <w:vertAlign w:val="superscript"/>
                <w:lang w:val="en-GB" w:eastAsia="fr-FR"/>
              </w:rPr>
              <w:t>1</w:t>
            </w:r>
          </w:p>
        </w:tc>
        <w:tc>
          <w:tcPr>
            <w:tcW w:w="1276" w:type="dxa"/>
            <w:tcBorders>
              <w:top w:val="single" w:sz="4" w:space="0" w:color="auto"/>
              <w:bottom w:val="single" w:sz="4" w:space="0" w:color="auto"/>
            </w:tcBorders>
            <w:shd w:val="clear" w:color="auto" w:fill="auto"/>
            <w:vAlign w:val="center"/>
          </w:tcPr>
          <w:p w14:paraId="3D2B11D5" w14:textId="77777777" w:rsidR="00486E2C" w:rsidRPr="008E51C1" w:rsidRDefault="00486E2C" w:rsidP="00C67609">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Genotypes</w:t>
            </w:r>
          </w:p>
        </w:tc>
        <w:tc>
          <w:tcPr>
            <w:tcW w:w="2552" w:type="dxa"/>
            <w:tcBorders>
              <w:top w:val="single" w:sz="4" w:space="0" w:color="auto"/>
              <w:bottom w:val="single" w:sz="4" w:space="0" w:color="auto"/>
            </w:tcBorders>
            <w:shd w:val="clear" w:color="auto" w:fill="auto"/>
            <w:noWrap/>
            <w:vAlign w:val="center"/>
          </w:tcPr>
          <w:p w14:paraId="3857FD4F" w14:textId="77777777" w:rsidR="00486E2C" w:rsidRPr="008E51C1" w:rsidRDefault="00486E2C" w:rsidP="00C67609">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atistics</w:t>
            </w:r>
          </w:p>
        </w:tc>
      </w:tr>
      <w:tr w:rsidR="008F198B" w:rsidRPr="008E51C1" w14:paraId="40A07023" w14:textId="77777777" w:rsidTr="008E51C1">
        <w:trPr>
          <w:trHeight w:val="290"/>
        </w:trPr>
        <w:tc>
          <w:tcPr>
            <w:tcW w:w="1413" w:type="dxa"/>
            <w:tcBorders>
              <w:top w:val="single" w:sz="4" w:space="0" w:color="auto"/>
            </w:tcBorders>
            <w:shd w:val="clear" w:color="auto" w:fill="auto"/>
            <w:noWrap/>
            <w:vAlign w:val="center"/>
          </w:tcPr>
          <w:p w14:paraId="11324AAA" w14:textId="77B28E18"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Konrad</w:t>
            </w:r>
            <w:r w:rsidR="00C3266A"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hf9ns8i0e","properties":{"formattedCitation":"{\\rtf \\super [42]\\nosupersub{}}","plainCitation":"[42]"},"citationItems":[{"id":725,"uris":["http://zotero.org/users/1969747/items/UTH83BN4"],"uri":["http://zotero.org/users/1969747/items/UTH83BN4"],"itemData":{"id":725,"type":"article-journal","title":"Evaluation of factors controlling glucose tolerance in patients with HCV infection before and after 4 months therapy with interferon-alpha","container-title":"European journal of clinical investigation","page":"111–121","volume":"30","issue":"2","source":"Google Scholar","author":[{"family":"Konrad","given":"T."},{"family":"Zeuzem","given":"S."},{"family":"Vicini","given":"P."},{"family":"Toffolo","given":"G."},{"family":"Briem","given":"D."},{"family":"Lormann","given":"J."},{"family":"Herrmann","given":"G."},{"family":"Berger","given":"A."},{"family":"Kusterer","given":"K."},{"family":"Teuber","given":"G."},{"family":"others","given":""}],"issued":{"date-parts":[["2000"]]},"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42]</w:t>
            </w:r>
            <w:r w:rsidRPr="008E51C1">
              <w:rPr>
                <w:rFonts w:ascii="Book Antiqua" w:hAnsi="Book Antiqua"/>
                <w:sz w:val="24"/>
                <w:szCs w:val="24"/>
                <w:lang w:eastAsia="fr-FR"/>
              </w:rPr>
              <w:fldChar w:fldCharType="end"/>
            </w:r>
          </w:p>
        </w:tc>
        <w:tc>
          <w:tcPr>
            <w:tcW w:w="894" w:type="dxa"/>
            <w:tcBorders>
              <w:top w:val="single" w:sz="4" w:space="0" w:color="auto"/>
            </w:tcBorders>
            <w:shd w:val="clear" w:color="auto" w:fill="auto"/>
            <w:noWrap/>
            <w:vAlign w:val="center"/>
          </w:tcPr>
          <w:p w14:paraId="516714B4"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0</w:t>
            </w:r>
          </w:p>
        </w:tc>
        <w:tc>
          <w:tcPr>
            <w:tcW w:w="1090" w:type="dxa"/>
            <w:tcBorders>
              <w:top w:val="single" w:sz="4" w:space="0" w:color="auto"/>
            </w:tcBorders>
            <w:shd w:val="clear" w:color="auto" w:fill="auto"/>
            <w:noWrap/>
            <w:vAlign w:val="center"/>
          </w:tcPr>
          <w:p w14:paraId="7A921906"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ermany</w:t>
            </w:r>
          </w:p>
        </w:tc>
        <w:tc>
          <w:tcPr>
            <w:tcW w:w="1276" w:type="dxa"/>
            <w:tcBorders>
              <w:top w:val="single" w:sz="4" w:space="0" w:color="auto"/>
            </w:tcBorders>
            <w:shd w:val="clear" w:color="auto" w:fill="auto"/>
            <w:noWrap/>
            <w:vAlign w:val="center"/>
          </w:tcPr>
          <w:p w14:paraId="51D70100"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0</w:t>
            </w:r>
          </w:p>
        </w:tc>
        <w:tc>
          <w:tcPr>
            <w:tcW w:w="992" w:type="dxa"/>
            <w:tcBorders>
              <w:top w:val="single" w:sz="4" w:space="0" w:color="auto"/>
            </w:tcBorders>
            <w:shd w:val="clear" w:color="auto" w:fill="auto"/>
            <w:noWrap/>
            <w:vAlign w:val="center"/>
          </w:tcPr>
          <w:p w14:paraId="404E46B9"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n DM</w:t>
            </w:r>
          </w:p>
        </w:tc>
        <w:tc>
          <w:tcPr>
            <w:tcW w:w="1418" w:type="dxa"/>
            <w:tcBorders>
              <w:top w:val="single" w:sz="4" w:space="0" w:color="auto"/>
            </w:tcBorders>
            <w:shd w:val="clear" w:color="auto" w:fill="auto"/>
            <w:noWrap/>
            <w:vAlign w:val="center"/>
          </w:tcPr>
          <w:p w14:paraId="15FC0C5D"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FPG</w:t>
            </w:r>
          </w:p>
        </w:tc>
        <w:tc>
          <w:tcPr>
            <w:tcW w:w="1701" w:type="dxa"/>
            <w:tcBorders>
              <w:top w:val="single" w:sz="4" w:space="0" w:color="auto"/>
            </w:tcBorders>
            <w:shd w:val="clear" w:color="auto" w:fill="auto"/>
            <w:noWrap/>
          </w:tcPr>
          <w:p w14:paraId="01730782" w14:textId="77777777" w:rsidR="00486E2C" w:rsidRPr="008E51C1" w:rsidRDefault="00486E2C"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417" w:type="dxa"/>
            <w:tcBorders>
              <w:top w:val="single" w:sz="4" w:space="0" w:color="auto"/>
            </w:tcBorders>
            <w:shd w:val="clear" w:color="auto" w:fill="auto"/>
            <w:vAlign w:val="center"/>
          </w:tcPr>
          <w:p w14:paraId="34F3B0C9"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tcBorders>
              <w:top w:val="single" w:sz="4" w:space="0" w:color="auto"/>
            </w:tcBorders>
            <w:shd w:val="clear" w:color="auto" w:fill="auto"/>
            <w:vAlign w:val="center"/>
          </w:tcPr>
          <w:p w14:paraId="03D1EF75"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w:t>
            </w:r>
          </w:p>
        </w:tc>
        <w:tc>
          <w:tcPr>
            <w:tcW w:w="2552" w:type="dxa"/>
            <w:tcBorders>
              <w:top w:val="single" w:sz="4" w:space="0" w:color="auto"/>
            </w:tcBorders>
            <w:shd w:val="clear" w:color="auto" w:fill="auto"/>
            <w:noWrap/>
            <w:vAlign w:val="center"/>
          </w:tcPr>
          <w:p w14:paraId="27DC11B7"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i/>
                <w:caps/>
                <w:sz w:val="24"/>
                <w:szCs w:val="24"/>
                <w:lang w:eastAsia="fr-FR"/>
              </w:rPr>
              <w:t>p</w:t>
            </w:r>
            <w:r w:rsidR="00C67609" w:rsidRPr="008E51C1">
              <w:rPr>
                <w:rFonts w:ascii="Book Antiqua" w:hAnsi="Book Antiqua"/>
                <w:i/>
                <w:caps/>
                <w:sz w:val="24"/>
                <w:szCs w:val="24"/>
                <w:lang w:eastAsia="zh-CN"/>
              </w:rPr>
              <w:t xml:space="preserve"> </w:t>
            </w:r>
            <w:r w:rsidRPr="008E51C1">
              <w:rPr>
                <w:rFonts w:ascii="Book Antiqua" w:hAnsi="Book Antiqua"/>
                <w:sz w:val="24"/>
                <w:szCs w:val="24"/>
                <w:lang w:eastAsia="fr-FR"/>
              </w:rPr>
              <w:t>=</w:t>
            </w:r>
            <w:r w:rsidR="00C67609" w:rsidRPr="008E51C1">
              <w:rPr>
                <w:rFonts w:ascii="Book Antiqua" w:hAnsi="Book Antiqua"/>
                <w:sz w:val="24"/>
                <w:szCs w:val="24"/>
                <w:lang w:eastAsia="zh-CN"/>
              </w:rPr>
              <w:t xml:space="preserve"> </w:t>
            </w:r>
            <w:r w:rsidRPr="008E51C1">
              <w:rPr>
                <w:rFonts w:ascii="Book Antiqua" w:hAnsi="Book Antiqua"/>
                <w:sz w:val="24"/>
                <w:szCs w:val="24"/>
                <w:lang w:eastAsia="fr-FR"/>
              </w:rPr>
              <w:t>0.01</w:t>
            </w:r>
          </w:p>
        </w:tc>
      </w:tr>
      <w:tr w:rsidR="008F198B" w:rsidRPr="008E51C1" w14:paraId="23949CB8" w14:textId="77777777" w:rsidTr="008E51C1">
        <w:trPr>
          <w:trHeight w:val="290"/>
        </w:trPr>
        <w:tc>
          <w:tcPr>
            <w:tcW w:w="1413" w:type="dxa"/>
            <w:shd w:val="clear" w:color="auto" w:fill="auto"/>
            <w:noWrap/>
            <w:vAlign w:val="center"/>
          </w:tcPr>
          <w:p w14:paraId="65FAB7F5" w14:textId="0B4A6E62" w:rsidR="00486E2C" w:rsidRPr="008E51C1" w:rsidRDefault="00C3266A"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Sud</w:t>
            </w:r>
            <w:r w:rsidRPr="008E51C1">
              <w:rPr>
                <w:rFonts w:ascii="Book Antiqua" w:hAnsi="Book Antiqua"/>
                <w:i/>
                <w:sz w:val="24"/>
                <w:szCs w:val="24"/>
                <w:lang w:eastAsia="zh-CN"/>
              </w:rPr>
              <w:t xml:space="preserve"> et al</w:t>
            </w:r>
            <w:r w:rsidR="00486E2C"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bgjsq7di5","properties":{"formattedCitation":"{\\rtf \\super [61]\\nosupersub{}}","plainCitation":"[61]"},"citationItems":[{"id":767,"uris":["http://zotero.org/users/1969747/items/K69MHF2A"],"uri":["http://zotero.org/users/1969747/items/K69MHF2A"],"itemData":{"id":767,"type":"article-journal","title":"Improved prediction of fibrosis in chronic hepatitis C using measures of insulin resistance in a probability index","container-title":"Hepatology","page":"1239-1247","volume":"39","issue":"5","source":"CrossRef","DOI":"10.1002/hep.20207","ISSN":"0270-9139, 1527-3350","language":"en","author":[{"family":"Sud","given":"Archana"},{"family":"Hui","given":"Jason M."},{"family":"Farrell","given":"Geoffrey C."},{"family":"Bandara","given":"Priyanka"},{"family":"Kench","given":"James G."},{"family":"Fung","given":"Carolyn"},{"family":"Lin","given":"Rita"},{"family":"Samarasinghe","given":"Dev"},{"family":"Liddle","given":"Christopher"},{"family":"McCaughan","given":"Geoffrey W."},{"family":"George","given":"Jacob"}],"issued":{"date-parts":[["2004",5]]},"accessed":{"date-parts":[["2015",7,24]]}}}],"schema":"https://github.com/citation-style-language/schema/raw/master/csl-citation.json"} </w:instrText>
            </w:r>
            <w:r w:rsidR="00486E2C"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61]</w:t>
            </w:r>
            <w:r w:rsidR="00486E2C" w:rsidRPr="008E51C1">
              <w:rPr>
                <w:rFonts w:ascii="Book Antiqua" w:hAnsi="Book Antiqua"/>
                <w:sz w:val="24"/>
                <w:szCs w:val="24"/>
                <w:lang w:eastAsia="fr-FR"/>
              </w:rPr>
              <w:fldChar w:fldCharType="end"/>
            </w:r>
          </w:p>
        </w:tc>
        <w:tc>
          <w:tcPr>
            <w:tcW w:w="894" w:type="dxa"/>
            <w:shd w:val="clear" w:color="auto" w:fill="auto"/>
            <w:noWrap/>
            <w:vAlign w:val="center"/>
          </w:tcPr>
          <w:p w14:paraId="5E700DDD"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4</w:t>
            </w:r>
          </w:p>
        </w:tc>
        <w:tc>
          <w:tcPr>
            <w:tcW w:w="1090" w:type="dxa"/>
            <w:shd w:val="clear" w:color="auto" w:fill="auto"/>
            <w:noWrap/>
            <w:vAlign w:val="center"/>
          </w:tcPr>
          <w:p w14:paraId="0BD0CBA7"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ustralia</w:t>
            </w:r>
          </w:p>
        </w:tc>
        <w:tc>
          <w:tcPr>
            <w:tcW w:w="1276" w:type="dxa"/>
            <w:shd w:val="clear" w:color="auto" w:fill="auto"/>
            <w:noWrap/>
            <w:vAlign w:val="center"/>
          </w:tcPr>
          <w:p w14:paraId="64217C83"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70</w:t>
            </w:r>
          </w:p>
        </w:tc>
        <w:tc>
          <w:tcPr>
            <w:tcW w:w="992" w:type="dxa"/>
            <w:shd w:val="clear" w:color="auto" w:fill="auto"/>
            <w:noWrap/>
            <w:vAlign w:val="center"/>
          </w:tcPr>
          <w:p w14:paraId="73B2AC4A"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w:t>
            </w:r>
          </w:p>
        </w:tc>
        <w:tc>
          <w:tcPr>
            <w:tcW w:w="1418" w:type="dxa"/>
            <w:shd w:val="clear" w:color="auto" w:fill="auto"/>
            <w:noWrap/>
            <w:vAlign w:val="center"/>
          </w:tcPr>
          <w:p w14:paraId="28889902"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701" w:type="dxa"/>
            <w:shd w:val="clear" w:color="auto" w:fill="auto"/>
            <w:noWrap/>
          </w:tcPr>
          <w:p w14:paraId="1B629A9A" w14:textId="77777777" w:rsidR="00486E2C" w:rsidRPr="008E51C1" w:rsidRDefault="00486E2C"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417" w:type="dxa"/>
            <w:shd w:val="clear" w:color="auto" w:fill="auto"/>
            <w:vAlign w:val="center"/>
          </w:tcPr>
          <w:p w14:paraId="30D1B441"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shd w:val="clear" w:color="auto" w:fill="auto"/>
            <w:vAlign w:val="center"/>
          </w:tcPr>
          <w:p w14:paraId="77FCDED4"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w:t>
            </w:r>
          </w:p>
        </w:tc>
        <w:tc>
          <w:tcPr>
            <w:tcW w:w="2552" w:type="dxa"/>
            <w:shd w:val="clear" w:color="auto" w:fill="auto"/>
            <w:noWrap/>
            <w:vAlign w:val="center"/>
          </w:tcPr>
          <w:p w14:paraId="3AFD5437"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 xml:space="preserve">1.47 [1.14, 1.89];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3</w:t>
            </w:r>
          </w:p>
        </w:tc>
      </w:tr>
      <w:tr w:rsidR="008F198B" w:rsidRPr="008E51C1" w14:paraId="40355E40" w14:textId="77777777" w:rsidTr="008E51C1">
        <w:trPr>
          <w:trHeight w:val="290"/>
        </w:trPr>
        <w:tc>
          <w:tcPr>
            <w:tcW w:w="1413" w:type="dxa"/>
            <w:shd w:val="clear" w:color="auto" w:fill="auto"/>
            <w:noWrap/>
            <w:vAlign w:val="center"/>
          </w:tcPr>
          <w:p w14:paraId="174D1769" w14:textId="0B8BD00D" w:rsidR="00486E2C" w:rsidRPr="008E51C1" w:rsidRDefault="00C3266A"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Muzzi</w:t>
            </w:r>
            <w:r w:rsidRPr="008E51C1">
              <w:rPr>
                <w:rFonts w:ascii="Book Antiqua" w:hAnsi="Book Antiqua"/>
                <w:i/>
                <w:sz w:val="24"/>
                <w:szCs w:val="24"/>
                <w:lang w:eastAsia="zh-CN"/>
              </w:rPr>
              <w:t xml:space="preserve"> et al</w:t>
            </w:r>
            <w:r w:rsidR="00486E2C"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jofd7687k","properties":{"formattedCitation":"{\\rtf \\super [62]\\nosupersub{}}","plainCitation":"[62]"},"citationItems":[{"id":744,"uris":["http://zotero.org/users/1969747/items/NT3GFEG2"],"uri":["http://zotero.org/users/1969747/items/NT3GFEG2"],"itemData":{"id":744,"type":"article-journal","title":"Insulin resistance is associated with liver fibrosis in non-diabetic chronic hepatitis C patients","container-title":"Journal of Hepatology","page":"41-46","volume":"42","issue":"1","source":"CrossRef","DOI":"10.1016/j.jhep.2004.09.022","ISSN":"01688278","language":"en","author":[{"family":"Muzzi","given":"A"},{"family":"Leandro","given":"G"},{"family":"Rubbiabrandt","given":"L"},{"family":"James","given":"R"},{"family":"Keiser","given":"O"},{"family":"Malinverni","given":"R"},{"family":"Dufour","given":"J"},{"family":"Helbling","given":"B"},{"family":"Hadengue","given":"A"},{"family":"Gonvers","given":"J"}],"issued":{"date-parts":[["2005",1]]},"accessed":{"date-parts":[["2015",7,24]]}}}],"schema":"https://github.com/citation-style-language/schema/raw/master/csl-citation.json"} </w:instrText>
            </w:r>
            <w:r w:rsidR="00486E2C"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62]</w:t>
            </w:r>
            <w:r w:rsidR="00486E2C" w:rsidRPr="008E51C1">
              <w:rPr>
                <w:rFonts w:ascii="Book Antiqua" w:hAnsi="Book Antiqua"/>
                <w:sz w:val="24"/>
                <w:szCs w:val="24"/>
                <w:lang w:val="en-GB" w:eastAsia="fr-FR"/>
              </w:rPr>
              <w:fldChar w:fldCharType="end"/>
            </w:r>
            <w:r w:rsidR="00486E2C" w:rsidRPr="008E51C1">
              <w:rPr>
                <w:rFonts w:ascii="Book Antiqua" w:hAnsi="Book Antiqua"/>
                <w:sz w:val="24"/>
                <w:szCs w:val="24"/>
                <w:lang w:val="en-GB" w:eastAsia="fr-FR"/>
              </w:rPr>
              <w:t xml:space="preserve"> </w:t>
            </w:r>
          </w:p>
        </w:tc>
        <w:tc>
          <w:tcPr>
            <w:tcW w:w="894" w:type="dxa"/>
            <w:shd w:val="clear" w:color="auto" w:fill="auto"/>
            <w:noWrap/>
            <w:vAlign w:val="center"/>
          </w:tcPr>
          <w:p w14:paraId="0387E573"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5</w:t>
            </w:r>
          </w:p>
        </w:tc>
        <w:tc>
          <w:tcPr>
            <w:tcW w:w="1090" w:type="dxa"/>
            <w:shd w:val="clear" w:color="auto" w:fill="auto"/>
            <w:noWrap/>
            <w:vAlign w:val="center"/>
          </w:tcPr>
          <w:p w14:paraId="0F7A1923"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Switzerland</w:t>
            </w:r>
          </w:p>
        </w:tc>
        <w:tc>
          <w:tcPr>
            <w:tcW w:w="1276" w:type="dxa"/>
            <w:shd w:val="clear" w:color="auto" w:fill="auto"/>
            <w:noWrap/>
            <w:vAlign w:val="center"/>
          </w:tcPr>
          <w:p w14:paraId="5A231B92"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21</w:t>
            </w:r>
          </w:p>
        </w:tc>
        <w:tc>
          <w:tcPr>
            <w:tcW w:w="992" w:type="dxa"/>
            <w:shd w:val="clear" w:color="auto" w:fill="auto"/>
            <w:noWrap/>
            <w:vAlign w:val="center"/>
          </w:tcPr>
          <w:p w14:paraId="0FE5914D"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non DM</w:t>
            </w:r>
          </w:p>
        </w:tc>
        <w:tc>
          <w:tcPr>
            <w:tcW w:w="1418" w:type="dxa"/>
            <w:shd w:val="clear" w:color="auto" w:fill="auto"/>
            <w:noWrap/>
            <w:vAlign w:val="center"/>
          </w:tcPr>
          <w:p w14:paraId="7503E19B"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701" w:type="dxa"/>
            <w:shd w:val="clear" w:color="auto" w:fill="auto"/>
            <w:noWrap/>
          </w:tcPr>
          <w:p w14:paraId="30F2DEB6" w14:textId="77777777" w:rsidR="00486E2C" w:rsidRPr="008E51C1" w:rsidRDefault="00486E2C"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417" w:type="dxa"/>
            <w:shd w:val="clear" w:color="auto" w:fill="auto"/>
            <w:vAlign w:val="center"/>
          </w:tcPr>
          <w:p w14:paraId="7056B911"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4A06AFEB"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All</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except G3)</w:t>
            </w:r>
          </w:p>
        </w:tc>
        <w:tc>
          <w:tcPr>
            <w:tcW w:w="2552" w:type="dxa"/>
            <w:shd w:val="clear" w:color="auto" w:fill="auto"/>
            <w:noWrap/>
            <w:vAlign w:val="center"/>
          </w:tcPr>
          <w:p w14:paraId="7D97B631"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57 [1.04</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2.39]</w:t>
            </w:r>
          </w:p>
        </w:tc>
      </w:tr>
      <w:tr w:rsidR="008F198B" w:rsidRPr="008E51C1" w14:paraId="3797338B" w14:textId="77777777" w:rsidTr="008E51C1">
        <w:trPr>
          <w:trHeight w:val="290"/>
        </w:trPr>
        <w:tc>
          <w:tcPr>
            <w:tcW w:w="1413" w:type="dxa"/>
            <w:shd w:val="clear" w:color="auto" w:fill="auto"/>
            <w:noWrap/>
            <w:vAlign w:val="center"/>
          </w:tcPr>
          <w:p w14:paraId="5A6D9F2E" w14:textId="1B978A4D" w:rsidR="00486E2C" w:rsidRPr="008E51C1" w:rsidRDefault="00C3266A"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D'souza</w:t>
            </w:r>
            <w:r w:rsidRPr="008E51C1">
              <w:rPr>
                <w:rFonts w:ascii="Book Antiqua" w:hAnsi="Book Antiqua"/>
                <w:i/>
                <w:sz w:val="24"/>
                <w:szCs w:val="24"/>
                <w:lang w:eastAsia="zh-CN"/>
              </w:rPr>
              <w:t xml:space="preserve"> et al</w:t>
            </w:r>
            <w:r w:rsidR="00486E2C"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rh0b91m13","properties":{"formattedCitation":"{\\rtf \\super [63]\\nosupersub{}}","plainCitation":"[63]"},"citationItems":[{"id":696,"uris":["http://zotero.org/users/1969747/items/3NPFVACB"],"uri":["http://zotero.org/users/1969747/items/3NPFVACB"],"itemData":{"id":696,"type":"article-journal","title":"Insulin Resistance Plays a Significant Role in Liver Fibrosis in Chronic Hepatitis C and in the Response to Antiviral Therapy","container-title":"The American Journal of Gastroenterology","page":"1509-1515","volume":"100","issue":"7","source":"CrossRef","DOI":"10.1111/j.1572-0241.2005.41403.x","ISSN":"0002-9270, 1572-0241","language":"en","author":[{"family":"D'Souza","given":"R."},{"family":"Sabin","given":"C. A."},{"family":"Foster","given":"G. R."}],"issued":{"date-parts":[["2005",7]]},"accessed":{"date-parts":[["2015",7,24]]}}}],"schema":"https://github.com/citation-style-language/schema/raw/master/csl-citation.json"} </w:instrText>
            </w:r>
            <w:r w:rsidR="00486E2C"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63]</w:t>
            </w:r>
            <w:r w:rsidR="00486E2C" w:rsidRPr="008E51C1">
              <w:rPr>
                <w:rFonts w:ascii="Book Antiqua" w:hAnsi="Book Antiqua"/>
                <w:sz w:val="24"/>
                <w:szCs w:val="24"/>
                <w:lang w:val="en-GB" w:eastAsia="fr-FR"/>
              </w:rPr>
              <w:fldChar w:fldCharType="end"/>
            </w:r>
          </w:p>
        </w:tc>
        <w:tc>
          <w:tcPr>
            <w:tcW w:w="894" w:type="dxa"/>
            <w:shd w:val="clear" w:color="auto" w:fill="auto"/>
            <w:noWrap/>
            <w:vAlign w:val="center"/>
          </w:tcPr>
          <w:p w14:paraId="3A809110"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5</w:t>
            </w:r>
          </w:p>
        </w:tc>
        <w:tc>
          <w:tcPr>
            <w:tcW w:w="1090" w:type="dxa"/>
            <w:shd w:val="clear" w:color="auto" w:fill="auto"/>
            <w:noWrap/>
            <w:vAlign w:val="center"/>
          </w:tcPr>
          <w:p w14:paraId="7149D51F" w14:textId="77777777" w:rsidR="00486E2C" w:rsidRPr="008E51C1" w:rsidRDefault="00C3266A"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United Kingdom</w:t>
            </w:r>
          </w:p>
        </w:tc>
        <w:tc>
          <w:tcPr>
            <w:tcW w:w="1276" w:type="dxa"/>
            <w:shd w:val="clear" w:color="auto" w:fill="auto"/>
            <w:noWrap/>
            <w:vAlign w:val="center"/>
          </w:tcPr>
          <w:p w14:paraId="3881FCF3"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59</w:t>
            </w:r>
          </w:p>
        </w:tc>
        <w:tc>
          <w:tcPr>
            <w:tcW w:w="992" w:type="dxa"/>
            <w:shd w:val="clear" w:color="auto" w:fill="auto"/>
            <w:noWrap/>
            <w:vAlign w:val="center"/>
          </w:tcPr>
          <w:p w14:paraId="6DD1C553"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w:t>
            </w:r>
          </w:p>
        </w:tc>
        <w:tc>
          <w:tcPr>
            <w:tcW w:w="1418" w:type="dxa"/>
            <w:shd w:val="clear" w:color="auto" w:fill="auto"/>
            <w:noWrap/>
            <w:vAlign w:val="center"/>
          </w:tcPr>
          <w:p w14:paraId="238BF332"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701" w:type="dxa"/>
            <w:shd w:val="clear" w:color="auto" w:fill="auto"/>
            <w:noWrap/>
          </w:tcPr>
          <w:p w14:paraId="4AFD8A53" w14:textId="77777777" w:rsidR="00486E2C" w:rsidRPr="008E51C1" w:rsidRDefault="00486E2C"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Multi</w:t>
            </w:r>
            <w:r w:rsidRPr="008E51C1">
              <w:rPr>
                <w:rFonts w:ascii="Book Antiqua" w:hAnsi="Book Antiqua"/>
                <w:sz w:val="24"/>
                <w:szCs w:val="24"/>
                <w:lang w:eastAsia="fr-FR"/>
              </w:rPr>
              <w:t>variate</w:t>
            </w:r>
          </w:p>
        </w:tc>
        <w:tc>
          <w:tcPr>
            <w:tcW w:w="1417" w:type="dxa"/>
            <w:shd w:val="clear" w:color="auto" w:fill="auto"/>
            <w:vAlign w:val="center"/>
          </w:tcPr>
          <w:p w14:paraId="7BB05EBA"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shd w:val="clear" w:color="auto" w:fill="auto"/>
          </w:tcPr>
          <w:p w14:paraId="382EF7D6" w14:textId="77777777" w:rsidR="00486E2C" w:rsidRPr="008E51C1" w:rsidRDefault="00486E2C"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2552" w:type="dxa"/>
            <w:shd w:val="clear" w:color="auto" w:fill="auto"/>
            <w:noWrap/>
            <w:vAlign w:val="center"/>
          </w:tcPr>
          <w:p w14:paraId="7CE6A6BA" w14:textId="77777777" w:rsidR="00486E2C" w:rsidRPr="008E51C1" w:rsidRDefault="00C67609" w:rsidP="00C67609">
            <w:pPr>
              <w:snapToGrid w:val="0"/>
              <w:spacing w:after="0" w:line="360" w:lineRule="auto"/>
              <w:jc w:val="center"/>
              <w:rPr>
                <w:rFonts w:ascii="Book Antiqua" w:hAnsi="Book Antiqua"/>
                <w:sz w:val="24"/>
                <w:szCs w:val="24"/>
                <w:lang w:eastAsia="fr-FR"/>
              </w:rPr>
            </w:pPr>
            <w:r w:rsidRPr="008E51C1">
              <w:rPr>
                <w:rFonts w:ascii="Book Antiqua" w:hAnsi="Book Antiqua"/>
                <w:i/>
                <w:caps/>
                <w:sz w:val="24"/>
                <w:szCs w:val="24"/>
                <w:lang w:eastAsia="fr-FR"/>
              </w:rPr>
              <w:t>p</w:t>
            </w:r>
            <w:r w:rsidRPr="008E51C1">
              <w:rPr>
                <w:rFonts w:ascii="Book Antiqua" w:hAnsi="Book Antiqua"/>
                <w:sz w:val="24"/>
                <w:szCs w:val="24"/>
                <w:lang w:eastAsia="fr-FR"/>
              </w:rPr>
              <w:t xml:space="preserve"> </w:t>
            </w:r>
            <w:r w:rsidR="00486E2C" w:rsidRPr="008E51C1">
              <w:rPr>
                <w:rFonts w:ascii="Book Antiqua" w:hAnsi="Book Antiqua"/>
                <w:sz w:val="24"/>
                <w:szCs w:val="24"/>
                <w:lang w:eastAsia="fr-FR"/>
              </w:rPr>
              <w:t>=</w:t>
            </w:r>
            <w:r w:rsidRPr="008E51C1">
              <w:rPr>
                <w:rFonts w:ascii="Book Antiqua" w:hAnsi="Book Antiqua"/>
                <w:sz w:val="24"/>
                <w:szCs w:val="24"/>
                <w:lang w:eastAsia="zh-CN"/>
              </w:rPr>
              <w:t xml:space="preserve"> </w:t>
            </w:r>
            <w:r w:rsidR="00486E2C" w:rsidRPr="008E51C1">
              <w:rPr>
                <w:rFonts w:ascii="Book Antiqua" w:hAnsi="Book Antiqua"/>
                <w:sz w:val="24"/>
                <w:szCs w:val="24"/>
                <w:lang w:eastAsia="fr-FR"/>
              </w:rPr>
              <w:t>0.001</w:t>
            </w:r>
          </w:p>
        </w:tc>
      </w:tr>
      <w:tr w:rsidR="008F198B" w:rsidRPr="008E51C1" w14:paraId="30BE0B28" w14:textId="77777777" w:rsidTr="008E51C1">
        <w:trPr>
          <w:trHeight w:val="290"/>
        </w:trPr>
        <w:tc>
          <w:tcPr>
            <w:tcW w:w="1413" w:type="dxa"/>
            <w:shd w:val="clear" w:color="auto" w:fill="auto"/>
            <w:noWrap/>
            <w:vAlign w:val="center"/>
          </w:tcPr>
          <w:p w14:paraId="3EA12CA5" w14:textId="3B31920F" w:rsidR="00486E2C" w:rsidRPr="008E51C1" w:rsidRDefault="00C3266A"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Taura</w:t>
            </w:r>
            <w:r w:rsidRPr="008E51C1">
              <w:rPr>
                <w:rFonts w:ascii="Book Antiqua" w:hAnsi="Book Antiqua"/>
                <w:i/>
                <w:sz w:val="24"/>
                <w:szCs w:val="24"/>
                <w:lang w:eastAsia="zh-CN"/>
              </w:rPr>
              <w:t xml:space="preserve"> et al</w:t>
            </w:r>
            <w:r w:rsidR="00486E2C"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2ha62unt92","properties":{"formattedCitation":"{\\rtf \\super [64]\\nosupersub{}}","plainCitation":"[64]"},"citationItems":[{"id":770,"uris":["http://zotero.org/users/1969747/items/WE7VWJN7"],"uri":["http://zotero.org/users/1969747/items/WE7VWJN7"],"itemData":{"id":770,"type":"article-journal","title":"Association Between Liver Fibrosis and Insulin Sensitivity in Chronic Hepatitis C Patients","container-title":"The American Journal of Gastroenterology","page":"2752-2759","volume":"101","issue":"12","source":"CrossRef","DOI":"10.1111/j.1572-0241.2006.00835.x","ISSN":"0002-9270, 1572-0241","language":"en","author":[{"family":"Taura","given":"Naota"},{"family":"Ichikawa","given":"Tatsuki"},{"family":"Hamasaki","given":"Keisuke"},{"family":"Nakao","given":"Kazuhiko"},{"family":"Nishimura","given":"Daisuke"},{"family":"Goto","given":"Takashi"},{"family":"Fukuta","given":"Mariko"},{"family":"Kawashimo","given":"Hiroshi"},{"family":"Fujimoto","given":"Masumi"},{"family":"Kusumoto","given":"Koichiro"},{"family":"Motoyoshi","given":"Yasuhide"},{"family":"Shibata","given":"Hidetaka"},{"family":"Abiru","given":"Norio"},{"family":"Yamasaki","given":"Hironori"},{"family":"Eguchi","given":"Katsumi"}],"issued":{"date-parts":[["2006",12]]},"accessed":{"date-parts":[["2015",7,24]]}}}],"schema":"https://github.com/citation-style-language/schema/raw/master/csl-citation.json"} </w:instrText>
            </w:r>
            <w:r w:rsidR="00486E2C"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64]</w:t>
            </w:r>
            <w:r w:rsidR="00486E2C" w:rsidRPr="008E51C1">
              <w:rPr>
                <w:rFonts w:ascii="Book Antiqua" w:hAnsi="Book Antiqua"/>
                <w:sz w:val="24"/>
                <w:szCs w:val="24"/>
                <w:lang w:eastAsia="fr-FR"/>
              </w:rPr>
              <w:fldChar w:fldCharType="end"/>
            </w:r>
          </w:p>
        </w:tc>
        <w:tc>
          <w:tcPr>
            <w:tcW w:w="894" w:type="dxa"/>
            <w:shd w:val="clear" w:color="auto" w:fill="auto"/>
            <w:noWrap/>
            <w:vAlign w:val="center"/>
          </w:tcPr>
          <w:p w14:paraId="483A84EA"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6</w:t>
            </w:r>
          </w:p>
        </w:tc>
        <w:tc>
          <w:tcPr>
            <w:tcW w:w="1090" w:type="dxa"/>
            <w:shd w:val="clear" w:color="auto" w:fill="auto"/>
            <w:noWrap/>
            <w:vAlign w:val="center"/>
          </w:tcPr>
          <w:p w14:paraId="0809F016"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Japan</w:t>
            </w:r>
          </w:p>
        </w:tc>
        <w:tc>
          <w:tcPr>
            <w:tcW w:w="1276" w:type="dxa"/>
            <w:shd w:val="clear" w:color="auto" w:fill="auto"/>
            <w:noWrap/>
            <w:vAlign w:val="center"/>
          </w:tcPr>
          <w:p w14:paraId="004C1EC3"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83</w:t>
            </w:r>
          </w:p>
        </w:tc>
        <w:tc>
          <w:tcPr>
            <w:tcW w:w="992" w:type="dxa"/>
            <w:shd w:val="clear" w:color="auto" w:fill="auto"/>
            <w:noWrap/>
            <w:vAlign w:val="center"/>
          </w:tcPr>
          <w:p w14:paraId="0344DD1C"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w:t>
            </w:r>
          </w:p>
        </w:tc>
        <w:tc>
          <w:tcPr>
            <w:tcW w:w="1418" w:type="dxa"/>
            <w:shd w:val="clear" w:color="auto" w:fill="auto"/>
            <w:noWrap/>
            <w:vAlign w:val="center"/>
          </w:tcPr>
          <w:p w14:paraId="03E32C7B"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701" w:type="dxa"/>
            <w:shd w:val="clear" w:color="auto" w:fill="auto"/>
            <w:noWrap/>
          </w:tcPr>
          <w:p w14:paraId="3D2E1A1A" w14:textId="77777777" w:rsidR="00486E2C" w:rsidRPr="008E51C1" w:rsidRDefault="00486E2C"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417" w:type="dxa"/>
            <w:shd w:val="clear" w:color="auto" w:fill="auto"/>
            <w:vAlign w:val="center"/>
          </w:tcPr>
          <w:p w14:paraId="2CAC3093" w14:textId="77777777" w:rsidR="00486E2C" w:rsidRPr="008E51C1" w:rsidRDefault="00486E2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shd w:val="clear" w:color="auto" w:fill="auto"/>
          </w:tcPr>
          <w:p w14:paraId="64D04061" w14:textId="77777777" w:rsidR="00486E2C" w:rsidRPr="008E51C1" w:rsidRDefault="00486E2C"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2552" w:type="dxa"/>
            <w:shd w:val="clear" w:color="auto" w:fill="auto"/>
            <w:noWrap/>
            <w:vAlign w:val="center"/>
          </w:tcPr>
          <w:p w14:paraId="2442C64C" w14:textId="77777777" w:rsidR="00486E2C" w:rsidRPr="008E51C1" w:rsidRDefault="00486E2C"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7.32 [1.59</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33.73];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1</w:t>
            </w:r>
          </w:p>
        </w:tc>
      </w:tr>
      <w:tr w:rsidR="008F198B" w:rsidRPr="008E51C1" w14:paraId="72F2EAA9" w14:textId="77777777" w:rsidTr="008E51C1">
        <w:trPr>
          <w:trHeight w:val="290"/>
        </w:trPr>
        <w:tc>
          <w:tcPr>
            <w:tcW w:w="1413" w:type="dxa"/>
            <w:shd w:val="clear" w:color="auto" w:fill="auto"/>
            <w:noWrap/>
            <w:vAlign w:val="center"/>
          </w:tcPr>
          <w:p w14:paraId="05BEC431" w14:textId="46F1B935" w:rsidR="00CA5B5F" w:rsidRPr="008E51C1" w:rsidRDefault="00C3266A"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Leandro</w:t>
            </w:r>
            <w:r w:rsidRPr="008E51C1">
              <w:rPr>
                <w:rFonts w:ascii="Book Antiqua" w:hAnsi="Book Antiqua"/>
                <w:i/>
                <w:sz w:val="24"/>
                <w:szCs w:val="24"/>
                <w:lang w:eastAsia="zh-CN"/>
              </w:rPr>
              <w:t xml:space="preserve"> et al</w:t>
            </w:r>
            <w:r w:rsidR="00CA5B5F"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u80mjq4rv","properties":{"formattedCitation":"{\\rtf \\super [65]\\nosupersub{}}","plainCitation":"[65]"},"citationItems":[{"id":924,"uris":["http://zotero.org/users/1969747/items/BW572AKM"],"uri":["http://zotero.org/users/1969747/items/BW572AKM"],"itemData":{"id":924,"type":"article-journal","title":"Relationship Between Steatosis, Inflammation, and Fibrosis in Chronic Hepatitis C: A Meta-Analysis of Individual Patient Data","container-title":"Gastroenterology","page":"1636-1642","volume":"130","issue":"6","source":"CrossRef","DOI":"10.1053/j.gastro.2006.03.014","ISSN":"00165085","shortTitle":"Relationship Between Steatosis, Inflammation, and Fibrosis in Chronic Hepatitis C","language":"en","author":[{"family":"Leandro","given":"Gioacchino"},{"family":"Mangia","given":"Alessandra"},{"family":"Hui","given":"Jason"},{"family":"Fabris","given":"Paolo"},{"family":"Rubbia–Brandt","given":"Laura"},{"family":"Colloredo","given":"Guido"},{"family":"Adinolfi","given":"Luigi E."},{"family":"Asselah","given":"Tarik"},{"family":"Jonsson","given":"Julie R."},{"family":"Smedile","given":"Antonina"},{"family":"Terrault","given":"Norah"},{"family":"Pazienza","given":"Valerio"},{"family":"Giordani","given":"Maria Teresa"},{"family":"Giostra","given":"Emiliano"},{"family":"Sonzogni","given":"Aurelio"},{"family":"Ruggiero","given":"Giuseppe"},{"family":"Marcellin","given":"Patrick"},{"family":"Powell","given":"Elizabeth E."},{"family":"George","given":"Jacob"},{"family":"Negro","given":"Francesco"}],"issued":{"date-parts":[["2006",5]]},"accessed":{"date-parts":[["2015",10,5]]}}}],"schema":"https://github.com/citation-style-language/schema/raw/master/csl-citation.json"} </w:instrText>
            </w:r>
            <w:r w:rsidR="00CA5B5F"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65]</w:t>
            </w:r>
            <w:r w:rsidR="00CA5B5F" w:rsidRPr="008E51C1">
              <w:rPr>
                <w:rFonts w:ascii="Book Antiqua" w:hAnsi="Book Antiqua"/>
                <w:sz w:val="24"/>
                <w:szCs w:val="24"/>
                <w:lang w:val="en-GB" w:eastAsia="fr-FR"/>
              </w:rPr>
              <w:fldChar w:fldCharType="end"/>
            </w:r>
          </w:p>
        </w:tc>
        <w:tc>
          <w:tcPr>
            <w:tcW w:w="894" w:type="dxa"/>
            <w:shd w:val="clear" w:color="auto" w:fill="auto"/>
            <w:noWrap/>
            <w:vAlign w:val="center"/>
          </w:tcPr>
          <w:p w14:paraId="02794A4C"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6</w:t>
            </w:r>
          </w:p>
        </w:tc>
        <w:tc>
          <w:tcPr>
            <w:tcW w:w="1090" w:type="dxa"/>
            <w:shd w:val="clear" w:color="auto" w:fill="auto"/>
            <w:noWrap/>
            <w:vAlign w:val="center"/>
          </w:tcPr>
          <w:p w14:paraId="0223E575"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taly</w:t>
            </w:r>
          </w:p>
        </w:tc>
        <w:tc>
          <w:tcPr>
            <w:tcW w:w="1276" w:type="dxa"/>
            <w:shd w:val="clear" w:color="auto" w:fill="auto"/>
            <w:noWrap/>
            <w:vAlign w:val="center"/>
          </w:tcPr>
          <w:p w14:paraId="3626748D"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068</w:t>
            </w:r>
          </w:p>
        </w:tc>
        <w:tc>
          <w:tcPr>
            <w:tcW w:w="992" w:type="dxa"/>
            <w:shd w:val="clear" w:color="auto" w:fill="auto"/>
            <w:noWrap/>
            <w:vAlign w:val="center"/>
          </w:tcPr>
          <w:p w14:paraId="7C5214CA"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w:t>
            </w:r>
          </w:p>
        </w:tc>
        <w:tc>
          <w:tcPr>
            <w:tcW w:w="1418" w:type="dxa"/>
            <w:shd w:val="clear" w:color="auto" w:fill="auto"/>
            <w:noWrap/>
            <w:vAlign w:val="center"/>
          </w:tcPr>
          <w:p w14:paraId="73F47E31"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701" w:type="dxa"/>
            <w:shd w:val="clear" w:color="auto" w:fill="auto"/>
            <w:noWrap/>
            <w:vAlign w:val="center"/>
          </w:tcPr>
          <w:p w14:paraId="059A24E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417" w:type="dxa"/>
            <w:shd w:val="clear" w:color="auto" w:fill="auto"/>
            <w:vAlign w:val="center"/>
          </w:tcPr>
          <w:p w14:paraId="0586523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0D0CC67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2552" w:type="dxa"/>
            <w:shd w:val="clear" w:color="auto" w:fill="auto"/>
            <w:noWrap/>
            <w:vAlign w:val="center"/>
          </w:tcPr>
          <w:p w14:paraId="3E26D62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4.52 [1.07</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9.1];</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0</w:t>
            </w:r>
            <w:r w:rsidRPr="008E51C1">
              <w:rPr>
                <w:rFonts w:ascii="Book Antiqua" w:hAnsi="Book Antiqua"/>
                <w:sz w:val="24"/>
                <w:szCs w:val="24"/>
                <w:lang w:val="en-GB" w:eastAsia="fr-FR"/>
              </w:rPr>
              <w:t>.011</w:t>
            </w:r>
          </w:p>
        </w:tc>
      </w:tr>
      <w:tr w:rsidR="008F198B" w:rsidRPr="008E51C1" w14:paraId="286D7898" w14:textId="77777777" w:rsidTr="008E51C1">
        <w:trPr>
          <w:trHeight w:val="290"/>
        </w:trPr>
        <w:tc>
          <w:tcPr>
            <w:tcW w:w="1413" w:type="dxa"/>
            <w:shd w:val="clear" w:color="auto" w:fill="auto"/>
            <w:noWrap/>
            <w:vAlign w:val="center"/>
          </w:tcPr>
          <w:p w14:paraId="6C215AB1" w14:textId="25B94080" w:rsidR="00CA5B5F" w:rsidRPr="008E51C1" w:rsidRDefault="00C3266A"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Bugianesi</w:t>
            </w:r>
            <w:r w:rsidRPr="008E51C1">
              <w:rPr>
                <w:rFonts w:ascii="Book Antiqua" w:hAnsi="Book Antiqua"/>
                <w:i/>
                <w:sz w:val="24"/>
                <w:szCs w:val="24"/>
                <w:lang w:eastAsia="zh-CN"/>
              </w:rPr>
              <w:t xml:space="preserve"> et al</w:t>
            </w:r>
            <w:r w:rsidR="00CA5B5F"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2da5970gfd","properties":{"formattedCitation":"{\\rtf \\super [66]\\nosupersub{}}","plainCitation":"[66]"},"citationItems":[{"id":929,"uris":["http://zotero.org/users/1969747/items/23UX6ZNC"],"uri":["http://zotero.org/users/1969747/items/23UX6ZNC"],"itemData":{"id":929,"type":"article-journal","title":"Fibrosis in genotype 3 chronic hepatitis C and nonalcoholic fatty liver disease: Role of insulin resistance and hepatic steatosis","container-title":"Hepatology","page":"1648-1655","volume":"44","issue":"6","source":"CrossRef","DOI":"10.1002/hep.21429","ISSN":"02709139, 15273350","shortTitle":"Fibrosis in genotype 3 chronic hepatitis C and nonalcoholic fatty liver disease","language":"en","author":[{"family":"Bugianesi","given":"Elisabetta"},{"family":"Marchesini","given":"Gulio"},{"family":"Gentilcore","given":"Elena"},{"family":"Cua","given":"Ian Homer Y."},{"family":"Vanni","given":"Ester"},{"family":"Rizzetto","given":"Mario"},{"family":"George","given":"Jacob"}],"issued":{"date-parts":[["2006",12]]},"accessed":{"date-parts":[["2015",10,5]]}}}],"schema":"https://github.com/citation-style-language/schema/raw/master/csl-citation.json"} </w:instrText>
            </w:r>
            <w:r w:rsidR="00CA5B5F"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66]</w:t>
            </w:r>
            <w:r w:rsidR="00CA5B5F" w:rsidRPr="008E51C1">
              <w:rPr>
                <w:rFonts w:ascii="Book Antiqua" w:hAnsi="Book Antiqua"/>
                <w:sz w:val="24"/>
                <w:szCs w:val="24"/>
                <w:lang w:eastAsia="fr-FR"/>
              </w:rPr>
              <w:fldChar w:fldCharType="end"/>
            </w:r>
          </w:p>
        </w:tc>
        <w:tc>
          <w:tcPr>
            <w:tcW w:w="894" w:type="dxa"/>
            <w:shd w:val="clear" w:color="auto" w:fill="auto"/>
            <w:noWrap/>
            <w:vAlign w:val="center"/>
          </w:tcPr>
          <w:p w14:paraId="56A11789"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6</w:t>
            </w:r>
          </w:p>
        </w:tc>
        <w:tc>
          <w:tcPr>
            <w:tcW w:w="1090" w:type="dxa"/>
            <w:shd w:val="clear" w:color="auto" w:fill="auto"/>
            <w:noWrap/>
            <w:vAlign w:val="center"/>
          </w:tcPr>
          <w:p w14:paraId="7D10B783"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taly</w:t>
            </w:r>
          </w:p>
        </w:tc>
        <w:tc>
          <w:tcPr>
            <w:tcW w:w="1276" w:type="dxa"/>
            <w:shd w:val="clear" w:color="auto" w:fill="auto"/>
            <w:noWrap/>
            <w:vAlign w:val="center"/>
          </w:tcPr>
          <w:p w14:paraId="055D0724"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32</w:t>
            </w:r>
          </w:p>
        </w:tc>
        <w:tc>
          <w:tcPr>
            <w:tcW w:w="992" w:type="dxa"/>
            <w:shd w:val="clear" w:color="auto" w:fill="auto"/>
            <w:noWrap/>
            <w:vAlign w:val="center"/>
          </w:tcPr>
          <w:p w14:paraId="5CE7AEF1"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3 with steatosis</w:t>
            </w:r>
          </w:p>
        </w:tc>
        <w:tc>
          <w:tcPr>
            <w:tcW w:w="1418" w:type="dxa"/>
            <w:shd w:val="clear" w:color="auto" w:fill="auto"/>
            <w:noWrap/>
            <w:vAlign w:val="center"/>
          </w:tcPr>
          <w:p w14:paraId="3F2F3C9A"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701" w:type="dxa"/>
            <w:shd w:val="clear" w:color="auto" w:fill="auto"/>
            <w:noWrap/>
          </w:tcPr>
          <w:p w14:paraId="1234ACC0"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1417" w:type="dxa"/>
            <w:shd w:val="clear" w:color="auto" w:fill="auto"/>
            <w:vAlign w:val="center"/>
          </w:tcPr>
          <w:p w14:paraId="09D3FC33"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shd w:val="clear" w:color="auto" w:fill="auto"/>
          </w:tcPr>
          <w:p w14:paraId="247ED7B8"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3</w:t>
            </w:r>
          </w:p>
        </w:tc>
        <w:tc>
          <w:tcPr>
            <w:tcW w:w="2552" w:type="dxa"/>
            <w:shd w:val="clear" w:color="auto" w:fill="auto"/>
            <w:noWrap/>
            <w:vAlign w:val="center"/>
          </w:tcPr>
          <w:p w14:paraId="3126613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2.98 [1.13</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 xml:space="preserve">7.89]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28</w:t>
            </w:r>
          </w:p>
        </w:tc>
      </w:tr>
      <w:tr w:rsidR="008F198B" w:rsidRPr="008E51C1" w14:paraId="5465F525" w14:textId="77777777" w:rsidTr="008E51C1">
        <w:trPr>
          <w:trHeight w:val="290"/>
        </w:trPr>
        <w:tc>
          <w:tcPr>
            <w:tcW w:w="1413" w:type="dxa"/>
            <w:shd w:val="clear" w:color="auto" w:fill="auto"/>
            <w:noWrap/>
            <w:vAlign w:val="center"/>
          </w:tcPr>
          <w:p w14:paraId="0AB8165F" w14:textId="6693CAAC" w:rsidR="00CA5B5F" w:rsidRPr="008E51C1" w:rsidRDefault="00C3266A"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Kita</w:t>
            </w:r>
            <w:r w:rsidRPr="008E51C1">
              <w:rPr>
                <w:rFonts w:ascii="Book Antiqua" w:hAnsi="Book Antiqua"/>
                <w:i/>
                <w:sz w:val="24"/>
                <w:szCs w:val="24"/>
                <w:lang w:eastAsia="zh-CN"/>
              </w:rPr>
              <w:t xml:space="preserve"> et al</w:t>
            </w:r>
            <w:r w:rsidR="00CA5B5F"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1c10hnndkr","properties":{"formattedCitation":"{\\rtf \\super [67]\\nosupersub{}}","plainCitation":"[67]"},"citationItems":[{"id":923,"uris":["http://zotero.org/users/1969747/items/5HE27I2S"],"uri":["http://zotero.org/users/1969747/items/5HE27I2S"],"itemData":{"id":923,"type":"article-journal","title":"Impact of diabetes mellitus on prognosis of patients infected with hepatitis C virus","container-title":"Metabolism","page":"1682-1688","volume":"56","issue":"12","source":"CrossRef","DOI":"10.1016/j.metabol.2007.07.011","ISSN":"00260495","language":"en","author":[{"family":"Kita","given":"Yuki"},{"family":"Mizukoshi","given":"Eishiro"},{"family":"Takamura","given":"Toshinari"},{"family":"Sakurai","given":"Masaru"},{"family":"Takata","given":"Yoshiko"},{"family":"Arai","given":"Kuniaki"},{"family":"Yamashita","given":"Tatsuya"},{"family":"Nakamoto","given":"Yasunari"},{"family":"Kaneko","given":"Shuichi"}],"issued":{"date-parts":[["2007",12]]},"accessed":{"date-parts":[["2015",10,5]]}}}],"schema":"https://github.com/citation-style-language/schema/raw/master/csl-citation.json"} </w:instrText>
            </w:r>
            <w:r w:rsidR="00CA5B5F"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67]</w:t>
            </w:r>
            <w:r w:rsidR="00CA5B5F" w:rsidRPr="008E51C1">
              <w:rPr>
                <w:rFonts w:ascii="Book Antiqua" w:hAnsi="Book Antiqua"/>
                <w:sz w:val="24"/>
                <w:szCs w:val="24"/>
                <w:lang w:eastAsia="fr-FR"/>
              </w:rPr>
              <w:fldChar w:fldCharType="end"/>
            </w:r>
          </w:p>
        </w:tc>
        <w:tc>
          <w:tcPr>
            <w:tcW w:w="894" w:type="dxa"/>
            <w:shd w:val="clear" w:color="auto" w:fill="auto"/>
            <w:noWrap/>
            <w:vAlign w:val="center"/>
          </w:tcPr>
          <w:p w14:paraId="533EE200"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7</w:t>
            </w:r>
          </w:p>
        </w:tc>
        <w:tc>
          <w:tcPr>
            <w:tcW w:w="1090" w:type="dxa"/>
            <w:shd w:val="clear" w:color="auto" w:fill="auto"/>
            <w:noWrap/>
            <w:vAlign w:val="center"/>
          </w:tcPr>
          <w:p w14:paraId="2E70E947"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Japan</w:t>
            </w:r>
          </w:p>
        </w:tc>
        <w:tc>
          <w:tcPr>
            <w:tcW w:w="1276" w:type="dxa"/>
            <w:shd w:val="clear" w:color="auto" w:fill="auto"/>
            <w:noWrap/>
            <w:vAlign w:val="center"/>
          </w:tcPr>
          <w:p w14:paraId="3CB20303"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68</w:t>
            </w:r>
          </w:p>
        </w:tc>
        <w:tc>
          <w:tcPr>
            <w:tcW w:w="992" w:type="dxa"/>
            <w:shd w:val="clear" w:color="auto" w:fill="auto"/>
            <w:noWrap/>
            <w:vAlign w:val="center"/>
          </w:tcPr>
          <w:p w14:paraId="142A691A"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Post tranfusion hepatitis</w:t>
            </w:r>
          </w:p>
        </w:tc>
        <w:tc>
          <w:tcPr>
            <w:tcW w:w="1418" w:type="dxa"/>
            <w:shd w:val="clear" w:color="auto" w:fill="auto"/>
            <w:noWrap/>
            <w:vAlign w:val="center"/>
          </w:tcPr>
          <w:p w14:paraId="3A0ECA36"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w:t>
            </w:r>
          </w:p>
        </w:tc>
        <w:tc>
          <w:tcPr>
            <w:tcW w:w="1701" w:type="dxa"/>
            <w:shd w:val="clear" w:color="auto" w:fill="auto"/>
            <w:noWrap/>
            <w:vAlign w:val="center"/>
          </w:tcPr>
          <w:p w14:paraId="64704332"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1417" w:type="dxa"/>
            <w:shd w:val="clear" w:color="auto" w:fill="auto"/>
            <w:vAlign w:val="center"/>
          </w:tcPr>
          <w:p w14:paraId="41CEBD3D"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shd w:val="clear" w:color="auto" w:fill="auto"/>
            <w:vAlign w:val="center"/>
          </w:tcPr>
          <w:p w14:paraId="333EB277"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w:t>
            </w:r>
          </w:p>
        </w:tc>
        <w:tc>
          <w:tcPr>
            <w:tcW w:w="2552" w:type="dxa"/>
            <w:shd w:val="clear" w:color="auto" w:fill="auto"/>
            <w:noWrap/>
            <w:vAlign w:val="center"/>
          </w:tcPr>
          <w:p w14:paraId="075148E4"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8.4 [2.23</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31.54]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2</w:t>
            </w:r>
          </w:p>
        </w:tc>
      </w:tr>
      <w:tr w:rsidR="008F198B" w:rsidRPr="008E51C1" w14:paraId="63EFE499" w14:textId="77777777" w:rsidTr="008E51C1">
        <w:trPr>
          <w:trHeight w:val="290"/>
        </w:trPr>
        <w:tc>
          <w:tcPr>
            <w:tcW w:w="1413" w:type="dxa"/>
            <w:shd w:val="clear" w:color="auto" w:fill="auto"/>
            <w:noWrap/>
            <w:vAlign w:val="center"/>
          </w:tcPr>
          <w:p w14:paraId="667A6D9F" w14:textId="543359A6" w:rsidR="00CA5B5F" w:rsidRPr="008E51C1" w:rsidRDefault="00C3266A"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lastRenderedPageBreak/>
              <w:t>Petta</w:t>
            </w:r>
            <w:r w:rsidRPr="008E51C1">
              <w:rPr>
                <w:rFonts w:ascii="Book Antiqua" w:hAnsi="Book Antiqua"/>
                <w:i/>
                <w:sz w:val="24"/>
                <w:szCs w:val="24"/>
                <w:lang w:eastAsia="zh-CN"/>
              </w:rPr>
              <w:t xml:space="preserve"> et al</w:t>
            </w:r>
            <w:r w:rsidR="00CA5B5F"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0f65vupdp","properties":{"formattedCitation":"{\\rtf \\super [68]\\nosupersub{}}","plainCitation":"[68]"},"citationItems":[{"id":751,"uris":["http://zotero.org/users/1969747/items/VKMMIJXX"],"uri":["http://zotero.org/users/1969747/items/VKMMIJXX"],"itemData":{"id":751,"type":"article-journal","title":"Insulin Resistance and Diabetes Increase Fibrosis in the Liver of Patients With Genotype 1 HCV Infection","container-title":"The American Journal of Gastroenterology","page":"1136-1144","volume":"103","issue":"5","source":"CrossRef","DOI":"10.1111/j.1572-0241.2008.01813.x","ISSN":"0002-9270, 1572-0241","language":"en","author":[{"family":"Petta","given":"Salvatore"},{"family":"Cammà","given":"Calogero"},{"family":"Marco","given":"Vito Di"},{"family":"Alessi","given":"Nicola"},{"family":"Cabibi","given":"Daniela"},{"family":"Caldarella","given":"Rosalia"},{"family":"Licata","given":"Anna"},{"family":"Massenti","given":"Fatima"},{"family":"Tarantino","given":"Giuseppe"},{"family":"Marchesini","given":"Giulio"},{"family":"Craxì","given":"Antonio"}],"issued":{"date-parts":[["2008",5]]},"accessed":{"date-parts":[["2015",7,24]]}}}],"schema":"https://github.com/citation-style-language/schema/raw/master/csl-citation.json"} </w:instrText>
            </w:r>
            <w:r w:rsidR="00CA5B5F"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68]</w:t>
            </w:r>
            <w:r w:rsidR="00CA5B5F" w:rsidRPr="008E51C1">
              <w:rPr>
                <w:rFonts w:ascii="Book Antiqua" w:hAnsi="Book Antiqua"/>
                <w:sz w:val="24"/>
                <w:szCs w:val="24"/>
                <w:lang w:val="en-GB" w:eastAsia="fr-FR"/>
              </w:rPr>
              <w:fldChar w:fldCharType="end"/>
            </w:r>
          </w:p>
        </w:tc>
        <w:tc>
          <w:tcPr>
            <w:tcW w:w="894" w:type="dxa"/>
            <w:shd w:val="clear" w:color="auto" w:fill="auto"/>
            <w:noWrap/>
            <w:vAlign w:val="center"/>
          </w:tcPr>
          <w:p w14:paraId="01CC5D2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090" w:type="dxa"/>
            <w:shd w:val="clear" w:color="auto" w:fill="auto"/>
            <w:noWrap/>
            <w:vAlign w:val="center"/>
          </w:tcPr>
          <w:p w14:paraId="181E8CB1"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taly</w:t>
            </w:r>
          </w:p>
        </w:tc>
        <w:tc>
          <w:tcPr>
            <w:tcW w:w="1276" w:type="dxa"/>
            <w:shd w:val="clear" w:color="auto" w:fill="auto"/>
            <w:noWrap/>
            <w:vAlign w:val="center"/>
          </w:tcPr>
          <w:p w14:paraId="67082EE1"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w:t>
            </w:r>
          </w:p>
        </w:tc>
        <w:tc>
          <w:tcPr>
            <w:tcW w:w="992" w:type="dxa"/>
            <w:shd w:val="clear" w:color="auto" w:fill="auto"/>
            <w:noWrap/>
            <w:vAlign w:val="center"/>
          </w:tcPr>
          <w:p w14:paraId="3FFB50A5"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1418" w:type="dxa"/>
            <w:shd w:val="clear" w:color="auto" w:fill="auto"/>
            <w:noWrap/>
            <w:vAlign w:val="center"/>
          </w:tcPr>
          <w:p w14:paraId="27519AC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701" w:type="dxa"/>
            <w:shd w:val="clear" w:color="auto" w:fill="auto"/>
            <w:noWrap/>
          </w:tcPr>
          <w:p w14:paraId="00AC10DA"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417" w:type="dxa"/>
            <w:shd w:val="clear" w:color="auto" w:fill="auto"/>
            <w:vAlign w:val="center"/>
          </w:tcPr>
          <w:p w14:paraId="640F2A0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34CC162D"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2552" w:type="dxa"/>
            <w:shd w:val="clear" w:color="auto" w:fill="auto"/>
            <w:noWrap/>
            <w:vAlign w:val="center"/>
          </w:tcPr>
          <w:p w14:paraId="147B942B"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2.69 [1.46</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4.95];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l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1</w:t>
            </w:r>
          </w:p>
        </w:tc>
      </w:tr>
      <w:tr w:rsidR="008F198B" w:rsidRPr="008E51C1" w14:paraId="0656C002" w14:textId="77777777" w:rsidTr="008E51C1">
        <w:trPr>
          <w:trHeight w:val="290"/>
        </w:trPr>
        <w:tc>
          <w:tcPr>
            <w:tcW w:w="1413" w:type="dxa"/>
            <w:shd w:val="clear" w:color="auto" w:fill="auto"/>
            <w:noWrap/>
            <w:vAlign w:val="center"/>
          </w:tcPr>
          <w:p w14:paraId="0521BD84" w14:textId="68C4B7AF" w:rsidR="00CA5B5F" w:rsidRPr="008E51C1" w:rsidRDefault="00C3266A"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Moucari</w:t>
            </w:r>
            <w:r w:rsidRPr="008E51C1">
              <w:rPr>
                <w:rFonts w:ascii="Book Antiqua" w:hAnsi="Book Antiqua"/>
                <w:i/>
                <w:sz w:val="24"/>
                <w:szCs w:val="24"/>
                <w:lang w:eastAsia="zh-CN"/>
              </w:rPr>
              <w:t xml:space="preserve"> et al</w:t>
            </w:r>
            <w:r w:rsidR="00CA5B5F"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hpj3516nu","properties":{"formattedCitation":"{\\rtf \\super [33]\\nosupersub{}}","plainCitation":"[33]"},"citationItems":[{"id":743,"uris":["http://zotero.org/users/1969747/items/9WGM864P"],"uri":["http://zotero.org/users/1969747/items/9WGM864P"],"itemData":{"id":743,"type":"article-journal","title":"Insulin Resistance in Chronic Hepatitis C: Association With Genotypes 1 and 4, Serum HCV RNA Level, and Liver Fibrosis","container-title":"Gastroenterology","page":"416-423","volume":"134","issue":"2","source":"CrossRef","DOI":"10.1053/j.gastro.2007.11.010","ISSN":"00165085","shortTitle":"Insulin Resistance in Chronic Hepatitis C","language":"en","author":[{"family":"Moucari","given":"Rami"},{"family":"Asselah","given":"Tarik"},{"family":"Cazals–Hatem","given":"Dominique"},{"family":"Voitot","given":"Hélène"},{"family":"Boyer","given":"Nathalie"},{"family":"Ripault","given":"Marie–Pierre"},{"family":"Sobesky","given":"Rodolphe"},{"family":"Martinot–Peignoux","given":"Michèle"},{"family":"Maylin","given":"Sarah"},{"family":"Nicolas–Chanoine","given":"Marie–Hélène"},{"family":"Paradis","given":"Valérie"},{"family":"Vidaud","given":"Michel"},{"family":"Valla","given":"Dominique"},{"family":"Bedossa","given":"Pierre"},{"family":"Marcellin","given":"Patrick"}],"issued":{"date-parts":[["2008",2]]},"accessed":{"date-parts":[["2015",7,24]]}}}],"schema":"https://github.com/citation-style-language/schema/raw/master/csl-citation.json"} </w:instrText>
            </w:r>
            <w:r w:rsidR="00CA5B5F"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33]</w:t>
            </w:r>
            <w:r w:rsidR="00CA5B5F" w:rsidRPr="008E51C1">
              <w:rPr>
                <w:rFonts w:ascii="Book Antiqua" w:hAnsi="Book Antiqua"/>
                <w:sz w:val="24"/>
                <w:szCs w:val="24"/>
                <w:lang w:val="en-GB" w:eastAsia="fr-FR"/>
              </w:rPr>
              <w:fldChar w:fldCharType="end"/>
            </w:r>
          </w:p>
        </w:tc>
        <w:tc>
          <w:tcPr>
            <w:tcW w:w="894" w:type="dxa"/>
            <w:shd w:val="clear" w:color="auto" w:fill="auto"/>
            <w:noWrap/>
            <w:vAlign w:val="center"/>
          </w:tcPr>
          <w:p w14:paraId="7A70350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090" w:type="dxa"/>
            <w:shd w:val="clear" w:color="auto" w:fill="auto"/>
            <w:noWrap/>
            <w:vAlign w:val="center"/>
          </w:tcPr>
          <w:p w14:paraId="3DB084EC"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France</w:t>
            </w:r>
          </w:p>
        </w:tc>
        <w:tc>
          <w:tcPr>
            <w:tcW w:w="1276" w:type="dxa"/>
            <w:shd w:val="clear" w:color="auto" w:fill="auto"/>
            <w:noWrap/>
            <w:vAlign w:val="center"/>
          </w:tcPr>
          <w:p w14:paraId="37E830F8"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500</w:t>
            </w:r>
          </w:p>
        </w:tc>
        <w:tc>
          <w:tcPr>
            <w:tcW w:w="992" w:type="dxa"/>
            <w:shd w:val="clear" w:color="auto" w:fill="auto"/>
            <w:noWrap/>
            <w:vAlign w:val="center"/>
          </w:tcPr>
          <w:p w14:paraId="61AB6EC3"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w:t>
            </w:r>
          </w:p>
        </w:tc>
        <w:tc>
          <w:tcPr>
            <w:tcW w:w="1418" w:type="dxa"/>
            <w:shd w:val="clear" w:color="auto" w:fill="auto"/>
            <w:noWrap/>
            <w:vAlign w:val="center"/>
          </w:tcPr>
          <w:p w14:paraId="08C5126C"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701" w:type="dxa"/>
            <w:shd w:val="clear" w:color="auto" w:fill="auto"/>
            <w:noWrap/>
          </w:tcPr>
          <w:p w14:paraId="0B607C13"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417" w:type="dxa"/>
            <w:shd w:val="clear" w:color="auto" w:fill="auto"/>
            <w:vAlign w:val="center"/>
          </w:tcPr>
          <w:p w14:paraId="0F849948"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6CF9115B"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All</w:t>
            </w:r>
          </w:p>
        </w:tc>
        <w:tc>
          <w:tcPr>
            <w:tcW w:w="2552" w:type="dxa"/>
            <w:shd w:val="clear" w:color="auto" w:fill="auto"/>
            <w:noWrap/>
            <w:vAlign w:val="center"/>
          </w:tcPr>
          <w:p w14:paraId="2A1BC4B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8 [1.16</w:t>
            </w:r>
            <w:r w:rsidR="00C67609" w:rsidRPr="008E51C1">
              <w:rPr>
                <w:rFonts w:ascii="Book Antiqua" w:hAnsi="Book Antiqua"/>
                <w:sz w:val="24"/>
                <w:szCs w:val="24"/>
                <w:lang w:val="en-GB" w:eastAsia="zh-CN"/>
              </w:rPr>
              <w:t>,</w:t>
            </w:r>
            <w:r w:rsidR="00C67609" w:rsidRPr="008E51C1">
              <w:rPr>
                <w:rFonts w:ascii="Book Antiqua" w:hAnsi="Book Antiqua"/>
                <w:sz w:val="24"/>
                <w:szCs w:val="24"/>
                <w:lang w:val="en-GB" w:eastAsia="fr-FR"/>
              </w:rPr>
              <w:t xml:space="preserve"> 2.81];</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9</w:t>
            </w:r>
          </w:p>
        </w:tc>
      </w:tr>
      <w:tr w:rsidR="008F198B" w:rsidRPr="008E51C1" w14:paraId="03576044" w14:textId="77777777" w:rsidTr="008E51C1">
        <w:trPr>
          <w:trHeight w:val="290"/>
        </w:trPr>
        <w:tc>
          <w:tcPr>
            <w:tcW w:w="1413" w:type="dxa"/>
            <w:shd w:val="clear" w:color="auto" w:fill="auto"/>
            <w:noWrap/>
            <w:vAlign w:val="center"/>
          </w:tcPr>
          <w:p w14:paraId="4910B530" w14:textId="217D6333" w:rsidR="00CA5B5F" w:rsidRPr="008E51C1" w:rsidRDefault="00CA5B5F"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Cua</w:t>
            </w:r>
            <w:r w:rsidR="00C3266A"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3lm7tmqak","properties":{"formattedCitation":"{\\rtf \\super [69]\\nosupersub{}}","plainCitation":"[69]"},"citationItems":[{"id":690,"uris":["http://zotero.org/users/1969747/items/G5UEFJNR"],"uri":["http://zotero.org/users/1969747/items/G5UEFJNR"],"itemData":{"id":690,"type":"article-journal","title":"Genotype-specific interactions of insulin resistance, steatosis, and fibrosis in chronic hepatitis C","container-title":"Hepatology","page":"723-731","volume":"48","issue":"3","source":"CrossRef","DOI":"10.1002/hep.22392","ISSN":"02709139, 15273350","language":"en","author":[{"family":"Cua","given":"Ian Homer Y."},{"family":"Hui","given":"Jason M."},{"family":"Kench","given":"James G."},{"family":"George","given":"Jacob"}],"issued":{"date-parts":[["2008",9]]},"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69]</w:t>
            </w:r>
            <w:r w:rsidRPr="008E51C1">
              <w:rPr>
                <w:rFonts w:ascii="Book Antiqua" w:hAnsi="Book Antiqua"/>
                <w:sz w:val="24"/>
                <w:szCs w:val="24"/>
                <w:lang w:val="en-GB" w:eastAsia="fr-FR"/>
              </w:rPr>
              <w:fldChar w:fldCharType="end"/>
            </w:r>
          </w:p>
        </w:tc>
        <w:tc>
          <w:tcPr>
            <w:tcW w:w="894" w:type="dxa"/>
            <w:shd w:val="clear" w:color="auto" w:fill="auto"/>
            <w:noWrap/>
            <w:vAlign w:val="center"/>
          </w:tcPr>
          <w:p w14:paraId="2103CF93"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090" w:type="dxa"/>
            <w:shd w:val="clear" w:color="auto" w:fill="auto"/>
            <w:noWrap/>
            <w:vAlign w:val="center"/>
          </w:tcPr>
          <w:p w14:paraId="2A3F0BC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Australia</w:t>
            </w:r>
          </w:p>
        </w:tc>
        <w:tc>
          <w:tcPr>
            <w:tcW w:w="1276" w:type="dxa"/>
            <w:shd w:val="clear" w:color="auto" w:fill="auto"/>
            <w:noWrap/>
            <w:vAlign w:val="center"/>
          </w:tcPr>
          <w:p w14:paraId="4FB38EC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46</w:t>
            </w:r>
          </w:p>
        </w:tc>
        <w:tc>
          <w:tcPr>
            <w:tcW w:w="992" w:type="dxa"/>
            <w:shd w:val="clear" w:color="auto" w:fill="auto"/>
            <w:noWrap/>
            <w:vAlign w:val="center"/>
          </w:tcPr>
          <w:p w14:paraId="367A79E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 G3, untreated</w:t>
            </w:r>
          </w:p>
        </w:tc>
        <w:tc>
          <w:tcPr>
            <w:tcW w:w="1418" w:type="dxa"/>
            <w:shd w:val="clear" w:color="auto" w:fill="auto"/>
            <w:noWrap/>
            <w:vAlign w:val="center"/>
          </w:tcPr>
          <w:p w14:paraId="13A3A9E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R</w:t>
            </w:r>
          </w:p>
        </w:tc>
        <w:tc>
          <w:tcPr>
            <w:tcW w:w="1701" w:type="dxa"/>
            <w:shd w:val="clear" w:color="auto" w:fill="auto"/>
            <w:noWrap/>
          </w:tcPr>
          <w:p w14:paraId="08B9B69F"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417" w:type="dxa"/>
            <w:shd w:val="clear" w:color="auto" w:fill="auto"/>
            <w:vAlign w:val="center"/>
          </w:tcPr>
          <w:p w14:paraId="579FB1F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247B90D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3</w:t>
            </w:r>
          </w:p>
        </w:tc>
        <w:tc>
          <w:tcPr>
            <w:tcW w:w="2552" w:type="dxa"/>
            <w:shd w:val="clear" w:color="auto" w:fill="auto"/>
            <w:noWrap/>
            <w:vAlign w:val="center"/>
          </w:tcPr>
          <w:p w14:paraId="3370A42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3.15 [1.56</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6.35];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1</w:t>
            </w:r>
          </w:p>
        </w:tc>
      </w:tr>
      <w:tr w:rsidR="008F198B" w:rsidRPr="008E51C1" w14:paraId="777E49C9" w14:textId="77777777" w:rsidTr="008E51C1">
        <w:trPr>
          <w:trHeight w:val="290"/>
        </w:trPr>
        <w:tc>
          <w:tcPr>
            <w:tcW w:w="1413" w:type="dxa"/>
            <w:shd w:val="clear" w:color="auto" w:fill="auto"/>
            <w:noWrap/>
            <w:vAlign w:val="center"/>
          </w:tcPr>
          <w:p w14:paraId="4A14C53A" w14:textId="088EBC00" w:rsidR="00CA5B5F" w:rsidRPr="008E51C1" w:rsidRDefault="00C3266A"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Hsu</w:t>
            </w:r>
            <w:r w:rsidRPr="008E51C1">
              <w:rPr>
                <w:rFonts w:ascii="Book Antiqua" w:hAnsi="Book Antiqua"/>
                <w:i/>
                <w:sz w:val="24"/>
                <w:szCs w:val="24"/>
                <w:lang w:eastAsia="zh-CN"/>
              </w:rPr>
              <w:t xml:space="preserve"> et al</w:t>
            </w:r>
            <w:r w:rsidR="00CA5B5F"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nuigtirb7","properties":{"formattedCitation":"{\\rtf \\super [70]\\nosupersub{}}","plainCitation":"[70]"},"citationItems":[{"id":694,"uris":["http://zotero.org/users/1969747/items/T7ZEWJWM"],"uri":["http://zotero.org/users/1969747/items/T7ZEWJWM"],"itemData":{"id":694,"type":"article-journal","title":"Association of metabolic profiles with hepatic fibrosis in chronic hepatitis C patients with genotype 1 or 2 infection: Metabolic profiles and hepatic fibrosis","container-title":"Journal of Gastroenterology and Hepatology","page":"970-977","volume":"25","issue":"5","source":"CrossRef","DOI":"10.1111/j.1440-1746.2009.06186.x","ISSN":"08159319, 14401746","shortTitle":"Association of metabolic profiles with hepatic fibrosis in chronic hepatitis C patients with genotype 1 or 2 infection","language":"en","author":[{"family":"Hsu","given":"Ching-Sheng"},{"family":"Liu","given":"Chen-Hua"},{"family":"Liu","given":"Chun-Jen"},{"family":"Hsu","given":"Shih-Jer"},{"family":"Chen","given":"Chi-Ling"},{"family":"Hwang","given":"Juey-Jen"},{"family":"Lai","given":"Ming-Yang"},{"family":"Chen","given":"Pei-Jer"},{"family":"Chen","given":"Ding-Shinn"},{"family":"Kao","given":"Jia-Horng"}],"issued":{"date-parts":[["2009",11,18]]},"accessed":{"date-parts":[["2015",7,24]]}}}],"schema":"https://github.com/citation-style-language/schema/raw/master/csl-citation.json"} </w:instrText>
            </w:r>
            <w:r w:rsidR="00CA5B5F"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70]</w:t>
            </w:r>
            <w:r w:rsidR="00CA5B5F" w:rsidRPr="008E51C1">
              <w:rPr>
                <w:rFonts w:ascii="Book Antiqua" w:hAnsi="Book Antiqua"/>
                <w:sz w:val="24"/>
                <w:szCs w:val="24"/>
                <w:lang w:val="en-GB" w:eastAsia="fr-FR"/>
              </w:rPr>
              <w:fldChar w:fldCharType="end"/>
            </w:r>
          </w:p>
        </w:tc>
        <w:tc>
          <w:tcPr>
            <w:tcW w:w="894" w:type="dxa"/>
            <w:shd w:val="clear" w:color="auto" w:fill="auto"/>
            <w:noWrap/>
            <w:vAlign w:val="center"/>
          </w:tcPr>
          <w:p w14:paraId="19DF2893"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9</w:t>
            </w:r>
          </w:p>
        </w:tc>
        <w:tc>
          <w:tcPr>
            <w:tcW w:w="1090" w:type="dxa"/>
            <w:shd w:val="clear" w:color="auto" w:fill="auto"/>
            <w:noWrap/>
            <w:vAlign w:val="center"/>
          </w:tcPr>
          <w:p w14:paraId="2124557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aiwan</w:t>
            </w:r>
          </w:p>
        </w:tc>
        <w:tc>
          <w:tcPr>
            <w:tcW w:w="1276" w:type="dxa"/>
            <w:shd w:val="clear" w:color="auto" w:fill="auto"/>
            <w:noWrap/>
            <w:vAlign w:val="center"/>
          </w:tcPr>
          <w:p w14:paraId="09EF635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528</w:t>
            </w:r>
          </w:p>
        </w:tc>
        <w:tc>
          <w:tcPr>
            <w:tcW w:w="992" w:type="dxa"/>
            <w:shd w:val="clear" w:color="auto" w:fill="auto"/>
            <w:noWrap/>
            <w:vAlign w:val="center"/>
          </w:tcPr>
          <w:p w14:paraId="3FC2C16B"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 G2</w:t>
            </w:r>
          </w:p>
        </w:tc>
        <w:tc>
          <w:tcPr>
            <w:tcW w:w="1418" w:type="dxa"/>
            <w:shd w:val="clear" w:color="auto" w:fill="auto"/>
            <w:noWrap/>
            <w:vAlign w:val="center"/>
          </w:tcPr>
          <w:p w14:paraId="2D830448"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FPG</w:t>
            </w:r>
          </w:p>
        </w:tc>
        <w:tc>
          <w:tcPr>
            <w:tcW w:w="1701" w:type="dxa"/>
            <w:shd w:val="clear" w:color="auto" w:fill="auto"/>
            <w:noWrap/>
          </w:tcPr>
          <w:p w14:paraId="164812E7"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417" w:type="dxa"/>
            <w:shd w:val="clear" w:color="auto" w:fill="auto"/>
            <w:vAlign w:val="center"/>
          </w:tcPr>
          <w:p w14:paraId="6609EC1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25B3868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2552" w:type="dxa"/>
            <w:shd w:val="clear" w:color="auto" w:fill="auto"/>
            <w:noWrap/>
            <w:vAlign w:val="center"/>
          </w:tcPr>
          <w:p w14:paraId="733C9DC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m</w:t>
            </w:r>
            <w:r w:rsidRPr="008E51C1">
              <w:rPr>
                <w:rFonts w:ascii="Book Antiqua" w:hAnsi="Book Antiqua"/>
                <w:sz w:val="24"/>
                <w:szCs w:val="24"/>
                <w:lang w:val="en-GB" w:eastAsia="fr-FR"/>
              </w:rPr>
              <w:t>13.72 [2.15</w:t>
            </w:r>
            <w:r w:rsidR="00C67609" w:rsidRPr="008E51C1">
              <w:rPr>
                <w:rFonts w:ascii="Book Antiqua" w:hAnsi="Book Antiqua"/>
                <w:sz w:val="24"/>
                <w:szCs w:val="24"/>
                <w:lang w:val="en-GB" w:eastAsia="zh-CN"/>
              </w:rPr>
              <w:t>,</w:t>
            </w:r>
            <w:r w:rsidR="00C67609" w:rsidRPr="008E51C1">
              <w:rPr>
                <w:rFonts w:ascii="Book Antiqua" w:hAnsi="Book Antiqua"/>
                <w:sz w:val="24"/>
                <w:szCs w:val="24"/>
                <w:lang w:val="en-GB" w:eastAsia="fr-FR"/>
              </w:rPr>
              <w:t xml:space="preserve"> 87.7]</w:t>
            </w:r>
            <w:r w:rsidRPr="008E51C1">
              <w:rPr>
                <w:rFonts w:ascii="Book Antiqua" w:hAnsi="Book Antiqua"/>
                <w:sz w:val="24"/>
                <w:szCs w:val="24"/>
                <w:lang w:val="en-GB" w:eastAsia="fr-FR"/>
              </w:rPr>
              <w:t xml:space="preserve">;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l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5</w:t>
            </w:r>
          </w:p>
        </w:tc>
      </w:tr>
      <w:tr w:rsidR="008F198B" w:rsidRPr="008E51C1" w14:paraId="29E52C19" w14:textId="77777777" w:rsidTr="008E51C1">
        <w:trPr>
          <w:trHeight w:val="290"/>
        </w:trPr>
        <w:tc>
          <w:tcPr>
            <w:tcW w:w="1413" w:type="dxa"/>
            <w:shd w:val="clear" w:color="auto" w:fill="auto"/>
            <w:noWrap/>
            <w:vAlign w:val="center"/>
          </w:tcPr>
          <w:p w14:paraId="42E1AA84" w14:textId="56C99F03" w:rsidR="00CA5B5F" w:rsidRPr="008E51C1" w:rsidRDefault="00C3266A"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Moucari</w:t>
            </w:r>
            <w:r w:rsidRPr="008E51C1">
              <w:rPr>
                <w:rFonts w:ascii="Book Antiqua" w:hAnsi="Book Antiqua"/>
                <w:i/>
                <w:sz w:val="24"/>
                <w:szCs w:val="24"/>
                <w:lang w:eastAsia="zh-CN"/>
              </w:rPr>
              <w:t xml:space="preserve"> et al</w:t>
            </w:r>
            <w:r w:rsidR="00CA5B5F"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Ysnv73wH","properties":{"formattedCitation":"{\\rtf \\super [71]\\nosupersub{}}","plainCitation":"[71]"},"citationItems":[{"id":742,"uris":["http://zotero.org/users/1969747/items/4WDQHFNN"],"uri":["http://zotero.org/users/1969747/items/4WDQHFNN"],"itemData":{"id":742,"type":"article-journal","title":"Insulin resistance and geographical origin: major predictors of liver fibrosis and response to peginterferon and ribavirin in HCV-4","container-title":"Gut","page":"1662–1669","volume":"58","issue":"12","source":"Google Scholar","shortTitle":"Insulin resistance and geographical origin","author":[{"family":"Moucari","given":"Rami"},{"family":"Ripault","given":"Marie-Pierre"},{"family":"Martinot-Peignoux","given":"Michelle"},{"family":"Voitot","given":"Hélène"},{"family":"Cardoso","given":"Ana-Carolina"},{"family":"Stern","given":"Christiane"},{"family":"Boyer","given":"Nathalie"},{"family":"Maylin","given":"Sarah"},{"family":"Nicolas-Chanoine","given":"Marie-Hélène"},{"family":"Vidaud","given":"Michel"},{"family":"others","given":""}],"issued":{"date-parts":[["2009"]]},"accessed":{"date-parts":[["2015",7,24]]}}}],"schema":"https://github.com/citation-style-language/schema/raw/master/csl-citation.json"} </w:instrText>
            </w:r>
            <w:r w:rsidR="00CA5B5F"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71]</w:t>
            </w:r>
            <w:r w:rsidR="00CA5B5F" w:rsidRPr="008E51C1">
              <w:rPr>
                <w:rFonts w:ascii="Book Antiqua" w:hAnsi="Book Antiqua"/>
                <w:sz w:val="24"/>
                <w:szCs w:val="24"/>
                <w:lang w:val="en-GB" w:eastAsia="fr-FR"/>
              </w:rPr>
              <w:fldChar w:fldCharType="end"/>
            </w:r>
          </w:p>
        </w:tc>
        <w:tc>
          <w:tcPr>
            <w:tcW w:w="894" w:type="dxa"/>
            <w:shd w:val="clear" w:color="auto" w:fill="auto"/>
            <w:noWrap/>
            <w:vAlign w:val="center"/>
          </w:tcPr>
          <w:p w14:paraId="6657659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9</w:t>
            </w:r>
          </w:p>
        </w:tc>
        <w:tc>
          <w:tcPr>
            <w:tcW w:w="1090" w:type="dxa"/>
            <w:shd w:val="clear" w:color="auto" w:fill="auto"/>
            <w:noWrap/>
            <w:vAlign w:val="center"/>
          </w:tcPr>
          <w:p w14:paraId="41E13150"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France</w:t>
            </w:r>
          </w:p>
        </w:tc>
        <w:tc>
          <w:tcPr>
            <w:tcW w:w="1276" w:type="dxa"/>
            <w:shd w:val="clear" w:color="auto" w:fill="auto"/>
            <w:noWrap/>
            <w:vAlign w:val="center"/>
          </w:tcPr>
          <w:p w14:paraId="772DB3A2"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26</w:t>
            </w:r>
          </w:p>
        </w:tc>
        <w:tc>
          <w:tcPr>
            <w:tcW w:w="992" w:type="dxa"/>
            <w:shd w:val="clear" w:color="auto" w:fill="auto"/>
            <w:noWrap/>
            <w:vAlign w:val="center"/>
          </w:tcPr>
          <w:p w14:paraId="2F514B6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4</w:t>
            </w:r>
          </w:p>
        </w:tc>
        <w:tc>
          <w:tcPr>
            <w:tcW w:w="1418" w:type="dxa"/>
            <w:shd w:val="clear" w:color="auto" w:fill="auto"/>
            <w:noWrap/>
            <w:vAlign w:val="center"/>
          </w:tcPr>
          <w:p w14:paraId="5CC7A548"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701" w:type="dxa"/>
            <w:shd w:val="clear" w:color="auto" w:fill="auto"/>
            <w:noWrap/>
          </w:tcPr>
          <w:p w14:paraId="721CB1B1"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417" w:type="dxa"/>
            <w:shd w:val="clear" w:color="auto" w:fill="auto"/>
            <w:vAlign w:val="center"/>
          </w:tcPr>
          <w:p w14:paraId="51D9BAC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28DF384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4</w:t>
            </w:r>
          </w:p>
        </w:tc>
        <w:tc>
          <w:tcPr>
            <w:tcW w:w="2552" w:type="dxa"/>
            <w:shd w:val="clear" w:color="auto" w:fill="auto"/>
            <w:noWrap/>
            <w:vAlign w:val="center"/>
          </w:tcPr>
          <w:p w14:paraId="167F3A1D"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val="en-GB"/>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rPr>
              <w:t>3.</w:t>
            </w:r>
            <w:r w:rsidRPr="008E51C1">
              <w:rPr>
                <w:rFonts w:ascii="Book Antiqua" w:hAnsi="Book Antiqua"/>
                <w:sz w:val="24"/>
                <w:szCs w:val="24"/>
              </w:rPr>
              <w:t>86 [1.859</w:t>
            </w:r>
            <w:r w:rsidR="00C67609" w:rsidRPr="008E51C1">
              <w:rPr>
                <w:rFonts w:ascii="Book Antiqua" w:hAnsi="Book Antiqua"/>
                <w:sz w:val="24"/>
                <w:szCs w:val="24"/>
                <w:lang w:eastAsia="zh-CN"/>
              </w:rPr>
              <w:t>,</w:t>
            </w:r>
            <w:r w:rsidR="00C67609" w:rsidRPr="008E51C1">
              <w:rPr>
                <w:rFonts w:ascii="Book Antiqua" w:hAnsi="Book Antiqua"/>
                <w:sz w:val="24"/>
                <w:szCs w:val="24"/>
              </w:rPr>
              <w:t xml:space="preserve"> 8.034]</w:t>
            </w:r>
            <w:r w:rsidRPr="008E51C1">
              <w:rPr>
                <w:rFonts w:ascii="Book Antiqua" w:hAnsi="Book Antiqua"/>
                <w:sz w:val="24"/>
                <w:szCs w:val="24"/>
              </w:rPr>
              <w:t xml:space="preserve">;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rPr>
              <w:t xml:space="preserve"> </w:t>
            </w:r>
            <w:r w:rsidRPr="008E51C1">
              <w:rPr>
                <w:rFonts w:ascii="Book Antiqua" w:hAnsi="Book Antiqua"/>
                <w:sz w:val="24"/>
                <w:szCs w:val="24"/>
              </w:rPr>
              <w:t>&lt;</w:t>
            </w:r>
            <w:r w:rsidR="00C67609" w:rsidRPr="008E51C1">
              <w:rPr>
                <w:rFonts w:ascii="Book Antiqua" w:hAnsi="Book Antiqua"/>
                <w:sz w:val="24"/>
                <w:szCs w:val="24"/>
                <w:lang w:eastAsia="zh-CN"/>
              </w:rPr>
              <w:t xml:space="preserve"> </w:t>
            </w:r>
            <w:r w:rsidRPr="008E51C1">
              <w:rPr>
                <w:rFonts w:ascii="Book Antiqua" w:hAnsi="Book Antiqua"/>
                <w:sz w:val="24"/>
                <w:szCs w:val="24"/>
              </w:rPr>
              <w:t>0.001</w:t>
            </w:r>
          </w:p>
        </w:tc>
      </w:tr>
      <w:tr w:rsidR="008F198B" w:rsidRPr="008E51C1" w14:paraId="4339ED7E" w14:textId="77777777" w:rsidTr="008E51C1">
        <w:trPr>
          <w:trHeight w:val="290"/>
        </w:trPr>
        <w:tc>
          <w:tcPr>
            <w:tcW w:w="1413" w:type="dxa"/>
            <w:shd w:val="clear" w:color="auto" w:fill="auto"/>
            <w:noWrap/>
            <w:vAlign w:val="center"/>
          </w:tcPr>
          <w:p w14:paraId="57D99273" w14:textId="267A0625" w:rsidR="00CA5B5F" w:rsidRPr="008E51C1" w:rsidRDefault="00C3266A"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Persico</w:t>
            </w:r>
            <w:r w:rsidRPr="008E51C1">
              <w:rPr>
                <w:rFonts w:ascii="Book Antiqua" w:hAnsi="Book Antiqua"/>
                <w:i/>
                <w:sz w:val="24"/>
                <w:szCs w:val="24"/>
                <w:lang w:eastAsia="zh-CN"/>
              </w:rPr>
              <w:t xml:space="preserve"> et al</w:t>
            </w:r>
            <w:r w:rsidR="00CA5B5F"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80h4rtm8k","properties":{"formattedCitation":"{\\rtf \\super [60]\\nosupersub{}}","plainCitation":"[60]"},"citationItems":[{"id":917,"uris":["http://zotero.org/users/1969747/items/AGG45CSH"],"uri":["http://zotero.org/users/1969747/items/AGG45CSH"],"itemData":{"id":917,"type":"article-journal","title":"Clinical expression of insulin resistance in hepatitis C and B virus-related chronic hepatitis: Differences and similarities","container-title":"World Journal of Gastroenterology","page":"462","volume":"15","issue":"4","source":"CrossRef","DOI":"10.3748/wjg.15.462","ISSN":"1007-9327","shortTitle":"Clinical expression of insulin resistance in hepatitis C and B virus-related chronic hepatitis","language":"en","author":[{"family":"Persico","given":"Marcello"}],"issued":{"date-parts":[["2009"]]},"accessed":{"date-parts":[["2015",10,5]]}}}],"schema":"https://github.com/citation-style-language/schema/raw/master/csl-citation.json"} </w:instrText>
            </w:r>
            <w:r w:rsidR="00CA5B5F"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60]</w:t>
            </w:r>
            <w:r w:rsidR="00CA5B5F" w:rsidRPr="008E51C1">
              <w:rPr>
                <w:rFonts w:ascii="Book Antiqua" w:hAnsi="Book Antiqua"/>
                <w:sz w:val="24"/>
                <w:szCs w:val="24"/>
                <w:lang w:val="en-GB" w:eastAsia="fr-FR"/>
              </w:rPr>
              <w:fldChar w:fldCharType="end"/>
            </w:r>
          </w:p>
        </w:tc>
        <w:tc>
          <w:tcPr>
            <w:tcW w:w="894" w:type="dxa"/>
            <w:shd w:val="clear" w:color="auto" w:fill="auto"/>
            <w:noWrap/>
            <w:vAlign w:val="center"/>
          </w:tcPr>
          <w:p w14:paraId="50D417AC"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9</w:t>
            </w:r>
          </w:p>
        </w:tc>
        <w:tc>
          <w:tcPr>
            <w:tcW w:w="1090" w:type="dxa"/>
            <w:shd w:val="clear" w:color="auto" w:fill="auto"/>
            <w:noWrap/>
            <w:vAlign w:val="center"/>
          </w:tcPr>
          <w:p w14:paraId="739D0FC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taly</w:t>
            </w:r>
          </w:p>
        </w:tc>
        <w:tc>
          <w:tcPr>
            <w:tcW w:w="1276" w:type="dxa"/>
            <w:shd w:val="clear" w:color="auto" w:fill="auto"/>
            <w:noWrap/>
            <w:vAlign w:val="center"/>
          </w:tcPr>
          <w:p w14:paraId="6B732D84"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726</w:t>
            </w:r>
          </w:p>
        </w:tc>
        <w:tc>
          <w:tcPr>
            <w:tcW w:w="992" w:type="dxa"/>
            <w:shd w:val="clear" w:color="auto" w:fill="auto"/>
            <w:noWrap/>
            <w:vAlign w:val="center"/>
          </w:tcPr>
          <w:p w14:paraId="3CA61445"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w:t>
            </w:r>
          </w:p>
        </w:tc>
        <w:tc>
          <w:tcPr>
            <w:tcW w:w="1418" w:type="dxa"/>
            <w:shd w:val="clear" w:color="auto" w:fill="auto"/>
            <w:noWrap/>
            <w:vAlign w:val="center"/>
          </w:tcPr>
          <w:p w14:paraId="4A64638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701" w:type="dxa"/>
            <w:shd w:val="clear" w:color="auto" w:fill="auto"/>
            <w:noWrap/>
          </w:tcPr>
          <w:p w14:paraId="084AD7F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417" w:type="dxa"/>
            <w:shd w:val="clear" w:color="auto" w:fill="auto"/>
            <w:vAlign w:val="center"/>
          </w:tcPr>
          <w:p w14:paraId="3A4BA86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03881518"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All</w:t>
            </w:r>
          </w:p>
        </w:tc>
        <w:tc>
          <w:tcPr>
            <w:tcW w:w="2552" w:type="dxa"/>
            <w:shd w:val="clear" w:color="auto" w:fill="auto"/>
            <w:noWrap/>
            <w:vAlign w:val="center"/>
          </w:tcPr>
          <w:p w14:paraId="169DEA80" w14:textId="77777777" w:rsidR="00CA5B5F" w:rsidRPr="008E51C1" w:rsidRDefault="00C67609" w:rsidP="00C67609">
            <w:pPr>
              <w:snapToGrid w:val="0"/>
              <w:spacing w:after="0" w:line="360" w:lineRule="auto"/>
              <w:jc w:val="center"/>
              <w:rPr>
                <w:rFonts w:ascii="Book Antiqua" w:hAnsi="Book Antiqua"/>
                <w:sz w:val="24"/>
                <w:szCs w:val="24"/>
                <w:lang w:val="en-GB"/>
              </w:rPr>
            </w:pPr>
            <w:r w:rsidRPr="008E51C1">
              <w:rPr>
                <w:rFonts w:ascii="Book Antiqua" w:hAnsi="Book Antiqua"/>
                <w:i/>
                <w:caps/>
                <w:sz w:val="24"/>
                <w:szCs w:val="24"/>
                <w:lang w:eastAsia="fr-FR"/>
              </w:rPr>
              <w:t>p</w:t>
            </w:r>
            <w:r w:rsidRPr="008E51C1">
              <w:rPr>
                <w:rFonts w:ascii="Book Antiqua" w:hAnsi="Book Antiqua"/>
                <w:sz w:val="24"/>
                <w:szCs w:val="24"/>
                <w:lang w:val="en-GB"/>
              </w:rPr>
              <w:t xml:space="preserve"> </w:t>
            </w:r>
            <w:r w:rsidR="00CA5B5F" w:rsidRPr="008E51C1">
              <w:rPr>
                <w:rFonts w:ascii="Book Antiqua" w:hAnsi="Book Antiqua"/>
                <w:sz w:val="24"/>
                <w:szCs w:val="24"/>
                <w:lang w:val="en-GB"/>
              </w:rPr>
              <w:t>&lt;</w:t>
            </w:r>
            <w:r w:rsidRPr="008E51C1">
              <w:rPr>
                <w:rFonts w:ascii="Book Antiqua" w:hAnsi="Book Antiqua"/>
                <w:sz w:val="24"/>
                <w:szCs w:val="24"/>
                <w:lang w:val="en-GB" w:eastAsia="zh-CN"/>
              </w:rPr>
              <w:t xml:space="preserve"> </w:t>
            </w:r>
            <w:r w:rsidR="00CA5B5F" w:rsidRPr="008E51C1">
              <w:rPr>
                <w:rFonts w:ascii="Book Antiqua" w:hAnsi="Book Antiqua"/>
                <w:sz w:val="24"/>
                <w:szCs w:val="24"/>
                <w:lang w:val="en-GB"/>
              </w:rPr>
              <w:t>0.05</w:t>
            </w:r>
          </w:p>
        </w:tc>
      </w:tr>
      <w:tr w:rsidR="008F198B" w:rsidRPr="008E51C1" w14:paraId="07D685E0" w14:textId="77777777" w:rsidTr="008E51C1">
        <w:trPr>
          <w:trHeight w:val="290"/>
        </w:trPr>
        <w:tc>
          <w:tcPr>
            <w:tcW w:w="1413" w:type="dxa"/>
            <w:shd w:val="clear" w:color="auto" w:fill="auto"/>
            <w:noWrap/>
            <w:vAlign w:val="center"/>
          </w:tcPr>
          <w:p w14:paraId="2058CF12" w14:textId="2DBA7DD9" w:rsidR="00CA5B5F" w:rsidRPr="008E51C1" w:rsidRDefault="00CA5B5F"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Hung</w:t>
            </w:r>
            <w:r w:rsidR="00C3266A"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0KJOetr2","properties":{"formattedCitation":"{\\rtf \\super [14]\\nosupersub{}}","plainCitation":"[14]"},"citationItems":[{"id":710,"uris":["http://zotero.org/users/1969747/items/QGMWBCKT"],"uri":["http://zotero.org/users/1969747/items/QGMWBCKT"],"itemData":{"id":710,"type":"article-journal","title":"Impact of diabetes mellitus on incidence of hepatocellular carcinoma in chronic hepatitis C patients treated with interferon-based antiviral therapy","container-title":"International Journal of Cancer","page":"2344-2352","volume":"128","issue":"10","source":"CrossRef","DOI":"10.1002/ijc.25585","ISSN":"00207136","language":"en","author":[{"family":"Hung","given":"Chao-Hung"},{"family":"Lee","given":"Chuan-Mo"},{"family":"Wang","given":"Jing-Houng"},{"family":"Hu","given":"Tsung-Hui"},{"family":"Chen","given":"Chien-Hung"},{"family":"Lin","given":"Chih-Yun"},{"family":"Lu","given":"Sheng-Nan"}],"issued":{"date-parts":[["2011",5,15]]},"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4]</w:t>
            </w:r>
            <w:r w:rsidRPr="008E51C1">
              <w:rPr>
                <w:rFonts w:ascii="Book Antiqua" w:hAnsi="Book Antiqua"/>
                <w:sz w:val="24"/>
                <w:szCs w:val="24"/>
                <w:lang w:eastAsia="fr-FR"/>
              </w:rPr>
              <w:fldChar w:fldCharType="end"/>
            </w:r>
          </w:p>
        </w:tc>
        <w:tc>
          <w:tcPr>
            <w:tcW w:w="894" w:type="dxa"/>
            <w:shd w:val="clear" w:color="auto" w:fill="auto"/>
            <w:noWrap/>
            <w:vAlign w:val="center"/>
          </w:tcPr>
          <w:p w14:paraId="0A0CA648"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1</w:t>
            </w:r>
          </w:p>
        </w:tc>
        <w:tc>
          <w:tcPr>
            <w:tcW w:w="1090" w:type="dxa"/>
            <w:shd w:val="clear" w:color="auto" w:fill="auto"/>
            <w:noWrap/>
            <w:vAlign w:val="center"/>
          </w:tcPr>
          <w:p w14:paraId="2253C93D"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Taiwan</w:t>
            </w:r>
          </w:p>
        </w:tc>
        <w:tc>
          <w:tcPr>
            <w:tcW w:w="1276" w:type="dxa"/>
            <w:shd w:val="clear" w:color="auto" w:fill="auto"/>
            <w:noWrap/>
            <w:vAlign w:val="center"/>
          </w:tcPr>
          <w:p w14:paraId="035BDBAA" w14:textId="77777777" w:rsidR="00CA5B5F" w:rsidRPr="008E51C1" w:rsidRDefault="00C3266A"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w:t>
            </w:r>
            <w:r w:rsidR="00CA5B5F" w:rsidRPr="008E51C1">
              <w:rPr>
                <w:rFonts w:ascii="Book Antiqua" w:hAnsi="Book Antiqua"/>
                <w:sz w:val="24"/>
                <w:szCs w:val="24"/>
                <w:lang w:eastAsia="fr-FR"/>
              </w:rPr>
              <w:t>470</w:t>
            </w:r>
          </w:p>
        </w:tc>
        <w:tc>
          <w:tcPr>
            <w:tcW w:w="992" w:type="dxa"/>
            <w:shd w:val="clear" w:color="auto" w:fill="auto"/>
            <w:noWrap/>
            <w:vAlign w:val="center"/>
          </w:tcPr>
          <w:p w14:paraId="7606CC91"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w:t>
            </w:r>
          </w:p>
        </w:tc>
        <w:tc>
          <w:tcPr>
            <w:tcW w:w="1418" w:type="dxa"/>
            <w:shd w:val="clear" w:color="auto" w:fill="auto"/>
            <w:noWrap/>
            <w:vAlign w:val="center"/>
          </w:tcPr>
          <w:p w14:paraId="7DE2BF46"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w:t>
            </w:r>
          </w:p>
        </w:tc>
        <w:tc>
          <w:tcPr>
            <w:tcW w:w="1701" w:type="dxa"/>
            <w:shd w:val="clear" w:color="auto" w:fill="auto"/>
            <w:noWrap/>
            <w:vAlign w:val="center"/>
          </w:tcPr>
          <w:p w14:paraId="7ED0D025"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w:t>
            </w:r>
          </w:p>
        </w:tc>
        <w:tc>
          <w:tcPr>
            <w:tcW w:w="1417" w:type="dxa"/>
            <w:shd w:val="clear" w:color="auto" w:fill="auto"/>
            <w:vAlign w:val="center"/>
          </w:tcPr>
          <w:p w14:paraId="2BCE150D"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shd w:val="clear" w:color="auto" w:fill="auto"/>
            <w:vAlign w:val="center"/>
          </w:tcPr>
          <w:p w14:paraId="1C0A6612"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w:t>
            </w:r>
          </w:p>
        </w:tc>
        <w:tc>
          <w:tcPr>
            <w:tcW w:w="2552" w:type="dxa"/>
            <w:shd w:val="clear" w:color="auto" w:fill="auto"/>
            <w:noWrap/>
            <w:vAlign w:val="center"/>
          </w:tcPr>
          <w:p w14:paraId="55FA8BEA" w14:textId="77777777" w:rsidR="00CA5B5F" w:rsidRPr="008E51C1" w:rsidRDefault="00C67609" w:rsidP="00C67609">
            <w:pPr>
              <w:snapToGrid w:val="0"/>
              <w:spacing w:after="0" w:line="360" w:lineRule="auto"/>
              <w:jc w:val="center"/>
              <w:rPr>
                <w:rFonts w:ascii="Book Antiqua" w:hAnsi="Book Antiqua"/>
                <w:sz w:val="24"/>
                <w:szCs w:val="24"/>
                <w:lang w:eastAsia="fr-FR"/>
              </w:rPr>
            </w:pPr>
            <w:r w:rsidRPr="008E51C1">
              <w:rPr>
                <w:rFonts w:ascii="Book Antiqua" w:hAnsi="Book Antiqua"/>
                <w:i/>
                <w:caps/>
                <w:sz w:val="24"/>
                <w:szCs w:val="24"/>
                <w:lang w:eastAsia="fr-FR"/>
              </w:rPr>
              <w:t>p</w:t>
            </w:r>
            <w:r w:rsidRPr="008E51C1">
              <w:rPr>
                <w:rFonts w:ascii="Book Antiqua" w:hAnsi="Book Antiqua"/>
                <w:sz w:val="24"/>
                <w:szCs w:val="24"/>
                <w:lang w:eastAsia="fr-FR"/>
              </w:rPr>
              <w:t xml:space="preserve"> </w:t>
            </w:r>
            <w:r w:rsidR="00CA5B5F" w:rsidRPr="008E51C1">
              <w:rPr>
                <w:rFonts w:ascii="Book Antiqua" w:hAnsi="Book Antiqua"/>
                <w:sz w:val="24"/>
                <w:szCs w:val="24"/>
                <w:lang w:eastAsia="fr-FR"/>
              </w:rPr>
              <w:t>&lt;</w:t>
            </w:r>
            <w:r w:rsidRPr="008E51C1">
              <w:rPr>
                <w:rFonts w:ascii="Book Antiqua" w:hAnsi="Book Antiqua"/>
                <w:sz w:val="24"/>
                <w:szCs w:val="24"/>
                <w:lang w:eastAsia="zh-CN"/>
              </w:rPr>
              <w:t xml:space="preserve"> </w:t>
            </w:r>
            <w:r w:rsidR="00CA5B5F" w:rsidRPr="008E51C1">
              <w:rPr>
                <w:rFonts w:ascii="Book Antiqua" w:hAnsi="Book Antiqua"/>
                <w:sz w:val="24"/>
                <w:szCs w:val="24"/>
                <w:lang w:eastAsia="fr-FR"/>
              </w:rPr>
              <w:t>0.001</w:t>
            </w:r>
          </w:p>
        </w:tc>
      </w:tr>
      <w:tr w:rsidR="008F198B" w:rsidRPr="008E51C1" w14:paraId="4D934135" w14:textId="77777777" w:rsidTr="008E51C1">
        <w:trPr>
          <w:trHeight w:val="290"/>
        </w:trPr>
        <w:tc>
          <w:tcPr>
            <w:tcW w:w="1413" w:type="dxa"/>
            <w:shd w:val="clear" w:color="auto" w:fill="auto"/>
            <w:noWrap/>
            <w:vAlign w:val="center"/>
          </w:tcPr>
          <w:p w14:paraId="4BDA8B23" w14:textId="5C1BD6D6" w:rsidR="00CA5B5F" w:rsidRPr="008E51C1" w:rsidRDefault="00CA5B5F"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Patel</w:t>
            </w:r>
            <w:r w:rsidR="00C3266A"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2f6ppdc7ui","properties":{"formattedCitation":"{\\rtf \\super [72]\\nosupersub{}}","plainCitation":"[72]"},"citationItems":[{"id":748,"uris":["http://zotero.org/users/1969747/items/ERVDIJPG"],"uri":["http://zotero.org/users/1969747/items/ERVDIJPG"],"itemData":{"id":748,"type":"article-journal","title":"Insulin resistance is independently associated with significant hepatic fibrosis in Asian chronic hepatitis C genotype 2 or 3 patients: Asian insulin resistance and fibrosis","container-title":"Journal of Gastroenterology and Hepatology","page":"1182-1188","volume":"26","issue":"7","source":"CrossRef","DOI":"10.1111/j.1440-1746.2011.06722.x","ISSN":"08159319","shortTitle":"Insulin resistance is independently associated with significant hepatic fibrosis in Asian chronic hepatitis C genotype 2 or 3 patients","language":"en","author":[{"family":"Patel","given":"Keyur"},{"family":"Thompson","given":"Alexander J"},{"family":"Chuang","given":"Wan-Long"},{"family":"Lee","given":"Chuan-Mo"},{"family":"Peng","given":"Chen-Yuan"},{"family":"Shanmuganathan","given":"Ganesananthan"},{"family":"Thongsawat","given":"Satawat"},{"family":"Tanwandee","given":"Tawesak"},{"family":"Mahachai","given":"Varocha"},{"family":"Pramoolsinsap","given":"Chutima"},{"family":"Cho","given":"Mong"},{"family":"Han","given":"Kwang Hyup"},{"family":"Shah","given":"Samir R"},{"family":"Foster","given":"Graham R"},{"family":"Clark","given":"Paul J"},{"family":"Pulkstenis","given":"Erik"},{"family":"Subramanian","given":"G. Mani"},{"family":"McHutchison","given":"John G"}],"issued":{"date-parts":[["2011",7]]},"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72]</w:t>
            </w:r>
            <w:r w:rsidRPr="008E51C1">
              <w:rPr>
                <w:rFonts w:ascii="Book Antiqua" w:hAnsi="Book Antiqua"/>
                <w:sz w:val="24"/>
                <w:szCs w:val="24"/>
                <w:lang w:eastAsia="fr-FR"/>
              </w:rPr>
              <w:fldChar w:fldCharType="end"/>
            </w:r>
          </w:p>
        </w:tc>
        <w:tc>
          <w:tcPr>
            <w:tcW w:w="894" w:type="dxa"/>
            <w:shd w:val="clear" w:color="auto" w:fill="auto"/>
            <w:noWrap/>
            <w:vAlign w:val="center"/>
          </w:tcPr>
          <w:p w14:paraId="1A18905D"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1</w:t>
            </w:r>
          </w:p>
        </w:tc>
        <w:tc>
          <w:tcPr>
            <w:tcW w:w="1090" w:type="dxa"/>
            <w:shd w:val="clear" w:color="auto" w:fill="auto"/>
            <w:noWrap/>
            <w:vAlign w:val="center"/>
          </w:tcPr>
          <w:p w14:paraId="3B6700AC"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sia</w:t>
            </w:r>
          </w:p>
        </w:tc>
        <w:tc>
          <w:tcPr>
            <w:tcW w:w="1276" w:type="dxa"/>
            <w:shd w:val="clear" w:color="auto" w:fill="auto"/>
            <w:noWrap/>
            <w:vAlign w:val="center"/>
          </w:tcPr>
          <w:p w14:paraId="7991ABDC"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63</w:t>
            </w:r>
          </w:p>
        </w:tc>
        <w:tc>
          <w:tcPr>
            <w:tcW w:w="992" w:type="dxa"/>
            <w:shd w:val="clear" w:color="auto" w:fill="auto"/>
            <w:noWrap/>
            <w:vAlign w:val="center"/>
          </w:tcPr>
          <w:p w14:paraId="647B0DE8"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2, G3</w:t>
            </w:r>
          </w:p>
        </w:tc>
        <w:tc>
          <w:tcPr>
            <w:tcW w:w="1418" w:type="dxa"/>
            <w:shd w:val="clear" w:color="auto" w:fill="auto"/>
            <w:noWrap/>
            <w:vAlign w:val="center"/>
          </w:tcPr>
          <w:p w14:paraId="5FD16834"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701" w:type="dxa"/>
            <w:shd w:val="clear" w:color="auto" w:fill="auto"/>
            <w:noWrap/>
          </w:tcPr>
          <w:p w14:paraId="7F977472" w14:textId="77777777" w:rsidR="00CA5B5F" w:rsidRPr="008E51C1" w:rsidRDefault="00CA5B5F"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417" w:type="dxa"/>
            <w:shd w:val="clear" w:color="auto" w:fill="auto"/>
            <w:vAlign w:val="center"/>
          </w:tcPr>
          <w:p w14:paraId="705B2648"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shd w:val="clear" w:color="auto" w:fill="auto"/>
            <w:vAlign w:val="center"/>
          </w:tcPr>
          <w:p w14:paraId="73D89582"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val="en-GB" w:eastAsia="fr-FR"/>
              </w:rPr>
              <w:t>G2 and G3</w:t>
            </w:r>
          </w:p>
        </w:tc>
        <w:tc>
          <w:tcPr>
            <w:tcW w:w="2552" w:type="dxa"/>
            <w:shd w:val="clear" w:color="auto" w:fill="auto"/>
            <w:noWrap/>
            <w:vAlign w:val="center"/>
          </w:tcPr>
          <w:p w14:paraId="56EC9815"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OR </w:t>
            </w:r>
            <w:r w:rsidR="00C67609" w:rsidRPr="008E51C1">
              <w:rPr>
                <w:rFonts w:ascii="Book Antiqua" w:hAnsi="Book Antiqua"/>
                <w:sz w:val="24"/>
                <w:szCs w:val="24"/>
                <w:lang w:eastAsia="zh-CN"/>
              </w:rPr>
              <w:t xml:space="preserve">= </w:t>
            </w:r>
            <w:r w:rsidRPr="008E51C1">
              <w:rPr>
                <w:rFonts w:ascii="Book Antiqua" w:hAnsi="Book Antiqua"/>
                <w:sz w:val="24"/>
                <w:szCs w:val="24"/>
                <w:lang w:eastAsia="fr-FR"/>
              </w:rPr>
              <w:t>8.42 [2.1</w:t>
            </w:r>
            <w:r w:rsidR="00C67609" w:rsidRPr="008E51C1">
              <w:rPr>
                <w:rFonts w:ascii="Book Antiqua" w:hAnsi="Book Antiqua"/>
                <w:sz w:val="24"/>
                <w:szCs w:val="24"/>
                <w:lang w:eastAsia="zh-CN"/>
              </w:rPr>
              <w:t>,</w:t>
            </w:r>
            <w:r w:rsidR="00C67609" w:rsidRPr="008E51C1">
              <w:rPr>
                <w:rFonts w:ascii="Book Antiqua" w:hAnsi="Book Antiqua"/>
                <w:sz w:val="24"/>
                <w:szCs w:val="24"/>
                <w:lang w:eastAsia="fr-FR"/>
              </w:rPr>
              <w:t xml:space="preserve"> 34.3]</w:t>
            </w:r>
            <w:r w:rsidRPr="008E51C1">
              <w:rPr>
                <w:rFonts w:ascii="Book Antiqua" w:hAnsi="Book Antiqua"/>
                <w:sz w:val="24"/>
                <w:szCs w:val="24"/>
                <w:lang w:eastAsia="fr-FR"/>
              </w:rPr>
              <w:t xml:space="preserve">;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eastAsia="fr-FR"/>
              </w:rPr>
              <w:t xml:space="preserve"> </w:t>
            </w:r>
            <w:r w:rsidRPr="008E51C1">
              <w:rPr>
                <w:rFonts w:ascii="Book Antiqua" w:hAnsi="Book Antiqua"/>
                <w:sz w:val="24"/>
                <w:szCs w:val="24"/>
                <w:lang w:eastAsia="fr-FR"/>
              </w:rPr>
              <w:t>=</w:t>
            </w:r>
            <w:r w:rsidR="00C67609" w:rsidRPr="008E51C1">
              <w:rPr>
                <w:rFonts w:ascii="Book Antiqua" w:hAnsi="Book Antiqua"/>
                <w:sz w:val="24"/>
                <w:szCs w:val="24"/>
                <w:lang w:eastAsia="zh-CN"/>
              </w:rPr>
              <w:t xml:space="preserve"> </w:t>
            </w:r>
            <w:r w:rsidRPr="008E51C1">
              <w:rPr>
                <w:rFonts w:ascii="Book Antiqua" w:hAnsi="Book Antiqua"/>
                <w:sz w:val="24"/>
                <w:szCs w:val="24"/>
                <w:lang w:eastAsia="fr-FR"/>
              </w:rPr>
              <w:t>0.003</w:t>
            </w:r>
          </w:p>
        </w:tc>
      </w:tr>
      <w:tr w:rsidR="008F198B" w:rsidRPr="008E51C1" w14:paraId="795C0AF0" w14:textId="77777777" w:rsidTr="008E51C1">
        <w:trPr>
          <w:trHeight w:val="290"/>
        </w:trPr>
        <w:tc>
          <w:tcPr>
            <w:tcW w:w="1413" w:type="dxa"/>
            <w:shd w:val="clear" w:color="auto" w:fill="auto"/>
            <w:noWrap/>
            <w:vAlign w:val="center"/>
          </w:tcPr>
          <w:p w14:paraId="25397775" w14:textId="60A9D9C4" w:rsidR="00CA5B5F" w:rsidRPr="008E51C1" w:rsidRDefault="00CA5B5F"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 xml:space="preserve">Mohamed </w:t>
            </w:r>
            <w:r w:rsidR="00906CA3"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2hc1j7tjdj","properties":{"formattedCitation":"{\\rtf \\super [73]\\nosupersub{}}","plainCitation":"[73]"},"citationItems":[{"id":810,"uris":["http://zotero.org/users/1969747/items/NVDW58NV"],"uri":["http://zotero.org/users/1969747/items/NVDW58NV"],"itemData":{"id":810,"type":"article-journal","title":"Chronic hepatitis c genotype-4 infection: role of insulin resistance in hepatocellular carcinoma","container-title":"Virology Journal","page":"496","volume":"8","source":"PubMed","abstract":"BACKGROUND: Hepatitis C virus (HCV) is a major cause of chronic hepatitis and hepatocellular carcinoma (HCC) and different HCV genotypes show characteristic variations in their pathological properties. Insulin resistance (IR) occurs early in HCV infection and may synergize with viral hepatitis in HCC development. Egypt has the highest reported rates of HCV infection (predominantly genotype 4) in the world; this study investigated effects of HCV genotype-4 (HCV-4) on prevalence of insulin resistance in chronic hepatitis C (CHC) and HCC in Egyptian patients.\nMETHODS: Fifty CHC patients, 50 HCC patients and 20 normal subjects were studied. IR was estimated using HOMA-IR index and HCV-4 load determined using real-time polymerase chain reaction. Hepatitis B virus was excluded by enzyme-linked immunosorbent assay. Standard laboratory and histopathological investigations were undertaken to characterize liver function and for grading and staging of CHC; HCC staging was undertaken using intraoperative samples.\nRESULTS: HCC patients showed higher IR frequency but without significant difference from CHC (52% vs 40%, p = 0.23). Multivariate logistic regression analysis showed HOMA-IR index and International Normalization Ratio independently associated with fibrosis in CHC; in HCC, HbA1c, cholesterol and bilirubin were independently associated with fibrosis. Fasting insulin and cholesterol levels were independently associated with obesity in both CHC and HCC groups. Moderate and high viral load was associated with high HOMA-IR in CHC and HCC (p &lt; 0.001).\nCONCLUSIONS: IR is induced by HCV-4 irrespective of severity of liver disease. IR starts early in infection and facilitates progression of hepatic fibrosis and HCC development.","DOI":"10.1186/1743-422X-8-496","ISSN":"1743-422X","note":"PMID: 22044490\nPMCID: PMC3218090","shortTitle":"Chronic hepatitis c genotype-4 infection","journalAbbreviation":"Virol. J.","language":"eng","author":[{"family":"Mohamed","given":"Amal A."},{"family":"Loutfy","given":"Samah A."},{"family":"Craik","given":"James D."},{"family":"Hashem","given":"Abdel Gawad M."},{"family":"Siam","given":"Ibrahem"}],"issued":{"date-parts":[["2011"]]},"PMID":"22044490","PMCID":"PMC3218090"}}],"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73]</w:t>
            </w:r>
            <w:r w:rsidRPr="008E51C1">
              <w:rPr>
                <w:rFonts w:ascii="Book Antiqua" w:hAnsi="Book Antiqua"/>
                <w:sz w:val="24"/>
                <w:szCs w:val="24"/>
                <w:lang w:eastAsia="fr-FR"/>
              </w:rPr>
              <w:fldChar w:fldCharType="end"/>
            </w:r>
          </w:p>
        </w:tc>
        <w:tc>
          <w:tcPr>
            <w:tcW w:w="894" w:type="dxa"/>
            <w:shd w:val="clear" w:color="auto" w:fill="auto"/>
            <w:noWrap/>
            <w:vAlign w:val="center"/>
          </w:tcPr>
          <w:p w14:paraId="28A877E1"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1</w:t>
            </w:r>
          </w:p>
        </w:tc>
        <w:tc>
          <w:tcPr>
            <w:tcW w:w="1090" w:type="dxa"/>
            <w:shd w:val="clear" w:color="auto" w:fill="auto"/>
            <w:noWrap/>
            <w:vAlign w:val="center"/>
          </w:tcPr>
          <w:p w14:paraId="620BCB4D"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Egypt</w:t>
            </w:r>
          </w:p>
        </w:tc>
        <w:tc>
          <w:tcPr>
            <w:tcW w:w="1276" w:type="dxa"/>
            <w:shd w:val="clear" w:color="auto" w:fill="auto"/>
            <w:noWrap/>
            <w:vAlign w:val="center"/>
          </w:tcPr>
          <w:p w14:paraId="79833DA2"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50</w:t>
            </w:r>
          </w:p>
        </w:tc>
        <w:tc>
          <w:tcPr>
            <w:tcW w:w="992" w:type="dxa"/>
            <w:shd w:val="clear" w:color="auto" w:fill="auto"/>
            <w:noWrap/>
            <w:vAlign w:val="center"/>
          </w:tcPr>
          <w:p w14:paraId="3AE068F0"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4</w:t>
            </w:r>
          </w:p>
        </w:tc>
        <w:tc>
          <w:tcPr>
            <w:tcW w:w="1418" w:type="dxa"/>
            <w:shd w:val="clear" w:color="auto" w:fill="auto"/>
            <w:noWrap/>
            <w:vAlign w:val="center"/>
          </w:tcPr>
          <w:p w14:paraId="4E26870B"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701" w:type="dxa"/>
            <w:shd w:val="clear" w:color="auto" w:fill="auto"/>
            <w:noWrap/>
          </w:tcPr>
          <w:p w14:paraId="37179241" w14:textId="77777777" w:rsidR="00CA5B5F" w:rsidRPr="008E51C1" w:rsidRDefault="00CA5B5F"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417" w:type="dxa"/>
            <w:shd w:val="clear" w:color="auto" w:fill="auto"/>
            <w:vAlign w:val="center"/>
          </w:tcPr>
          <w:p w14:paraId="1E52989D"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shd w:val="clear" w:color="auto" w:fill="auto"/>
            <w:vAlign w:val="center"/>
          </w:tcPr>
          <w:p w14:paraId="61B58012"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4</w:t>
            </w:r>
          </w:p>
        </w:tc>
        <w:tc>
          <w:tcPr>
            <w:tcW w:w="2552" w:type="dxa"/>
            <w:shd w:val="clear" w:color="auto" w:fill="auto"/>
            <w:noWrap/>
            <w:vAlign w:val="center"/>
          </w:tcPr>
          <w:p w14:paraId="0AFF25DB"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OR </w:t>
            </w:r>
            <w:r w:rsidR="00C67609" w:rsidRPr="008E51C1">
              <w:rPr>
                <w:rFonts w:ascii="Book Antiqua" w:hAnsi="Book Antiqua"/>
                <w:sz w:val="24"/>
                <w:szCs w:val="24"/>
                <w:lang w:eastAsia="zh-CN"/>
              </w:rPr>
              <w:t xml:space="preserve">= </w:t>
            </w:r>
            <w:r w:rsidR="00C67609" w:rsidRPr="008E51C1">
              <w:rPr>
                <w:rFonts w:ascii="Book Antiqua" w:hAnsi="Book Antiqua"/>
                <w:sz w:val="24"/>
                <w:szCs w:val="24"/>
                <w:lang w:eastAsia="fr-FR"/>
              </w:rPr>
              <w:t>3.73</w:t>
            </w:r>
            <w:r w:rsidRPr="008E51C1">
              <w:rPr>
                <w:rFonts w:ascii="Book Antiqua" w:hAnsi="Book Antiqua"/>
                <w:sz w:val="24"/>
                <w:szCs w:val="24"/>
                <w:lang w:eastAsia="fr-FR"/>
              </w:rPr>
              <w:t>;</w:t>
            </w:r>
            <w:r w:rsidR="00C67609" w:rsidRPr="008E51C1">
              <w:rPr>
                <w:rFonts w:ascii="Book Antiqua" w:hAnsi="Book Antiqua"/>
                <w:sz w:val="24"/>
                <w:szCs w:val="24"/>
                <w:lang w:eastAsia="zh-CN"/>
              </w:rPr>
              <w:t xml:space="preserve"> </w:t>
            </w:r>
            <w:r w:rsidR="00C67609" w:rsidRPr="008E51C1">
              <w:rPr>
                <w:rFonts w:ascii="Book Antiqua" w:hAnsi="Book Antiqua"/>
                <w:i/>
                <w:caps/>
                <w:sz w:val="24"/>
                <w:szCs w:val="24"/>
                <w:lang w:eastAsia="fr-FR"/>
              </w:rPr>
              <w:t>p</w:t>
            </w:r>
            <w:r w:rsidR="00C67609" w:rsidRPr="008E51C1">
              <w:rPr>
                <w:rFonts w:ascii="Book Antiqua" w:hAnsi="Book Antiqua"/>
                <w:sz w:val="24"/>
                <w:szCs w:val="24"/>
                <w:lang w:eastAsia="fr-FR"/>
              </w:rPr>
              <w:t xml:space="preserve"> </w:t>
            </w:r>
            <w:r w:rsidRPr="008E51C1">
              <w:rPr>
                <w:rFonts w:ascii="Book Antiqua" w:hAnsi="Book Antiqua"/>
                <w:sz w:val="24"/>
                <w:szCs w:val="24"/>
                <w:lang w:eastAsia="fr-FR"/>
              </w:rPr>
              <w:t>=</w:t>
            </w:r>
            <w:r w:rsidR="00C67609" w:rsidRPr="008E51C1">
              <w:rPr>
                <w:rFonts w:ascii="Book Antiqua" w:hAnsi="Book Antiqua"/>
                <w:sz w:val="24"/>
                <w:szCs w:val="24"/>
                <w:lang w:eastAsia="zh-CN"/>
              </w:rPr>
              <w:t xml:space="preserve"> </w:t>
            </w:r>
            <w:r w:rsidRPr="008E51C1">
              <w:rPr>
                <w:rFonts w:ascii="Book Antiqua" w:hAnsi="Book Antiqua"/>
                <w:sz w:val="24"/>
                <w:szCs w:val="24"/>
                <w:lang w:eastAsia="fr-FR"/>
              </w:rPr>
              <w:t>0.001</w:t>
            </w:r>
          </w:p>
        </w:tc>
      </w:tr>
      <w:tr w:rsidR="008F198B" w:rsidRPr="008E51C1" w14:paraId="300B2F75" w14:textId="77777777" w:rsidTr="008E51C1">
        <w:trPr>
          <w:trHeight w:val="290"/>
        </w:trPr>
        <w:tc>
          <w:tcPr>
            <w:tcW w:w="1413" w:type="dxa"/>
            <w:shd w:val="clear" w:color="auto" w:fill="auto"/>
            <w:noWrap/>
            <w:vAlign w:val="center"/>
          </w:tcPr>
          <w:p w14:paraId="5B1C84DC" w14:textId="2B57F004" w:rsidR="00CA5B5F" w:rsidRPr="008E51C1" w:rsidRDefault="00C3266A"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Miyaaki</w:t>
            </w:r>
            <w:r w:rsidRPr="008E51C1">
              <w:rPr>
                <w:rFonts w:ascii="Book Antiqua" w:hAnsi="Book Antiqua"/>
                <w:i/>
                <w:sz w:val="24"/>
                <w:szCs w:val="24"/>
                <w:lang w:eastAsia="zh-CN"/>
              </w:rPr>
              <w:t xml:space="preserve"> et al</w:t>
            </w:r>
            <w:r w:rsidR="00CA5B5F"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1lf0vt6vfu","properties":{"formattedCitation":"{\\rtf \\super [74]\\nosupersub{}}","plainCitation":"[74]"},"citationItems":[{"id":932,"uris":["http://zotero.org/users/1969747/items/JZMPQG3R"],"uri":["http://zotero.org/users/1969747/items/JZMPQG3R"],"itemData":{"id":932,"type":"article-journal","title":"Predictive value of the fibrosis scores in patients with chronic hepatitis C associated with liver fibrosis and metabolic syndrome","container-title":"Internal Medicine","page":"1137–1141","volume":"50","issue":"11","source":"Google Scholar","author":[{"family":"Miyaaki","given":"Hisamitsu"},{"family":"Ichikawa","given":"Tatsuki"},{"family":"Taura","given":"Naota"},{"family":"Miuma","given":"Satoshi"},{"family":"Shibata","given":"Hidetaka"},{"family":"Isomoto","given":"Hajime"},{"family":"Takeshima","given":"Fuminao"},{"family":"Nakao","given":"Kazuhiko"}],"issued":{"date-parts":[["2011"]]},"accessed":{"date-parts":[["2015",10,5]]}}}],"schema":"https://github.com/citation-style-language/schema/raw/master/csl-citation.json"} </w:instrText>
            </w:r>
            <w:r w:rsidR="00CA5B5F"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74]</w:t>
            </w:r>
            <w:r w:rsidR="00CA5B5F" w:rsidRPr="008E51C1">
              <w:rPr>
                <w:rFonts w:ascii="Book Antiqua" w:hAnsi="Book Antiqua"/>
                <w:sz w:val="24"/>
                <w:szCs w:val="24"/>
                <w:lang w:eastAsia="fr-FR"/>
              </w:rPr>
              <w:fldChar w:fldCharType="end"/>
            </w:r>
          </w:p>
        </w:tc>
        <w:tc>
          <w:tcPr>
            <w:tcW w:w="894" w:type="dxa"/>
            <w:shd w:val="clear" w:color="auto" w:fill="auto"/>
            <w:noWrap/>
            <w:vAlign w:val="center"/>
          </w:tcPr>
          <w:p w14:paraId="7021C682"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1</w:t>
            </w:r>
          </w:p>
        </w:tc>
        <w:tc>
          <w:tcPr>
            <w:tcW w:w="1090" w:type="dxa"/>
            <w:shd w:val="clear" w:color="auto" w:fill="auto"/>
            <w:noWrap/>
            <w:vAlign w:val="center"/>
          </w:tcPr>
          <w:p w14:paraId="5AC95A38"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Japan</w:t>
            </w:r>
          </w:p>
        </w:tc>
        <w:tc>
          <w:tcPr>
            <w:tcW w:w="1276" w:type="dxa"/>
            <w:shd w:val="clear" w:color="auto" w:fill="auto"/>
            <w:noWrap/>
            <w:vAlign w:val="center"/>
          </w:tcPr>
          <w:p w14:paraId="7996ECE2"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71</w:t>
            </w:r>
          </w:p>
        </w:tc>
        <w:tc>
          <w:tcPr>
            <w:tcW w:w="992" w:type="dxa"/>
            <w:shd w:val="clear" w:color="auto" w:fill="auto"/>
            <w:noWrap/>
            <w:vAlign w:val="center"/>
          </w:tcPr>
          <w:p w14:paraId="2E0A9270"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w:t>
            </w:r>
          </w:p>
        </w:tc>
        <w:tc>
          <w:tcPr>
            <w:tcW w:w="1418" w:type="dxa"/>
            <w:shd w:val="clear" w:color="auto" w:fill="auto"/>
            <w:noWrap/>
            <w:vAlign w:val="center"/>
          </w:tcPr>
          <w:p w14:paraId="66A0A1BC"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w:t>
            </w:r>
          </w:p>
        </w:tc>
        <w:tc>
          <w:tcPr>
            <w:tcW w:w="1701" w:type="dxa"/>
            <w:shd w:val="clear" w:color="auto" w:fill="auto"/>
            <w:noWrap/>
          </w:tcPr>
          <w:p w14:paraId="3B699B57"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1417" w:type="dxa"/>
            <w:shd w:val="clear" w:color="auto" w:fill="auto"/>
            <w:vAlign w:val="center"/>
          </w:tcPr>
          <w:p w14:paraId="5D791D9D"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shd w:val="clear" w:color="auto" w:fill="auto"/>
            <w:vAlign w:val="center"/>
          </w:tcPr>
          <w:p w14:paraId="0A71F50B"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w:t>
            </w:r>
          </w:p>
        </w:tc>
        <w:tc>
          <w:tcPr>
            <w:tcW w:w="2552" w:type="dxa"/>
            <w:shd w:val="clear" w:color="auto" w:fill="auto"/>
            <w:noWrap/>
            <w:vAlign w:val="center"/>
          </w:tcPr>
          <w:p w14:paraId="50D254C7"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OR </w:t>
            </w:r>
            <w:r w:rsidR="00C67609" w:rsidRPr="008E51C1">
              <w:rPr>
                <w:rFonts w:ascii="Book Antiqua" w:hAnsi="Book Antiqua"/>
                <w:sz w:val="24"/>
                <w:szCs w:val="24"/>
                <w:lang w:eastAsia="zh-CN"/>
              </w:rPr>
              <w:t xml:space="preserve">= </w:t>
            </w:r>
            <w:r w:rsidRPr="008E51C1">
              <w:rPr>
                <w:rFonts w:ascii="Book Antiqua" w:hAnsi="Book Antiqua"/>
                <w:sz w:val="24"/>
                <w:szCs w:val="24"/>
                <w:lang w:eastAsia="fr-FR"/>
              </w:rPr>
              <w:t>8.739 [2.85</w:t>
            </w:r>
            <w:r w:rsidR="00C67609" w:rsidRPr="008E51C1">
              <w:rPr>
                <w:rFonts w:ascii="Book Antiqua" w:hAnsi="Book Antiqua"/>
                <w:sz w:val="24"/>
                <w:szCs w:val="24"/>
                <w:lang w:eastAsia="zh-CN"/>
              </w:rPr>
              <w:t>,</w:t>
            </w:r>
            <w:r w:rsidRPr="008E51C1">
              <w:rPr>
                <w:rFonts w:ascii="Book Antiqua" w:hAnsi="Book Antiqua"/>
                <w:sz w:val="24"/>
                <w:szCs w:val="24"/>
                <w:lang w:eastAsia="fr-FR"/>
              </w:rPr>
              <w:t xml:space="preserve"> 26.85]</w:t>
            </w:r>
            <w:r w:rsidR="00C67609" w:rsidRPr="008E51C1">
              <w:rPr>
                <w:rFonts w:ascii="Book Antiqua" w:hAnsi="Book Antiqua"/>
                <w:sz w:val="24"/>
                <w:szCs w:val="24"/>
                <w:lang w:eastAsia="fr-FR"/>
              </w:rPr>
              <w:t> </w:t>
            </w:r>
            <w:r w:rsidR="00C67609" w:rsidRPr="008E51C1">
              <w:rPr>
                <w:rFonts w:ascii="Book Antiqua" w:hAnsi="Book Antiqua"/>
                <w:sz w:val="24"/>
                <w:szCs w:val="24"/>
                <w:lang w:eastAsia="zh-CN"/>
              </w:rPr>
              <w:t>;</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eastAsia="fr-FR"/>
              </w:rPr>
              <w:t xml:space="preserve"> </w:t>
            </w:r>
            <w:r w:rsidRPr="008E51C1">
              <w:rPr>
                <w:rFonts w:ascii="Book Antiqua" w:hAnsi="Book Antiqua"/>
                <w:sz w:val="24"/>
                <w:szCs w:val="24"/>
                <w:lang w:eastAsia="fr-FR"/>
              </w:rPr>
              <w:t>=</w:t>
            </w:r>
            <w:r w:rsidR="00C67609" w:rsidRPr="008E51C1">
              <w:rPr>
                <w:rFonts w:ascii="Book Antiqua" w:hAnsi="Book Antiqua"/>
                <w:sz w:val="24"/>
                <w:szCs w:val="24"/>
                <w:lang w:eastAsia="zh-CN"/>
              </w:rPr>
              <w:t xml:space="preserve"> </w:t>
            </w:r>
            <w:r w:rsidRPr="008E51C1">
              <w:rPr>
                <w:rFonts w:ascii="Book Antiqua" w:hAnsi="Book Antiqua"/>
                <w:sz w:val="24"/>
                <w:szCs w:val="24"/>
                <w:lang w:eastAsia="fr-FR"/>
              </w:rPr>
              <w:t>0.0002</w:t>
            </w:r>
          </w:p>
        </w:tc>
      </w:tr>
      <w:tr w:rsidR="008F198B" w:rsidRPr="008E51C1" w14:paraId="52831269" w14:textId="77777777" w:rsidTr="008E51C1">
        <w:trPr>
          <w:trHeight w:val="290"/>
        </w:trPr>
        <w:tc>
          <w:tcPr>
            <w:tcW w:w="1413" w:type="dxa"/>
            <w:shd w:val="clear" w:color="auto" w:fill="auto"/>
            <w:noWrap/>
            <w:vAlign w:val="center"/>
          </w:tcPr>
          <w:p w14:paraId="38287B30" w14:textId="74C74125" w:rsidR="00CA5B5F" w:rsidRPr="008E51C1" w:rsidRDefault="00CA5B5F"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Conjeevaram</w:t>
            </w:r>
            <w:r w:rsidR="00C3266A"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rht08tg9","properties":{"formattedCitation":"{\\rtf \\super [75]\\nosupersub{}}","plainCitation":"[75]"},"citationItems":[{"id":689,"uris":["http://zotero.org/users/1969747/items/H69MKC7M"],"uri":["http://zotero.org/users/1969747/items/H69MKC7M"],"itemData":{"id":689,"type":"article-journal","title":"Changes in Insulin Sensitivity and Body Weight During and After Peginterferon and Ribavirin Therapy for Hepatitis C","container-title":"Gastroenterology","page":"469-477","volume":"140","issue":"2","source":"CrossRef","DOI":"10.1053/j.gastro.2010.11.002","ISSN":"00165085","language":"en","author":[{"family":"Conjeevaram","given":"Hari S."},{"family":"Wahed","given":"Abdus S."},{"family":"Afdhal","given":"Nezam"},{"family":"Howell","given":"Charles D."},{"family":"Everhart","given":"James E."},{"family":"Hoofnagle","given":"Jay H."}],"issued":{"date-parts":[["2011",2]]},"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75]</w:t>
            </w:r>
            <w:r w:rsidRPr="008E51C1">
              <w:rPr>
                <w:rFonts w:ascii="Book Antiqua" w:hAnsi="Book Antiqua"/>
                <w:sz w:val="24"/>
                <w:szCs w:val="24"/>
                <w:lang w:val="en-GB" w:eastAsia="fr-FR"/>
              </w:rPr>
              <w:fldChar w:fldCharType="end"/>
            </w:r>
          </w:p>
        </w:tc>
        <w:tc>
          <w:tcPr>
            <w:tcW w:w="894" w:type="dxa"/>
            <w:shd w:val="clear" w:color="auto" w:fill="auto"/>
            <w:noWrap/>
            <w:vAlign w:val="center"/>
          </w:tcPr>
          <w:p w14:paraId="040AB88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1</w:t>
            </w:r>
          </w:p>
        </w:tc>
        <w:tc>
          <w:tcPr>
            <w:tcW w:w="1090" w:type="dxa"/>
            <w:shd w:val="clear" w:color="auto" w:fill="auto"/>
            <w:noWrap/>
            <w:vAlign w:val="center"/>
          </w:tcPr>
          <w:p w14:paraId="2A56EA71" w14:textId="77777777" w:rsidR="00CA5B5F" w:rsidRPr="008E51C1" w:rsidRDefault="00CA5B5F" w:rsidP="00C3266A">
            <w:pPr>
              <w:snapToGrid w:val="0"/>
              <w:spacing w:after="0" w:line="360" w:lineRule="auto"/>
              <w:jc w:val="center"/>
              <w:rPr>
                <w:rFonts w:ascii="Book Antiqua" w:hAnsi="Book Antiqua"/>
                <w:sz w:val="24"/>
                <w:szCs w:val="24"/>
                <w:lang w:val="en-GB" w:eastAsia="zh-CN"/>
              </w:rPr>
            </w:pPr>
            <w:r w:rsidRPr="008E51C1">
              <w:rPr>
                <w:rFonts w:ascii="Book Antiqua" w:hAnsi="Book Antiqua"/>
                <w:sz w:val="24"/>
                <w:szCs w:val="24"/>
                <w:lang w:val="en-GB" w:eastAsia="fr-FR"/>
              </w:rPr>
              <w:t>U</w:t>
            </w:r>
            <w:r w:rsidR="00C3266A" w:rsidRPr="008E51C1">
              <w:rPr>
                <w:rFonts w:ascii="Book Antiqua" w:hAnsi="Book Antiqua"/>
                <w:sz w:val="24"/>
                <w:szCs w:val="24"/>
                <w:lang w:val="en-GB" w:eastAsia="zh-CN"/>
              </w:rPr>
              <w:t>nited States</w:t>
            </w:r>
          </w:p>
        </w:tc>
        <w:tc>
          <w:tcPr>
            <w:tcW w:w="1276" w:type="dxa"/>
            <w:shd w:val="clear" w:color="auto" w:fill="auto"/>
            <w:noWrap/>
            <w:vAlign w:val="center"/>
          </w:tcPr>
          <w:p w14:paraId="636CB622"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41</w:t>
            </w:r>
          </w:p>
        </w:tc>
        <w:tc>
          <w:tcPr>
            <w:tcW w:w="992" w:type="dxa"/>
            <w:shd w:val="clear" w:color="auto" w:fill="auto"/>
            <w:noWrap/>
            <w:vAlign w:val="center"/>
          </w:tcPr>
          <w:p w14:paraId="5C942252"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1418" w:type="dxa"/>
            <w:shd w:val="clear" w:color="auto" w:fill="auto"/>
            <w:noWrap/>
            <w:vAlign w:val="center"/>
          </w:tcPr>
          <w:p w14:paraId="39F59A2D"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701" w:type="dxa"/>
            <w:shd w:val="clear" w:color="auto" w:fill="auto"/>
            <w:noWrap/>
          </w:tcPr>
          <w:p w14:paraId="1E2889E4"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417" w:type="dxa"/>
            <w:shd w:val="clear" w:color="auto" w:fill="auto"/>
            <w:vAlign w:val="center"/>
          </w:tcPr>
          <w:p w14:paraId="143EA5A1"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4264D500"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2552" w:type="dxa"/>
            <w:shd w:val="clear" w:color="auto" w:fill="auto"/>
            <w:noWrap/>
            <w:vAlign w:val="center"/>
          </w:tcPr>
          <w:p w14:paraId="314C2DB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28 [1.07</w:t>
            </w:r>
            <w:r w:rsidR="00C67609" w:rsidRPr="008E51C1">
              <w:rPr>
                <w:rFonts w:ascii="Book Antiqua" w:hAnsi="Book Antiqua"/>
                <w:sz w:val="24"/>
                <w:szCs w:val="24"/>
                <w:lang w:val="en-GB" w:eastAsia="zh-CN"/>
              </w:rPr>
              <w:t xml:space="preserve">, </w:t>
            </w:r>
            <w:r w:rsidR="00C67609" w:rsidRPr="008E51C1">
              <w:rPr>
                <w:rFonts w:ascii="Book Antiqua" w:hAnsi="Book Antiqua"/>
                <w:sz w:val="24"/>
                <w:szCs w:val="24"/>
                <w:lang w:val="en-GB" w:eastAsia="fr-FR"/>
              </w:rPr>
              <w:t>1.51]</w:t>
            </w:r>
            <w:r w:rsidRPr="008E51C1">
              <w:rPr>
                <w:rFonts w:ascii="Book Antiqua" w:hAnsi="Book Antiqua"/>
                <w:sz w:val="24"/>
                <w:szCs w:val="24"/>
                <w:lang w:val="en-GB" w:eastAsia="fr-FR"/>
              </w:rPr>
              <w:t xml:space="preserve">;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5</w:t>
            </w:r>
          </w:p>
        </w:tc>
      </w:tr>
      <w:tr w:rsidR="008F198B" w:rsidRPr="008E51C1" w14:paraId="1706C7E3" w14:textId="77777777" w:rsidTr="008E51C1">
        <w:trPr>
          <w:trHeight w:val="290"/>
        </w:trPr>
        <w:tc>
          <w:tcPr>
            <w:tcW w:w="1413" w:type="dxa"/>
            <w:shd w:val="clear" w:color="auto" w:fill="auto"/>
            <w:noWrap/>
            <w:vAlign w:val="center"/>
          </w:tcPr>
          <w:p w14:paraId="096617D2" w14:textId="6A661AE5" w:rsidR="00CA5B5F" w:rsidRPr="008E51C1" w:rsidRDefault="00C3266A"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lastRenderedPageBreak/>
              <w:t>Petta</w:t>
            </w:r>
            <w:r w:rsidRPr="008E51C1">
              <w:rPr>
                <w:rFonts w:ascii="Book Antiqua" w:hAnsi="Book Antiqua"/>
                <w:i/>
                <w:sz w:val="24"/>
                <w:szCs w:val="24"/>
                <w:lang w:eastAsia="zh-CN"/>
              </w:rPr>
              <w:t xml:space="preserve"> et al</w:t>
            </w:r>
            <w:r w:rsidR="00CA5B5F"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9btqnts9n","properties":{"formattedCitation":"{\\rtf \\super [56]\\nosupersub{}}","plainCitation":"[56]"},"citationItems":[{"id":918,"uris":["http://zotero.org/users/1969747/items/M2QXM6U7"],"uri":["http://zotero.org/users/1969747/items/M2QXM6U7"],"itemData":{"id":918,"type":"article-journal","title":"Hepatic steatosis and insulin resistance are associated with severe fibrosis in patients with chronic hepatitis caused by HBV or HCV infection: Steatosis, insulin resistance, HBV infection, HCV infection","container-title":"Liver International","page":"507-515","volume":"31","issue":"4","source":"CrossRef","DOI":"10.1111/j.1478-3231.2011.02453.x","ISSN":"14783223","shortTitle":"Hepatic steatosis and insulin resistance are associated with severe fibrosis in patients with chronic hepatitis caused by HBV or HCV infection","language":"en","author":[{"family":"Petta","given":"Salvatore"},{"family":"Cammà","given":"Calogero"},{"family":"Marco","given":"Vito Di"},{"family":"Macaluso","given":"Fabio Salvatore"},{"family":"Maida","given":"Marcello"},{"family":"Pizzolanti","given":"Giuseppe"},{"family":"Belmonte","given":"Beatrice"},{"family":"Cabibi","given":"Daniela"},{"family":"Stefano","given":"Rosa Di"},{"family":"Ferraro","given":"Donatella"},{"family":"Guarnotta","given":"Carla"},{"family":"Venezia","given":"Giovanna"},{"family":"Craxì","given":"Antonio"}],"issued":{"date-parts":[["2011",4]]},"accessed":{"date-parts":[["2015",10,5]]}}}],"schema":"https://github.com/citation-style-language/schema/raw/master/csl-citation.json"} </w:instrText>
            </w:r>
            <w:r w:rsidR="00CA5B5F"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56]</w:t>
            </w:r>
            <w:r w:rsidR="00CA5B5F" w:rsidRPr="008E51C1">
              <w:rPr>
                <w:rFonts w:ascii="Book Antiqua" w:hAnsi="Book Antiqua"/>
                <w:sz w:val="24"/>
                <w:szCs w:val="24"/>
                <w:lang w:val="en-GB" w:eastAsia="fr-FR"/>
              </w:rPr>
              <w:fldChar w:fldCharType="end"/>
            </w:r>
          </w:p>
        </w:tc>
        <w:tc>
          <w:tcPr>
            <w:tcW w:w="894" w:type="dxa"/>
            <w:shd w:val="clear" w:color="auto" w:fill="auto"/>
            <w:noWrap/>
            <w:vAlign w:val="center"/>
          </w:tcPr>
          <w:p w14:paraId="2CAC8651"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1</w:t>
            </w:r>
          </w:p>
        </w:tc>
        <w:tc>
          <w:tcPr>
            <w:tcW w:w="1090" w:type="dxa"/>
            <w:shd w:val="clear" w:color="auto" w:fill="auto"/>
            <w:noWrap/>
            <w:vAlign w:val="center"/>
          </w:tcPr>
          <w:p w14:paraId="71A99FA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taly</w:t>
            </w:r>
          </w:p>
        </w:tc>
        <w:tc>
          <w:tcPr>
            <w:tcW w:w="1276" w:type="dxa"/>
            <w:shd w:val="clear" w:color="auto" w:fill="auto"/>
            <w:noWrap/>
            <w:vAlign w:val="center"/>
          </w:tcPr>
          <w:p w14:paraId="135E956C"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70</w:t>
            </w:r>
          </w:p>
        </w:tc>
        <w:tc>
          <w:tcPr>
            <w:tcW w:w="992" w:type="dxa"/>
            <w:shd w:val="clear" w:color="auto" w:fill="auto"/>
            <w:noWrap/>
            <w:vAlign w:val="center"/>
          </w:tcPr>
          <w:p w14:paraId="2E971C4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1418" w:type="dxa"/>
            <w:shd w:val="clear" w:color="auto" w:fill="auto"/>
            <w:noWrap/>
            <w:vAlign w:val="center"/>
          </w:tcPr>
          <w:p w14:paraId="7625045E"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701" w:type="dxa"/>
            <w:shd w:val="clear" w:color="auto" w:fill="auto"/>
            <w:noWrap/>
          </w:tcPr>
          <w:p w14:paraId="052580E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417" w:type="dxa"/>
            <w:shd w:val="clear" w:color="auto" w:fill="auto"/>
            <w:vAlign w:val="center"/>
          </w:tcPr>
          <w:p w14:paraId="0ACF40BE"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4BF3612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2552" w:type="dxa"/>
            <w:shd w:val="clear" w:color="auto" w:fill="auto"/>
            <w:noWrap/>
            <w:vAlign w:val="center"/>
          </w:tcPr>
          <w:p w14:paraId="52E42FB3"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2.64 [1.11</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6.28]</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2</w:t>
            </w:r>
          </w:p>
        </w:tc>
      </w:tr>
      <w:tr w:rsidR="008F198B" w:rsidRPr="008E51C1" w14:paraId="5AD05276" w14:textId="77777777" w:rsidTr="008E51C1">
        <w:trPr>
          <w:trHeight w:val="290"/>
        </w:trPr>
        <w:tc>
          <w:tcPr>
            <w:tcW w:w="1413" w:type="dxa"/>
            <w:shd w:val="clear" w:color="auto" w:fill="auto"/>
            <w:noWrap/>
            <w:vAlign w:val="center"/>
          </w:tcPr>
          <w:p w14:paraId="7A2F0B7B" w14:textId="45845A4A" w:rsidR="00CA5B5F" w:rsidRPr="008E51C1" w:rsidRDefault="00C3266A"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Khattab</w:t>
            </w:r>
            <w:r w:rsidRPr="008E51C1">
              <w:rPr>
                <w:rFonts w:ascii="Book Antiqua" w:hAnsi="Book Antiqua"/>
                <w:i/>
                <w:sz w:val="24"/>
                <w:szCs w:val="24"/>
                <w:lang w:eastAsia="zh-CN"/>
              </w:rPr>
              <w:t xml:space="preserve"> et al</w:t>
            </w:r>
            <w:r w:rsidR="00CA5B5F"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26fccsi4sb","properties":{"formattedCitation":"{\\rtf \\super [76]\\nosupersub{}}","plainCitation":"[76]"},"citationItems":[{"id":794,"uris":["http://zotero.org/users/1969747/items/XIGQ79SH"],"uri":["http://zotero.org/users/1969747/items/XIGQ79SH"],"itemData":{"id":794,"type":"article-journal","title":"Changes in adipocytokines and insulin sensitivity during and after antiviral therapy for hepatitis C genotype 4","container-title":"Journal of gastrointestinal and liver diseases: JGLD","page":"59-65","volume":"21","issue":"1","source":"PubMed","abstract":"BACKGROUND: Hepatitis C virus (HCV) infection, especially genotypes 1 and 4, is associated with wide metabolic disarrangements.\nAIM: To assess whether host metabolic factors influence sustained virological response (SVR) in patients with chronic hepatitis C genotype 4 (HCV-4) treated with peginterferon / ribavirin and to evaluate the impact of antiviral therapy on insulin resistance (IR) and serum levels of adipocytokines.\nMETHODS: Changes in levels of adiponectin, leptin, TNF-α and the homeostasis model assessment for insulin resistance (HOMA-IR) on antiviral combination in patients with HCV-4 were analyzed and effect on response was studied.\nRESULTS: 107 patients were included (M/F 86/21; mean age 41.4±5.6 years). Neither serum adipocytokines nor HOMA-IR was correlated with viral load. SVR was achieved by 57% of patients and was associated with fibrosis score (odds ratio: 6.5; P = 0.001) and adiponectin level (odds ratio: 1.3; P = 0.01). At the end of follow-up, HOMA-IR, adiponectin, leptin and TNF-α were reduced, all these changes unrelated to predicting the outcome of treatment. At follow-up, HOMA-IR and adiponectin continued to decrease in patients with SVR, but remained unchanged significantly in patients who did not response or relapse.\nCONCLUSIONS: Serum adiponectin at baseline appears to be an independent predictor for the achievement of SVR and can be utilized as an additional predictive marker. Changes of IR and adipocytokines occur under treatment which is more evident with the resolution of HCV infection, suggesting that HCV could have a direct role in these metabolic changes.","ISSN":"1842-1121","note":"PMID: 22457861","journalAbbreviation":"J Gastrointestin Liver Dis","language":"eng","author":[{"family":"Khattab","given":"Mahmoud Aboelneen"},{"family":"Eslam","given":"Mohammed"},{"family":"Shatat","given":"Mohammed"},{"family":"Abd-Aalhalim","given":"Hesham"},{"family":"Mousa","given":"Yousef I."},{"family":"Samir","given":"Fatma"},{"family":"Aly","given":"Hanan"},{"family":"Shaker","given":"Olfat"},{"family":"Shaker","given":"Yehia"}],"issued":{"date-parts":[["2012",3]]},"PMID":"22457861"}}],"schema":"https://github.com/citation-style-language/schema/raw/master/csl-citation.json"} </w:instrText>
            </w:r>
            <w:r w:rsidR="00CA5B5F"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76]</w:t>
            </w:r>
            <w:r w:rsidR="00CA5B5F" w:rsidRPr="008E51C1">
              <w:rPr>
                <w:rFonts w:ascii="Book Antiqua" w:hAnsi="Book Antiqua"/>
                <w:sz w:val="24"/>
                <w:szCs w:val="24"/>
                <w:lang w:eastAsia="fr-FR"/>
              </w:rPr>
              <w:fldChar w:fldCharType="end"/>
            </w:r>
          </w:p>
        </w:tc>
        <w:tc>
          <w:tcPr>
            <w:tcW w:w="894" w:type="dxa"/>
            <w:shd w:val="clear" w:color="auto" w:fill="auto"/>
            <w:noWrap/>
            <w:vAlign w:val="center"/>
          </w:tcPr>
          <w:p w14:paraId="79D85A7A"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2</w:t>
            </w:r>
          </w:p>
        </w:tc>
        <w:tc>
          <w:tcPr>
            <w:tcW w:w="1090" w:type="dxa"/>
            <w:shd w:val="clear" w:color="auto" w:fill="auto"/>
            <w:noWrap/>
            <w:vAlign w:val="center"/>
          </w:tcPr>
          <w:p w14:paraId="7C13F0A1"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Egypt</w:t>
            </w:r>
          </w:p>
        </w:tc>
        <w:tc>
          <w:tcPr>
            <w:tcW w:w="1276" w:type="dxa"/>
            <w:shd w:val="clear" w:color="auto" w:fill="auto"/>
            <w:noWrap/>
            <w:vAlign w:val="center"/>
          </w:tcPr>
          <w:p w14:paraId="24034980"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07</w:t>
            </w:r>
          </w:p>
        </w:tc>
        <w:tc>
          <w:tcPr>
            <w:tcW w:w="992" w:type="dxa"/>
            <w:shd w:val="clear" w:color="auto" w:fill="auto"/>
            <w:noWrap/>
            <w:vAlign w:val="center"/>
          </w:tcPr>
          <w:p w14:paraId="2D277477"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4</w:t>
            </w:r>
          </w:p>
        </w:tc>
        <w:tc>
          <w:tcPr>
            <w:tcW w:w="1418" w:type="dxa"/>
            <w:shd w:val="clear" w:color="auto" w:fill="auto"/>
            <w:noWrap/>
            <w:vAlign w:val="center"/>
          </w:tcPr>
          <w:p w14:paraId="5DABBF36"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701" w:type="dxa"/>
            <w:shd w:val="clear" w:color="auto" w:fill="auto"/>
            <w:noWrap/>
          </w:tcPr>
          <w:p w14:paraId="20D36D7C" w14:textId="77777777" w:rsidR="00CA5B5F" w:rsidRPr="008E51C1" w:rsidRDefault="00CA5B5F"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417" w:type="dxa"/>
            <w:shd w:val="clear" w:color="auto" w:fill="auto"/>
            <w:vAlign w:val="center"/>
          </w:tcPr>
          <w:p w14:paraId="6A1BF2FB"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276" w:type="dxa"/>
            <w:shd w:val="clear" w:color="auto" w:fill="auto"/>
            <w:vAlign w:val="center"/>
          </w:tcPr>
          <w:p w14:paraId="4D456538"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val="en-GB" w:eastAsia="fr-FR"/>
              </w:rPr>
              <w:t>G4</w:t>
            </w:r>
          </w:p>
        </w:tc>
        <w:tc>
          <w:tcPr>
            <w:tcW w:w="2552" w:type="dxa"/>
            <w:shd w:val="clear" w:color="auto" w:fill="auto"/>
            <w:noWrap/>
            <w:vAlign w:val="center"/>
          </w:tcPr>
          <w:p w14:paraId="7A48ED9B"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87 [1.09</w:t>
            </w:r>
            <w:r w:rsidR="00C67609" w:rsidRPr="008E51C1">
              <w:rPr>
                <w:rFonts w:ascii="Book Antiqua" w:hAnsi="Book Antiqua"/>
                <w:sz w:val="24"/>
                <w:szCs w:val="24"/>
                <w:lang w:val="en-GB" w:eastAsia="zh-CN"/>
              </w:rPr>
              <w:t>,</w:t>
            </w:r>
            <w:r w:rsidR="00C67609" w:rsidRPr="008E51C1">
              <w:rPr>
                <w:rFonts w:ascii="Book Antiqua" w:hAnsi="Book Antiqua"/>
                <w:sz w:val="24"/>
                <w:szCs w:val="24"/>
                <w:lang w:val="en-GB" w:eastAsia="fr-FR"/>
              </w:rPr>
              <w:t xml:space="preserve"> 8.29]</w:t>
            </w:r>
            <w:r w:rsidRPr="008E51C1">
              <w:rPr>
                <w:rFonts w:ascii="Book Antiqua" w:hAnsi="Book Antiqua"/>
                <w:sz w:val="24"/>
                <w:szCs w:val="24"/>
                <w:lang w:val="en-GB" w:eastAsia="fr-FR"/>
              </w:rPr>
              <w:t xml:space="preserve">;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4</w:t>
            </w:r>
          </w:p>
        </w:tc>
      </w:tr>
      <w:tr w:rsidR="008F198B" w:rsidRPr="008E51C1" w14:paraId="66BCD4D9" w14:textId="77777777" w:rsidTr="008E51C1">
        <w:trPr>
          <w:trHeight w:val="290"/>
        </w:trPr>
        <w:tc>
          <w:tcPr>
            <w:tcW w:w="1413" w:type="dxa"/>
            <w:shd w:val="clear" w:color="auto" w:fill="auto"/>
            <w:noWrap/>
            <w:vAlign w:val="center"/>
          </w:tcPr>
          <w:p w14:paraId="04F85C27" w14:textId="75E76B30" w:rsidR="00CA5B5F" w:rsidRPr="008E51C1" w:rsidRDefault="00CA5B5F"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Ziada</w:t>
            </w:r>
            <w:r w:rsidR="00C3266A"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b5vp4u4ic","properties":{"formattedCitation":"{\\rtf \\super [77]\\nosupersub{}}","plainCitation":"[77]"},"citationItems":[{"id":800,"uris":["http://zotero.org/users/1969747/items/367P5HXJ"],"uri":["http://zotero.org/users/1969747/items/367P5HXJ"],"itemData":{"id":800,"type":"article-journal","title":"The interaction between insulin resistance, liver fibrosis and early virological response in Egyptian patients with chronic hepatitis C","container-title":"Canadian Journal of Gastroenterology = Journal Canadien De Gastroenterologie","page":"325-329","volume":"26","issue":"6","source":"PubMed","abstract":"BACKGROUND: Hepatitis C virus (HCV) infection may induce insulin resistance (IR) irrespective of the severity of liver disease, and there is evidence of a central role for IR in failure to achieve sustained virological response (SVR) in HCV patients.\nOBJECTIVE: To assess IR as a predictor of the severity of hepatic fibrosis in Egyptian HCV patients, and its effect on early viral kinetics and virological response to HCV therapy.\nMETHODS: A total of 140 chronic HCV patients were divided into two groups according to the homeostasis model assessment-IR (HOMA-IR). Group 1 consisted of 48 chronic HCV patients with HOMA-IR &gt;=2, and group 2 consisted of 92 chronic HVC patients without IR (HOMA IR &lt;2). All patients were treated with combination therapy (pegylated interferon-alpha 2a plus ribavirin) for 48 weeks and studied for viral kinetics throughout the period of therapy.\nRESULTS: The study revealed that older age, higher body mass index and HOMA-IR &gt;=2 were significantly associated with advanced fibrosis. Rapid virological response, complete early virological response and SVR were significantly lower in the IR-HCV group compared with the non-IR-HCV group. Univariate and multivariate analyses revealed that older age, fibrosis (F&gt;=3), high viral load (&gt;600,000 IU⁄mL) and HOMA-IR &gt;=2 were significantly associated with a lack of viral kinetics as well as SVR. However, HOMA-IR &gt;=2 was the main independent variable associated with lack of SVR. On the other hand, body mass index, plasma insulin level and HOMA-IR decreased significantly compared with starting levels in patients who achieved SVR. This suggests a cause and effect relationship between HCV infection and IR.\nCONCLUSION: IR in chronic HCV patients is associated with progressive fibrosis and slow viral kinetics, and could be a predictor for lack of rapid and early virological response. Therefore, HOMA-IR levels should be measured and improved before starting antiviral treatment.","ISSN":"0835-7900","note":"PMID: 22720272\nPMCID: PMC3378277","journalAbbreviation":"Can. J. Gastroenterol.","language":"eng","author":[{"family":"Ziada","given":"Dina Hazem"},{"family":"El Saadany","given":"Sherif"},{"family":"Enaba","given":"Mohamed"},{"family":"Ghazy","given":"Medhat"},{"family":"Hasan","given":"Azza"}],"issued":{"date-parts":[["2012",6]]},"PMID":"22720272","PMCID":"PMC3378277"}}],"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77]</w:t>
            </w:r>
            <w:r w:rsidRPr="008E51C1">
              <w:rPr>
                <w:rFonts w:ascii="Book Antiqua" w:hAnsi="Book Antiqua"/>
                <w:sz w:val="24"/>
                <w:szCs w:val="24"/>
                <w:lang w:val="en-GB" w:eastAsia="fr-FR"/>
              </w:rPr>
              <w:fldChar w:fldCharType="end"/>
            </w:r>
          </w:p>
        </w:tc>
        <w:tc>
          <w:tcPr>
            <w:tcW w:w="894" w:type="dxa"/>
            <w:shd w:val="clear" w:color="auto" w:fill="auto"/>
            <w:noWrap/>
            <w:vAlign w:val="center"/>
          </w:tcPr>
          <w:p w14:paraId="46F3EB21"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2</w:t>
            </w:r>
          </w:p>
        </w:tc>
        <w:tc>
          <w:tcPr>
            <w:tcW w:w="1090" w:type="dxa"/>
            <w:shd w:val="clear" w:color="auto" w:fill="auto"/>
            <w:noWrap/>
            <w:vAlign w:val="center"/>
          </w:tcPr>
          <w:p w14:paraId="16903C3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Egypt</w:t>
            </w:r>
          </w:p>
        </w:tc>
        <w:tc>
          <w:tcPr>
            <w:tcW w:w="1276" w:type="dxa"/>
            <w:shd w:val="clear" w:color="auto" w:fill="auto"/>
            <w:noWrap/>
            <w:vAlign w:val="center"/>
          </w:tcPr>
          <w:p w14:paraId="3662BAA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40</w:t>
            </w:r>
          </w:p>
        </w:tc>
        <w:tc>
          <w:tcPr>
            <w:tcW w:w="992" w:type="dxa"/>
            <w:shd w:val="clear" w:color="auto" w:fill="auto"/>
            <w:noWrap/>
          </w:tcPr>
          <w:p w14:paraId="04A0A7F7" w14:textId="77777777" w:rsidR="00CA5B5F" w:rsidRPr="008E51C1" w:rsidRDefault="00CA5B5F"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non DM</w:t>
            </w:r>
          </w:p>
        </w:tc>
        <w:tc>
          <w:tcPr>
            <w:tcW w:w="1418" w:type="dxa"/>
            <w:shd w:val="clear" w:color="auto" w:fill="auto"/>
            <w:noWrap/>
            <w:vAlign w:val="center"/>
          </w:tcPr>
          <w:p w14:paraId="225860C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701" w:type="dxa"/>
            <w:shd w:val="clear" w:color="auto" w:fill="auto"/>
            <w:noWrap/>
          </w:tcPr>
          <w:p w14:paraId="3385BF62"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417" w:type="dxa"/>
            <w:shd w:val="clear" w:color="auto" w:fill="auto"/>
            <w:vAlign w:val="center"/>
          </w:tcPr>
          <w:p w14:paraId="2D0BED91"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tcPr>
          <w:p w14:paraId="3DA59AC8" w14:textId="77777777" w:rsidR="00CA5B5F" w:rsidRPr="008E51C1" w:rsidRDefault="00CA5B5F"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2552" w:type="dxa"/>
            <w:shd w:val="clear" w:color="auto" w:fill="auto"/>
            <w:noWrap/>
            <w:vAlign w:val="center"/>
          </w:tcPr>
          <w:p w14:paraId="152FD2F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92 [0.97</w:t>
            </w:r>
            <w:r w:rsidR="00C67609" w:rsidRPr="008E51C1">
              <w:rPr>
                <w:rFonts w:ascii="Book Antiqua" w:hAnsi="Book Antiqua"/>
                <w:sz w:val="24"/>
                <w:szCs w:val="24"/>
                <w:lang w:val="en-GB" w:eastAsia="zh-CN"/>
              </w:rPr>
              <w:t>,</w:t>
            </w:r>
            <w:r w:rsidR="00C67609" w:rsidRPr="008E51C1">
              <w:rPr>
                <w:rFonts w:ascii="Book Antiqua" w:hAnsi="Book Antiqua"/>
                <w:sz w:val="24"/>
                <w:szCs w:val="24"/>
                <w:lang w:val="en-GB" w:eastAsia="fr-FR"/>
              </w:rPr>
              <w:t xml:space="preserve"> 3.4]</w:t>
            </w:r>
            <w:r w:rsidRPr="008E51C1">
              <w:rPr>
                <w:rFonts w:ascii="Book Antiqua" w:hAnsi="Book Antiqua"/>
                <w:sz w:val="24"/>
                <w:szCs w:val="24"/>
                <w:lang w:val="en-GB" w:eastAsia="fr-FR"/>
              </w:rPr>
              <w:t xml:space="preserve">;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49</w:t>
            </w:r>
          </w:p>
        </w:tc>
      </w:tr>
      <w:tr w:rsidR="008F198B" w:rsidRPr="008E51C1" w14:paraId="2E4EC651" w14:textId="77777777" w:rsidTr="008E51C1">
        <w:trPr>
          <w:trHeight w:val="290"/>
        </w:trPr>
        <w:tc>
          <w:tcPr>
            <w:tcW w:w="1413" w:type="dxa"/>
            <w:shd w:val="clear" w:color="auto" w:fill="auto"/>
            <w:noWrap/>
            <w:vAlign w:val="center"/>
          </w:tcPr>
          <w:p w14:paraId="753E6C7C" w14:textId="1AF3D455" w:rsidR="00CA5B5F" w:rsidRPr="008E51C1" w:rsidRDefault="00CA5B5F"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Thompson</w:t>
            </w:r>
            <w:r w:rsidR="00C3266A"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mf13lmcle","properties":{"formattedCitation":"{\\rtf \\super [13]\\nosupersub{}}","plainCitation":"[13]"},"citationItems":[{"id":796,"uris":["http://zotero.org/users/1969747/items/VU3D9RHT"],"uri":["http://zotero.org/users/1969747/items/VU3D9RHT"],"itemData":{"id":796,"type":"article-journal","title":"Viral clearance is associated with improved insulin resistance in genotype 1 chronic hepatitis C but not genotype 2/3","container-title":"Gut","page":"128-134","volume":"61","issue":"1","source":"PubMed","abstract":"OBJECTIVES: Genotype-specific associations between hepatitis C virus (HCV) and insulin resistance (IR) have been described, but a causal relationship remains unclear. This study investigated the association between a sustained virological response (SVR) and IR after chronic HCV therapy.\nMETHODS: 2255 treatment-naive patients with chronic HCV genotype 1 or 2/3 were enrolled in two phase 3 trials of albinterferon alpha-2b versus pegylated interferon alpha-2a for 48 or 24 weeks, respectively. IR was measured before treatment and 12 weeks after treatment using homeostasis model assessment (HOMA)-IR.\nRESULTS: Paired HOMA-IR measurements were available in 1038 non-diabetic patients (497 with genotype 1; 541 with genotype 2/3). At baseline the prevalence of HOMA-IR &gt;3 was greater in patients with genotype 1 than 2/3 (33% vs 27%; p=0.048). There was a significant reduction in the prevalence of IR in patients with genotype 1 achieving SVR (δ 10%; p&lt;0.001), but not in genotype 1 non-responders or those with genotype 2/3. Multivariate analysis indicated that SVR was associated with a significant reduction in mean HOMA-IR in patients with genotype 1 (p=0.004), but not in those with genotype 2/3, which was independent of body mass index, alanine transaminase, γ-glutamyl transpeptidase and lipid level changes.\nCONCLUSIONS: SVR is associated with a reduction in HOMA-IR in patients with HCV genotype 1 but not in those with genotype 2/3. Genotype 1 may have a direct effect on the development of IR, independent of host metabolic factors, and may be partially reversed by viral eradication.","DOI":"10.1136/gut.2010.236158","ISSN":"1468-3288","note":"PMID: 21873466\nPMCID: PMC3766841","journalAbbreviation":"Gut","language":"eng","author":[{"family":"Thompson","given":"Alexander J."},{"family":"Patel","given":"Keyur"},{"family":"Chuang","given":"Wan-Long"},{"family":"Lawitz","given":"Eric J."},{"family":"Rodriguez-Torres","given":"Maribel"},{"family":"Rustgi","given":"Vinod K."},{"family":"Flisiak","given":"Robert"},{"family":"Pianko","given":"Stephen"},{"family":"Diago","given":"Moises"},{"family":"Arora","given":"Sanjeev"},{"family":"Foster","given":"Graham R."},{"family":"Torbenson","given":"Michael"},{"family":"Benhamou","given":"Yves"},{"family":"Nelson","given":"David R."},{"family":"Sulkowski","given":"Mark S."},{"family":"Zeuzem","given":"Stefan"},{"family":"Pulkstenis","given":"Erik"},{"family":"Subramanian","given":"G. Mani"},{"family":"McHutchison","given":"John G."},{"family":"ACHIEVE-1 and ACHIEVE-2/3 Study Teams","given":""}],"issued":{"date-parts":[["2012",1]]},"PMID":"21873466","PMCID":"PMC3766841"}}],"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lang w:val="en-GB"/>
              </w:rPr>
              <w:t>[13]</w:t>
            </w:r>
            <w:r w:rsidRPr="008E51C1">
              <w:rPr>
                <w:rFonts w:ascii="Book Antiqua" w:hAnsi="Book Antiqua"/>
                <w:sz w:val="24"/>
                <w:szCs w:val="24"/>
                <w:lang w:val="en-GB" w:eastAsia="fr-FR"/>
              </w:rPr>
              <w:fldChar w:fldCharType="end"/>
            </w:r>
          </w:p>
        </w:tc>
        <w:tc>
          <w:tcPr>
            <w:tcW w:w="894" w:type="dxa"/>
            <w:shd w:val="clear" w:color="auto" w:fill="auto"/>
            <w:noWrap/>
            <w:vAlign w:val="center"/>
          </w:tcPr>
          <w:p w14:paraId="76D4C13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2</w:t>
            </w:r>
          </w:p>
        </w:tc>
        <w:tc>
          <w:tcPr>
            <w:tcW w:w="1090" w:type="dxa"/>
            <w:shd w:val="clear" w:color="auto" w:fill="auto"/>
            <w:noWrap/>
            <w:vAlign w:val="center"/>
          </w:tcPr>
          <w:p w14:paraId="5B0531AC" w14:textId="77777777" w:rsidR="00CA5B5F" w:rsidRPr="008E51C1" w:rsidRDefault="00C3266A"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w:t>
            </w:r>
            <w:r w:rsidRPr="008E51C1">
              <w:rPr>
                <w:rFonts w:ascii="Book Antiqua" w:hAnsi="Book Antiqua"/>
                <w:sz w:val="24"/>
                <w:szCs w:val="24"/>
                <w:lang w:val="en-GB" w:eastAsia="zh-CN"/>
              </w:rPr>
              <w:t>nited States</w:t>
            </w:r>
          </w:p>
        </w:tc>
        <w:tc>
          <w:tcPr>
            <w:tcW w:w="1276" w:type="dxa"/>
            <w:shd w:val="clear" w:color="auto" w:fill="auto"/>
            <w:noWrap/>
            <w:vAlign w:val="center"/>
          </w:tcPr>
          <w:p w14:paraId="714F7377" w14:textId="77777777" w:rsidR="00CA5B5F" w:rsidRPr="008E51C1" w:rsidRDefault="00C3266A"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w:t>
            </w:r>
            <w:r w:rsidR="00CA5B5F" w:rsidRPr="008E51C1">
              <w:rPr>
                <w:rFonts w:ascii="Book Antiqua" w:hAnsi="Book Antiqua"/>
                <w:sz w:val="24"/>
                <w:szCs w:val="24"/>
                <w:lang w:val="en-GB" w:eastAsia="fr-FR"/>
              </w:rPr>
              <w:t>038</w:t>
            </w:r>
          </w:p>
        </w:tc>
        <w:tc>
          <w:tcPr>
            <w:tcW w:w="992" w:type="dxa"/>
            <w:shd w:val="clear" w:color="auto" w:fill="auto"/>
            <w:noWrap/>
          </w:tcPr>
          <w:p w14:paraId="100D9039"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non DM</w:t>
            </w:r>
          </w:p>
        </w:tc>
        <w:tc>
          <w:tcPr>
            <w:tcW w:w="1418" w:type="dxa"/>
            <w:shd w:val="clear" w:color="auto" w:fill="auto"/>
            <w:noWrap/>
            <w:vAlign w:val="center"/>
          </w:tcPr>
          <w:p w14:paraId="73629513"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701" w:type="dxa"/>
            <w:shd w:val="clear" w:color="auto" w:fill="auto"/>
            <w:noWrap/>
          </w:tcPr>
          <w:p w14:paraId="27FDE6DA"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417" w:type="dxa"/>
            <w:shd w:val="clear" w:color="auto" w:fill="auto"/>
            <w:vAlign w:val="center"/>
          </w:tcPr>
          <w:p w14:paraId="528DF0DE"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tcPr>
          <w:p w14:paraId="2A5E4CEA"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All</w:t>
            </w:r>
          </w:p>
        </w:tc>
        <w:tc>
          <w:tcPr>
            <w:tcW w:w="2552" w:type="dxa"/>
            <w:shd w:val="clear" w:color="auto" w:fill="auto"/>
            <w:noWrap/>
            <w:vAlign w:val="center"/>
          </w:tcPr>
          <w:p w14:paraId="7EB985CB"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1.6 [1.1</w:t>
            </w:r>
            <w:r w:rsidR="00C67609" w:rsidRPr="008E51C1">
              <w:rPr>
                <w:rFonts w:ascii="Book Antiqua" w:hAnsi="Book Antiqua"/>
                <w:sz w:val="24"/>
                <w:szCs w:val="24"/>
                <w:lang w:val="en-GB" w:eastAsia="zh-CN"/>
              </w:rPr>
              <w:t>,</w:t>
            </w:r>
            <w:r w:rsidR="00C67609" w:rsidRPr="008E51C1">
              <w:rPr>
                <w:rFonts w:ascii="Book Antiqua" w:hAnsi="Book Antiqua"/>
                <w:sz w:val="24"/>
                <w:szCs w:val="24"/>
                <w:lang w:val="en-GB" w:eastAsia="fr-FR"/>
              </w:rPr>
              <w:t xml:space="preserve"> 2.33]</w:t>
            </w:r>
            <w:r w:rsidRPr="008E51C1">
              <w:rPr>
                <w:rFonts w:ascii="Book Antiqua" w:hAnsi="Book Antiqua"/>
                <w:sz w:val="24"/>
                <w:szCs w:val="24"/>
                <w:lang w:val="en-GB" w:eastAsia="fr-FR"/>
              </w:rPr>
              <w:t>; </w:t>
            </w:r>
            <w:r w:rsidR="00C67609" w:rsidRPr="008E51C1">
              <w:rPr>
                <w:rFonts w:ascii="Book Antiqua" w:hAnsi="Book Antiqua"/>
                <w:i/>
                <w:caps/>
                <w:sz w:val="24"/>
                <w:szCs w:val="24"/>
                <w:lang w:val="en-GB"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2</w:t>
            </w:r>
          </w:p>
        </w:tc>
      </w:tr>
      <w:tr w:rsidR="008F198B" w:rsidRPr="008E51C1" w14:paraId="283BD014" w14:textId="77777777" w:rsidTr="008E51C1">
        <w:trPr>
          <w:trHeight w:val="290"/>
        </w:trPr>
        <w:tc>
          <w:tcPr>
            <w:tcW w:w="1413" w:type="dxa"/>
            <w:shd w:val="clear" w:color="auto" w:fill="auto"/>
            <w:noWrap/>
            <w:vAlign w:val="center"/>
          </w:tcPr>
          <w:p w14:paraId="1F1AD7C9" w14:textId="2DC0914F" w:rsidR="00CA5B5F" w:rsidRPr="008E51C1" w:rsidRDefault="00CA5B5F"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Alfaleh</w:t>
            </w:r>
            <w:r w:rsidR="00C3266A" w:rsidRPr="008E51C1">
              <w:rPr>
                <w:rFonts w:ascii="Book Antiqua" w:hAnsi="Book Antiqua"/>
                <w:i/>
                <w:sz w:val="24"/>
                <w:szCs w:val="24"/>
                <w:lang w:val="en-GB"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qmcd800sm","properties":{"formattedCitation":"{\\rtf \\super [78]\\nosupersub{}}","plainCitation":"[78]"},"citationItems":[{"id":729,"uris":["http://zotero.org/users/1969747/items/QIIBCMTP"],"uri":["http://zotero.org/users/1969747/items/QIIBCMTP"],"itemData":{"id":729,"type":"article-journal","title":"The natural history and long-term outcomes in patients with chronic hepatitis C genotype 4 after interferon-based therapy","container-title":"Liver International","page":"871-883","volume":"33","issue":"6","source":"CrossRef","DOI":"10.1111/liv.12127","ISSN":"14783223","language":"en","author":[{"family":"Alfaleh","given":"Faleh Z."},{"family":"Alswat","given":"Khalid"},{"family":"Helmy","given":"Ahmed"},{"family":"Al-hamoudi","given":"Waleed"},{"family":"El-sharkawy","given":"Mohamed"},{"family":"Omar","given":"Mohanned"},{"family":"Shalaby","given":"Ahmed"},{"family":"Bedewi","given":"Mohaned A."},{"family":"Hadad","given":"Qais"},{"family":"Ali","given":"Safiyya M."},{"family":"Alfaleh","given":"Ahmad"},{"family":"Abdo","given":"Ayman A."}],"issued":{"date-parts":[["2013",7]]},"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lang w:val="en-GB"/>
              </w:rPr>
              <w:t>[78]</w:t>
            </w:r>
            <w:r w:rsidRPr="008E51C1">
              <w:rPr>
                <w:rFonts w:ascii="Book Antiqua" w:hAnsi="Book Antiqua"/>
                <w:sz w:val="24"/>
                <w:szCs w:val="24"/>
                <w:lang w:val="en-GB" w:eastAsia="fr-FR"/>
              </w:rPr>
              <w:fldChar w:fldCharType="end"/>
            </w:r>
          </w:p>
        </w:tc>
        <w:tc>
          <w:tcPr>
            <w:tcW w:w="894" w:type="dxa"/>
            <w:shd w:val="clear" w:color="auto" w:fill="auto"/>
            <w:noWrap/>
            <w:vAlign w:val="center"/>
          </w:tcPr>
          <w:p w14:paraId="63D502F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3</w:t>
            </w:r>
          </w:p>
        </w:tc>
        <w:tc>
          <w:tcPr>
            <w:tcW w:w="1090" w:type="dxa"/>
            <w:shd w:val="clear" w:color="auto" w:fill="auto"/>
            <w:noWrap/>
            <w:vAlign w:val="center"/>
          </w:tcPr>
          <w:p w14:paraId="7DE0EDB0"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Saudi Arabia</w:t>
            </w:r>
          </w:p>
        </w:tc>
        <w:tc>
          <w:tcPr>
            <w:tcW w:w="1276" w:type="dxa"/>
            <w:shd w:val="clear" w:color="auto" w:fill="auto"/>
            <w:noWrap/>
            <w:vAlign w:val="center"/>
          </w:tcPr>
          <w:p w14:paraId="390B7F3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57</w:t>
            </w:r>
          </w:p>
        </w:tc>
        <w:tc>
          <w:tcPr>
            <w:tcW w:w="992" w:type="dxa"/>
            <w:shd w:val="clear" w:color="auto" w:fill="auto"/>
            <w:noWrap/>
            <w:vAlign w:val="center"/>
          </w:tcPr>
          <w:p w14:paraId="091C014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w:t>
            </w:r>
          </w:p>
        </w:tc>
        <w:tc>
          <w:tcPr>
            <w:tcW w:w="1418" w:type="dxa"/>
            <w:shd w:val="clear" w:color="auto" w:fill="auto"/>
            <w:noWrap/>
            <w:vAlign w:val="center"/>
          </w:tcPr>
          <w:p w14:paraId="1269BF4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701" w:type="dxa"/>
            <w:shd w:val="clear" w:color="auto" w:fill="auto"/>
            <w:noWrap/>
            <w:vAlign w:val="center"/>
          </w:tcPr>
          <w:p w14:paraId="7DDC19B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417" w:type="dxa"/>
            <w:shd w:val="clear" w:color="auto" w:fill="auto"/>
            <w:vAlign w:val="center"/>
          </w:tcPr>
          <w:p w14:paraId="7FD3D5F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7CC4B6C0"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All (except G4)</w:t>
            </w:r>
          </w:p>
        </w:tc>
        <w:tc>
          <w:tcPr>
            <w:tcW w:w="2552" w:type="dxa"/>
            <w:shd w:val="clear" w:color="auto" w:fill="auto"/>
            <w:noWrap/>
            <w:vAlign w:val="center"/>
          </w:tcPr>
          <w:p w14:paraId="21A3E95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w:t>
            </w:r>
            <w:r w:rsidR="00C67609" w:rsidRPr="008E51C1">
              <w:rPr>
                <w:rFonts w:ascii="Book Antiqua" w:hAnsi="Book Antiqua"/>
                <w:sz w:val="24"/>
                <w:szCs w:val="24"/>
                <w:lang w:val="en-GB" w:eastAsia="zh-CN"/>
              </w:rPr>
              <w:t xml:space="preserve"> = </w:t>
            </w:r>
            <w:r w:rsidRPr="008E51C1">
              <w:rPr>
                <w:rFonts w:ascii="Book Antiqua" w:hAnsi="Book Antiqua"/>
                <w:sz w:val="24"/>
                <w:szCs w:val="24"/>
                <w:lang w:val="en-GB" w:eastAsia="fr-FR"/>
              </w:rPr>
              <w:t>0.37  [0.148</w:t>
            </w:r>
            <w:r w:rsidR="00C67609" w:rsidRPr="008E51C1">
              <w:rPr>
                <w:rFonts w:ascii="Book Antiqua" w:hAnsi="Book Antiqua"/>
                <w:sz w:val="24"/>
                <w:szCs w:val="24"/>
                <w:lang w:val="en-GB" w:eastAsia="zh-CN"/>
              </w:rPr>
              <w:t>,</w:t>
            </w:r>
            <w:r w:rsidR="00C67609" w:rsidRPr="008E51C1">
              <w:rPr>
                <w:rFonts w:ascii="Book Antiqua" w:hAnsi="Book Antiqua"/>
                <w:sz w:val="24"/>
                <w:szCs w:val="24"/>
                <w:lang w:val="en-GB" w:eastAsia="fr-FR"/>
              </w:rPr>
              <w:t xml:space="preserve"> 0.927]</w:t>
            </w:r>
            <w:r w:rsidRPr="008E51C1">
              <w:rPr>
                <w:rFonts w:ascii="Book Antiqua" w:hAnsi="Book Antiqua"/>
                <w:sz w:val="24"/>
                <w:szCs w:val="24"/>
                <w:lang w:val="en-GB" w:eastAsia="fr-FR"/>
              </w:rPr>
              <w:t xml:space="preserve">; </w:t>
            </w:r>
            <w:r w:rsidR="00C67609" w:rsidRPr="008E51C1">
              <w:rPr>
                <w:rFonts w:ascii="Book Antiqua" w:hAnsi="Book Antiqua"/>
                <w:i/>
                <w:caps/>
                <w:sz w:val="24"/>
                <w:szCs w:val="24"/>
                <w:lang w:val="en-GB" w:eastAsia="fr-FR"/>
              </w:rPr>
              <w:t>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34</w:t>
            </w:r>
          </w:p>
        </w:tc>
      </w:tr>
      <w:tr w:rsidR="008F198B" w:rsidRPr="008E51C1" w14:paraId="195D8D23" w14:textId="77777777" w:rsidTr="008E51C1">
        <w:trPr>
          <w:trHeight w:val="290"/>
        </w:trPr>
        <w:tc>
          <w:tcPr>
            <w:tcW w:w="1413" w:type="dxa"/>
            <w:shd w:val="clear" w:color="auto" w:fill="auto"/>
            <w:noWrap/>
            <w:vAlign w:val="center"/>
          </w:tcPr>
          <w:p w14:paraId="19AA5374" w14:textId="51C2D619" w:rsidR="00CA5B5F" w:rsidRPr="008E51C1" w:rsidRDefault="00C3266A"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Dokmeci</w:t>
            </w:r>
            <w:r w:rsidRPr="008E51C1">
              <w:rPr>
                <w:rFonts w:ascii="Book Antiqua" w:hAnsi="Book Antiqua"/>
                <w:i/>
                <w:sz w:val="24"/>
                <w:szCs w:val="24"/>
                <w:lang w:eastAsia="zh-CN"/>
              </w:rPr>
              <w:t xml:space="preserve"> et al</w:t>
            </w:r>
            <w:r w:rsidR="00CA5B5F"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991daj1a8","properties":{"formattedCitation":"{\\rtf \\super [79]\\nosupersub{}}","plainCitation":"[79]"},"citationItems":[{"id":920,"uris":["http://zotero.org/users/1969747/items/IACX74QD"],"uri":["http://zotero.org/users/1969747/items/IACX74QD"],"itemData":{"id":920,"type":"article-journal","title":"The association between insulin resistance and hepatic fibrosis in patients with chronic hepatitis C: An observational, multicenter study in Turkey","container-title":"The Turkish Journal of Gastroenterology","page":"546-552","volume":"25","issue":"5","source":"CrossRef","DOI":"10.5152/tjg.2014.7829","ISSN":"13004948, 21485607","shortTitle":"The association between insulin resistance and hepatic fibrosis in patients with chronic hepatitis C","author":[{"family":"Dokmeci","given":"Abdulkadir"},{"family":"Ustundag","given":"Yucel"},{"family":"Hulagu","given":"Sadettin"},{"family":"Tuncer","given":"İlyas"},{"family":"Akdogan","given":"Meral"},{"family":"Demirsoy","given":"Huseyin"},{"family":"Koklu","given":"Seyfettin"},{"family":"Guzelbulut","given":"Fatih"},{"family":"Dogan","given":"İbrahim"},{"family":"Demir","given":"Ali"},{"family":"Akarsu","given":"Mesut"},{"family":"Yuceyar","given":"Hakan"},{"family":"Ozdogan","given":"Osman Cavit"},{"family":"Ozdener","given":"Fatih"},{"family":"Erdogan","given":"Seda"}],"issued":{"date-parts":[["2014",11,3]]},"accessed":{"date-parts":[["2015",10,5]]}}}],"schema":"https://github.com/citation-style-language/schema/raw/master/csl-citation.json"} </w:instrText>
            </w:r>
            <w:r w:rsidR="00CA5B5F"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79]</w:t>
            </w:r>
            <w:r w:rsidR="00CA5B5F" w:rsidRPr="008E51C1">
              <w:rPr>
                <w:rFonts w:ascii="Book Antiqua" w:hAnsi="Book Antiqua"/>
                <w:sz w:val="24"/>
                <w:szCs w:val="24"/>
                <w:lang w:val="en-GB" w:eastAsia="fr-FR"/>
              </w:rPr>
              <w:fldChar w:fldCharType="end"/>
            </w:r>
          </w:p>
        </w:tc>
        <w:tc>
          <w:tcPr>
            <w:tcW w:w="894" w:type="dxa"/>
            <w:shd w:val="clear" w:color="auto" w:fill="auto"/>
            <w:noWrap/>
            <w:vAlign w:val="center"/>
          </w:tcPr>
          <w:p w14:paraId="365047DB"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4</w:t>
            </w:r>
          </w:p>
        </w:tc>
        <w:tc>
          <w:tcPr>
            <w:tcW w:w="1090" w:type="dxa"/>
            <w:shd w:val="clear" w:color="auto" w:fill="auto"/>
            <w:noWrap/>
            <w:vAlign w:val="center"/>
          </w:tcPr>
          <w:p w14:paraId="40E177AC"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urkey</w:t>
            </w:r>
          </w:p>
        </w:tc>
        <w:tc>
          <w:tcPr>
            <w:tcW w:w="1276" w:type="dxa"/>
            <w:shd w:val="clear" w:color="auto" w:fill="auto"/>
            <w:noWrap/>
            <w:vAlign w:val="center"/>
          </w:tcPr>
          <w:p w14:paraId="24B8D688"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04</w:t>
            </w:r>
          </w:p>
        </w:tc>
        <w:tc>
          <w:tcPr>
            <w:tcW w:w="992" w:type="dxa"/>
            <w:shd w:val="clear" w:color="auto" w:fill="auto"/>
            <w:noWrap/>
            <w:vAlign w:val="center"/>
          </w:tcPr>
          <w:p w14:paraId="620AD919"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w:t>
            </w:r>
          </w:p>
        </w:tc>
        <w:tc>
          <w:tcPr>
            <w:tcW w:w="1418" w:type="dxa"/>
            <w:shd w:val="clear" w:color="auto" w:fill="auto"/>
            <w:noWrap/>
            <w:vAlign w:val="center"/>
          </w:tcPr>
          <w:p w14:paraId="55378F0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701" w:type="dxa"/>
            <w:shd w:val="clear" w:color="auto" w:fill="auto"/>
            <w:noWrap/>
            <w:vAlign w:val="center"/>
          </w:tcPr>
          <w:p w14:paraId="4F774F3E"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417" w:type="dxa"/>
            <w:shd w:val="clear" w:color="auto" w:fill="auto"/>
            <w:vAlign w:val="center"/>
          </w:tcPr>
          <w:p w14:paraId="2F27EAD8"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29693AD5"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All</w:t>
            </w:r>
          </w:p>
        </w:tc>
        <w:tc>
          <w:tcPr>
            <w:tcW w:w="2552" w:type="dxa"/>
            <w:shd w:val="clear" w:color="auto" w:fill="auto"/>
            <w:noWrap/>
            <w:vAlign w:val="center"/>
          </w:tcPr>
          <w:p w14:paraId="4502D97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 xml:space="preserve">3.36 </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1.32</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31.25]</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21</w:t>
            </w:r>
          </w:p>
        </w:tc>
      </w:tr>
      <w:tr w:rsidR="008F198B" w:rsidRPr="008E51C1" w14:paraId="27C8CF58" w14:textId="77777777" w:rsidTr="008E51C1">
        <w:trPr>
          <w:trHeight w:val="290"/>
        </w:trPr>
        <w:tc>
          <w:tcPr>
            <w:tcW w:w="1413" w:type="dxa"/>
            <w:shd w:val="clear" w:color="auto" w:fill="auto"/>
            <w:noWrap/>
            <w:vAlign w:val="center"/>
          </w:tcPr>
          <w:p w14:paraId="34FC4890" w14:textId="22F0139C" w:rsidR="00CA5B5F" w:rsidRPr="008E51C1" w:rsidRDefault="00CA5B5F"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Huang</w:t>
            </w:r>
            <w:r w:rsidR="00C3266A"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pnsgjeva4","properties":{"formattedCitation":"{\\rtf \\super [80]\\nosupersub{}}","plainCitation":"[80]"},"citationItems":[{"id":708,"uris":["http://zotero.org/users/1969747/items/GAFKMWNN"],"uri":["http://zotero.org/users/1969747/items/GAFKMWNN"],"itemData":{"id":708,"type":"article-journal","title":"Association of diabetes and PNPLA3 genetic variants with disease severity of patients with chronic hepatitis C virus infection","container-title":"Journal of Hepatology","page":"512-518","volume":"62","issue":"3","source":"CrossRef","DOI":"10.1016/j.jhep.2014.10.011","ISSN":"01688278","language":"en","author":[{"family":"Huang","given":"Chung-Feng"},{"family":"Dai","given":"Chia-Yen"},{"family":"Yeh","given":"Ming-Lun"},{"family":"Huang","given":"Ching-I"},{"family":"Tai","given":"Chi-Ming"},{"family":"Hsieh","given":"Meng-Hsuan"},{"family":"Liang","given":"Po-Cheng"},{"family":"Lin","given":"Yi-Hung"},{"family":"Hsieh","given":"Ming-Yen"},{"family":"Yang","given":"Hua-Ling"},{"family":"Huang","given":"Jee-Fu"},{"family":"Lin","given":"Zu-Yau"},{"family":"Chen","given":"Shinn-Cherng"},{"family":"Yu","given":"Ming-Lung"},{"family":"Chuang","given":"Wan-Long"}],"issued":{"date-parts":[["2015",3]]},"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80]</w:t>
            </w:r>
            <w:r w:rsidRPr="008E51C1">
              <w:rPr>
                <w:rFonts w:ascii="Book Antiqua" w:hAnsi="Book Antiqua"/>
                <w:sz w:val="24"/>
                <w:szCs w:val="24"/>
                <w:lang w:val="en-GB" w:eastAsia="fr-FR"/>
              </w:rPr>
              <w:fldChar w:fldCharType="end"/>
            </w:r>
          </w:p>
        </w:tc>
        <w:tc>
          <w:tcPr>
            <w:tcW w:w="894" w:type="dxa"/>
            <w:shd w:val="clear" w:color="auto" w:fill="auto"/>
            <w:noWrap/>
            <w:vAlign w:val="center"/>
          </w:tcPr>
          <w:p w14:paraId="4D7895C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5</w:t>
            </w:r>
          </w:p>
        </w:tc>
        <w:tc>
          <w:tcPr>
            <w:tcW w:w="1090" w:type="dxa"/>
            <w:shd w:val="clear" w:color="auto" w:fill="auto"/>
            <w:noWrap/>
            <w:vAlign w:val="center"/>
          </w:tcPr>
          <w:p w14:paraId="2616C87D"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aiwan</w:t>
            </w:r>
          </w:p>
        </w:tc>
        <w:tc>
          <w:tcPr>
            <w:tcW w:w="1276" w:type="dxa"/>
            <w:shd w:val="clear" w:color="auto" w:fill="auto"/>
            <w:noWrap/>
            <w:vAlign w:val="center"/>
          </w:tcPr>
          <w:p w14:paraId="53162B0A" w14:textId="77777777" w:rsidR="00CA5B5F" w:rsidRPr="008E51C1" w:rsidRDefault="00C3266A"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w:t>
            </w:r>
            <w:r w:rsidR="00CA5B5F" w:rsidRPr="008E51C1">
              <w:rPr>
                <w:rFonts w:ascii="Book Antiqua" w:hAnsi="Book Antiqua"/>
                <w:sz w:val="24"/>
                <w:szCs w:val="24"/>
                <w:lang w:val="en-GB" w:eastAsia="fr-FR"/>
              </w:rPr>
              <w:t>077</w:t>
            </w:r>
          </w:p>
        </w:tc>
        <w:tc>
          <w:tcPr>
            <w:tcW w:w="992" w:type="dxa"/>
            <w:shd w:val="clear" w:color="auto" w:fill="auto"/>
            <w:noWrap/>
            <w:vAlign w:val="center"/>
          </w:tcPr>
          <w:p w14:paraId="147E115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w:t>
            </w:r>
          </w:p>
        </w:tc>
        <w:tc>
          <w:tcPr>
            <w:tcW w:w="1418" w:type="dxa"/>
            <w:shd w:val="clear" w:color="auto" w:fill="auto"/>
            <w:noWrap/>
            <w:vAlign w:val="center"/>
          </w:tcPr>
          <w:p w14:paraId="436C60B1"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701" w:type="dxa"/>
            <w:shd w:val="clear" w:color="auto" w:fill="auto"/>
            <w:noWrap/>
            <w:vAlign w:val="center"/>
          </w:tcPr>
          <w:p w14:paraId="2FC64C94"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417" w:type="dxa"/>
            <w:shd w:val="clear" w:color="auto" w:fill="auto"/>
            <w:vAlign w:val="center"/>
          </w:tcPr>
          <w:p w14:paraId="6574A148"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276" w:type="dxa"/>
            <w:shd w:val="clear" w:color="auto" w:fill="auto"/>
            <w:vAlign w:val="center"/>
          </w:tcPr>
          <w:p w14:paraId="465C26FD"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All</w:t>
            </w:r>
          </w:p>
        </w:tc>
        <w:tc>
          <w:tcPr>
            <w:tcW w:w="2552" w:type="dxa"/>
            <w:shd w:val="clear" w:color="auto" w:fill="auto"/>
            <w:noWrap/>
            <w:vAlign w:val="center"/>
          </w:tcPr>
          <w:p w14:paraId="58509DF6"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w:t>
            </w:r>
            <w:r w:rsidR="00C67609" w:rsidRPr="008E51C1">
              <w:rPr>
                <w:rFonts w:ascii="Book Antiqua" w:hAnsi="Book Antiqua"/>
                <w:sz w:val="24"/>
                <w:szCs w:val="24"/>
                <w:lang w:val="en-GB" w:eastAsia="zh-CN"/>
              </w:rPr>
              <w:t xml:space="preserve"> = </w:t>
            </w:r>
            <w:r w:rsidRPr="008E51C1">
              <w:rPr>
                <w:rFonts w:ascii="Book Antiqua" w:hAnsi="Book Antiqua"/>
                <w:sz w:val="24"/>
                <w:szCs w:val="24"/>
                <w:lang w:val="en-GB" w:eastAsia="fr-FR"/>
              </w:rPr>
              <w:t>1.81 [1.14</w:t>
            </w:r>
            <w:r w:rsidR="00C67609"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2.65]; </w:t>
            </w:r>
            <w:r w:rsidR="00C67609" w:rsidRPr="008E51C1">
              <w:rPr>
                <w:rFonts w:ascii="Book Antiqua" w:hAnsi="Book Antiqua"/>
                <w:i/>
                <w:caps/>
                <w:sz w:val="24"/>
                <w:szCs w:val="24"/>
                <w:lang w:eastAsia="fr-FR"/>
              </w:rPr>
              <w:t xml:space="preserve"> p</w:t>
            </w:r>
            <w:r w:rsidR="00C67609"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C67609"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2</w:t>
            </w:r>
          </w:p>
        </w:tc>
      </w:tr>
      <w:tr w:rsidR="008F198B" w:rsidRPr="008E51C1" w14:paraId="1E82A442" w14:textId="77777777" w:rsidTr="008E51C1">
        <w:trPr>
          <w:trHeight w:val="290"/>
        </w:trPr>
        <w:tc>
          <w:tcPr>
            <w:tcW w:w="1413" w:type="dxa"/>
            <w:shd w:val="clear" w:color="auto" w:fill="auto"/>
            <w:noWrap/>
            <w:vAlign w:val="center"/>
          </w:tcPr>
          <w:p w14:paraId="5DC728CD" w14:textId="4C92DD7D" w:rsidR="00CA5B5F" w:rsidRPr="008E51C1" w:rsidRDefault="00CA5B5F"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Fartoux</w:t>
            </w:r>
            <w:r w:rsidR="00C3266A"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b0aieq7hk","properties":{"formattedCitation":"{\\rtf \\super [81]\\nosupersub{}}","plainCitation":"[81]"},"citationItems":[{"id":700,"uris":["http://zotero.org/users/1969747/items/UFZUDAWC"],"uri":["http://zotero.org/users/1969747/items/UFZUDAWC"],"itemData":{"id":700,"type":"article-journal","title":"Insulin resistance is a cause of steatosis and fibrosis progression in chronic hepatitis C","container-title":"Gut","page":"1003-1008","volume":"54","issue":"7","source":"CrossRef","DOI":"10.1136/gut.2004.050302","ISSN":"0017-5749","language":"en","author":[{"family":"Fartoux","given":"L"}],"issued":{"date-parts":[["2005",7,1]]},"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81]</w:t>
            </w:r>
            <w:r w:rsidRPr="008E51C1">
              <w:rPr>
                <w:rFonts w:ascii="Book Antiqua" w:hAnsi="Book Antiqua"/>
                <w:sz w:val="24"/>
                <w:szCs w:val="24"/>
                <w:lang w:val="en-GB" w:eastAsia="fr-FR"/>
              </w:rPr>
              <w:fldChar w:fldCharType="end"/>
            </w:r>
          </w:p>
        </w:tc>
        <w:tc>
          <w:tcPr>
            <w:tcW w:w="894" w:type="dxa"/>
            <w:shd w:val="clear" w:color="auto" w:fill="auto"/>
            <w:noWrap/>
            <w:vAlign w:val="center"/>
          </w:tcPr>
          <w:p w14:paraId="3C75256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5</w:t>
            </w:r>
          </w:p>
        </w:tc>
        <w:tc>
          <w:tcPr>
            <w:tcW w:w="1090" w:type="dxa"/>
            <w:shd w:val="clear" w:color="auto" w:fill="auto"/>
            <w:noWrap/>
            <w:vAlign w:val="center"/>
          </w:tcPr>
          <w:p w14:paraId="7528AD9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France</w:t>
            </w:r>
          </w:p>
        </w:tc>
        <w:tc>
          <w:tcPr>
            <w:tcW w:w="1276" w:type="dxa"/>
            <w:shd w:val="clear" w:color="auto" w:fill="auto"/>
            <w:noWrap/>
            <w:vAlign w:val="center"/>
          </w:tcPr>
          <w:p w14:paraId="34987D81"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41</w:t>
            </w:r>
          </w:p>
        </w:tc>
        <w:tc>
          <w:tcPr>
            <w:tcW w:w="992" w:type="dxa"/>
            <w:shd w:val="clear" w:color="auto" w:fill="auto"/>
            <w:noWrap/>
            <w:vAlign w:val="center"/>
          </w:tcPr>
          <w:p w14:paraId="59139D3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non DM</w:t>
            </w:r>
          </w:p>
        </w:tc>
        <w:tc>
          <w:tcPr>
            <w:tcW w:w="1418" w:type="dxa"/>
            <w:shd w:val="clear" w:color="auto" w:fill="auto"/>
            <w:noWrap/>
            <w:vAlign w:val="center"/>
          </w:tcPr>
          <w:p w14:paraId="60845C7E"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701" w:type="dxa"/>
            <w:shd w:val="clear" w:color="auto" w:fill="auto"/>
            <w:noWrap/>
            <w:vAlign w:val="center"/>
          </w:tcPr>
          <w:p w14:paraId="50DD291C"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w:t>
            </w:r>
          </w:p>
        </w:tc>
        <w:tc>
          <w:tcPr>
            <w:tcW w:w="1417" w:type="dxa"/>
            <w:shd w:val="clear" w:color="auto" w:fill="auto"/>
            <w:vAlign w:val="center"/>
          </w:tcPr>
          <w:p w14:paraId="4F7F011F"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1276" w:type="dxa"/>
            <w:shd w:val="clear" w:color="auto" w:fill="auto"/>
            <w:vAlign w:val="center"/>
          </w:tcPr>
          <w:p w14:paraId="565AD5F5"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2552" w:type="dxa"/>
            <w:shd w:val="clear" w:color="auto" w:fill="auto"/>
            <w:noWrap/>
            <w:vAlign w:val="center"/>
          </w:tcPr>
          <w:p w14:paraId="75CEEDB8"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S</w:t>
            </w:r>
          </w:p>
        </w:tc>
      </w:tr>
      <w:tr w:rsidR="008F198B" w:rsidRPr="008E51C1" w14:paraId="45EA2518" w14:textId="77777777" w:rsidTr="008E51C1">
        <w:trPr>
          <w:trHeight w:val="290"/>
        </w:trPr>
        <w:tc>
          <w:tcPr>
            <w:tcW w:w="1413" w:type="dxa"/>
            <w:shd w:val="clear" w:color="auto" w:fill="auto"/>
            <w:noWrap/>
            <w:vAlign w:val="center"/>
          </w:tcPr>
          <w:p w14:paraId="14E4278F" w14:textId="479B6273" w:rsidR="00CA5B5F" w:rsidRPr="008E51C1" w:rsidRDefault="00CA5B5F"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Elgouhari</w:t>
            </w:r>
            <w:r w:rsidR="00C3266A"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ek44r5o9f","properties":{"formattedCitation":"{\\rtf \\super [82]\\nosupersub{}}","plainCitation":"[82]"},"citationItems":[{"id":699,"uris":["http://zotero.org/users/1969747/items/JMN2CNUW"],"uri":["http://zotero.org/users/1969747/items/JMN2CNUW"],"itemData":{"id":699,"type":"article-journal","title":"Diabetes Mellitus Is Associated with Impaired Response to Antiviral Therapy in Chronic Hepatitis C Infection","container-title":"Digestive Diseases and Sciences","page":"2699-2705","volume":"54","issue":"12","source":"CrossRef","DOI":"10.1007/s10620-008-0683-2","ISSN":"0163-2116, 1573-2568","language":"en","author":[{"family":"Elgouhari","given":"Hesham M."},{"family":"Zein","given":"Claudia O."},{"family":"Hanouneh","given":"Ibrahim"},{"family":"Feldstein","given":"Ariel E."},{"family":"Zein","given":"Nizar N."}],"issued":{"date-parts":[["2009",12]]},"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82]</w:t>
            </w:r>
            <w:r w:rsidRPr="008E51C1">
              <w:rPr>
                <w:rFonts w:ascii="Book Antiqua" w:hAnsi="Book Antiqua"/>
                <w:sz w:val="24"/>
                <w:szCs w:val="24"/>
                <w:lang w:val="en-GB" w:eastAsia="fr-FR"/>
              </w:rPr>
              <w:fldChar w:fldCharType="end"/>
            </w:r>
          </w:p>
        </w:tc>
        <w:tc>
          <w:tcPr>
            <w:tcW w:w="894" w:type="dxa"/>
            <w:shd w:val="clear" w:color="auto" w:fill="auto"/>
            <w:noWrap/>
            <w:vAlign w:val="center"/>
          </w:tcPr>
          <w:p w14:paraId="0FCE598A"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090" w:type="dxa"/>
            <w:shd w:val="clear" w:color="auto" w:fill="auto"/>
            <w:noWrap/>
            <w:vAlign w:val="center"/>
          </w:tcPr>
          <w:p w14:paraId="7A4DCCA2" w14:textId="77777777" w:rsidR="00CA5B5F" w:rsidRPr="008E51C1" w:rsidRDefault="00C3266A"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w:t>
            </w:r>
            <w:r w:rsidRPr="008E51C1">
              <w:rPr>
                <w:rFonts w:ascii="Book Antiqua" w:hAnsi="Book Antiqua"/>
                <w:sz w:val="24"/>
                <w:szCs w:val="24"/>
                <w:lang w:val="en-GB" w:eastAsia="zh-CN"/>
              </w:rPr>
              <w:t>nited States</w:t>
            </w:r>
          </w:p>
        </w:tc>
        <w:tc>
          <w:tcPr>
            <w:tcW w:w="1276" w:type="dxa"/>
            <w:shd w:val="clear" w:color="auto" w:fill="auto"/>
            <w:noWrap/>
            <w:vAlign w:val="center"/>
          </w:tcPr>
          <w:p w14:paraId="15B06A53"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83</w:t>
            </w:r>
          </w:p>
        </w:tc>
        <w:tc>
          <w:tcPr>
            <w:tcW w:w="992" w:type="dxa"/>
            <w:shd w:val="clear" w:color="auto" w:fill="auto"/>
            <w:noWrap/>
            <w:vAlign w:val="center"/>
          </w:tcPr>
          <w:p w14:paraId="2BEBB537"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w:t>
            </w:r>
          </w:p>
        </w:tc>
        <w:tc>
          <w:tcPr>
            <w:tcW w:w="1418" w:type="dxa"/>
            <w:shd w:val="clear" w:color="auto" w:fill="auto"/>
            <w:noWrap/>
            <w:vAlign w:val="center"/>
          </w:tcPr>
          <w:p w14:paraId="0C93C844"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701" w:type="dxa"/>
            <w:shd w:val="clear" w:color="auto" w:fill="auto"/>
            <w:noWrap/>
          </w:tcPr>
          <w:p w14:paraId="1C767E8B" w14:textId="77777777" w:rsidR="00CA5B5F" w:rsidRPr="008E51C1" w:rsidRDefault="00CA5B5F" w:rsidP="00C67609">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417" w:type="dxa"/>
            <w:shd w:val="clear" w:color="auto" w:fill="auto"/>
            <w:vAlign w:val="center"/>
          </w:tcPr>
          <w:p w14:paraId="08E169EC"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1276" w:type="dxa"/>
            <w:shd w:val="clear" w:color="auto" w:fill="auto"/>
            <w:vAlign w:val="center"/>
          </w:tcPr>
          <w:p w14:paraId="4AA94AE4"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2552" w:type="dxa"/>
            <w:shd w:val="clear" w:color="auto" w:fill="auto"/>
            <w:noWrap/>
            <w:vAlign w:val="center"/>
          </w:tcPr>
          <w:p w14:paraId="5BAAE398" w14:textId="77777777" w:rsidR="00CA5B5F" w:rsidRPr="008E51C1" w:rsidRDefault="00CA5B5F" w:rsidP="00C67609">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S</w:t>
            </w:r>
          </w:p>
        </w:tc>
      </w:tr>
      <w:tr w:rsidR="008F198B" w:rsidRPr="008E51C1" w14:paraId="2B9F3FBA" w14:textId="77777777" w:rsidTr="008E51C1">
        <w:trPr>
          <w:trHeight w:val="290"/>
        </w:trPr>
        <w:tc>
          <w:tcPr>
            <w:tcW w:w="1413" w:type="dxa"/>
            <w:shd w:val="clear" w:color="auto" w:fill="auto"/>
            <w:noWrap/>
            <w:vAlign w:val="center"/>
          </w:tcPr>
          <w:p w14:paraId="429DF29E" w14:textId="4AC5B840" w:rsidR="00CA5B5F" w:rsidRPr="008E51C1" w:rsidRDefault="00CA5B5F"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Petta</w:t>
            </w:r>
            <w:r w:rsidR="00C3266A"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1tj6169hoc","properties":{"formattedCitation":"{\\rtf \\super [83]\\nosupersub{}}","plainCitation":"[83]"},"citationItems":[{"id":750,"uris":["http://zotero.org/users/1969747/items/VFSACTI5"],"uri":["http://zotero.org/users/1969747/items/VFSACTI5"],"itemData":{"id":750,"type":"article-journal","title":"Insulin resistance is a major determinant of liver stiffness in nondiabetic patients with HCV genotype 1 chronic hepatitis","container-title":"Alimentary Pharmacology &amp; Therapeutics","page":"603-613","volume":"30","issue":"6","source":"CrossRef","DOI":"10.1111/j.1365-2036.2009.04079.x","ISSN":"02692813, 13652036","language":"en","author":[{"family":"Petta","given":"S."},{"family":"Cammà","given":"C."},{"family":"Di Marco","given":"V."},{"family":"Calvaruso","given":"V."},{"family":"Enea","given":"M."},{"family":"Bronte","given":"F."},{"family":"Butera","given":"G."},{"family":"Cabibi","given":"D."},{"family":"Craxì","given":"A."}],"issued":{"date-parts":[["2009",9]]},"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83]</w:t>
            </w:r>
            <w:r w:rsidRPr="008E51C1">
              <w:rPr>
                <w:rFonts w:ascii="Book Antiqua" w:hAnsi="Book Antiqua"/>
                <w:sz w:val="24"/>
                <w:szCs w:val="24"/>
                <w:lang w:eastAsia="fr-FR"/>
              </w:rPr>
              <w:fldChar w:fldCharType="end"/>
            </w:r>
          </w:p>
        </w:tc>
        <w:tc>
          <w:tcPr>
            <w:tcW w:w="894" w:type="dxa"/>
            <w:shd w:val="clear" w:color="auto" w:fill="auto"/>
            <w:noWrap/>
            <w:vAlign w:val="center"/>
          </w:tcPr>
          <w:p w14:paraId="40717CA0"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9</w:t>
            </w:r>
          </w:p>
        </w:tc>
        <w:tc>
          <w:tcPr>
            <w:tcW w:w="1090" w:type="dxa"/>
            <w:shd w:val="clear" w:color="auto" w:fill="auto"/>
            <w:noWrap/>
            <w:vAlign w:val="center"/>
          </w:tcPr>
          <w:p w14:paraId="5CC6EF2C"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taly</w:t>
            </w:r>
          </w:p>
        </w:tc>
        <w:tc>
          <w:tcPr>
            <w:tcW w:w="1276" w:type="dxa"/>
            <w:shd w:val="clear" w:color="auto" w:fill="auto"/>
            <w:noWrap/>
            <w:vAlign w:val="center"/>
          </w:tcPr>
          <w:p w14:paraId="56D25E26"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56</w:t>
            </w:r>
          </w:p>
        </w:tc>
        <w:tc>
          <w:tcPr>
            <w:tcW w:w="992" w:type="dxa"/>
            <w:shd w:val="clear" w:color="auto" w:fill="auto"/>
            <w:noWrap/>
            <w:vAlign w:val="center"/>
          </w:tcPr>
          <w:p w14:paraId="5F72B89C"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n DM</w:t>
            </w:r>
          </w:p>
        </w:tc>
        <w:tc>
          <w:tcPr>
            <w:tcW w:w="1418" w:type="dxa"/>
            <w:shd w:val="clear" w:color="auto" w:fill="auto"/>
            <w:noWrap/>
            <w:vAlign w:val="center"/>
          </w:tcPr>
          <w:p w14:paraId="4F212C96"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701" w:type="dxa"/>
            <w:shd w:val="clear" w:color="auto" w:fill="auto"/>
            <w:noWrap/>
          </w:tcPr>
          <w:p w14:paraId="46B85042" w14:textId="77777777" w:rsidR="00CA5B5F" w:rsidRPr="008E51C1" w:rsidRDefault="00CA5B5F"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417" w:type="dxa"/>
            <w:shd w:val="clear" w:color="auto" w:fill="auto"/>
            <w:vAlign w:val="center"/>
          </w:tcPr>
          <w:p w14:paraId="27EBBEAF"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276" w:type="dxa"/>
            <w:shd w:val="clear" w:color="auto" w:fill="auto"/>
            <w:vAlign w:val="center"/>
          </w:tcPr>
          <w:p w14:paraId="19FEF6B9"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552" w:type="dxa"/>
            <w:shd w:val="clear" w:color="auto" w:fill="auto"/>
            <w:noWrap/>
            <w:vAlign w:val="center"/>
          </w:tcPr>
          <w:p w14:paraId="654BE50E"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28CA6450" w14:textId="77777777" w:rsidTr="008E51C1">
        <w:trPr>
          <w:trHeight w:val="290"/>
        </w:trPr>
        <w:tc>
          <w:tcPr>
            <w:tcW w:w="1413" w:type="dxa"/>
            <w:shd w:val="clear" w:color="auto" w:fill="auto"/>
            <w:noWrap/>
            <w:vAlign w:val="center"/>
          </w:tcPr>
          <w:p w14:paraId="175C7CCB" w14:textId="6B0EA70C" w:rsidR="00CA5B5F" w:rsidRPr="008E51C1" w:rsidRDefault="00CA5B5F"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Rueger</w:t>
            </w:r>
            <w:r w:rsidR="00C3266A" w:rsidRPr="008E51C1">
              <w:rPr>
                <w:rFonts w:ascii="Book Antiqua" w:hAnsi="Book Antiqua"/>
                <w:sz w:val="24"/>
                <w:szCs w:val="24"/>
                <w:lang w:eastAsia="zh-CN"/>
              </w:rPr>
              <w:t xml:space="preserve"> </w:t>
            </w:r>
            <w:r w:rsidR="00C3266A" w:rsidRPr="008E51C1">
              <w:rPr>
                <w:rFonts w:ascii="Book Antiqua" w:hAnsi="Book Antiqua"/>
                <w:i/>
                <w:sz w:val="24"/>
                <w:szCs w:val="24"/>
                <w:lang w:eastAsia="zh-CN"/>
              </w:rPr>
              <w:t>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goda76cud","properties":{"formattedCitation":"{\\rtf \\super [84]\\nosupersub{}}","plainCitation":"[84]"},"citationItems":[{"id":702,"uris":["http://zotero.org/users/1969747/items/ZXRI5WMW"],"uri":["http://zotero.org/users/1969747/items/ZXRI5WMW"],"itemData":{"id":702,"type":"article-journal","title":"Impact of common risk factors of fibrosis progression in chronic hepatitis C","container-title":"Gut","source":"CrossRef","URL":"http://gut.bmj.com/cgi/doi/10.1136/gutjnl-2014-306997","DOI":"10.1136/gutjnl-2014-306997","ISSN":"0017-5749","language":"en","author":[{"family":"Rueger","given":"S."},{"family":"Bochud","given":"P.-Y."},{"family":"Dufour","given":"J.-F."},{"family":"Mullhaupt","given":"B."},{"family":"Semela","given":"D."},{"family":"Heim","given":"M. H."},{"family":"Moradpour","given":"D."},{"family":"Cerny","given":"A."},{"family":"Malinverni","given":"R."},{"family":"Booth","given":"D. R."},{"family":"Suppiah","given":"V."},{"family":"George","given":"J."},{"family":"Argiro","given":"L."},{"family":"Halfon","given":"P."},{"family":"Bourliere","given":"M."},{"family":"Talal","given":"A. H."},{"family":"Jacobson","given":"I. M."},{"family":"Patin","given":"E."},{"family":"Nalpas","given":"B."},{"family":"Poynard","given":"T."},{"family":"Pol","given":"S."},{"family":"Abel","given":"L."},{"family":"Kutalik","given":"Z."},{"family":"Negro","given":"F."}],"issued":{"date-parts":[["2014",9,11]]},"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84]</w:t>
            </w:r>
            <w:r w:rsidRPr="008E51C1">
              <w:rPr>
                <w:rFonts w:ascii="Book Antiqua" w:hAnsi="Book Antiqua"/>
                <w:sz w:val="24"/>
                <w:szCs w:val="24"/>
                <w:lang w:eastAsia="fr-FR"/>
              </w:rPr>
              <w:fldChar w:fldCharType="end"/>
            </w:r>
          </w:p>
        </w:tc>
        <w:tc>
          <w:tcPr>
            <w:tcW w:w="894" w:type="dxa"/>
            <w:shd w:val="clear" w:color="auto" w:fill="auto"/>
            <w:noWrap/>
            <w:vAlign w:val="center"/>
          </w:tcPr>
          <w:p w14:paraId="522C3064"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4</w:t>
            </w:r>
          </w:p>
        </w:tc>
        <w:tc>
          <w:tcPr>
            <w:tcW w:w="1090" w:type="dxa"/>
            <w:shd w:val="clear" w:color="auto" w:fill="auto"/>
            <w:noWrap/>
            <w:vAlign w:val="center"/>
          </w:tcPr>
          <w:p w14:paraId="04495276"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Switzerland</w:t>
            </w:r>
          </w:p>
        </w:tc>
        <w:tc>
          <w:tcPr>
            <w:tcW w:w="1276" w:type="dxa"/>
            <w:shd w:val="clear" w:color="auto" w:fill="auto"/>
            <w:noWrap/>
            <w:vAlign w:val="center"/>
          </w:tcPr>
          <w:p w14:paraId="0BED1C16" w14:textId="77777777" w:rsidR="00CA5B5F" w:rsidRPr="008E51C1" w:rsidRDefault="00C3266A"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w:t>
            </w:r>
            <w:r w:rsidR="00CA5B5F" w:rsidRPr="008E51C1">
              <w:rPr>
                <w:rFonts w:ascii="Book Antiqua" w:hAnsi="Book Antiqua"/>
                <w:sz w:val="24"/>
                <w:szCs w:val="24"/>
                <w:lang w:eastAsia="fr-FR"/>
              </w:rPr>
              <w:t>461</w:t>
            </w:r>
          </w:p>
        </w:tc>
        <w:tc>
          <w:tcPr>
            <w:tcW w:w="992" w:type="dxa"/>
            <w:shd w:val="clear" w:color="auto" w:fill="auto"/>
            <w:noWrap/>
            <w:vAlign w:val="center"/>
          </w:tcPr>
          <w:p w14:paraId="225B39B5"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w:t>
            </w:r>
          </w:p>
        </w:tc>
        <w:tc>
          <w:tcPr>
            <w:tcW w:w="1418" w:type="dxa"/>
            <w:shd w:val="clear" w:color="auto" w:fill="auto"/>
            <w:noWrap/>
            <w:vAlign w:val="center"/>
          </w:tcPr>
          <w:p w14:paraId="20C193B2" w14:textId="77777777" w:rsidR="00CA5B5F" w:rsidRPr="008E51C1" w:rsidRDefault="00E628FC"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w:t>
            </w:r>
          </w:p>
        </w:tc>
        <w:tc>
          <w:tcPr>
            <w:tcW w:w="1701" w:type="dxa"/>
            <w:shd w:val="clear" w:color="auto" w:fill="auto"/>
            <w:noWrap/>
          </w:tcPr>
          <w:p w14:paraId="3D4BDD52" w14:textId="77777777" w:rsidR="00CA5B5F" w:rsidRPr="008E51C1" w:rsidRDefault="00CA5B5F" w:rsidP="00C67609">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417" w:type="dxa"/>
            <w:shd w:val="clear" w:color="auto" w:fill="auto"/>
            <w:vAlign w:val="center"/>
          </w:tcPr>
          <w:p w14:paraId="22765B79"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276" w:type="dxa"/>
            <w:shd w:val="clear" w:color="auto" w:fill="auto"/>
            <w:vAlign w:val="center"/>
          </w:tcPr>
          <w:p w14:paraId="319FEBC7"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552" w:type="dxa"/>
            <w:shd w:val="clear" w:color="auto" w:fill="auto"/>
            <w:noWrap/>
            <w:vAlign w:val="center"/>
          </w:tcPr>
          <w:p w14:paraId="5F24FB52" w14:textId="77777777" w:rsidR="00CA5B5F" w:rsidRPr="008E51C1" w:rsidRDefault="00CA5B5F" w:rsidP="00C67609">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bl>
    <w:p w14:paraId="77771DA3" w14:textId="77777777" w:rsidR="00486E2C" w:rsidRPr="008E51C1" w:rsidRDefault="00486E2C" w:rsidP="00951642">
      <w:pPr>
        <w:snapToGrid w:val="0"/>
        <w:spacing w:after="0" w:line="360" w:lineRule="auto"/>
        <w:jc w:val="both"/>
        <w:rPr>
          <w:rFonts w:ascii="Book Antiqua" w:hAnsi="Book Antiqua"/>
          <w:bCs/>
          <w:sz w:val="24"/>
          <w:szCs w:val="24"/>
          <w:lang w:val="en-GB" w:eastAsia="fr-FR"/>
        </w:rPr>
      </w:pPr>
    </w:p>
    <w:p w14:paraId="2FB8E87B" w14:textId="77777777" w:rsidR="005C708E" w:rsidRPr="008E51C1" w:rsidRDefault="005C708E" w:rsidP="00951642">
      <w:pPr>
        <w:snapToGrid w:val="0"/>
        <w:spacing w:after="0" w:line="360" w:lineRule="auto"/>
        <w:jc w:val="both"/>
        <w:rPr>
          <w:rFonts w:ascii="Book Antiqua" w:hAnsi="Book Antiqua"/>
          <w:sz w:val="24"/>
          <w:szCs w:val="24"/>
          <w:lang w:val="en-GB"/>
        </w:rPr>
      </w:pPr>
    </w:p>
    <w:p w14:paraId="63BB90AC" w14:textId="77777777" w:rsidR="005C708E" w:rsidRPr="008E51C1" w:rsidRDefault="005C708E" w:rsidP="00951642">
      <w:pPr>
        <w:snapToGrid w:val="0"/>
        <w:spacing w:after="0" w:line="360" w:lineRule="auto"/>
        <w:jc w:val="both"/>
        <w:rPr>
          <w:rFonts w:ascii="Book Antiqua" w:hAnsi="Book Antiqua"/>
          <w:sz w:val="24"/>
          <w:szCs w:val="24"/>
          <w:lang w:val="en-GB"/>
        </w:rPr>
      </w:pPr>
    </w:p>
    <w:p w14:paraId="2DA9F618" w14:textId="77777777" w:rsidR="005C708E" w:rsidRPr="008E51C1" w:rsidRDefault="005C708E" w:rsidP="00951642">
      <w:pPr>
        <w:snapToGrid w:val="0"/>
        <w:spacing w:after="0" w:line="360" w:lineRule="auto"/>
        <w:jc w:val="both"/>
        <w:rPr>
          <w:rFonts w:ascii="Book Antiqua" w:hAnsi="Book Antiqua"/>
          <w:sz w:val="24"/>
          <w:szCs w:val="24"/>
          <w:lang w:val="en-GB"/>
        </w:rPr>
      </w:pPr>
    </w:p>
    <w:p w14:paraId="6C52C7DD" w14:textId="77777777" w:rsidR="00486E2C" w:rsidRPr="008E51C1" w:rsidRDefault="00C3266A" w:rsidP="00951642">
      <w:pPr>
        <w:snapToGrid w:val="0"/>
        <w:spacing w:after="0" w:line="360" w:lineRule="auto"/>
        <w:jc w:val="both"/>
        <w:rPr>
          <w:rFonts w:ascii="Book Antiqua" w:hAnsi="Book Antiqua"/>
          <w:sz w:val="24"/>
          <w:szCs w:val="24"/>
          <w:lang w:val="en-GB" w:eastAsia="zh-CN"/>
        </w:rPr>
      </w:pPr>
      <w:r w:rsidRPr="008E51C1">
        <w:rPr>
          <w:rFonts w:ascii="Book Antiqua" w:hAnsi="Book Antiqua"/>
          <w:bCs/>
          <w:sz w:val="24"/>
          <w:szCs w:val="24"/>
          <w:vertAlign w:val="superscript"/>
          <w:lang w:val="en-GB" w:eastAsia="zh-CN"/>
        </w:rPr>
        <w:t>1</w:t>
      </w:r>
      <w:r w:rsidR="00C55A26" w:rsidRPr="008E51C1">
        <w:rPr>
          <w:rFonts w:ascii="Book Antiqua" w:hAnsi="Book Antiqua"/>
          <w:bCs/>
          <w:sz w:val="24"/>
          <w:szCs w:val="24"/>
          <w:lang w:val="en-GB" w:eastAsia="fr-FR"/>
        </w:rPr>
        <w:t>Severe liver fibrosis:</w:t>
      </w:r>
      <w:r w:rsidRPr="008E51C1">
        <w:rPr>
          <w:rFonts w:ascii="Book Antiqua" w:hAnsi="Book Antiqua"/>
          <w:bCs/>
          <w:sz w:val="24"/>
          <w:szCs w:val="24"/>
          <w:lang w:val="en-GB" w:eastAsia="zh-CN"/>
        </w:rPr>
        <w:t xml:space="preserve"> </w:t>
      </w:r>
      <w:r w:rsidR="00C55A26" w:rsidRPr="008E51C1">
        <w:rPr>
          <w:rFonts w:ascii="Book Antiqua" w:hAnsi="Book Antiqua"/>
          <w:bCs/>
          <w:sz w:val="24"/>
          <w:szCs w:val="24"/>
          <w:lang w:val="en-GB" w:eastAsia="fr-FR"/>
        </w:rPr>
        <w:t xml:space="preserve">F3 or F4 in Metavir scoring system. </w:t>
      </w:r>
      <w:r w:rsidR="00C55A26" w:rsidRPr="008E51C1">
        <w:rPr>
          <w:rFonts w:ascii="Book Antiqua" w:hAnsi="Book Antiqua"/>
          <w:sz w:val="24"/>
          <w:szCs w:val="24"/>
          <w:lang w:val="en-GB"/>
        </w:rPr>
        <w:t xml:space="preserve">HCV: </w:t>
      </w:r>
      <w:r w:rsidR="00C55A26" w:rsidRPr="008E51C1">
        <w:rPr>
          <w:rFonts w:ascii="Book Antiqua" w:hAnsi="Book Antiqua"/>
          <w:caps/>
          <w:sz w:val="24"/>
          <w:szCs w:val="24"/>
          <w:lang w:val="en-GB"/>
        </w:rPr>
        <w:t>h</w:t>
      </w:r>
      <w:r w:rsidR="00C55A26" w:rsidRPr="008E51C1">
        <w:rPr>
          <w:rFonts w:ascii="Book Antiqua" w:hAnsi="Book Antiqua"/>
          <w:sz w:val="24"/>
          <w:szCs w:val="24"/>
          <w:lang w:val="en-GB"/>
        </w:rPr>
        <w:t xml:space="preserve">epatitis C virus infection; G1: </w:t>
      </w:r>
      <w:r w:rsidR="00ED0B47" w:rsidRPr="008E51C1">
        <w:rPr>
          <w:rFonts w:ascii="Book Antiqua" w:hAnsi="Book Antiqua"/>
          <w:caps/>
          <w:sz w:val="24"/>
          <w:szCs w:val="24"/>
          <w:lang w:val="en-GB"/>
        </w:rPr>
        <w:t>g</w:t>
      </w:r>
      <w:r w:rsidR="00ED0B47" w:rsidRPr="008E51C1">
        <w:rPr>
          <w:rFonts w:ascii="Book Antiqua" w:hAnsi="Book Antiqua"/>
          <w:sz w:val="24"/>
          <w:szCs w:val="24"/>
          <w:lang w:val="en-GB"/>
        </w:rPr>
        <w:t xml:space="preserve">enotype 1; </w:t>
      </w:r>
      <w:r w:rsidR="00ED0B47" w:rsidRPr="008E51C1">
        <w:rPr>
          <w:rFonts w:ascii="Book Antiqua" w:hAnsi="Book Antiqua"/>
          <w:sz w:val="24"/>
          <w:szCs w:val="24"/>
          <w:lang w:val="en-GB"/>
        </w:rPr>
        <w:lastRenderedPageBreak/>
        <w:t xml:space="preserve">SVR: </w:t>
      </w:r>
      <w:r w:rsidR="00ED0B47" w:rsidRPr="008E51C1">
        <w:rPr>
          <w:rFonts w:ascii="Book Antiqua" w:hAnsi="Book Antiqua"/>
          <w:caps/>
          <w:sz w:val="24"/>
          <w:szCs w:val="24"/>
          <w:lang w:val="en-GB"/>
        </w:rPr>
        <w:t>s</w:t>
      </w:r>
      <w:r w:rsidR="00ED0B47" w:rsidRPr="008E51C1">
        <w:rPr>
          <w:rFonts w:ascii="Book Antiqua" w:hAnsi="Book Antiqua"/>
          <w:sz w:val="24"/>
          <w:szCs w:val="24"/>
          <w:lang w:val="en-GB"/>
        </w:rPr>
        <w:t>ustained virological response; HOMA-IR: H</w:t>
      </w:r>
      <w:r w:rsidRPr="008E51C1">
        <w:rPr>
          <w:rFonts w:ascii="Book Antiqua" w:hAnsi="Book Antiqua"/>
          <w:sz w:val="24"/>
          <w:szCs w:val="24"/>
          <w:lang w:val="en-GB"/>
        </w:rPr>
        <w:t>o</w:t>
      </w:r>
      <w:r w:rsidR="00ED0B47" w:rsidRPr="008E51C1">
        <w:rPr>
          <w:rFonts w:ascii="Book Antiqua" w:hAnsi="Book Antiqua"/>
          <w:sz w:val="24"/>
          <w:szCs w:val="24"/>
          <w:lang w:val="en-GB"/>
        </w:rPr>
        <w:t xml:space="preserve">meostasis </w:t>
      </w:r>
      <w:r w:rsidR="00C55A26" w:rsidRPr="008E51C1">
        <w:rPr>
          <w:rFonts w:ascii="Book Antiqua" w:hAnsi="Book Antiqua"/>
          <w:sz w:val="24"/>
          <w:szCs w:val="24"/>
          <w:lang w:val="en-GB"/>
        </w:rPr>
        <w:t>Model Assessment of Insulin Resistance; IR: Insulin resistance; DM: Diabetes mellitus; FPG:</w:t>
      </w:r>
      <w:r w:rsidRPr="008E51C1">
        <w:rPr>
          <w:rFonts w:ascii="Book Antiqua" w:hAnsi="Book Antiqua"/>
          <w:sz w:val="24"/>
          <w:szCs w:val="24"/>
          <w:lang w:val="en-GB" w:eastAsia="zh-CN"/>
        </w:rPr>
        <w:t xml:space="preserve"> </w:t>
      </w:r>
      <w:r w:rsidR="00486E2C" w:rsidRPr="008E51C1">
        <w:rPr>
          <w:rFonts w:ascii="Book Antiqua" w:hAnsi="Book Antiqua"/>
          <w:sz w:val="24"/>
          <w:szCs w:val="24"/>
          <w:lang w:val="en-GB"/>
        </w:rPr>
        <w:t xml:space="preserve">Fasting plasma glucose; NS: </w:t>
      </w:r>
      <w:r w:rsidR="00486E2C" w:rsidRPr="008E51C1">
        <w:rPr>
          <w:rFonts w:ascii="Book Antiqua" w:hAnsi="Book Antiqua"/>
          <w:caps/>
          <w:sz w:val="24"/>
          <w:szCs w:val="24"/>
          <w:lang w:val="en-GB"/>
        </w:rPr>
        <w:t>n</w:t>
      </w:r>
      <w:r w:rsidRPr="008E51C1">
        <w:rPr>
          <w:rFonts w:ascii="Book Antiqua" w:hAnsi="Book Antiqua"/>
          <w:sz w:val="24"/>
          <w:szCs w:val="24"/>
          <w:lang w:val="en-GB"/>
        </w:rPr>
        <w:t>ot significant.</w:t>
      </w:r>
    </w:p>
    <w:p w14:paraId="3ECA5EA0" w14:textId="77777777" w:rsidR="00486E2C" w:rsidRPr="008E51C1" w:rsidRDefault="00486E2C" w:rsidP="00951642">
      <w:pPr>
        <w:snapToGrid w:val="0"/>
        <w:spacing w:after="0" w:line="360" w:lineRule="auto"/>
        <w:jc w:val="both"/>
        <w:rPr>
          <w:rFonts w:ascii="Book Antiqua" w:hAnsi="Book Antiqua"/>
          <w:sz w:val="24"/>
          <w:szCs w:val="24"/>
          <w:lang w:val="en-GB"/>
        </w:rPr>
      </w:pPr>
      <w:r w:rsidRPr="008E51C1">
        <w:rPr>
          <w:rFonts w:ascii="Book Antiqua" w:hAnsi="Book Antiqua"/>
          <w:sz w:val="24"/>
          <w:szCs w:val="24"/>
          <w:lang w:val="en-GB"/>
        </w:rPr>
        <w:br w:type="page"/>
      </w:r>
    </w:p>
    <w:p w14:paraId="749CE4FB" w14:textId="77777777" w:rsidR="00486E2C" w:rsidRPr="008E51C1" w:rsidRDefault="00486E2C" w:rsidP="00951642">
      <w:pPr>
        <w:snapToGrid w:val="0"/>
        <w:spacing w:after="0" w:line="360" w:lineRule="auto"/>
        <w:jc w:val="both"/>
        <w:rPr>
          <w:rFonts w:ascii="Book Antiqua" w:hAnsi="Book Antiqua"/>
          <w:b/>
          <w:sz w:val="24"/>
          <w:szCs w:val="24"/>
          <w:lang w:val="en-GB"/>
        </w:rPr>
      </w:pPr>
      <w:r w:rsidRPr="008E51C1">
        <w:rPr>
          <w:rFonts w:ascii="Book Antiqua" w:hAnsi="Book Antiqua"/>
          <w:b/>
          <w:sz w:val="24"/>
          <w:szCs w:val="24"/>
          <w:lang w:val="en-GB"/>
        </w:rPr>
        <w:lastRenderedPageBreak/>
        <w:t>Table 3</w:t>
      </w:r>
      <w:r w:rsidR="002723E3" w:rsidRPr="008E51C1">
        <w:rPr>
          <w:rFonts w:ascii="Book Antiqua" w:hAnsi="Book Antiqua"/>
          <w:b/>
          <w:sz w:val="24"/>
          <w:szCs w:val="24"/>
          <w:lang w:val="en-GB" w:eastAsia="zh-CN"/>
        </w:rPr>
        <w:t xml:space="preserve"> </w:t>
      </w:r>
      <w:r w:rsidRPr="008E51C1">
        <w:rPr>
          <w:rFonts w:ascii="Book Antiqua" w:hAnsi="Book Antiqua"/>
          <w:b/>
          <w:sz w:val="24"/>
          <w:szCs w:val="24"/>
          <w:lang w:val="en-GB"/>
        </w:rPr>
        <w:t>Impact of glucose abnormalities on virological response after interferon alpha based treatment</w:t>
      </w:r>
    </w:p>
    <w:p w14:paraId="42096E9D" w14:textId="77777777" w:rsidR="00486E2C" w:rsidRPr="008E51C1" w:rsidRDefault="00486E2C" w:rsidP="00951642">
      <w:pPr>
        <w:snapToGrid w:val="0"/>
        <w:spacing w:after="0" w:line="360" w:lineRule="auto"/>
        <w:jc w:val="both"/>
        <w:rPr>
          <w:rFonts w:ascii="Book Antiqua" w:hAnsi="Book Antiqua"/>
          <w:sz w:val="24"/>
          <w:szCs w:val="24"/>
          <w:lang w:val="en-GB"/>
        </w:rPr>
      </w:pPr>
    </w:p>
    <w:tbl>
      <w:tblPr>
        <w:tblW w:w="15658" w:type="dxa"/>
        <w:tblBorders>
          <w:top w:val="single" w:sz="4" w:space="0" w:color="auto"/>
          <w:bottom w:val="single" w:sz="4" w:space="0" w:color="auto"/>
        </w:tblBorders>
        <w:tblCellMar>
          <w:left w:w="70" w:type="dxa"/>
          <w:right w:w="70" w:type="dxa"/>
        </w:tblCellMar>
        <w:tblLook w:val="00A0" w:firstRow="1" w:lastRow="0" w:firstColumn="1" w:lastColumn="0" w:noHBand="0" w:noVBand="0"/>
      </w:tblPr>
      <w:tblGrid>
        <w:gridCol w:w="2055"/>
        <w:gridCol w:w="850"/>
        <w:gridCol w:w="1147"/>
        <w:gridCol w:w="1134"/>
        <w:gridCol w:w="1269"/>
        <w:gridCol w:w="1420"/>
        <w:gridCol w:w="1565"/>
        <w:gridCol w:w="1314"/>
        <w:gridCol w:w="1327"/>
        <w:gridCol w:w="3577"/>
      </w:tblGrid>
      <w:tr w:rsidR="008F198B" w:rsidRPr="008E51C1" w14:paraId="79493CB5" w14:textId="77777777" w:rsidTr="008E51C1">
        <w:trPr>
          <w:trHeight w:val="290"/>
        </w:trPr>
        <w:tc>
          <w:tcPr>
            <w:tcW w:w="2055" w:type="dxa"/>
            <w:tcBorders>
              <w:top w:val="single" w:sz="4" w:space="0" w:color="auto"/>
              <w:bottom w:val="single" w:sz="4" w:space="0" w:color="auto"/>
            </w:tcBorders>
            <w:shd w:val="clear" w:color="auto" w:fill="F2F2F2"/>
            <w:noWrap/>
            <w:vAlign w:val="center"/>
          </w:tcPr>
          <w:p w14:paraId="7EE55991" w14:textId="7A6DCE05" w:rsidR="00486E2C" w:rsidRPr="008E51C1" w:rsidRDefault="008E51C1" w:rsidP="00AC241C">
            <w:pPr>
              <w:snapToGrid w:val="0"/>
              <w:spacing w:after="0" w:line="360" w:lineRule="auto"/>
              <w:rPr>
                <w:rFonts w:ascii="Book Antiqua" w:hAnsi="Book Antiqua"/>
                <w:b/>
                <w:bCs/>
                <w:sz w:val="24"/>
                <w:szCs w:val="24"/>
                <w:lang w:eastAsia="zh-CN"/>
              </w:rPr>
            </w:pPr>
            <w:r>
              <w:rPr>
                <w:rFonts w:ascii="Book Antiqua" w:hAnsi="Book Antiqua" w:hint="eastAsia"/>
                <w:b/>
                <w:bCs/>
                <w:sz w:val="24"/>
                <w:szCs w:val="24"/>
                <w:lang w:eastAsia="zh-CN"/>
              </w:rPr>
              <w:t>Ref.</w:t>
            </w:r>
          </w:p>
        </w:tc>
        <w:tc>
          <w:tcPr>
            <w:tcW w:w="850" w:type="dxa"/>
            <w:tcBorders>
              <w:top w:val="single" w:sz="4" w:space="0" w:color="auto"/>
              <w:bottom w:val="single" w:sz="4" w:space="0" w:color="auto"/>
            </w:tcBorders>
            <w:shd w:val="clear" w:color="auto" w:fill="F2F2F2"/>
            <w:noWrap/>
            <w:vAlign w:val="center"/>
          </w:tcPr>
          <w:p w14:paraId="3FAA1C64" w14:textId="77777777" w:rsidR="00486E2C" w:rsidRPr="008E51C1" w:rsidRDefault="00486E2C" w:rsidP="00AC241C">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Year</w:t>
            </w:r>
          </w:p>
        </w:tc>
        <w:tc>
          <w:tcPr>
            <w:tcW w:w="1147" w:type="dxa"/>
            <w:tcBorders>
              <w:top w:val="single" w:sz="4" w:space="0" w:color="auto"/>
              <w:bottom w:val="single" w:sz="4" w:space="0" w:color="auto"/>
            </w:tcBorders>
            <w:shd w:val="clear" w:color="auto" w:fill="F2F2F2"/>
            <w:noWrap/>
            <w:vAlign w:val="center"/>
          </w:tcPr>
          <w:p w14:paraId="7C1006F6" w14:textId="77777777" w:rsidR="00486E2C" w:rsidRPr="008E51C1" w:rsidRDefault="00486E2C" w:rsidP="00AC241C">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Country</w:t>
            </w:r>
          </w:p>
        </w:tc>
        <w:tc>
          <w:tcPr>
            <w:tcW w:w="1134" w:type="dxa"/>
            <w:tcBorders>
              <w:top w:val="single" w:sz="4" w:space="0" w:color="auto"/>
              <w:bottom w:val="single" w:sz="4" w:space="0" w:color="auto"/>
            </w:tcBorders>
            <w:shd w:val="clear" w:color="auto" w:fill="F2F2F2"/>
            <w:noWrap/>
            <w:vAlign w:val="center"/>
          </w:tcPr>
          <w:p w14:paraId="0DE7F505" w14:textId="77777777" w:rsidR="00486E2C" w:rsidRPr="008E51C1" w:rsidRDefault="00486E2C" w:rsidP="00AC241C">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Patients number</w:t>
            </w:r>
          </w:p>
        </w:tc>
        <w:tc>
          <w:tcPr>
            <w:tcW w:w="1269" w:type="dxa"/>
            <w:tcBorders>
              <w:top w:val="single" w:sz="4" w:space="0" w:color="auto"/>
              <w:bottom w:val="single" w:sz="4" w:space="0" w:color="auto"/>
            </w:tcBorders>
            <w:shd w:val="clear" w:color="auto" w:fill="F2F2F2"/>
            <w:noWrap/>
            <w:vAlign w:val="center"/>
          </w:tcPr>
          <w:p w14:paraId="16AF78CA" w14:textId="77777777" w:rsidR="00486E2C" w:rsidRPr="008E51C1" w:rsidRDefault="00486E2C" w:rsidP="00AC241C">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Patient profile</w:t>
            </w:r>
          </w:p>
        </w:tc>
        <w:tc>
          <w:tcPr>
            <w:tcW w:w="1420" w:type="dxa"/>
            <w:tcBorders>
              <w:top w:val="single" w:sz="4" w:space="0" w:color="auto"/>
              <w:bottom w:val="single" w:sz="4" w:space="0" w:color="auto"/>
            </w:tcBorders>
            <w:shd w:val="clear" w:color="auto" w:fill="F2F2F2"/>
            <w:noWrap/>
            <w:vAlign w:val="center"/>
          </w:tcPr>
          <w:p w14:paraId="64B9AB28" w14:textId="77777777" w:rsidR="00486E2C" w:rsidRPr="008E51C1" w:rsidRDefault="00486E2C" w:rsidP="00AC241C">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Association</w:t>
            </w:r>
          </w:p>
        </w:tc>
        <w:tc>
          <w:tcPr>
            <w:tcW w:w="1565" w:type="dxa"/>
            <w:tcBorders>
              <w:top w:val="single" w:sz="4" w:space="0" w:color="auto"/>
              <w:bottom w:val="single" w:sz="4" w:space="0" w:color="auto"/>
            </w:tcBorders>
            <w:shd w:val="clear" w:color="auto" w:fill="F2F2F2"/>
            <w:noWrap/>
            <w:vAlign w:val="center"/>
          </w:tcPr>
          <w:p w14:paraId="41E80C33" w14:textId="77777777" w:rsidR="00486E2C" w:rsidRPr="008E51C1" w:rsidRDefault="00486E2C" w:rsidP="00AC241C">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atistical method</w:t>
            </w:r>
          </w:p>
        </w:tc>
        <w:tc>
          <w:tcPr>
            <w:tcW w:w="1314" w:type="dxa"/>
            <w:tcBorders>
              <w:top w:val="single" w:sz="4" w:space="0" w:color="auto"/>
              <w:bottom w:val="single" w:sz="4" w:space="0" w:color="auto"/>
            </w:tcBorders>
            <w:shd w:val="clear" w:color="auto" w:fill="F2F2F2"/>
            <w:vAlign w:val="center"/>
          </w:tcPr>
          <w:p w14:paraId="7E28E53A" w14:textId="77777777" w:rsidR="00486E2C" w:rsidRPr="008E51C1" w:rsidRDefault="00486E2C" w:rsidP="00AC241C">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Impact on virological response</w:t>
            </w:r>
          </w:p>
        </w:tc>
        <w:tc>
          <w:tcPr>
            <w:tcW w:w="1327" w:type="dxa"/>
            <w:tcBorders>
              <w:top w:val="single" w:sz="4" w:space="0" w:color="auto"/>
              <w:bottom w:val="single" w:sz="4" w:space="0" w:color="auto"/>
            </w:tcBorders>
            <w:shd w:val="clear" w:color="auto" w:fill="E7E6E6"/>
            <w:vAlign w:val="center"/>
          </w:tcPr>
          <w:p w14:paraId="01EEE712" w14:textId="77777777" w:rsidR="00486E2C" w:rsidRPr="008E51C1" w:rsidRDefault="00486E2C" w:rsidP="00AC241C">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Genotypes</w:t>
            </w:r>
          </w:p>
        </w:tc>
        <w:tc>
          <w:tcPr>
            <w:tcW w:w="3577" w:type="dxa"/>
            <w:tcBorders>
              <w:top w:val="single" w:sz="4" w:space="0" w:color="auto"/>
              <w:bottom w:val="single" w:sz="4" w:space="0" w:color="auto"/>
            </w:tcBorders>
            <w:shd w:val="clear" w:color="auto" w:fill="E7E6E6"/>
            <w:noWrap/>
            <w:vAlign w:val="center"/>
          </w:tcPr>
          <w:p w14:paraId="452360E6" w14:textId="77777777" w:rsidR="00486E2C" w:rsidRPr="008E51C1" w:rsidRDefault="00486E2C" w:rsidP="00AC241C">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atistics</w:t>
            </w:r>
          </w:p>
        </w:tc>
      </w:tr>
      <w:tr w:rsidR="008F198B" w:rsidRPr="008E51C1" w14:paraId="5840F3A9" w14:textId="77777777" w:rsidTr="008E51C1">
        <w:trPr>
          <w:trHeight w:val="290"/>
        </w:trPr>
        <w:tc>
          <w:tcPr>
            <w:tcW w:w="2055" w:type="dxa"/>
            <w:tcBorders>
              <w:top w:val="single" w:sz="4" w:space="0" w:color="auto"/>
            </w:tcBorders>
            <w:noWrap/>
            <w:vAlign w:val="center"/>
          </w:tcPr>
          <w:p w14:paraId="09AAE4D7" w14:textId="7ACBB730"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D'souza</w:t>
            </w:r>
            <w:r w:rsidR="002723E3"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nv7obrgv","properties":{"formattedCitation":"{\\rtf \\super [63]\\nosupersub{}}","plainCitation":"[63]"},"citationItems":[{"id":696,"uris":["http://zotero.org/users/1969747/items/3NPFVACB"],"uri":["http://zotero.org/users/1969747/items/3NPFVACB"],"itemData":{"id":696,"type":"article-journal","title":"Insulin Resistance Plays a Significant Role in Liver Fibrosis in Chronic Hepatitis C and in the Response to Antiviral Therapy","container-title":"The American Journal of Gastroenterology","page":"1509-1515","volume":"100","issue":"7","source":"CrossRef","DOI":"10.1111/j.1572-0241.2005.41403.x","ISSN":"0002-9270, 1572-0241","language":"en","author":[{"family":"D'Souza","given":"R."},{"family":"Sabin","given":"C. A."},{"family":"Foster","given":"G. R."}],"issued":{"date-parts":[["2005",7]]},"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63]</w:t>
            </w:r>
            <w:r w:rsidRPr="008E51C1">
              <w:rPr>
                <w:rFonts w:ascii="Book Antiqua" w:hAnsi="Book Antiqua"/>
                <w:sz w:val="24"/>
                <w:szCs w:val="24"/>
                <w:lang w:eastAsia="fr-FR"/>
              </w:rPr>
              <w:fldChar w:fldCharType="end"/>
            </w:r>
          </w:p>
        </w:tc>
        <w:tc>
          <w:tcPr>
            <w:tcW w:w="850" w:type="dxa"/>
            <w:tcBorders>
              <w:top w:val="single" w:sz="4" w:space="0" w:color="auto"/>
            </w:tcBorders>
            <w:noWrap/>
            <w:vAlign w:val="center"/>
          </w:tcPr>
          <w:p w14:paraId="7C19D3F5"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5</w:t>
            </w:r>
          </w:p>
        </w:tc>
        <w:tc>
          <w:tcPr>
            <w:tcW w:w="1147" w:type="dxa"/>
            <w:tcBorders>
              <w:top w:val="single" w:sz="4" w:space="0" w:color="auto"/>
            </w:tcBorders>
            <w:noWrap/>
            <w:vAlign w:val="center"/>
          </w:tcPr>
          <w:p w14:paraId="05E565A1" w14:textId="77777777" w:rsidR="00486E2C" w:rsidRPr="008E51C1" w:rsidRDefault="002723E3"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ted Kingdom</w:t>
            </w:r>
          </w:p>
        </w:tc>
        <w:tc>
          <w:tcPr>
            <w:tcW w:w="1134" w:type="dxa"/>
            <w:tcBorders>
              <w:top w:val="single" w:sz="4" w:space="0" w:color="auto"/>
            </w:tcBorders>
            <w:noWrap/>
            <w:vAlign w:val="center"/>
          </w:tcPr>
          <w:p w14:paraId="4C787C46"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59</w:t>
            </w:r>
          </w:p>
        </w:tc>
        <w:tc>
          <w:tcPr>
            <w:tcW w:w="1269" w:type="dxa"/>
            <w:tcBorders>
              <w:top w:val="single" w:sz="4" w:space="0" w:color="auto"/>
            </w:tcBorders>
            <w:noWrap/>
            <w:vAlign w:val="center"/>
          </w:tcPr>
          <w:p w14:paraId="45445867" w14:textId="77777777" w:rsidR="00486E2C" w:rsidRPr="008E51C1" w:rsidRDefault="00486E2C" w:rsidP="00AC241C">
            <w:pPr>
              <w:snapToGrid w:val="0"/>
              <w:spacing w:after="0" w:line="360" w:lineRule="auto"/>
              <w:jc w:val="center"/>
              <w:rPr>
                <w:rFonts w:ascii="Book Antiqua" w:hAnsi="Book Antiqua"/>
                <w:sz w:val="24"/>
                <w:szCs w:val="24"/>
                <w:lang w:eastAsia="fr-FR"/>
              </w:rPr>
            </w:pPr>
          </w:p>
        </w:tc>
        <w:tc>
          <w:tcPr>
            <w:tcW w:w="1420" w:type="dxa"/>
            <w:tcBorders>
              <w:top w:val="single" w:sz="4" w:space="0" w:color="auto"/>
            </w:tcBorders>
            <w:noWrap/>
            <w:vAlign w:val="center"/>
          </w:tcPr>
          <w:p w14:paraId="6A00527D"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565" w:type="dxa"/>
            <w:tcBorders>
              <w:top w:val="single" w:sz="4" w:space="0" w:color="auto"/>
            </w:tcBorders>
            <w:noWrap/>
            <w:vAlign w:val="center"/>
          </w:tcPr>
          <w:p w14:paraId="296974E8"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314" w:type="dxa"/>
            <w:tcBorders>
              <w:top w:val="single" w:sz="4" w:space="0" w:color="auto"/>
            </w:tcBorders>
            <w:vAlign w:val="center"/>
          </w:tcPr>
          <w:p w14:paraId="4DB6A68C"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Yes</w:t>
            </w:r>
          </w:p>
        </w:tc>
        <w:tc>
          <w:tcPr>
            <w:tcW w:w="1327" w:type="dxa"/>
            <w:tcBorders>
              <w:top w:val="single" w:sz="4" w:space="0" w:color="auto"/>
            </w:tcBorders>
          </w:tcPr>
          <w:p w14:paraId="73202086"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3577" w:type="dxa"/>
            <w:tcBorders>
              <w:top w:val="single" w:sz="4" w:space="0" w:color="auto"/>
            </w:tcBorders>
            <w:noWrap/>
            <w:vAlign w:val="center"/>
          </w:tcPr>
          <w:p w14:paraId="328CA273"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44 [0.22</w:t>
            </w:r>
            <w:r w:rsidR="00307541" w:rsidRPr="008E51C1">
              <w:rPr>
                <w:rFonts w:ascii="Book Antiqua" w:hAnsi="Book Antiqua"/>
                <w:sz w:val="24"/>
                <w:szCs w:val="24"/>
                <w:lang w:val="en-GB" w:eastAsia="zh-CN"/>
              </w:rPr>
              <w:t>,</w:t>
            </w:r>
            <w:r w:rsidR="00307541" w:rsidRPr="008E51C1">
              <w:rPr>
                <w:rFonts w:ascii="Book Antiqua" w:hAnsi="Book Antiqua"/>
                <w:sz w:val="24"/>
                <w:szCs w:val="24"/>
                <w:lang w:val="en-GB" w:eastAsia="fr-FR"/>
              </w:rPr>
              <w:t xml:space="preserve"> 0.88]</w:t>
            </w:r>
            <w:r w:rsidRPr="008E51C1">
              <w:rPr>
                <w:rFonts w:ascii="Book Antiqua" w:hAnsi="Book Antiqua"/>
                <w:sz w:val="24"/>
                <w:szCs w:val="24"/>
                <w:lang w:val="en-GB" w:eastAsia="fr-FR"/>
              </w:rPr>
              <w:t xml:space="preserve">; </w:t>
            </w:r>
            <w:r w:rsidRPr="008E51C1">
              <w:rPr>
                <w:rFonts w:ascii="Book Antiqua" w:hAnsi="Book Antiqua"/>
                <w:i/>
                <w:caps/>
                <w:sz w:val="24"/>
                <w:szCs w:val="24"/>
                <w:lang w:val="en-GB" w:eastAsia="fr-FR"/>
              </w:rPr>
              <w:t>p</w:t>
            </w:r>
            <w:r w:rsidR="00307541" w:rsidRPr="008E51C1">
              <w:rPr>
                <w:rFonts w:ascii="Book Antiqua" w:hAnsi="Book Antiqua"/>
                <w:i/>
                <w:caps/>
                <w:sz w:val="24"/>
                <w:szCs w:val="24"/>
                <w:lang w:val="en-GB" w:eastAsia="zh-CN"/>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2</w:t>
            </w:r>
          </w:p>
        </w:tc>
      </w:tr>
      <w:tr w:rsidR="008F198B" w:rsidRPr="008E51C1" w14:paraId="1EC92492" w14:textId="77777777" w:rsidTr="008E51C1">
        <w:trPr>
          <w:trHeight w:val="290"/>
        </w:trPr>
        <w:tc>
          <w:tcPr>
            <w:tcW w:w="2055" w:type="dxa"/>
            <w:noWrap/>
            <w:vAlign w:val="center"/>
          </w:tcPr>
          <w:p w14:paraId="4ED08B16" w14:textId="6238122F"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Tarantino</w:t>
            </w:r>
            <w:r w:rsidR="002723E3"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42v2olmn0","properties":{"formattedCitation":"{\\rtf \\super [85]\\nosupersub{}}","plainCitation":"[85]"},"citationItems":[{"id":720,"uris":["http://zotero.org/users/1969747/items/55WXMUFA"],"uri":["http://zotero.org/users/1969747/items/55WXMUFA"],"itemData":{"id":720,"type":"article-journal","title":"Metabolic factors involved in the therapeutic response of patients with hepatitis C virus-related chronic hepatitis","container-title":"Journal of Gastroenterology and Hepatology","page":"1266-1268","volume":"21","issue":"8","source":"CrossRef","DOI":"10.1111/j.1440-1746.2006.04394.x","ISSN":"0815-9319, 1440-1746","language":"en","author":[{"family":"Tarantino","given":"Giovanni"},{"family":"Conca","given":"Paolo"},{"family":"Sorrentino","given":"Paolo"},{"family":"Ariello","given":"Manuela"}],"issued":{"date-parts":[["2006",8]]},"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85]</w:t>
            </w:r>
            <w:r w:rsidRPr="008E51C1">
              <w:rPr>
                <w:rFonts w:ascii="Book Antiqua" w:hAnsi="Book Antiqua"/>
                <w:sz w:val="24"/>
                <w:szCs w:val="24"/>
                <w:lang w:eastAsia="fr-FR"/>
              </w:rPr>
              <w:fldChar w:fldCharType="end"/>
            </w:r>
          </w:p>
        </w:tc>
        <w:tc>
          <w:tcPr>
            <w:tcW w:w="850" w:type="dxa"/>
            <w:noWrap/>
            <w:vAlign w:val="center"/>
          </w:tcPr>
          <w:p w14:paraId="3174AC07"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5</w:t>
            </w:r>
          </w:p>
        </w:tc>
        <w:tc>
          <w:tcPr>
            <w:tcW w:w="1147" w:type="dxa"/>
            <w:noWrap/>
            <w:vAlign w:val="center"/>
          </w:tcPr>
          <w:p w14:paraId="63F844A2"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taly</w:t>
            </w:r>
          </w:p>
        </w:tc>
        <w:tc>
          <w:tcPr>
            <w:tcW w:w="1134" w:type="dxa"/>
            <w:noWrap/>
            <w:vAlign w:val="center"/>
          </w:tcPr>
          <w:p w14:paraId="466DEE9E"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80</w:t>
            </w:r>
          </w:p>
        </w:tc>
        <w:tc>
          <w:tcPr>
            <w:tcW w:w="1269" w:type="dxa"/>
            <w:noWrap/>
            <w:vAlign w:val="center"/>
          </w:tcPr>
          <w:p w14:paraId="0267EF3B" w14:textId="77777777" w:rsidR="00486E2C" w:rsidRPr="008E51C1" w:rsidRDefault="00486E2C" w:rsidP="00AC241C">
            <w:pPr>
              <w:snapToGrid w:val="0"/>
              <w:spacing w:after="0" w:line="360" w:lineRule="auto"/>
              <w:jc w:val="center"/>
              <w:rPr>
                <w:rFonts w:ascii="Book Antiqua" w:hAnsi="Book Antiqua"/>
                <w:sz w:val="24"/>
                <w:szCs w:val="24"/>
                <w:lang w:eastAsia="fr-FR"/>
              </w:rPr>
            </w:pPr>
          </w:p>
        </w:tc>
        <w:tc>
          <w:tcPr>
            <w:tcW w:w="1420" w:type="dxa"/>
            <w:noWrap/>
            <w:vAlign w:val="center"/>
          </w:tcPr>
          <w:p w14:paraId="68515704"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MI</w:t>
            </w:r>
          </w:p>
        </w:tc>
        <w:tc>
          <w:tcPr>
            <w:tcW w:w="1565" w:type="dxa"/>
            <w:noWrap/>
            <w:vAlign w:val="center"/>
          </w:tcPr>
          <w:p w14:paraId="13841138"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w:t>
            </w:r>
          </w:p>
        </w:tc>
        <w:tc>
          <w:tcPr>
            <w:tcW w:w="1314" w:type="dxa"/>
            <w:vAlign w:val="center"/>
          </w:tcPr>
          <w:p w14:paraId="4C9556E0"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Yes</w:t>
            </w:r>
          </w:p>
        </w:tc>
        <w:tc>
          <w:tcPr>
            <w:tcW w:w="1327" w:type="dxa"/>
          </w:tcPr>
          <w:p w14:paraId="1832BECC"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3577" w:type="dxa"/>
            <w:noWrap/>
            <w:vAlign w:val="center"/>
          </w:tcPr>
          <w:p w14:paraId="6DCE4F67"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40% </w:t>
            </w:r>
            <w:r w:rsidRPr="008E51C1">
              <w:rPr>
                <w:rFonts w:ascii="Book Antiqua" w:hAnsi="Book Antiqua"/>
                <w:i/>
                <w:sz w:val="24"/>
                <w:szCs w:val="24"/>
                <w:lang w:eastAsia="fr-FR"/>
              </w:rPr>
              <w:t>vs</w:t>
            </w:r>
            <w:r w:rsidR="00307541" w:rsidRPr="008E51C1">
              <w:rPr>
                <w:rFonts w:ascii="Book Antiqua" w:hAnsi="Book Antiqua"/>
                <w:sz w:val="24"/>
                <w:szCs w:val="24"/>
                <w:lang w:eastAsia="fr-FR"/>
              </w:rPr>
              <w:t xml:space="preserve"> 7.5%</w:t>
            </w:r>
            <w:r w:rsidRPr="008E51C1">
              <w:rPr>
                <w:rFonts w:ascii="Book Antiqua" w:hAnsi="Book Antiqua"/>
                <w:sz w:val="24"/>
                <w:szCs w:val="24"/>
                <w:lang w:eastAsia="fr-FR"/>
              </w:rPr>
              <w:t xml:space="preserve">;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eastAsia="fr-FR"/>
              </w:rPr>
              <w:t xml:space="preserve"> </w:t>
            </w:r>
            <w:r w:rsidRPr="008E51C1">
              <w:rPr>
                <w:rFonts w:ascii="Book Antiqua" w:hAnsi="Book Antiqua"/>
                <w:sz w:val="24"/>
                <w:szCs w:val="24"/>
                <w:lang w:eastAsia="fr-FR"/>
              </w:rPr>
              <w:t>=</w:t>
            </w:r>
            <w:r w:rsidR="00307541" w:rsidRPr="008E51C1">
              <w:rPr>
                <w:rFonts w:ascii="Book Antiqua" w:hAnsi="Book Antiqua"/>
                <w:sz w:val="24"/>
                <w:szCs w:val="24"/>
                <w:lang w:eastAsia="zh-CN"/>
              </w:rPr>
              <w:t xml:space="preserve"> </w:t>
            </w:r>
            <w:r w:rsidRPr="008E51C1">
              <w:rPr>
                <w:rFonts w:ascii="Book Antiqua" w:hAnsi="Book Antiqua"/>
                <w:sz w:val="24"/>
                <w:szCs w:val="24"/>
                <w:lang w:eastAsia="fr-FR"/>
              </w:rPr>
              <w:t>0.0009</w:t>
            </w:r>
          </w:p>
        </w:tc>
      </w:tr>
      <w:tr w:rsidR="008F198B" w:rsidRPr="008E51C1" w14:paraId="5036CC96" w14:textId="77777777" w:rsidTr="008E51C1">
        <w:trPr>
          <w:trHeight w:val="290"/>
        </w:trPr>
        <w:tc>
          <w:tcPr>
            <w:tcW w:w="2055" w:type="dxa"/>
            <w:noWrap/>
            <w:vAlign w:val="center"/>
          </w:tcPr>
          <w:p w14:paraId="258CBC26" w14:textId="1A11827B" w:rsidR="00B67BDF" w:rsidRPr="008E51C1" w:rsidRDefault="00B67BDF"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Romero-Gomez</w:t>
            </w:r>
            <w:r w:rsidR="002723E3" w:rsidRPr="008E51C1">
              <w:rPr>
                <w:rFonts w:ascii="Book Antiqua" w:hAnsi="Book Antiqua"/>
                <w:i/>
                <w:sz w:val="24"/>
                <w:szCs w:val="24"/>
                <w:lang w:eastAsia="zh-CN"/>
              </w:rPr>
              <w:t xml:space="preserve"> et al</w:t>
            </w:r>
            <w:r w:rsidR="00257F27"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ko8lh7siu","properties":{"formattedCitation":"{\\rtf \\super [86]\\nosupersub{}}","plainCitation":"[86]"},"citationItems":[{"id":1241,"uris":["http://zotero.org/users/1969747/items/9E4E3G6U"],"uri":["http://zotero.org/users/1969747/items/9E4E3G6U"],"itemData":{"id":1241,"type":"article-journal","title":"Insulin resistance impairs sustained response rate to peginterferon plus ribavirin in chronic hepatitis C patients","container-title":"Gastroenterology","page":"636-641","volume":"128","issue":"3","source":"CrossRef","DOI":"10.1053/j.gastro.2004.12.049","ISSN":"00165085","language":"en","author":[{"family":"Romero-Gómez","given":"Manuel"},{"family":"Del Mar Viloria","given":"Maria"},{"family":"Andrade","given":"Raúl J."},{"family":"Salmerón","given":"Javier"},{"family":"Diago","given":"Moisés"},{"family":"Fernández-Rodríguez","given":"Conrado M."},{"family":"Corpas","given":"Raquel"},{"family":"Cruz","given":"Marina"},{"family":"Grande","given":"Lourdes"},{"family":"Vázquez","given":"Luis"},{"family":"Muñoz-de-Rueda","given":"Paloma"},{"family":"López-Serrano","given":"Pilar"},{"family":"Gila","given":"Ana"},{"family":"Gutiérrez","given":"María L."},{"family":"Pérez","given":"Celia"},{"family":"Ruiz-Extremera","given":"Angela"},{"family":"Suárez","given":"Emilio"},{"family":"Castillo","given":"Jesús"}],"issued":{"date-parts":[["2005",3]]},"accessed":{"date-parts":[["2015",12,29]]}}}],"schema":"https://github.com/citation-style-language/schema/raw/master/csl-citation.json"} </w:instrText>
            </w:r>
            <w:r w:rsidR="00257F27"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86]</w:t>
            </w:r>
            <w:r w:rsidR="00257F27" w:rsidRPr="008E51C1">
              <w:rPr>
                <w:rFonts w:ascii="Book Antiqua" w:hAnsi="Book Antiqua"/>
                <w:sz w:val="24"/>
                <w:szCs w:val="24"/>
                <w:lang w:val="en-GB" w:eastAsia="fr-FR"/>
              </w:rPr>
              <w:fldChar w:fldCharType="end"/>
            </w:r>
          </w:p>
        </w:tc>
        <w:tc>
          <w:tcPr>
            <w:tcW w:w="850" w:type="dxa"/>
            <w:noWrap/>
            <w:vAlign w:val="center"/>
          </w:tcPr>
          <w:p w14:paraId="231ABFBE" w14:textId="77777777" w:rsidR="00B67BDF" w:rsidRPr="008E51C1" w:rsidRDefault="00B67BDF"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5</w:t>
            </w:r>
          </w:p>
        </w:tc>
        <w:tc>
          <w:tcPr>
            <w:tcW w:w="1147" w:type="dxa"/>
            <w:noWrap/>
            <w:vAlign w:val="center"/>
          </w:tcPr>
          <w:p w14:paraId="543AAFDE" w14:textId="77777777" w:rsidR="00B67BDF" w:rsidRPr="008E51C1" w:rsidRDefault="00B67BDF"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Spain</w:t>
            </w:r>
          </w:p>
        </w:tc>
        <w:tc>
          <w:tcPr>
            <w:tcW w:w="1134" w:type="dxa"/>
            <w:noWrap/>
            <w:vAlign w:val="center"/>
          </w:tcPr>
          <w:p w14:paraId="6A79BB4D" w14:textId="77777777" w:rsidR="00B67BDF" w:rsidRPr="008E51C1" w:rsidRDefault="00B67BDF"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59</w:t>
            </w:r>
          </w:p>
        </w:tc>
        <w:tc>
          <w:tcPr>
            <w:tcW w:w="1269" w:type="dxa"/>
            <w:noWrap/>
            <w:vAlign w:val="center"/>
          </w:tcPr>
          <w:p w14:paraId="5B136924" w14:textId="77777777" w:rsidR="00B67BDF" w:rsidRPr="008E51C1" w:rsidRDefault="00B67BDF" w:rsidP="00AC241C">
            <w:pPr>
              <w:snapToGrid w:val="0"/>
              <w:spacing w:after="0" w:line="360" w:lineRule="auto"/>
              <w:jc w:val="center"/>
              <w:rPr>
                <w:rFonts w:ascii="Book Antiqua" w:hAnsi="Book Antiqua"/>
                <w:sz w:val="24"/>
                <w:szCs w:val="24"/>
                <w:lang w:val="en-GB" w:eastAsia="fr-FR"/>
              </w:rPr>
            </w:pPr>
          </w:p>
        </w:tc>
        <w:tc>
          <w:tcPr>
            <w:tcW w:w="1420" w:type="dxa"/>
            <w:noWrap/>
            <w:vAlign w:val="center"/>
          </w:tcPr>
          <w:p w14:paraId="12B560B3" w14:textId="77777777" w:rsidR="00B67BDF" w:rsidRPr="008E51C1" w:rsidRDefault="00B67BDF"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534B659A" w14:textId="77777777" w:rsidR="00B67BDF" w:rsidRPr="008E51C1" w:rsidRDefault="00B67BDF"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314" w:type="dxa"/>
            <w:vAlign w:val="center"/>
          </w:tcPr>
          <w:p w14:paraId="0E85B617" w14:textId="77777777" w:rsidR="00B67BDF" w:rsidRPr="008E51C1" w:rsidRDefault="00B67BDF"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327" w:type="dxa"/>
          </w:tcPr>
          <w:p w14:paraId="3AA74E79" w14:textId="77777777" w:rsidR="00B67BDF" w:rsidRPr="008E51C1" w:rsidRDefault="00B67BDF"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w:t>
            </w:r>
          </w:p>
        </w:tc>
        <w:tc>
          <w:tcPr>
            <w:tcW w:w="3577" w:type="dxa"/>
            <w:noWrap/>
            <w:vAlign w:val="center"/>
          </w:tcPr>
          <w:p w14:paraId="3F7A41B0" w14:textId="77777777" w:rsidR="00B67BDF" w:rsidRPr="008E51C1" w:rsidRDefault="00B67BDF"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of SVR </w:t>
            </w:r>
            <w:r w:rsidR="003371D0" w:rsidRPr="008E51C1">
              <w:rPr>
                <w:rFonts w:ascii="Book Antiqua" w:hAnsi="Book Antiqua"/>
                <w:sz w:val="24"/>
                <w:szCs w:val="24"/>
                <w:lang w:val="en-GB" w:eastAsia="fr-FR"/>
              </w:rPr>
              <w:t>0.55 [0.33</w:t>
            </w:r>
            <w:r w:rsidR="00307541" w:rsidRPr="008E51C1">
              <w:rPr>
                <w:rFonts w:ascii="Book Antiqua" w:hAnsi="Book Antiqua"/>
                <w:sz w:val="24"/>
                <w:szCs w:val="24"/>
                <w:lang w:val="en-GB" w:eastAsia="zh-CN"/>
              </w:rPr>
              <w:t>,</w:t>
            </w:r>
            <w:r w:rsidR="003371D0" w:rsidRPr="008E51C1">
              <w:rPr>
                <w:rFonts w:ascii="Book Antiqua" w:hAnsi="Book Antiqua"/>
                <w:sz w:val="24"/>
                <w:szCs w:val="24"/>
                <w:lang w:val="en-GB" w:eastAsia="fr-FR"/>
              </w:rPr>
              <w:t xml:space="preserve"> 0.93];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003371D0" w:rsidRPr="008E51C1">
              <w:rPr>
                <w:rFonts w:ascii="Book Antiqua" w:hAnsi="Book Antiqua"/>
                <w:sz w:val="24"/>
                <w:szCs w:val="24"/>
                <w:lang w:val="en-GB" w:eastAsia="fr-FR"/>
              </w:rPr>
              <w:t>=</w:t>
            </w:r>
            <w:r w:rsidR="00307541" w:rsidRPr="008E51C1">
              <w:rPr>
                <w:rFonts w:ascii="Book Antiqua" w:hAnsi="Book Antiqua"/>
                <w:sz w:val="24"/>
                <w:szCs w:val="24"/>
                <w:lang w:val="en-GB" w:eastAsia="zh-CN"/>
              </w:rPr>
              <w:t xml:space="preserve"> </w:t>
            </w:r>
            <w:r w:rsidR="003371D0" w:rsidRPr="008E51C1">
              <w:rPr>
                <w:rFonts w:ascii="Book Antiqua" w:hAnsi="Book Antiqua"/>
                <w:sz w:val="24"/>
                <w:szCs w:val="24"/>
                <w:lang w:val="en-GB" w:eastAsia="fr-FR"/>
              </w:rPr>
              <w:t>0.012</w:t>
            </w:r>
          </w:p>
        </w:tc>
      </w:tr>
      <w:tr w:rsidR="008F198B" w:rsidRPr="008E51C1" w14:paraId="0D38B735" w14:textId="77777777" w:rsidTr="008E51C1">
        <w:trPr>
          <w:trHeight w:val="290"/>
        </w:trPr>
        <w:tc>
          <w:tcPr>
            <w:tcW w:w="2055" w:type="dxa"/>
            <w:noWrap/>
            <w:vAlign w:val="center"/>
          </w:tcPr>
          <w:p w14:paraId="6153738D" w14:textId="4953D29C"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Wu</w:t>
            </w:r>
            <w:r w:rsidR="002723E3"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pi3b3rfou","properties":{"formattedCitation":"{\\rtf \\super [87]\\nosupersub{}}","plainCitation":"[87]"},"citationItems":[{"id":776,"uris":["http://zotero.org/users/1969747/items/BRD692JU"],"uri":["http://zotero.org/users/1969747/items/BRD692JU"],"itemData":{"id":776,"type":"article-journal","title":"Effects of fatty liver and related factors on the efficacy of combination antiviral therapy in patients with chronic hepatitis C","container-title":"Liver International","page":"166–172","volume":"26","issue":"2","source":"Google Scholar","author":[{"family":"Jian Wu","given":"Yu"},{"family":"Shu Chen","given":"Li"},{"family":"Gui Qiang","given":"Wang"}],"issued":{"date-parts":[["2006"]]},"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87]</w:t>
            </w:r>
            <w:r w:rsidRPr="008E51C1">
              <w:rPr>
                <w:rFonts w:ascii="Book Antiqua" w:hAnsi="Book Antiqua"/>
                <w:sz w:val="24"/>
                <w:szCs w:val="24"/>
                <w:lang w:val="en-GB" w:eastAsia="fr-FR"/>
              </w:rPr>
              <w:fldChar w:fldCharType="end"/>
            </w:r>
          </w:p>
        </w:tc>
        <w:tc>
          <w:tcPr>
            <w:tcW w:w="850" w:type="dxa"/>
            <w:noWrap/>
            <w:vAlign w:val="center"/>
          </w:tcPr>
          <w:p w14:paraId="5984D8FD"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6</w:t>
            </w:r>
          </w:p>
        </w:tc>
        <w:tc>
          <w:tcPr>
            <w:tcW w:w="1147" w:type="dxa"/>
            <w:noWrap/>
            <w:vAlign w:val="center"/>
          </w:tcPr>
          <w:p w14:paraId="588549E9"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China</w:t>
            </w:r>
          </w:p>
        </w:tc>
        <w:tc>
          <w:tcPr>
            <w:tcW w:w="1134" w:type="dxa"/>
            <w:noWrap/>
            <w:vAlign w:val="center"/>
          </w:tcPr>
          <w:p w14:paraId="0C714DFC"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98</w:t>
            </w:r>
          </w:p>
        </w:tc>
        <w:tc>
          <w:tcPr>
            <w:tcW w:w="1269" w:type="dxa"/>
            <w:noWrap/>
            <w:vAlign w:val="center"/>
          </w:tcPr>
          <w:p w14:paraId="71C963F5"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p>
        </w:tc>
        <w:tc>
          <w:tcPr>
            <w:tcW w:w="1420" w:type="dxa"/>
            <w:noWrap/>
            <w:vAlign w:val="center"/>
          </w:tcPr>
          <w:p w14:paraId="560C9CAC"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3CE35743"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78978AF1"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tcPr>
          <w:p w14:paraId="68BA2514"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3577" w:type="dxa"/>
            <w:noWrap/>
            <w:vAlign w:val="center"/>
          </w:tcPr>
          <w:p w14:paraId="482D4EE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17;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15</w:t>
            </w:r>
          </w:p>
        </w:tc>
      </w:tr>
      <w:tr w:rsidR="008F198B" w:rsidRPr="008E51C1" w14:paraId="3F79F9E4" w14:textId="77777777" w:rsidTr="008E51C1">
        <w:trPr>
          <w:trHeight w:val="290"/>
        </w:trPr>
        <w:tc>
          <w:tcPr>
            <w:tcW w:w="2055" w:type="dxa"/>
            <w:noWrap/>
            <w:vAlign w:val="center"/>
          </w:tcPr>
          <w:p w14:paraId="53D92413" w14:textId="4CA5A120"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Bac</w:t>
            </w:r>
            <w:r w:rsidR="002723E3" w:rsidRPr="008E51C1">
              <w:rPr>
                <w:rFonts w:ascii="Book Antiqua" w:hAnsi="Book Antiqua"/>
                <w:sz w:val="24"/>
                <w:szCs w:val="24"/>
                <w:lang w:val="en-GB" w:eastAsia="fr-FR"/>
              </w:rPr>
              <w:t>kus</w:t>
            </w:r>
            <w:r w:rsidR="002723E3"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ddqnjji53","properties":{"formattedCitation":"{\\rtf \\super [88]\\nosupersub{}}","plainCitation":"[88]"},"citationItems":[{"id":927,"uris":["http://zotero.org/users/1969747/items/V5TAXECE"],"uri":["http://zotero.org/users/1969747/items/V5TAXECE"],"itemData":{"id":927,"type":"article-journal","title":"Predictors of response of U.S. veterans to treatment for the hepatitis C virus","container-title":"Hepatology","page":"37-47","volume":"46","issue":"1","source":"CrossRef","DOI":"10.1002/hep.21662","ISSN":"02709139, 15273350","language":"en","author":[{"family":"Backus","given":"Lisa I."},{"family":"Boothroyd","given":"Derek B."},{"family":"Phillips","given":"Barbara R."},{"family":"Mole","given":"Larry A."}],"issued":{"date-parts":[["2007",7]]},"accessed":{"date-parts":[["2015",10,5]]}}}],"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88]</w:t>
            </w:r>
            <w:r w:rsidRPr="008E51C1">
              <w:rPr>
                <w:rFonts w:ascii="Book Antiqua" w:hAnsi="Book Antiqua"/>
                <w:sz w:val="24"/>
                <w:szCs w:val="24"/>
                <w:lang w:val="en-GB" w:eastAsia="fr-FR"/>
              </w:rPr>
              <w:fldChar w:fldCharType="end"/>
            </w:r>
          </w:p>
        </w:tc>
        <w:tc>
          <w:tcPr>
            <w:tcW w:w="850" w:type="dxa"/>
            <w:noWrap/>
            <w:vAlign w:val="center"/>
          </w:tcPr>
          <w:p w14:paraId="4C49D31B"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7</w:t>
            </w:r>
          </w:p>
        </w:tc>
        <w:tc>
          <w:tcPr>
            <w:tcW w:w="1147" w:type="dxa"/>
            <w:noWrap/>
            <w:vAlign w:val="center"/>
          </w:tcPr>
          <w:p w14:paraId="4734835B" w14:textId="77777777" w:rsidR="00486E2C" w:rsidRPr="008E51C1" w:rsidRDefault="002723E3"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w:t>
            </w:r>
            <w:r w:rsidRPr="008E51C1">
              <w:rPr>
                <w:rFonts w:ascii="Book Antiqua" w:hAnsi="Book Antiqua"/>
                <w:sz w:val="24"/>
                <w:szCs w:val="24"/>
                <w:lang w:val="en-GB" w:eastAsia="zh-CN"/>
              </w:rPr>
              <w:t>nited States</w:t>
            </w:r>
          </w:p>
        </w:tc>
        <w:tc>
          <w:tcPr>
            <w:tcW w:w="1134" w:type="dxa"/>
            <w:noWrap/>
            <w:vAlign w:val="center"/>
          </w:tcPr>
          <w:p w14:paraId="44A01E03" w14:textId="77777777" w:rsidR="00486E2C" w:rsidRPr="008E51C1" w:rsidRDefault="00307541"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5</w:t>
            </w:r>
            <w:r w:rsidR="00486E2C" w:rsidRPr="008E51C1">
              <w:rPr>
                <w:rFonts w:ascii="Book Antiqua" w:hAnsi="Book Antiqua"/>
                <w:sz w:val="24"/>
                <w:szCs w:val="24"/>
                <w:lang w:val="en-GB" w:eastAsia="fr-FR"/>
              </w:rPr>
              <w:t>944</w:t>
            </w:r>
          </w:p>
        </w:tc>
        <w:tc>
          <w:tcPr>
            <w:tcW w:w="1269" w:type="dxa"/>
            <w:noWrap/>
            <w:vAlign w:val="center"/>
          </w:tcPr>
          <w:p w14:paraId="4DAC3EC4"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r w:rsidR="00AC241C"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G2,</w:t>
            </w:r>
            <w:r w:rsidR="00AC241C"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G3</w:t>
            </w:r>
          </w:p>
        </w:tc>
        <w:tc>
          <w:tcPr>
            <w:tcW w:w="1420" w:type="dxa"/>
            <w:noWrap/>
            <w:vAlign w:val="center"/>
          </w:tcPr>
          <w:p w14:paraId="63F0D1B3"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565" w:type="dxa"/>
            <w:noWrap/>
            <w:vAlign w:val="center"/>
          </w:tcPr>
          <w:p w14:paraId="28A99A78"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s</w:t>
            </w:r>
          </w:p>
        </w:tc>
        <w:tc>
          <w:tcPr>
            <w:tcW w:w="1314" w:type="dxa"/>
            <w:vAlign w:val="center"/>
          </w:tcPr>
          <w:p w14:paraId="0D97AA4A"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327" w:type="dxa"/>
          </w:tcPr>
          <w:p w14:paraId="0E6C914F"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 and G1</w:t>
            </w:r>
          </w:p>
        </w:tc>
        <w:tc>
          <w:tcPr>
            <w:tcW w:w="3577" w:type="dxa"/>
            <w:noWrap/>
            <w:vAlign w:val="center"/>
          </w:tcPr>
          <w:p w14:paraId="760F2E8E" w14:textId="77777777" w:rsidR="00486E2C" w:rsidRPr="008E51C1" w:rsidRDefault="003371D0"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0.76 [0.64</w:t>
            </w:r>
            <w:r w:rsidR="00307541"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0.71];</w:t>
            </w:r>
            <w:r w:rsidR="00486E2C" w:rsidRPr="008E51C1">
              <w:rPr>
                <w:rFonts w:ascii="Book Antiqua" w:hAnsi="Book Antiqua"/>
                <w:sz w:val="24"/>
                <w:szCs w:val="24"/>
                <w:lang w:val="en-GB" w:eastAsia="fr-FR"/>
              </w:rPr>
              <w:t xml:space="preserve">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00486E2C" w:rsidRPr="008E51C1">
              <w:rPr>
                <w:rFonts w:ascii="Book Antiqua" w:hAnsi="Book Antiqua"/>
                <w:sz w:val="24"/>
                <w:szCs w:val="24"/>
                <w:lang w:val="en-GB" w:eastAsia="fr-FR"/>
              </w:rPr>
              <w:t>=</w:t>
            </w:r>
            <w:r w:rsidR="00307541" w:rsidRPr="008E51C1">
              <w:rPr>
                <w:rFonts w:ascii="Book Antiqua" w:hAnsi="Book Antiqua"/>
                <w:sz w:val="24"/>
                <w:szCs w:val="24"/>
                <w:lang w:val="en-GB" w:eastAsia="zh-CN"/>
              </w:rPr>
              <w:t xml:space="preserve"> </w:t>
            </w:r>
            <w:r w:rsidR="00486E2C" w:rsidRPr="008E51C1">
              <w:rPr>
                <w:rFonts w:ascii="Book Antiqua" w:hAnsi="Book Antiqua"/>
                <w:sz w:val="24"/>
                <w:szCs w:val="24"/>
                <w:lang w:val="en-GB" w:eastAsia="fr-FR"/>
              </w:rPr>
              <w:t>0.002</w:t>
            </w:r>
          </w:p>
        </w:tc>
      </w:tr>
      <w:tr w:rsidR="008F198B" w:rsidRPr="008E51C1" w14:paraId="56BBB40E" w14:textId="77777777" w:rsidTr="008E51C1">
        <w:trPr>
          <w:trHeight w:val="290"/>
        </w:trPr>
        <w:tc>
          <w:tcPr>
            <w:tcW w:w="2055" w:type="dxa"/>
            <w:noWrap/>
            <w:vAlign w:val="center"/>
          </w:tcPr>
          <w:p w14:paraId="457486DB" w14:textId="0FB6D1A3"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Conjeevaram</w:t>
            </w:r>
            <w:r w:rsidR="002723E3"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oilban6f1","properties":{"formattedCitation":"{\\rtf \\super [89]\\nosupersub{}}","plainCitation":"[89]"},"citationItems":[{"id":933,"uris":["http://zotero.org/users/1969747/items/F6EK5PD6"],"uri":["http://zotero.org/users/1969747/items/F6EK5PD6"],"itemData":{"id":933,"type":"article-journal","title":"Race, insulin resistance and hepatic steatosis in chronic hepatitis C","container-title":"Hepatology","page":"80-87","volume":"45","issue":"1","source":"CrossRef","DOI":"10.1002/hep.21455","ISSN":"02709139, 15273350","language":"en","author":[{"family":"Conjeevaram","given":"Hari S."},{"family":"Kleiner","given":"David E."},{"family":"Everhart","given":"Jay E."},{"family":"Hoofnagle","given":"Jay H."},{"family":"Zacks","given":"Steven"},{"family":"Afdhal","given":"Nezam H."},{"family":"Wahed","given":"Abdus S."},{"family":"Virahep-C Study Group","given":""}],"issued":{"date-parts":[["2007",1]]},"accessed":{"date-parts":[["2015",10,5]]}}}],"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89]</w:t>
            </w:r>
            <w:r w:rsidRPr="008E51C1">
              <w:rPr>
                <w:rFonts w:ascii="Book Antiqua" w:hAnsi="Book Antiqua"/>
                <w:sz w:val="24"/>
                <w:szCs w:val="24"/>
                <w:lang w:val="en-GB" w:eastAsia="fr-FR"/>
              </w:rPr>
              <w:fldChar w:fldCharType="end"/>
            </w:r>
          </w:p>
        </w:tc>
        <w:tc>
          <w:tcPr>
            <w:tcW w:w="850" w:type="dxa"/>
            <w:noWrap/>
            <w:vAlign w:val="center"/>
          </w:tcPr>
          <w:p w14:paraId="22665009"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7</w:t>
            </w:r>
          </w:p>
        </w:tc>
        <w:tc>
          <w:tcPr>
            <w:tcW w:w="1147" w:type="dxa"/>
            <w:noWrap/>
            <w:vAlign w:val="center"/>
          </w:tcPr>
          <w:p w14:paraId="4A191FE4" w14:textId="77777777" w:rsidR="00486E2C" w:rsidRPr="008E51C1" w:rsidRDefault="002723E3"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w:t>
            </w:r>
            <w:r w:rsidRPr="008E51C1">
              <w:rPr>
                <w:rFonts w:ascii="Book Antiqua" w:hAnsi="Book Antiqua"/>
                <w:sz w:val="24"/>
                <w:szCs w:val="24"/>
                <w:lang w:val="en-GB" w:eastAsia="zh-CN"/>
              </w:rPr>
              <w:t>nited States</w:t>
            </w:r>
          </w:p>
        </w:tc>
        <w:tc>
          <w:tcPr>
            <w:tcW w:w="1134" w:type="dxa"/>
            <w:noWrap/>
            <w:vAlign w:val="center"/>
          </w:tcPr>
          <w:p w14:paraId="40E957A1"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401</w:t>
            </w:r>
          </w:p>
        </w:tc>
        <w:tc>
          <w:tcPr>
            <w:tcW w:w="1269" w:type="dxa"/>
            <w:noWrap/>
            <w:vAlign w:val="center"/>
          </w:tcPr>
          <w:p w14:paraId="52D3813F"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1420" w:type="dxa"/>
            <w:noWrap/>
            <w:vAlign w:val="center"/>
          </w:tcPr>
          <w:p w14:paraId="17122BDA"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2F28F521"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s</w:t>
            </w:r>
          </w:p>
        </w:tc>
        <w:tc>
          <w:tcPr>
            <w:tcW w:w="1314" w:type="dxa"/>
            <w:vAlign w:val="center"/>
          </w:tcPr>
          <w:p w14:paraId="5150CFE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327" w:type="dxa"/>
          </w:tcPr>
          <w:p w14:paraId="24448D63"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1</w:t>
            </w:r>
          </w:p>
        </w:tc>
        <w:tc>
          <w:tcPr>
            <w:tcW w:w="3577" w:type="dxa"/>
            <w:noWrap/>
            <w:vAlign w:val="center"/>
          </w:tcPr>
          <w:p w14:paraId="74F0D8D7" w14:textId="77777777" w:rsidR="00486E2C" w:rsidRPr="008E51C1" w:rsidRDefault="003371D0"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0.87 [0.77</w:t>
            </w:r>
            <w:r w:rsidR="00307541"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0.99];</w:t>
            </w:r>
            <w:r w:rsidR="00486E2C" w:rsidRPr="008E51C1">
              <w:rPr>
                <w:rFonts w:ascii="Book Antiqua" w:hAnsi="Book Antiqua"/>
                <w:sz w:val="24"/>
                <w:szCs w:val="24"/>
                <w:lang w:val="en-GB" w:eastAsia="fr-FR"/>
              </w:rPr>
              <w:t xml:space="preserve">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00486E2C" w:rsidRPr="008E51C1">
              <w:rPr>
                <w:rFonts w:ascii="Book Antiqua" w:hAnsi="Book Antiqua"/>
                <w:sz w:val="24"/>
                <w:szCs w:val="24"/>
                <w:lang w:val="en-GB" w:eastAsia="fr-FR"/>
              </w:rPr>
              <w:t>=</w:t>
            </w:r>
            <w:r w:rsidR="00307541" w:rsidRPr="008E51C1">
              <w:rPr>
                <w:rFonts w:ascii="Book Antiqua" w:hAnsi="Book Antiqua"/>
                <w:sz w:val="24"/>
                <w:szCs w:val="24"/>
                <w:lang w:val="en-GB" w:eastAsia="zh-CN"/>
              </w:rPr>
              <w:t xml:space="preserve"> </w:t>
            </w:r>
            <w:r w:rsidR="00486E2C" w:rsidRPr="008E51C1">
              <w:rPr>
                <w:rFonts w:ascii="Book Antiqua" w:hAnsi="Book Antiqua"/>
                <w:sz w:val="24"/>
                <w:szCs w:val="24"/>
                <w:lang w:val="en-GB" w:eastAsia="fr-FR"/>
              </w:rPr>
              <w:t>0.028</w:t>
            </w:r>
          </w:p>
        </w:tc>
      </w:tr>
      <w:tr w:rsidR="008F198B" w:rsidRPr="008E51C1" w14:paraId="5584F325" w14:textId="77777777" w:rsidTr="008E51C1">
        <w:trPr>
          <w:trHeight w:val="290"/>
        </w:trPr>
        <w:tc>
          <w:tcPr>
            <w:tcW w:w="2055" w:type="dxa"/>
            <w:noWrap/>
            <w:vAlign w:val="center"/>
          </w:tcPr>
          <w:p w14:paraId="79F751FA" w14:textId="4F3D1347"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Elgouhari</w:t>
            </w:r>
            <w:r w:rsidR="002723E3"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etdt2gsu2","properties":{"formattedCitation":"{\\rtf \\super [82]\\nosupersub{}}","plainCitation":"[82]"},"citationItems":[{"id":699,"uris":["http://zotero.org/users/1969747/items/JMN2CNUW"],"uri":["http://zotero.org/users/1969747/items/JMN2CNUW"],"itemData":{"id":699,"type":"article-journal","title":"Diabetes Mellitus Is Associated with Impaired Response to Antiviral Therapy in Chronic Hepatitis C Infection","container-title":"Digestive Diseases and Sciences","page":"2699-2705","volume":"54","issue":"12","source":"CrossRef","DOI":"10.1007/s10620-008-0683-2","ISSN":"0163-2116, 1573-2568","language":"en","author":[{"family":"Elgouhari","given":"Hesham M."},{"family":"Zein","given":"Claudia O."},{"family":"Hanouneh","given":"Ibrahim"},{"family":"Feldstein","given":"Ariel E."},{"family":"Zein","given":"Nizar N."}],"issued":{"date-parts":[["2009",12]]},"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82]</w:t>
            </w:r>
            <w:r w:rsidRPr="008E51C1">
              <w:rPr>
                <w:rFonts w:ascii="Book Antiqua" w:hAnsi="Book Antiqua"/>
                <w:sz w:val="24"/>
                <w:szCs w:val="24"/>
                <w:lang w:val="en-GB" w:eastAsia="fr-FR"/>
              </w:rPr>
              <w:fldChar w:fldCharType="end"/>
            </w:r>
          </w:p>
        </w:tc>
        <w:tc>
          <w:tcPr>
            <w:tcW w:w="850" w:type="dxa"/>
            <w:noWrap/>
            <w:vAlign w:val="center"/>
          </w:tcPr>
          <w:p w14:paraId="2010DC4F"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147" w:type="dxa"/>
            <w:noWrap/>
            <w:vAlign w:val="center"/>
          </w:tcPr>
          <w:p w14:paraId="41E0792C" w14:textId="77777777" w:rsidR="00486E2C" w:rsidRPr="008E51C1" w:rsidRDefault="002723E3"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w:t>
            </w:r>
            <w:r w:rsidRPr="008E51C1">
              <w:rPr>
                <w:rFonts w:ascii="Book Antiqua" w:hAnsi="Book Antiqua"/>
                <w:sz w:val="24"/>
                <w:szCs w:val="24"/>
                <w:lang w:val="en-GB" w:eastAsia="zh-CN"/>
              </w:rPr>
              <w:t>nited States</w:t>
            </w:r>
          </w:p>
        </w:tc>
        <w:tc>
          <w:tcPr>
            <w:tcW w:w="1134" w:type="dxa"/>
            <w:noWrap/>
            <w:vAlign w:val="center"/>
          </w:tcPr>
          <w:p w14:paraId="5B9568D8"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83</w:t>
            </w:r>
          </w:p>
        </w:tc>
        <w:tc>
          <w:tcPr>
            <w:tcW w:w="1269" w:type="dxa"/>
            <w:noWrap/>
            <w:vAlign w:val="center"/>
          </w:tcPr>
          <w:p w14:paraId="0DE41AD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p>
        </w:tc>
        <w:tc>
          <w:tcPr>
            <w:tcW w:w="1420" w:type="dxa"/>
            <w:noWrap/>
            <w:vAlign w:val="center"/>
          </w:tcPr>
          <w:p w14:paraId="02E63A98"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565" w:type="dxa"/>
            <w:noWrap/>
            <w:vAlign w:val="center"/>
          </w:tcPr>
          <w:p w14:paraId="55628B32"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4082DCED"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tcPr>
          <w:p w14:paraId="77623FD1"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3577" w:type="dxa"/>
            <w:noWrap/>
            <w:vAlign w:val="center"/>
          </w:tcPr>
          <w:p w14:paraId="0F373F52"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22 [0.07</w:t>
            </w:r>
            <w:r w:rsidR="00307541"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0.55];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03</w:t>
            </w:r>
          </w:p>
        </w:tc>
      </w:tr>
      <w:tr w:rsidR="008F198B" w:rsidRPr="008E51C1" w14:paraId="6C7F9AF1" w14:textId="77777777" w:rsidTr="008E51C1">
        <w:trPr>
          <w:trHeight w:val="290"/>
        </w:trPr>
        <w:tc>
          <w:tcPr>
            <w:tcW w:w="2055" w:type="dxa"/>
            <w:noWrap/>
            <w:vAlign w:val="center"/>
          </w:tcPr>
          <w:p w14:paraId="6870C1C8" w14:textId="55C2213C" w:rsidR="00486E2C" w:rsidRPr="008E51C1" w:rsidRDefault="002723E3"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Poustchi</w:t>
            </w:r>
            <w:r w:rsidRPr="008E51C1">
              <w:rPr>
                <w:rFonts w:ascii="Book Antiqua" w:hAnsi="Book Antiqua"/>
                <w:i/>
                <w:sz w:val="24"/>
                <w:szCs w:val="24"/>
                <w:lang w:eastAsia="zh-CN"/>
              </w:rPr>
              <w:t xml:space="preserve"> et al</w:t>
            </w:r>
            <w:r w:rsidR="00486E2C"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5s9lrqgg7","properties":{"formattedCitation":"{\\rtf \\super [90]\\nosupersub{}}","plainCitation":"[90]"},"citationItems":[{"id":931,"uris":["http://zotero.org/users/1969747/items/R5V3HBQJ"],"uri":["http://zotero.org/users/1969747/items/R5V3HBQJ"],"itemData":{"id":931,"type":"article-journal","title":"Insulin resistance and response to therapy in patients infected with chronic hepatitis C virus genotypes 2 and 3","container-title":"Journal of Hepatology","page":"28-34","volume":"48","issue":"1","source":"CrossRef","DOI":"10.1016/j.jhep.2007.07.026","ISSN":"01688278","language":"en","author":[{"family":"Poustchi","given":"Hossein"},{"family":"Negro","given":"Francesco"},{"family":"Hui","given":"Jason"},{"family":"Cua","given":"Ian Homer Y."},{"family":"Brandt","given":"Laura Rubbia"},{"family":"Kench","given":"James G."},{"family":"George","given":"Jacob"}],"issued":{"date-parts":[["2008",1]]},"accessed":{"date-parts":[["2015",10,5]]}}}],"schema":"https://github.com/citation-style-language/schema/raw/master/csl-citation.json"} </w:instrText>
            </w:r>
            <w:r w:rsidR="00486E2C"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90]</w:t>
            </w:r>
            <w:r w:rsidR="00486E2C" w:rsidRPr="008E51C1">
              <w:rPr>
                <w:rFonts w:ascii="Book Antiqua" w:hAnsi="Book Antiqua"/>
                <w:sz w:val="24"/>
                <w:szCs w:val="24"/>
                <w:lang w:val="en-GB" w:eastAsia="fr-FR"/>
              </w:rPr>
              <w:fldChar w:fldCharType="end"/>
            </w:r>
          </w:p>
        </w:tc>
        <w:tc>
          <w:tcPr>
            <w:tcW w:w="850" w:type="dxa"/>
            <w:noWrap/>
            <w:vAlign w:val="center"/>
          </w:tcPr>
          <w:p w14:paraId="48C712B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147" w:type="dxa"/>
            <w:noWrap/>
            <w:vAlign w:val="center"/>
          </w:tcPr>
          <w:p w14:paraId="1825B007"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Australia</w:t>
            </w:r>
          </w:p>
        </w:tc>
        <w:tc>
          <w:tcPr>
            <w:tcW w:w="1134" w:type="dxa"/>
            <w:noWrap/>
            <w:vAlign w:val="center"/>
          </w:tcPr>
          <w:p w14:paraId="78DEC332"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82</w:t>
            </w:r>
          </w:p>
        </w:tc>
        <w:tc>
          <w:tcPr>
            <w:tcW w:w="1269" w:type="dxa"/>
            <w:noWrap/>
            <w:vAlign w:val="center"/>
          </w:tcPr>
          <w:p w14:paraId="14F36062"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2,</w:t>
            </w:r>
            <w:r w:rsidR="00AC241C"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G3 non DM</w:t>
            </w:r>
          </w:p>
        </w:tc>
        <w:tc>
          <w:tcPr>
            <w:tcW w:w="1420" w:type="dxa"/>
            <w:noWrap/>
            <w:vAlign w:val="center"/>
          </w:tcPr>
          <w:p w14:paraId="57C555F5"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487F8759"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314" w:type="dxa"/>
            <w:vAlign w:val="center"/>
          </w:tcPr>
          <w:p w14:paraId="5F78380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327" w:type="dxa"/>
          </w:tcPr>
          <w:p w14:paraId="220A1E17"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2, G3</w:t>
            </w:r>
          </w:p>
        </w:tc>
        <w:tc>
          <w:tcPr>
            <w:tcW w:w="3577" w:type="dxa"/>
            <w:noWrap/>
            <w:vAlign w:val="center"/>
          </w:tcPr>
          <w:p w14:paraId="79311F02"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16 [0.03</w:t>
            </w:r>
            <w:r w:rsidR="0030754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 xml:space="preserve">0.77];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2</w:t>
            </w:r>
          </w:p>
        </w:tc>
      </w:tr>
      <w:tr w:rsidR="008F198B" w:rsidRPr="008E51C1" w14:paraId="71F3208B" w14:textId="77777777" w:rsidTr="008E51C1">
        <w:trPr>
          <w:trHeight w:val="290"/>
        </w:trPr>
        <w:tc>
          <w:tcPr>
            <w:tcW w:w="2055" w:type="dxa"/>
            <w:noWrap/>
            <w:vAlign w:val="center"/>
          </w:tcPr>
          <w:p w14:paraId="7667FC45" w14:textId="72014AB7"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Romero-Gomez</w:t>
            </w:r>
            <w:r w:rsidR="002723E3"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mcu5497m8","properties":{"formattedCitation":"{\\rtf \\super [91]\\nosupersub{}}","plainCitation":"[91]"},"citationItems":[{"id":806,"uris":["http://zotero.org/users/1969747/items/DH2WNWDQ"],"uri":["http://zotero.org/users/1969747/items/DH2WNWDQ"],"itemData":{"id":806,"type":"article-journal","title":"Effect of sustained virological response to treatment on the incidence of abnormal glucose values in chronic hepatitis C","container-title":"Journal of Hepatology","page":"721-727","volume":"48","issue":"5","source":"PubMed","abstract":"BACKGROUND/AIMS: To investigate the effect of sustained virological response (SVR) on impaired fasting glucose (IFG) and/or type 2 diabetes (T2DM); to assess the influence of glucose abnormalities on the SVR rate.\nMETHODS: 1059 patients with chronic HCV; normal glucose (&lt; 100 mg/dl) in 734, IFG (between 100 and 125 mg/dl) in 218, and T2DM (126 mg/dl) in 107 cases, were treated with interferon plus ribavirin over 24 or 48 weeks, depending on viral genotype.\nRESULTS: The SVR rate was lower in patients with IFG and/or T2DM than in patients with normal glucose concentrations [143/325 (44%) vs. 432/734 (58.8%); P=0.002]. In the follow-up, abnormal glucose concentrations were observed in 74 of 304 (24.3%) non-responders and in 49 of 430 (11.4%) sustained responders (log-rank: 13.8; P=0.00002). Reverse stepwise logistic regression analysis identified the independent variables predictive of IFG or T2DM development as: sustained response (OR: 0.44; 95%CI=0.20-0.97; P=0.004) and fibrosis stage (OR: 1.46; 95%CI=1.06-2.01;P=0.02). Family history of DM, steatosis, gender, HCV viral load, genotype, triglycerides, cholesterol and BMI did not enter the multivariate analysis equation.\nCONCLUSIONS: SVR reduces the risk of IFG and/or T2DM development in patients with chronic hepatitis C while altered glucose metabolism impairs sustained response to viral treatment.","DOI":"10.1016/j.jhep.2007.11.022","ISSN":"0168-8278","note":"PMID: 18308416","journalAbbreviation":"J. Hepatol.","language":"eng","author":[{"family":"Romero-Gómez","given":"Manuel"},{"family":"Fernández-Rodríguez","given":"Conrado M."},{"family":"Andrade","given":"Raúl J."},{"family":"Diago","given":"Moisés"},{"family":"Alonso","given":"Sonia"},{"family":"Planas","given":"Ramón"},{"family":"Solá","given":"Ricard"},{"family":"Pons","given":"José A."},{"family":"Salmerón","given":"Javier"},{"family":"Barcena","given":"Rafael"},{"family":"Perez","given":"Ramón"},{"family":"Carmona","given":"Isabel"},{"family":"Durán","given":"Santiago"}],"issued":{"date-parts":[["2008",5]]},"PMID":"18308416"}}],"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91]</w:t>
            </w:r>
            <w:r w:rsidRPr="008E51C1">
              <w:rPr>
                <w:rFonts w:ascii="Book Antiqua" w:hAnsi="Book Antiqua"/>
                <w:sz w:val="24"/>
                <w:szCs w:val="24"/>
                <w:lang w:val="en-GB" w:eastAsia="fr-FR"/>
              </w:rPr>
              <w:fldChar w:fldCharType="end"/>
            </w:r>
          </w:p>
        </w:tc>
        <w:tc>
          <w:tcPr>
            <w:tcW w:w="850" w:type="dxa"/>
            <w:noWrap/>
            <w:vAlign w:val="center"/>
          </w:tcPr>
          <w:p w14:paraId="0E45D27D"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147" w:type="dxa"/>
            <w:noWrap/>
            <w:vAlign w:val="center"/>
          </w:tcPr>
          <w:p w14:paraId="27A8BCC9"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Spain</w:t>
            </w:r>
          </w:p>
        </w:tc>
        <w:tc>
          <w:tcPr>
            <w:tcW w:w="1134" w:type="dxa"/>
            <w:noWrap/>
            <w:vAlign w:val="center"/>
          </w:tcPr>
          <w:p w14:paraId="0F5F276A"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059</w:t>
            </w:r>
          </w:p>
        </w:tc>
        <w:tc>
          <w:tcPr>
            <w:tcW w:w="1269" w:type="dxa"/>
            <w:noWrap/>
            <w:vAlign w:val="center"/>
          </w:tcPr>
          <w:p w14:paraId="5077D06B"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p>
        </w:tc>
        <w:tc>
          <w:tcPr>
            <w:tcW w:w="1420" w:type="dxa"/>
            <w:noWrap/>
            <w:vAlign w:val="center"/>
          </w:tcPr>
          <w:p w14:paraId="1F837A94"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FPG</w:t>
            </w:r>
          </w:p>
        </w:tc>
        <w:tc>
          <w:tcPr>
            <w:tcW w:w="1565" w:type="dxa"/>
            <w:noWrap/>
            <w:vAlign w:val="center"/>
          </w:tcPr>
          <w:p w14:paraId="12025437"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7E656A4A"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tcPr>
          <w:p w14:paraId="13AB8E73"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3577" w:type="dxa"/>
            <w:noWrap/>
            <w:vAlign w:val="center"/>
          </w:tcPr>
          <w:p w14:paraId="3784851B"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56 [0.34</w:t>
            </w:r>
            <w:r w:rsidR="00307541"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0.93]</w:t>
            </w:r>
            <w:r w:rsidR="00307541"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lt;</w:t>
            </w:r>
            <w:r w:rsidR="0030754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2</w:t>
            </w:r>
          </w:p>
        </w:tc>
      </w:tr>
      <w:tr w:rsidR="008F198B" w:rsidRPr="008E51C1" w14:paraId="03816D1E" w14:textId="77777777" w:rsidTr="008E51C1">
        <w:trPr>
          <w:trHeight w:val="290"/>
        </w:trPr>
        <w:tc>
          <w:tcPr>
            <w:tcW w:w="2055" w:type="dxa"/>
            <w:noWrap/>
            <w:vAlign w:val="center"/>
          </w:tcPr>
          <w:p w14:paraId="17345621" w14:textId="133E90C8"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lastRenderedPageBreak/>
              <w:t>Moucari</w:t>
            </w:r>
            <w:r w:rsidR="002723E3"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v2k5e28ao","properties":{"formattedCitation":"{\\rtf \\super [71]\\nosupersub{}}","plainCitation":"[71]"},"citationItems":[{"id":742,"uris":["http://zotero.org/users/1969747/items/4WDQHFNN"],"uri":["http://zotero.org/users/1969747/items/4WDQHFNN"],"itemData":{"id":742,"type":"article-journal","title":"Insulin resistance and geographical origin: major predictors of liver fibrosis and response to peginterferon and ribavirin in HCV-4","container-title":"Gut","page":"1662–1669","volume":"58","issue":"12","source":"Google Scholar","shortTitle":"Insulin resistance and geographical origin","author":[{"family":"Moucari","given":"Rami"},{"family":"Ripault","given":"Marie-Pierre"},{"family":"Martinot-Peignoux","given":"Michelle"},{"family":"Voitot","given":"Hélène"},{"family":"Cardoso","given":"Ana-Carolina"},{"family":"Stern","given":"Christiane"},{"family":"Boyer","given":"Nathalie"},{"family":"Maylin","given":"Sarah"},{"family":"Nicolas-Chanoine","given":"Marie-Hélène"},{"family":"Vidaud","given":"Michel"},{"family":"others","given":""}],"issued":{"date-parts":[["2009"]]},"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71]</w:t>
            </w:r>
            <w:r w:rsidRPr="008E51C1">
              <w:rPr>
                <w:rFonts w:ascii="Book Antiqua" w:hAnsi="Book Antiqua"/>
                <w:sz w:val="24"/>
                <w:szCs w:val="24"/>
                <w:lang w:val="en-GB" w:eastAsia="fr-FR"/>
              </w:rPr>
              <w:fldChar w:fldCharType="end"/>
            </w:r>
          </w:p>
        </w:tc>
        <w:tc>
          <w:tcPr>
            <w:tcW w:w="850" w:type="dxa"/>
            <w:noWrap/>
            <w:vAlign w:val="center"/>
          </w:tcPr>
          <w:p w14:paraId="4DD8FD8A"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9</w:t>
            </w:r>
          </w:p>
        </w:tc>
        <w:tc>
          <w:tcPr>
            <w:tcW w:w="1147" w:type="dxa"/>
            <w:noWrap/>
            <w:vAlign w:val="center"/>
          </w:tcPr>
          <w:p w14:paraId="188370E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France</w:t>
            </w:r>
          </w:p>
        </w:tc>
        <w:tc>
          <w:tcPr>
            <w:tcW w:w="1134" w:type="dxa"/>
            <w:noWrap/>
            <w:vAlign w:val="center"/>
          </w:tcPr>
          <w:p w14:paraId="058EF243"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26</w:t>
            </w:r>
          </w:p>
        </w:tc>
        <w:tc>
          <w:tcPr>
            <w:tcW w:w="1269" w:type="dxa"/>
            <w:noWrap/>
            <w:vAlign w:val="center"/>
          </w:tcPr>
          <w:p w14:paraId="57F0AB7C"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4</w:t>
            </w:r>
          </w:p>
        </w:tc>
        <w:tc>
          <w:tcPr>
            <w:tcW w:w="1420" w:type="dxa"/>
            <w:noWrap/>
            <w:vAlign w:val="center"/>
          </w:tcPr>
          <w:p w14:paraId="46EFA843"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7316E19C"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4FDA249E"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vAlign w:val="center"/>
          </w:tcPr>
          <w:p w14:paraId="7EBBA07B"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_</w:t>
            </w:r>
          </w:p>
        </w:tc>
        <w:tc>
          <w:tcPr>
            <w:tcW w:w="3577" w:type="dxa"/>
            <w:noWrap/>
            <w:vAlign w:val="center"/>
          </w:tcPr>
          <w:p w14:paraId="7F087BC7" w14:textId="77777777" w:rsidR="00486E2C" w:rsidRPr="008E51C1" w:rsidRDefault="00307541"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19 [0.07</w:t>
            </w:r>
            <w:r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 xml:space="preserve">0.51]; </w:t>
            </w:r>
            <w:r w:rsidRPr="008E51C1">
              <w:rPr>
                <w:rFonts w:ascii="Book Antiqua" w:hAnsi="Book Antiqua"/>
                <w:i/>
                <w:caps/>
                <w:sz w:val="24"/>
                <w:szCs w:val="24"/>
                <w:lang w:val="en-GB" w:eastAsia="fr-FR"/>
              </w:rPr>
              <w:t>p</w:t>
            </w:r>
            <w:r w:rsidRPr="008E51C1">
              <w:rPr>
                <w:rFonts w:ascii="Book Antiqua" w:hAnsi="Book Antiqua"/>
                <w:sz w:val="24"/>
                <w:szCs w:val="24"/>
                <w:lang w:val="en-GB" w:eastAsia="fr-FR"/>
              </w:rPr>
              <w:t xml:space="preserve"> </w:t>
            </w:r>
            <w:r w:rsidR="00486E2C" w:rsidRPr="008E51C1">
              <w:rPr>
                <w:rFonts w:ascii="Book Antiqua" w:hAnsi="Book Antiqua"/>
                <w:sz w:val="24"/>
                <w:szCs w:val="24"/>
                <w:lang w:val="en-GB" w:eastAsia="fr-FR"/>
              </w:rPr>
              <w:t>=</w:t>
            </w:r>
            <w:r w:rsidRPr="008E51C1">
              <w:rPr>
                <w:rFonts w:ascii="Book Antiqua" w:hAnsi="Book Antiqua"/>
                <w:sz w:val="24"/>
                <w:szCs w:val="24"/>
                <w:lang w:val="en-GB" w:eastAsia="zh-CN"/>
              </w:rPr>
              <w:t xml:space="preserve"> </w:t>
            </w:r>
            <w:r w:rsidR="00486E2C" w:rsidRPr="008E51C1">
              <w:rPr>
                <w:rFonts w:ascii="Book Antiqua" w:hAnsi="Book Antiqua"/>
                <w:sz w:val="24"/>
                <w:szCs w:val="24"/>
                <w:lang w:val="en-GB" w:eastAsia="fr-FR"/>
              </w:rPr>
              <w:t>0.001</w:t>
            </w:r>
          </w:p>
        </w:tc>
      </w:tr>
      <w:tr w:rsidR="008F198B" w:rsidRPr="008E51C1" w14:paraId="25CDFA6B" w14:textId="77777777" w:rsidTr="008E51C1">
        <w:trPr>
          <w:trHeight w:val="290"/>
        </w:trPr>
        <w:tc>
          <w:tcPr>
            <w:tcW w:w="2055" w:type="dxa"/>
            <w:noWrap/>
            <w:vAlign w:val="center"/>
          </w:tcPr>
          <w:p w14:paraId="1743DA10" w14:textId="228CFD29"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Dai</w:t>
            </w:r>
            <w:r w:rsidR="002723E3"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dok713q8","properties":{"formattedCitation":"{\\rtf \\super [92]\\nosupersub{}}","plainCitation":"[92]"},"citationItems":[{"id":713,"uris":["http://zotero.org/users/1969747/items/UPP8KS7J"],"uri":["http://zotero.org/users/1969747/items/UPP8KS7J"],"itemData":{"id":713,"type":"article-journal","title":"Insulin resistance predicts response to peginterferon-alpha/ribavirin combination therapy in chronic hepatitis C patients","container-title":"Journal of Hepatology","page":"712-718","volume":"50","issue":"4","source":"CrossRef","DOI":"10.1016/j.jhep.2008.12.017","ISSN":"01688278","language":"en","author":[{"family":"Dai","given":"Chia-Yen"},{"family":"Huang","given":"Jee-Fu"},{"family":"Hsieh","given":"Ming-Yen"},{"family":"Hou","given":"Nai-Jen"},{"family":"Lin","given":"Zu-Yau"},{"family":"Chen","given":"Shinn-Chern"},{"family":"Hsieh","given":"Ming-Yuh"},{"family":"Wang","given":"Liang-Yen"},{"family":"Chang","given":"Wen-Yu"},{"family":"Chuang","given":"Wan-Long"},{"family":"Yu","given":"Ming-Lung"}],"issued":{"date-parts":[["2009",4]]},"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92]</w:t>
            </w:r>
            <w:r w:rsidRPr="008E51C1">
              <w:rPr>
                <w:rFonts w:ascii="Book Antiqua" w:hAnsi="Book Antiqua"/>
                <w:sz w:val="24"/>
                <w:szCs w:val="24"/>
                <w:lang w:val="en-GB" w:eastAsia="fr-FR"/>
              </w:rPr>
              <w:fldChar w:fldCharType="end"/>
            </w:r>
          </w:p>
        </w:tc>
        <w:tc>
          <w:tcPr>
            <w:tcW w:w="850" w:type="dxa"/>
            <w:noWrap/>
            <w:vAlign w:val="center"/>
          </w:tcPr>
          <w:p w14:paraId="21115A34"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9</w:t>
            </w:r>
          </w:p>
        </w:tc>
        <w:tc>
          <w:tcPr>
            <w:tcW w:w="1147" w:type="dxa"/>
            <w:noWrap/>
            <w:vAlign w:val="center"/>
          </w:tcPr>
          <w:p w14:paraId="31BE2DD2"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aiwan</w:t>
            </w:r>
          </w:p>
        </w:tc>
        <w:tc>
          <w:tcPr>
            <w:tcW w:w="1134" w:type="dxa"/>
            <w:noWrap/>
            <w:vAlign w:val="center"/>
          </w:tcPr>
          <w:p w14:paraId="67F09C37"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30</w:t>
            </w:r>
          </w:p>
        </w:tc>
        <w:tc>
          <w:tcPr>
            <w:tcW w:w="1269" w:type="dxa"/>
            <w:noWrap/>
            <w:vAlign w:val="center"/>
          </w:tcPr>
          <w:p w14:paraId="14A5DC6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 G2</w:t>
            </w:r>
          </w:p>
        </w:tc>
        <w:tc>
          <w:tcPr>
            <w:tcW w:w="1420" w:type="dxa"/>
            <w:noWrap/>
            <w:vAlign w:val="center"/>
          </w:tcPr>
          <w:p w14:paraId="3A04F68B"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6B7302E4"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314" w:type="dxa"/>
            <w:vAlign w:val="center"/>
          </w:tcPr>
          <w:p w14:paraId="3642E13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327" w:type="dxa"/>
            <w:vAlign w:val="center"/>
          </w:tcPr>
          <w:p w14:paraId="3EC69C2D"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 G2</w:t>
            </w:r>
          </w:p>
        </w:tc>
        <w:tc>
          <w:tcPr>
            <w:tcW w:w="3577" w:type="dxa"/>
            <w:noWrap/>
            <w:vAlign w:val="center"/>
          </w:tcPr>
          <w:p w14:paraId="64622FBB"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872 [0.79</w:t>
            </w:r>
            <w:r w:rsidR="00307541"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097] ;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zh-CN"/>
              </w:rPr>
              <w:t xml:space="preserve"> </w:t>
            </w:r>
            <w:r w:rsidRPr="008E51C1">
              <w:rPr>
                <w:rFonts w:ascii="Book Antiqua" w:hAnsi="Book Antiqua"/>
                <w:sz w:val="24"/>
                <w:szCs w:val="24"/>
                <w:lang w:val="en-GB" w:eastAsia="fr-FR"/>
              </w:rPr>
              <w:t>0.01</w:t>
            </w:r>
          </w:p>
        </w:tc>
      </w:tr>
      <w:tr w:rsidR="008F198B" w:rsidRPr="008E51C1" w14:paraId="3AC93896" w14:textId="77777777" w:rsidTr="008E51C1">
        <w:trPr>
          <w:trHeight w:val="290"/>
        </w:trPr>
        <w:tc>
          <w:tcPr>
            <w:tcW w:w="2055" w:type="dxa"/>
            <w:noWrap/>
            <w:vAlign w:val="center"/>
          </w:tcPr>
          <w:p w14:paraId="6A0C9A68" w14:textId="77777777" w:rsidR="00486E2C" w:rsidRPr="008E51C1" w:rsidRDefault="00486E2C" w:rsidP="00AC241C">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Hung</w:t>
            </w:r>
            <w:r w:rsidR="002723E3" w:rsidRPr="008E51C1">
              <w:rPr>
                <w:rFonts w:ascii="Book Antiqua" w:hAnsi="Book Antiqua"/>
                <w:i/>
                <w:sz w:val="24"/>
                <w:szCs w:val="24"/>
                <w:lang w:eastAsia="zh-CN"/>
              </w:rPr>
              <w:t xml:space="preserve"> et al</w:t>
            </w:r>
            <w:r w:rsidRPr="008E51C1">
              <w:rPr>
                <w:rFonts w:ascii="Book Antiqua" w:hAnsi="Book Antiqua"/>
                <w:sz w:val="24"/>
                <w:szCs w:val="24"/>
                <w:vertAlign w:val="superscript"/>
                <w:lang w:val="en-GB" w:eastAsia="fr-FR"/>
              </w:rPr>
              <w:t>[68]</w:t>
            </w:r>
          </w:p>
        </w:tc>
        <w:tc>
          <w:tcPr>
            <w:tcW w:w="850" w:type="dxa"/>
            <w:noWrap/>
            <w:vAlign w:val="center"/>
          </w:tcPr>
          <w:p w14:paraId="008C8930"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0</w:t>
            </w:r>
          </w:p>
        </w:tc>
        <w:tc>
          <w:tcPr>
            <w:tcW w:w="1147" w:type="dxa"/>
            <w:noWrap/>
            <w:vAlign w:val="center"/>
          </w:tcPr>
          <w:p w14:paraId="2A779E27"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aiwan</w:t>
            </w:r>
          </w:p>
        </w:tc>
        <w:tc>
          <w:tcPr>
            <w:tcW w:w="1134" w:type="dxa"/>
            <w:noWrap/>
            <w:vAlign w:val="center"/>
          </w:tcPr>
          <w:p w14:paraId="49FAFBFC" w14:textId="77777777" w:rsidR="00486E2C" w:rsidRPr="008E51C1" w:rsidRDefault="00307541"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w:t>
            </w:r>
            <w:r w:rsidR="00486E2C" w:rsidRPr="008E51C1">
              <w:rPr>
                <w:rFonts w:ascii="Book Antiqua" w:hAnsi="Book Antiqua"/>
                <w:sz w:val="24"/>
                <w:szCs w:val="24"/>
                <w:lang w:val="en-GB" w:eastAsia="fr-FR"/>
              </w:rPr>
              <w:t>470</w:t>
            </w:r>
          </w:p>
        </w:tc>
        <w:tc>
          <w:tcPr>
            <w:tcW w:w="1269" w:type="dxa"/>
            <w:noWrap/>
            <w:vAlign w:val="center"/>
          </w:tcPr>
          <w:p w14:paraId="3CA1D245"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p>
        </w:tc>
        <w:tc>
          <w:tcPr>
            <w:tcW w:w="1420" w:type="dxa"/>
            <w:noWrap/>
            <w:vAlign w:val="center"/>
          </w:tcPr>
          <w:p w14:paraId="270C6973"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565" w:type="dxa"/>
            <w:noWrap/>
            <w:vAlign w:val="center"/>
          </w:tcPr>
          <w:p w14:paraId="22362617"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125FF482"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vAlign w:val="center"/>
          </w:tcPr>
          <w:p w14:paraId="0633E2E4"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All</w:t>
            </w:r>
          </w:p>
        </w:tc>
        <w:tc>
          <w:tcPr>
            <w:tcW w:w="3577" w:type="dxa"/>
            <w:noWrap/>
            <w:vAlign w:val="center"/>
          </w:tcPr>
          <w:p w14:paraId="0F93F922"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69 [0.5</w:t>
            </w:r>
            <w:r w:rsidR="00307541" w:rsidRPr="008E51C1">
              <w:rPr>
                <w:rFonts w:ascii="Book Antiqua" w:hAnsi="Book Antiqua"/>
                <w:sz w:val="24"/>
                <w:szCs w:val="24"/>
                <w:lang w:val="en-GB" w:eastAsia="zh-CN"/>
              </w:rPr>
              <w:t>,</w:t>
            </w:r>
            <w:r w:rsidRPr="008E51C1">
              <w:rPr>
                <w:rFonts w:ascii="Book Antiqua" w:hAnsi="Book Antiqua"/>
                <w:sz w:val="24"/>
                <w:szCs w:val="24"/>
                <w:lang w:val="en-GB" w:eastAsia="fr-FR"/>
              </w:rPr>
              <w:t xml:space="preserve"> 0.96];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29</w:t>
            </w:r>
          </w:p>
        </w:tc>
      </w:tr>
      <w:tr w:rsidR="008F198B" w:rsidRPr="008E51C1" w14:paraId="7E873D17" w14:textId="77777777" w:rsidTr="008E51C1">
        <w:trPr>
          <w:trHeight w:val="290"/>
        </w:trPr>
        <w:tc>
          <w:tcPr>
            <w:tcW w:w="2055" w:type="dxa"/>
            <w:noWrap/>
            <w:vAlign w:val="center"/>
          </w:tcPr>
          <w:p w14:paraId="548CA4EA" w14:textId="254BE510" w:rsidR="00486E2C" w:rsidRPr="008E51C1" w:rsidRDefault="002723E3"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Khattab</w:t>
            </w:r>
            <w:r w:rsidRPr="008E51C1">
              <w:rPr>
                <w:rFonts w:ascii="Book Antiqua" w:hAnsi="Book Antiqua"/>
                <w:i/>
                <w:sz w:val="24"/>
                <w:szCs w:val="24"/>
                <w:lang w:eastAsia="zh-CN"/>
              </w:rPr>
              <w:t xml:space="preserve"> et al</w:t>
            </w:r>
            <w:r w:rsidR="00486E2C"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3467ko3u7","properties":{"formattedCitation":"{\\rtf \\super [93]\\nosupersub{}}","plainCitation":"[93]"},"citationItems":[{"id":718,"uris":["http://zotero.org/users/1969747/items/BJ4M5TAN"],"uri":["http://zotero.org/users/1969747/items/BJ4M5TAN"],"itemData":{"id":718,"type":"article-journal","title":"Insulin resistance predicts rapid virologic response to peginterferon/ribavirin combination therapy in hepatitis C genotype 4 patients","container-title":"The American journal of gastroenterology","page":"1970–1977","volume":"105","issue":"9","source":"Google Scholar","author":[{"family":"Khattab","given":"Mahmoud"},{"family":"Eslam","given":"Mohammed"},{"family":"Sharwae","given":"Mohammed Ahmed"},{"family":"Shatat","given":"Mohammed"},{"family":"Ali","given":"Ahmed"},{"family":"Hamdy","given":"Lamia"}],"issued":{"date-parts":[["2010"]]},"accessed":{"date-parts":[["2015",7,24]]}}}],"schema":"https://github.com/citation-style-language/schema/raw/master/csl-citation.json"} </w:instrText>
            </w:r>
            <w:r w:rsidR="00486E2C"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93]</w:t>
            </w:r>
            <w:r w:rsidR="00486E2C" w:rsidRPr="008E51C1">
              <w:rPr>
                <w:rFonts w:ascii="Book Antiqua" w:hAnsi="Book Antiqua"/>
                <w:sz w:val="24"/>
                <w:szCs w:val="24"/>
                <w:lang w:val="en-GB" w:eastAsia="fr-FR"/>
              </w:rPr>
              <w:fldChar w:fldCharType="end"/>
            </w:r>
          </w:p>
        </w:tc>
        <w:tc>
          <w:tcPr>
            <w:tcW w:w="850" w:type="dxa"/>
            <w:noWrap/>
            <w:vAlign w:val="center"/>
          </w:tcPr>
          <w:p w14:paraId="329F775B"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0</w:t>
            </w:r>
          </w:p>
        </w:tc>
        <w:tc>
          <w:tcPr>
            <w:tcW w:w="1147" w:type="dxa"/>
            <w:noWrap/>
            <w:vAlign w:val="center"/>
          </w:tcPr>
          <w:p w14:paraId="2AB2A970"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Egypt</w:t>
            </w:r>
          </w:p>
        </w:tc>
        <w:tc>
          <w:tcPr>
            <w:tcW w:w="1134" w:type="dxa"/>
            <w:noWrap/>
            <w:vAlign w:val="center"/>
          </w:tcPr>
          <w:p w14:paraId="231AFD30"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31</w:t>
            </w:r>
          </w:p>
        </w:tc>
        <w:tc>
          <w:tcPr>
            <w:tcW w:w="1269" w:type="dxa"/>
            <w:noWrap/>
            <w:vAlign w:val="center"/>
          </w:tcPr>
          <w:p w14:paraId="5D6FE98F"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non DM, G4</w:t>
            </w:r>
          </w:p>
        </w:tc>
        <w:tc>
          <w:tcPr>
            <w:tcW w:w="1420" w:type="dxa"/>
            <w:noWrap/>
            <w:vAlign w:val="center"/>
          </w:tcPr>
          <w:p w14:paraId="29600BF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64B79D41"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7318ABFD"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vAlign w:val="center"/>
          </w:tcPr>
          <w:p w14:paraId="148AFFE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4</w:t>
            </w:r>
          </w:p>
        </w:tc>
        <w:tc>
          <w:tcPr>
            <w:tcW w:w="3577" w:type="dxa"/>
            <w:noWrap/>
            <w:vAlign w:val="center"/>
          </w:tcPr>
          <w:p w14:paraId="3387DF1D"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07 [0.01</w:t>
            </w:r>
            <w:r w:rsidR="00307541"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0.43];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4</w:t>
            </w:r>
          </w:p>
        </w:tc>
      </w:tr>
      <w:tr w:rsidR="008F198B" w:rsidRPr="008E51C1" w14:paraId="3E8E7993" w14:textId="77777777" w:rsidTr="008E51C1">
        <w:trPr>
          <w:trHeight w:val="290"/>
        </w:trPr>
        <w:tc>
          <w:tcPr>
            <w:tcW w:w="2055" w:type="dxa"/>
            <w:noWrap/>
            <w:vAlign w:val="center"/>
          </w:tcPr>
          <w:p w14:paraId="253F883A" w14:textId="05496BFB"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Deltenre</w:t>
            </w:r>
            <w:r w:rsidR="002723E3"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im36psrqa","properties":{"formattedCitation":"{\\rtf \\super [94]\\nosupersub{}}","plainCitation":"[94]"},"citationItems":[{"id":812,"uris":["http://zotero.org/users/1969747/items/349ETU32"],"uri":["http://zotero.org/users/1969747/items/349ETU32"],"itemData":{"id":812,"type":"article-journal","title":"Impact of insulin resistance on sustained response in HCV patients treated with pegylated interferon and ribavirin: a meta-analysis","container-title":"Journal of Hepatology","page":"1187-1194","volume":"55","issue":"6","source":"PubMed","abstract":"BACKGROUND &amp; AIMS: Recent studies suggested that SVR rates might be lower in HCV patients with insulin resistance (IR) than in patients without IR, but the extent of the impact of IR on treatment response has not been established. We aimed to confirm the role of IR assessed by the homoeostasis model assessment (HOMA-IR) on SVR and to determine its magnitude.\nMETHODS: We performed meta-analysis of studies evaluating the impact of IR in HCV patients treated with pegylated interferon and ribavirin.\nRESULTS: Fourteen studies involving 2732 patients were included. SVR was less frequent in patients with IR than in patients without IR (mean difference: -19.6%, 95% CI: -29.9% to -9.4%, p&lt;0.001). In sensitivity analyses according to HCV-1 patients, patients with IR also less frequently attained a SVR than patients without IR (mean difference: -13.0%, 95% CI: -22.6% to -3.4%, p=0.008). In addition, the baseline HOMA-IR index was lower in responders than in non-responders (mean difference: -0.92, 95% CI: -1.53 to -0.32, p&lt;0.001). In sensitivity analyses restricted to HCV-1 patients, the baseline HOMA-IR index remained lower in responders than in non-responders (mean difference: -0.63, 95% CI: -1.13 to -0.14, p&lt;0.001).\nCONCLUSIONS: HCV patients with IR have a 20% lower SVR than patients without IR. The baseline HOMA-IR index is a major determinant of SVR.","DOI":"10.1016/j.jhep.2011.03.010","ISSN":"1600-0641","note":"PMID: 21703195","shortTitle":"Impact of insulin resistance on sustained response in HCV patients treated with pegylated interferon and ribavirin","journalAbbreviation":"J. Hepatol.","language":"eng","author":[{"family":"Deltenre","given":"Pierre"},{"family":"Louvet","given":"Alexandre"},{"family":"Lemoine","given":"Maud"},{"family":"Mourad","given":"Abbas"},{"family":"Fartoux","given":"Laetitia"},{"family":"Moreno","given":"Christophe"},{"family":"Henrion","given":"Jean"},{"family":"Mathurin","given":"Philippe"},{"family":"Serfaty","given":"Lawrence"}],"issued":{"date-parts":[["2011",12]]},"PMID":"21703195"}}],"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94]</w:t>
            </w:r>
            <w:r w:rsidRPr="008E51C1">
              <w:rPr>
                <w:rFonts w:ascii="Book Antiqua" w:hAnsi="Book Antiqua"/>
                <w:sz w:val="24"/>
                <w:szCs w:val="24"/>
                <w:lang w:val="en-GB" w:eastAsia="fr-FR"/>
              </w:rPr>
              <w:fldChar w:fldCharType="end"/>
            </w:r>
          </w:p>
        </w:tc>
        <w:tc>
          <w:tcPr>
            <w:tcW w:w="850" w:type="dxa"/>
            <w:noWrap/>
            <w:vAlign w:val="center"/>
          </w:tcPr>
          <w:p w14:paraId="1159F011"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1</w:t>
            </w:r>
          </w:p>
        </w:tc>
        <w:tc>
          <w:tcPr>
            <w:tcW w:w="1147" w:type="dxa"/>
            <w:noWrap/>
            <w:vAlign w:val="center"/>
          </w:tcPr>
          <w:p w14:paraId="425B6B3B"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France</w:t>
            </w:r>
          </w:p>
        </w:tc>
        <w:tc>
          <w:tcPr>
            <w:tcW w:w="1134" w:type="dxa"/>
            <w:noWrap/>
            <w:vAlign w:val="center"/>
          </w:tcPr>
          <w:p w14:paraId="482D92F8" w14:textId="77777777" w:rsidR="00486E2C" w:rsidRPr="008E51C1" w:rsidRDefault="00307541"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w:t>
            </w:r>
            <w:r w:rsidR="00486E2C" w:rsidRPr="008E51C1">
              <w:rPr>
                <w:rFonts w:ascii="Book Antiqua" w:hAnsi="Book Antiqua"/>
                <w:sz w:val="24"/>
                <w:szCs w:val="24"/>
                <w:lang w:val="en-GB" w:eastAsia="fr-FR"/>
              </w:rPr>
              <w:t>732</w:t>
            </w:r>
          </w:p>
        </w:tc>
        <w:tc>
          <w:tcPr>
            <w:tcW w:w="1269" w:type="dxa"/>
            <w:noWrap/>
            <w:vAlign w:val="center"/>
          </w:tcPr>
          <w:p w14:paraId="176C1A73"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6</w:t>
            </w:r>
          </w:p>
        </w:tc>
        <w:tc>
          <w:tcPr>
            <w:tcW w:w="1420" w:type="dxa"/>
            <w:noWrap/>
            <w:vAlign w:val="center"/>
          </w:tcPr>
          <w:p w14:paraId="293F65E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R</w:t>
            </w:r>
          </w:p>
        </w:tc>
        <w:tc>
          <w:tcPr>
            <w:tcW w:w="1565" w:type="dxa"/>
            <w:noWrap/>
            <w:vAlign w:val="center"/>
          </w:tcPr>
          <w:p w14:paraId="00350445"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eta-analysis</w:t>
            </w:r>
          </w:p>
        </w:tc>
        <w:tc>
          <w:tcPr>
            <w:tcW w:w="1314" w:type="dxa"/>
            <w:vAlign w:val="center"/>
          </w:tcPr>
          <w:p w14:paraId="0CF18B22"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tcPr>
          <w:p w14:paraId="29735672"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3577" w:type="dxa"/>
            <w:noWrap/>
            <w:vAlign w:val="center"/>
          </w:tcPr>
          <w:p w14:paraId="48C81305"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w:t>
            </w:r>
          </w:p>
        </w:tc>
      </w:tr>
      <w:tr w:rsidR="008F198B" w:rsidRPr="008E51C1" w14:paraId="3D73107C" w14:textId="77777777" w:rsidTr="008E51C1">
        <w:trPr>
          <w:trHeight w:val="290"/>
        </w:trPr>
        <w:tc>
          <w:tcPr>
            <w:tcW w:w="2055" w:type="dxa"/>
            <w:noWrap/>
            <w:vAlign w:val="center"/>
          </w:tcPr>
          <w:p w14:paraId="7ADADAF5" w14:textId="1DEE8643"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Eslam</w:t>
            </w:r>
            <w:r w:rsidR="002723E3"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ohk1pn7ag","properties":{"formattedCitation":"{\\rtf \\super [95]\\nosupersub{}}","plainCitation":"[95]"},"citationItems":[{"id":814,"uris":["http://zotero.org/users/1969747/items/UEFZDG6N"],"uri":["http://zotero.org/users/1969747/items/UEFZDG6N"],"itemData":{"id":814,"type":"article-journal","title":"Meta-analysis: insulin resistance and sustained virological response in hepatitis C","container-title":"Alimentary Pharmacology &amp; Therapeutics","page":"297-305","volume":"34","issue":"3","source":"PubMed","abstract":"BACKGROUND: A higher baseline homeostasis model assessment of insulin resistance (HOMA-IR) score has sometimes predicted a poorer sustained virological response (SVR) rate to peginterferon/ribavirin therapy in treatment-naïve chronic hepatitis C patients.\nAIM: To perform a meta-analysis to evaluate the impact of HOMA-IR on SVR in hepatitis C.\nMETHODS: Relevant studies were identified by searching Medline and EMBASE. We identified 17 publications that addressed the influence of insulin resistance on SVR. The random effect model of Der Simonian and Laird method were used for heterogeneous studies using the Meta-Disc software 1.4, Madrid, Spain.\nRESULTS: Normal insulin sensitivity was associated with a higher rate of SVR [odds ratio (OR) 2.86 (95%CI: 1.97-4.16)] in comparison with insulin resistance. Moreover, in separate analysis by genotype selecting studies that used HOMA-IR &gt; 2 as cut-off defining insulin resistance, SVR was higher in patients with HOMA-IR &lt; 2 in all genotypes: HCV-1 [OR: 2.16 (95%CI: 1.51-3.08)], HCV-2&amp;3 [OR: 3.06 (95%CI: 1.06-8.82)] and HCV-4 [OR: 6.65(95%CI: 2.51-17.61)]. Studies reporting no association between HOMA and SVR included easy-to-cure cohorts, analysed variables strongly related with insulin resistance like body mass index, steatosis, hyper γGT, age and fibrosis and reported differences in handling and interpretation of HOMA-IR.\nCONCLUSION: Elevated HOMA-IR was associated with a lower cure rate of patients with hepatitis C treated with Peg-IFN-α/ribavirin irrespective of genotype, and the more difficult-to-treat cohort, the better the HOMA-IR prediction. HOMA-IR is, as a surrogate marker of insulin resistance, susceptible to some biases derived from both handling and interpretation.","DOI":"10.1111/j.1365-2036.2011.04716.x","ISSN":"1365-2036","note":"PMID: 21623851","shortTitle":"Meta-analysis","journalAbbreviation":"Aliment. Pharmacol. Ther.","language":"eng","author":[{"family":"Eslam","given":"M."},{"family":"Aparcero","given":"R."},{"family":"Kawaguchi","given":"T."},{"family":"Del Campo","given":"J. A."},{"family":"Sata","given":"M."},{"family":"Khattab","given":"M. A."},{"family":"Romero-Gomez","given":"M."}],"issued":{"date-parts":[["2011",8]]},"PMID":"21623851"}}],"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95]</w:t>
            </w:r>
            <w:r w:rsidRPr="008E51C1">
              <w:rPr>
                <w:rFonts w:ascii="Book Antiqua" w:hAnsi="Book Antiqua"/>
                <w:sz w:val="24"/>
                <w:szCs w:val="24"/>
                <w:lang w:val="en-GB" w:eastAsia="fr-FR"/>
              </w:rPr>
              <w:fldChar w:fldCharType="end"/>
            </w:r>
          </w:p>
        </w:tc>
        <w:tc>
          <w:tcPr>
            <w:tcW w:w="850" w:type="dxa"/>
            <w:noWrap/>
            <w:vAlign w:val="center"/>
          </w:tcPr>
          <w:p w14:paraId="390EF20C"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1</w:t>
            </w:r>
          </w:p>
        </w:tc>
        <w:tc>
          <w:tcPr>
            <w:tcW w:w="1147" w:type="dxa"/>
            <w:noWrap/>
            <w:vAlign w:val="center"/>
          </w:tcPr>
          <w:p w14:paraId="0D6898BE"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p>
        </w:tc>
        <w:tc>
          <w:tcPr>
            <w:tcW w:w="1134" w:type="dxa"/>
            <w:noWrap/>
            <w:vAlign w:val="center"/>
          </w:tcPr>
          <w:p w14:paraId="00B87776" w14:textId="77777777" w:rsidR="00486E2C" w:rsidRPr="008E51C1" w:rsidRDefault="00307541"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w:t>
            </w:r>
            <w:r w:rsidR="00486E2C" w:rsidRPr="008E51C1">
              <w:rPr>
                <w:rFonts w:ascii="Book Antiqua" w:hAnsi="Book Antiqua"/>
                <w:sz w:val="24"/>
                <w:szCs w:val="24"/>
                <w:lang w:val="en-GB" w:eastAsia="fr-FR"/>
              </w:rPr>
              <w:t>129</w:t>
            </w:r>
          </w:p>
        </w:tc>
        <w:tc>
          <w:tcPr>
            <w:tcW w:w="1269" w:type="dxa"/>
            <w:noWrap/>
            <w:vAlign w:val="center"/>
          </w:tcPr>
          <w:p w14:paraId="3FCB9374"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G1-6</w:t>
            </w:r>
          </w:p>
        </w:tc>
        <w:tc>
          <w:tcPr>
            <w:tcW w:w="1420" w:type="dxa"/>
            <w:noWrap/>
            <w:vAlign w:val="center"/>
          </w:tcPr>
          <w:p w14:paraId="7FE49BB6"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R</w:t>
            </w:r>
          </w:p>
        </w:tc>
        <w:tc>
          <w:tcPr>
            <w:tcW w:w="1565" w:type="dxa"/>
            <w:noWrap/>
            <w:vAlign w:val="center"/>
          </w:tcPr>
          <w:p w14:paraId="003680DE"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eta-analysis</w:t>
            </w:r>
          </w:p>
        </w:tc>
        <w:tc>
          <w:tcPr>
            <w:tcW w:w="1314" w:type="dxa"/>
            <w:vAlign w:val="center"/>
          </w:tcPr>
          <w:p w14:paraId="45FA7FEB"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tcPr>
          <w:p w14:paraId="360A27D9"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3577" w:type="dxa"/>
            <w:noWrap/>
            <w:vAlign w:val="center"/>
          </w:tcPr>
          <w:p w14:paraId="3EA79104"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35 [0.24</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 xml:space="preserve">0.51];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04</w:t>
            </w:r>
          </w:p>
        </w:tc>
      </w:tr>
      <w:tr w:rsidR="008F198B" w:rsidRPr="008E51C1" w14:paraId="09D2F8A5" w14:textId="77777777" w:rsidTr="008E51C1">
        <w:trPr>
          <w:trHeight w:val="290"/>
        </w:trPr>
        <w:tc>
          <w:tcPr>
            <w:tcW w:w="2055" w:type="dxa"/>
            <w:noWrap/>
            <w:vAlign w:val="center"/>
          </w:tcPr>
          <w:p w14:paraId="024C2A36" w14:textId="7CB452E5" w:rsidR="00486E2C" w:rsidRPr="008E51C1" w:rsidRDefault="002723E3"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Del Campo</w:t>
            </w:r>
            <w:r w:rsidRPr="008E51C1">
              <w:rPr>
                <w:rFonts w:ascii="Book Antiqua" w:hAnsi="Book Antiqua"/>
                <w:i/>
                <w:sz w:val="24"/>
                <w:szCs w:val="24"/>
                <w:lang w:eastAsia="zh-CN"/>
              </w:rPr>
              <w:t xml:space="preserve"> et al</w:t>
            </w:r>
            <w:r w:rsidR="00486E2C"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1kpobm3nh","properties":{"formattedCitation":"{\\rtf \\super [96]\\nosupersub{}}","plainCitation":"[96]"},"citationItems":[{"id":816,"uris":["http://zotero.org/users/1969747/items/FE4V79VT"],"uri":["http://zotero.org/users/1969747/items/FE4V79VT"],"itemData":{"id":816,"type":"article-journal","title":"Insulin resistance predicts sustained virological response to treatment of chronic hepatitis C independently of the IL28b rs12979860 polymorphism","container-title":"Alimentary Pharmacology &amp; Therapeutics","page":"74-80","volume":"37","issue":"1","source":"PubMed","abstract":"BACKGROUND: Insulin resistance has been strongly associated with the attainment of sustained viral response (SVR) in hepatitis C patients.\nAIM: To determine, in a cohort of Spanish patients with chronic hepatitis C treated with peginterferon plus ribavirin (P+R), whether insulin resistance predicts SVR independently of interleukin-28B rs12979860 polymorphism.\nMETHODS: Insulin resistance was measured as [HOMA-IR = Insulin (IU/mL)*glucose (mmol/L)/22.5]. Genotype, viral load and histological fibrosis using Scheuer score were also measured. Binary logistic regression analysis was used for statistical purposes.\nRESULTS: In a cohort of 240 patients [78% genotype 1, 24% showing advanced fibrosis, 71% high viral load (≥800 000 IU/mL), 31% IL28b genotype CC and 50% with HOMA &gt;2] treated with P+R, 126 (53%) reached SVR. HOMA-IR index (HOMA &lt;2: 63% vs. HOMA &gt;2: 42%; P = 0.001 and IL28b (genotype CC: 68% vs. genotype CT/TT: 45%; P = 0.002) were significantly associated with SVR. In multivariable logistic regression analysis in the overall cohort, variables independently associated were: viral genotype OR: 0.29 (95% CI: 0.11-0.78), P = 0.01; fibrosis OR: 1.62 (95% CI: 1.22-2.16), P = 0.001; HOMA-IR OR: 1.22 (95% CI: 1.02-1.47), P = 0.03; and IL28B genotype OR: 2.43 (95% CI: 1.45-4.07), P = 0.001. The analyses also showed that degree of steatosis, HOMA-IR &gt;2, mild fibrosis and IL28B CC genotype were significantly related to SVR in patients infected with HCV genotypes 1&amp;4, but not in those with genotypes 2&amp;3. No differences were seen in glucose, insulin level or HOMA-IR index segregated according to IL28B genotypes.\nCONCLUSION: Our results suggest that insulin resistance, fibrosis stage and IL28B polymorphisms were independent variables associated with sustained viral response.","DOI":"10.1111/apt.12113","ISSN":"1365-2036","note":"PMID: 23121166","journalAbbreviation":"Aliment. Pharmacol. Ther.","language":"eng","author":[{"family":"Del Campo","given":"J. A."},{"family":"Ampuero","given":"J."},{"family":"Rojas","given":"L."},{"family":"Conde","given":"M."},{"family":"Rojas","given":"A."},{"family":"Maraver","given":"M."},{"family":"Millán","given":"R."},{"family":"García-Valdecasas","given":"M."},{"family":"García-Lozano","given":"J. R."},{"family":"González-Escribano","given":"M. F."},{"family":"Romero-Gómez","given":"M."}],"issued":{"date-parts":[["2013",1]]},"PMID":"23121166"}}],"schema":"https://github.com/citation-style-language/schema/raw/master/csl-citation.json"} </w:instrText>
            </w:r>
            <w:r w:rsidR="00486E2C"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96]</w:t>
            </w:r>
            <w:r w:rsidR="00486E2C" w:rsidRPr="008E51C1">
              <w:rPr>
                <w:rFonts w:ascii="Book Antiqua" w:hAnsi="Book Antiqua"/>
                <w:sz w:val="24"/>
                <w:szCs w:val="24"/>
                <w:lang w:val="en-GB" w:eastAsia="fr-FR"/>
              </w:rPr>
              <w:fldChar w:fldCharType="end"/>
            </w:r>
          </w:p>
        </w:tc>
        <w:tc>
          <w:tcPr>
            <w:tcW w:w="850" w:type="dxa"/>
            <w:noWrap/>
            <w:vAlign w:val="center"/>
          </w:tcPr>
          <w:p w14:paraId="3EFBFFD5"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2</w:t>
            </w:r>
          </w:p>
        </w:tc>
        <w:tc>
          <w:tcPr>
            <w:tcW w:w="1147" w:type="dxa"/>
            <w:noWrap/>
            <w:vAlign w:val="center"/>
          </w:tcPr>
          <w:p w14:paraId="64925A48"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Spain</w:t>
            </w:r>
          </w:p>
        </w:tc>
        <w:tc>
          <w:tcPr>
            <w:tcW w:w="1134" w:type="dxa"/>
            <w:noWrap/>
            <w:vAlign w:val="center"/>
          </w:tcPr>
          <w:p w14:paraId="5D9E6D12"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40</w:t>
            </w:r>
          </w:p>
        </w:tc>
        <w:tc>
          <w:tcPr>
            <w:tcW w:w="1269" w:type="dxa"/>
            <w:noWrap/>
          </w:tcPr>
          <w:p w14:paraId="21CB417A"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non DM</w:t>
            </w:r>
          </w:p>
        </w:tc>
        <w:tc>
          <w:tcPr>
            <w:tcW w:w="1420" w:type="dxa"/>
            <w:noWrap/>
            <w:vAlign w:val="center"/>
          </w:tcPr>
          <w:p w14:paraId="0D9BBB6B"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2A71A009"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64153A88"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vAlign w:val="center"/>
          </w:tcPr>
          <w:p w14:paraId="1D735544"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 G4</w:t>
            </w:r>
          </w:p>
        </w:tc>
        <w:tc>
          <w:tcPr>
            <w:tcW w:w="3577" w:type="dxa"/>
            <w:noWrap/>
            <w:vAlign w:val="center"/>
          </w:tcPr>
          <w:p w14:paraId="6C9ACDB8"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44 [0.17</w:t>
            </w:r>
            <w:r w:rsidR="00307541" w:rsidRPr="008E51C1">
              <w:rPr>
                <w:rFonts w:ascii="Book Antiqua" w:hAnsi="Book Antiqua"/>
                <w:sz w:val="24"/>
                <w:szCs w:val="24"/>
                <w:lang w:val="en-GB" w:eastAsia="fr-FR"/>
              </w:rPr>
              <w:t>, 0.97]</w:t>
            </w:r>
            <w:r w:rsidRPr="008E51C1">
              <w:rPr>
                <w:rFonts w:ascii="Book Antiqua" w:hAnsi="Book Antiqua"/>
                <w:sz w:val="24"/>
                <w:szCs w:val="24"/>
                <w:lang w:val="en-GB" w:eastAsia="fr-FR"/>
              </w:rPr>
              <w:t xml:space="preserve">;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4</w:t>
            </w:r>
          </w:p>
        </w:tc>
      </w:tr>
      <w:tr w:rsidR="008F198B" w:rsidRPr="008E51C1" w14:paraId="42826245" w14:textId="77777777" w:rsidTr="008E51C1">
        <w:trPr>
          <w:trHeight w:val="290"/>
        </w:trPr>
        <w:tc>
          <w:tcPr>
            <w:tcW w:w="2055" w:type="dxa"/>
            <w:noWrap/>
            <w:vAlign w:val="center"/>
          </w:tcPr>
          <w:p w14:paraId="7D997B86" w14:textId="1704E744"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Ziada</w:t>
            </w:r>
            <w:r w:rsidR="002723E3" w:rsidRPr="008E51C1">
              <w:rPr>
                <w:rFonts w:ascii="Book Antiqua" w:hAnsi="Book Antiqua"/>
                <w:i/>
                <w:sz w:val="24"/>
                <w:szCs w:val="24"/>
                <w:lang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19eavg2mpu","properties":{"formattedCitation":"{\\rtf \\super [77]\\nosupersub{}}","plainCitation":"[77]"},"citationItems":[{"id":800,"uris":["http://zotero.org/users/1969747/items/367P5HXJ"],"uri":["http://zotero.org/users/1969747/items/367P5HXJ"],"itemData":{"id":800,"type":"article-journal","title":"The interaction between insulin resistance, liver fibrosis and early virological response in Egyptian patients with chronic hepatitis C","container-title":"Canadian Journal of Gastroenterology = Journal Canadien De Gastroenterologie","page":"325-329","volume":"26","issue":"6","source":"PubMed","abstract":"BACKGROUND: Hepatitis C virus (HCV) infection may induce insulin resistance (IR) irrespective of the severity of liver disease, and there is evidence of a central role for IR in failure to achieve sustained virological response (SVR) in HCV patients.\nOBJECTIVE: To assess IR as a predictor of the severity of hepatic fibrosis in Egyptian HCV patients, and its effect on early viral kinetics and virological response to HCV therapy.\nMETHODS: A total of 140 chronic HCV patients were divided into two groups according to the homeostasis model assessment-IR (HOMA-IR). Group 1 consisted of 48 chronic HCV patients with HOMA-IR &gt;=2, and group 2 consisted of 92 chronic HVC patients without IR (HOMA IR &lt;2). All patients were treated with combination therapy (pegylated interferon-alpha 2a plus ribavirin) for 48 weeks and studied for viral kinetics throughout the period of therapy.\nRESULTS: The study revealed that older age, higher body mass index and HOMA-IR &gt;=2 were significantly associated with advanced fibrosis. Rapid virological response, complete early virological response and SVR were significantly lower in the IR-HCV group compared with the non-IR-HCV group. Univariate and multivariate analyses revealed that older age, fibrosis (F&gt;=3), high viral load (&gt;600,000 IU⁄mL) and HOMA-IR &gt;=2 were significantly associated with a lack of viral kinetics as well as SVR. However, HOMA-IR &gt;=2 was the main independent variable associated with lack of SVR. On the other hand, body mass index, plasma insulin level and HOMA-IR decreased significantly compared with starting levels in patients who achieved SVR. This suggests a cause and effect relationship between HCV infection and IR.\nCONCLUSION: IR in chronic HCV patients is associated with progressive fibrosis and slow viral kinetics, and could be a predictor for lack of rapid and early virological response. Therefore, HOMA-IR levels should be measured and improved before starting antiviral treatment.","ISSN":"0835-7900","note":"PMID: 22720272\nPMCID: PMC3378277","journalAbbreviation":"Can. J. Gastroenterol.","language":"eng","author":[{"family":"Ziada","given":"Dina Hazem"},{"family":"El Saadany","given":"Sherif"},{"family":"Enaba","given":"Mohamed"},{"family":"Ghazy","given":"Medhat"},{"family":"Hasan","given":"Azza"}],"issued":{"date-parts":[["2012",6]]},"PMID":"22720272","PMCID":"PMC3378277"}}],"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lang w:val="en-GB"/>
              </w:rPr>
              <w:t>[77]</w:t>
            </w:r>
            <w:r w:rsidRPr="008E51C1">
              <w:rPr>
                <w:rFonts w:ascii="Book Antiqua" w:hAnsi="Book Antiqua"/>
                <w:sz w:val="24"/>
                <w:szCs w:val="24"/>
                <w:lang w:val="en-GB" w:eastAsia="fr-FR"/>
              </w:rPr>
              <w:fldChar w:fldCharType="end"/>
            </w:r>
          </w:p>
        </w:tc>
        <w:tc>
          <w:tcPr>
            <w:tcW w:w="850" w:type="dxa"/>
            <w:noWrap/>
            <w:vAlign w:val="center"/>
          </w:tcPr>
          <w:p w14:paraId="0424BC9E"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2</w:t>
            </w:r>
          </w:p>
        </w:tc>
        <w:tc>
          <w:tcPr>
            <w:tcW w:w="1147" w:type="dxa"/>
            <w:noWrap/>
            <w:vAlign w:val="center"/>
          </w:tcPr>
          <w:p w14:paraId="1064B379"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Egypt</w:t>
            </w:r>
          </w:p>
        </w:tc>
        <w:tc>
          <w:tcPr>
            <w:tcW w:w="1134" w:type="dxa"/>
            <w:noWrap/>
            <w:vAlign w:val="center"/>
          </w:tcPr>
          <w:p w14:paraId="0245D3AC"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40</w:t>
            </w:r>
          </w:p>
        </w:tc>
        <w:tc>
          <w:tcPr>
            <w:tcW w:w="1269" w:type="dxa"/>
            <w:noWrap/>
          </w:tcPr>
          <w:p w14:paraId="4BD60F20"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non DM</w:t>
            </w:r>
          </w:p>
        </w:tc>
        <w:tc>
          <w:tcPr>
            <w:tcW w:w="1420" w:type="dxa"/>
            <w:noWrap/>
            <w:vAlign w:val="center"/>
          </w:tcPr>
          <w:p w14:paraId="6E0F2DD2"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575DB10C"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405DF898"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tcPr>
          <w:p w14:paraId="7016B3E3"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All</w:t>
            </w:r>
          </w:p>
        </w:tc>
        <w:tc>
          <w:tcPr>
            <w:tcW w:w="3577" w:type="dxa"/>
            <w:noWrap/>
            <w:vAlign w:val="center"/>
          </w:tcPr>
          <w:p w14:paraId="31FFEF0C"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41 [0.18</w:t>
            </w:r>
            <w:r w:rsidR="00307541"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0.9];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3</w:t>
            </w:r>
          </w:p>
        </w:tc>
      </w:tr>
      <w:tr w:rsidR="008F198B" w:rsidRPr="008E51C1" w14:paraId="507F977C" w14:textId="77777777" w:rsidTr="008E51C1">
        <w:trPr>
          <w:trHeight w:val="290"/>
        </w:trPr>
        <w:tc>
          <w:tcPr>
            <w:tcW w:w="2055" w:type="dxa"/>
            <w:noWrap/>
            <w:vAlign w:val="center"/>
          </w:tcPr>
          <w:p w14:paraId="1F00D2C6" w14:textId="5E178E1D"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Laurito</w:t>
            </w:r>
            <w:r w:rsidR="002723E3" w:rsidRPr="008E51C1">
              <w:rPr>
                <w:rFonts w:ascii="Book Antiqua" w:hAnsi="Book Antiqua"/>
                <w:i/>
                <w:sz w:val="24"/>
                <w:szCs w:val="24"/>
                <w:lang w:val="en-GB" w:eastAsia="zh-CN"/>
              </w:rPr>
              <w:t xml:space="preserve"> 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ltcplm8k8","properties":{"formattedCitation":"{\\rtf \\super [97]\\nosupersub{}}","plainCitation":"[97]"},"citationItems":[{"id":818,"uris":["http://zotero.org/users/1969747/items/Z7KRHGB8"],"uri":["http://zotero.org/users/1969747/items/Z7KRHGB8"],"itemData":{"id":818,"type":"article-journal","title":"Association between insulin resistance and sustained virologic response in hepatitis C treatment, genotypes 1 versus 2 and 3: systematic literature review and meta-analysis","container-title":"The Brazilian Journal of Infectious Diseases: An Official Publication of the Brazilian Society of Infectious Diseases","page":"555-563","volume":"17","issue":"5","source":"PubMed","abstract":"BACKGROUND/AIMS: Controversial results have been found in literature for the association between insulin resistance and sustained virologic response to standard chronic hepatitis C treatment. This study aims to provide a systematic literature review with meta-analysis, in order to evaluate if insulin resistance interferes with sustained virologic response in patients infected by the HCV genotype 1 versus HCV genotypes 2 and 3, undergoing treatment with interferon and ribavirin or pegylated interferon and ribavarin.\nMETHODS: Systematic search was performed on main electronic databases until May 2012. Primary outcome was sustained virologic response, defined as undetectable levels of HCV-RNA six months after the end of treatment. Meta-analytic measure was estimated using Dersimonian and Laird's method, using Stata software.\nRESULTS: Thirteen studies involving 2238 infected patients were included. There was a statistically significant association between insulin resistance and lower sustained virologic response rate, and this difference occurred in HCV genotype G1 (OR: 2.23; 95% CI: 1.59-3.13) and G2/G3 (OR: 4.45; 95% CI: 1.59-12.49). In addition, a difference was seen in the cut-offs used for defining insulin resistance by Homeostasis Model Assessment of Insulin Resistance. To minimize this limitation, sub-analysis that excluded the studies that did not use 2 as a cut-off value was performed and the results still demonstrated association between insulin resistance and sustained virologic response, for both genotypic groups.\nCONCLUSION: This meta-analysis provides evidence that elevated Homeostasis Model Assessment of Insulin Resistance is associated with a lower sustained virologic response rate in patients with hepatitis C treated with interferon and ribavirin or pegylated interferon and ribavarin, regardless of their genotype.","DOI":"10.1016/j.bjid.2013.02.009","ISSN":"1678-4391","note":"PMID: 24055394","shortTitle":"Association between insulin resistance and sustained virologic response in hepatitis C treatment, genotypes 1 versus 2 and 3","journalAbbreviation":"Braz J Infect Dis","language":"eng","author":[{"family":"Laurito","given":"Marcela Pezzoto"},{"family":"Parise","given":"Edison Roberto"}],"issued":{"date-parts":[["2013",10]]},"PMID":"2405539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lang w:val="en-GB"/>
              </w:rPr>
              <w:t>[97]</w:t>
            </w:r>
            <w:r w:rsidRPr="008E51C1">
              <w:rPr>
                <w:rFonts w:ascii="Book Antiqua" w:hAnsi="Book Antiqua"/>
                <w:sz w:val="24"/>
                <w:szCs w:val="24"/>
                <w:lang w:val="en-GB" w:eastAsia="fr-FR"/>
              </w:rPr>
              <w:fldChar w:fldCharType="end"/>
            </w:r>
          </w:p>
        </w:tc>
        <w:tc>
          <w:tcPr>
            <w:tcW w:w="850" w:type="dxa"/>
            <w:noWrap/>
            <w:vAlign w:val="center"/>
          </w:tcPr>
          <w:p w14:paraId="7DA2CA5F"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3</w:t>
            </w:r>
          </w:p>
        </w:tc>
        <w:tc>
          <w:tcPr>
            <w:tcW w:w="1147" w:type="dxa"/>
            <w:noWrap/>
            <w:vAlign w:val="center"/>
          </w:tcPr>
          <w:p w14:paraId="693A938C"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Brazil</w:t>
            </w:r>
          </w:p>
        </w:tc>
        <w:tc>
          <w:tcPr>
            <w:tcW w:w="1134" w:type="dxa"/>
            <w:noWrap/>
            <w:vAlign w:val="center"/>
          </w:tcPr>
          <w:p w14:paraId="073B5793" w14:textId="77777777" w:rsidR="00486E2C" w:rsidRPr="008E51C1" w:rsidRDefault="00307541"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w:t>
            </w:r>
            <w:r w:rsidR="00486E2C" w:rsidRPr="008E51C1">
              <w:rPr>
                <w:rFonts w:ascii="Book Antiqua" w:hAnsi="Book Antiqua"/>
                <w:sz w:val="24"/>
                <w:szCs w:val="24"/>
                <w:lang w:val="en-GB" w:eastAsia="fr-FR"/>
              </w:rPr>
              <w:t>238</w:t>
            </w:r>
          </w:p>
        </w:tc>
        <w:tc>
          <w:tcPr>
            <w:tcW w:w="1269" w:type="dxa"/>
            <w:noWrap/>
            <w:vAlign w:val="center"/>
          </w:tcPr>
          <w:p w14:paraId="0A9B6398"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G1-6</w:t>
            </w:r>
          </w:p>
        </w:tc>
        <w:tc>
          <w:tcPr>
            <w:tcW w:w="1420" w:type="dxa"/>
            <w:noWrap/>
            <w:vAlign w:val="center"/>
          </w:tcPr>
          <w:p w14:paraId="064872BF"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R</w:t>
            </w:r>
          </w:p>
        </w:tc>
        <w:tc>
          <w:tcPr>
            <w:tcW w:w="1565" w:type="dxa"/>
            <w:noWrap/>
            <w:vAlign w:val="center"/>
          </w:tcPr>
          <w:p w14:paraId="2466C987"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eta-analysis</w:t>
            </w:r>
          </w:p>
        </w:tc>
        <w:tc>
          <w:tcPr>
            <w:tcW w:w="1314" w:type="dxa"/>
            <w:vAlign w:val="center"/>
          </w:tcPr>
          <w:p w14:paraId="164E061B"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tcPr>
          <w:p w14:paraId="4A4CE6EA"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All</w:t>
            </w:r>
          </w:p>
        </w:tc>
        <w:tc>
          <w:tcPr>
            <w:tcW w:w="3577" w:type="dxa"/>
            <w:noWrap/>
            <w:vAlign w:val="center"/>
          </w:tcPr>
          <w:p w14:paraId="03438630"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SVR 0.41 [0.3</w:t>
            </w:r>
            <w:r w:rsidR="00307541"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0.56] ;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22</w:t>
            </w:r>
          </w:p>
        </w:tc>
      </w:tr>
      <w:tr w:rsidR="008F198B" w:rsidRPr="008E51C1" w14:paraId="1FCE63C8" w14:textId="77777777" w:rsidTr="008E51C1">
        <w:trPr>
          <w:trHeight w:val="290"/>
        </w:trPr>
        <w:tc>
          <w:tcPr>
            <w:tcW w:w="2055" w:type="dxa"/>
            <w:noWrap/>
            <w:vAlign w:val="center"/>
          </w:tcPr>
          <w:p w14:paraId="49E344CB" w14:textId="46A3D8E3" w:rsidR="00486E2C" w:rsidRPr="008E51C1" w:rsidRDefault="00DB4281"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 xml:space="preserve">Abd </w:t>
            </w:r>
            <w:r w:rsidR="00486E2C" w:rsidRPr="008E51C1">
              <w:rPr>
                <w:rFonts w:ascii="Book Antiqua" w:hAnsi="Book Antiqua"/>
                <w:sz w:val="24"/>
                <w:szCs w:val="24"/>
                <w:lang w:val="en-GB" w:eastAsia="fr-FR"/>
              </w:rPr>
              <w:t>El</w:t>
            </w:r>
            <w:r w:rsidRPr="008E51C1">
              <w:rPr>
                <w:rFonts w:ascii="Book Antiqua" w:hAnsi="Book Antiqua"/>
                <w:sz w:val="24"/>
                <w:szCs w:val="24"/>
                <w:lang w:val="en-GB" w:eastAsia="fr-FR"/>
              </w:rPr>
              <w:t>-W</w:t>
            </w:r>
            <w:r w:rsidR="00486E2C" w:rsidRPr="008E51C1">
              <w:rPr>
                <w:rFonts w:ascii="Book Antiqua" w:hAnsi="Book Antiqua"/>
                <w:sz w:val="24"/>
                <w:szCs w:val="24"/>
                <w:lang w:val="en-GB" w:eastAsia="fr-FR"/>
              </w:rPr>
              <w:t>ahab</w:t>
            </w:r>
            <w:r w:rsidR="002723E3" w:rsidRPr="008E51C1">
              <w:rPr>
                <w:rFonts w:ascii="Book Antiqua" w:hAnsi="Book Antiqua"/>
                <w:i/>
                <w:sz w:val="24"/>
                <w:szCs w:val="24"/>
                <w:lang w:val="en-GB" w:eastAsia="zh-CN"/>
              </w:rPr>
              <w:t xml:space="preserve"> et al</w:t>
            </w:r>
            <w:r w:rsidR="00486E2C"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ErAiSBNB","properties":{"formattedCitation":"{\\rtf \\super [98]\\nosupersub{}}","plainCitation":"[98]"},"citationItems":[{"id":20,"uris":["http://zotero.org/users/1969747/items/2VRJTQUU"],"uri":["http://zotero.org/users/1969747/items/2VRJTQUU"],"itemData":{"id":20,"type":"article-newspaper","title":"Insulin resistance as a predictor of early virologic response to HCV therapy among chronic HCV Egyptian patients.","container-title":"J Med Virol.","page":"87(3):428-40","author":[{"family":"Abd El-Wahab EW, Mikheal A, Sidkey F, Shatat HZ","given":""}],"issued":{"date-parts":[["2015",3]]}},"locator":"-"}],"schema":"https://github.com/citation-style-language/schema/raw/master/csl-citation.json"} </w:instrText>
            </w:r>
            <w:r w:rsidR="00486E2C"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lang w:val="en-GB"/>
              </w:rPr>
              <w:t>[98]</w:t>
            </w:r>
            <w:r w:rsidR="00486E2C" w:rsidRPr="008E51C1">
              <w:rPr>
                <w:rFonts w:ascii="Book Antiqua" w:hAnsi="Book Antiqua"/>
                <w:sz w:val="24"/>
                <w:szCs w:val="24"/>
                <w:lang w:val="en-GB" w:eastAsia="fr-FR"/>
              </w:rPr>
              <w:fldChar w:fldCharType="end"/>
            </w:r>
          </w:p>
        </w:tc>
        <w:tc>
          <w:tcPr>
            <w:tcW w:w="850" w:type="dxa"/>
            <w:noWrap/>
            <w:vAlign w:val="center"/>
          </w:tcPr>
          <w:p w14:paraId="2ED2FAEF"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4</w:t>
            </w:r>
          </w:p>
        </w:tc>
        <w:tc>
          <w:tcPr>
            <w:tcW w:w="1147" w:type="dxa"/>
            <w:noWrap/>
            <w:vAlign w:val="center"/>
          </w:tcPr>
          <w:p w14:paraId="6EF17ED5"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Egypt</w:t>
            </w:r>
          </w:p>
        </w:tc>
        <w:tc>
          <w:tcPr>
            <w:tcW w:w="1134" w:type="dxa"/>
            <w:noWrap/>
            <w:vAlign w:val="center"/>
          </w:tcPr>
          <w:p w14:paraId="419BB3AE"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92</w:t>
            </w:r>
          </w:p>
        </w:tc>
        <w:tc>
          <w:tcPr>
            <w:tcW w:w="1269" w:type="dxa"/>
            <w:noWrap/>
            <w:vAlign w:val="center"/>
          </w:tcPr>
          <w:p w14:paraId="0D48EF42"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non DM</w:t>
            </w:r>
          </w:p>
        </w:tc>
        <w:tc>
          <w:tcPr>
            <w:tcW w:w="1420" w:type="dxa"/>
            <w:noWrap/>
            <w:vAlign w:val="center"/>
          </w:tcPr>
          <w:p w14:paraId="420F70AC"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65624B14"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06E71AE1"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Yes</w:t>
            </w:r>
          </w:p>
        </w:tc>
        <w:tc>
          <w:tcPr>
            <w:tcW w:w="1327" w:type="dxa"/>
          </w:tcPr>
          <w:p w14:paraId="6AFEF0B1"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All</w:t>
            </w:r>
          </w:p>
        </w:tc>
        <w:tc>
          <w:tcPr>
            <w:tcW w:w="3577" w:type="dxa"/>
            <w:noWrap/>
            <w:vAlign w:val="center"/>
          </w:tcPr>
          <w:p w14:paraId="5164B707" w14:textId="77777777" w:rsidR="00486E2C" w:rsidRPr="008E51C1" w:rsidRDefault="00486E2C" w:rsidP="00307541">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OR of virological response: 0.19 [0.1</w:t>
            </w:r>
            <w:r w:rsidR="00307541"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0.38];</w:t>
            </w:r>
            <w:r w:rsidR="00307541" w:rsidRPr="008E51C1">
              <w:rPr>
                <w:rFonts w:ascii="Book Antiqua" w:hAnsi="Book Antiqua"/>
                <w:sz w:val="24"/>
                <w:szCs w:val="24"/>
                <w:lang w:val="en-GB" w:eastAsia="fr-FR"/>
              </w:rPr>
              <w:t xml:space="preserve">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01</w:t>
            </w:r>
          </w:p>
        </w:tc>
      </w:tr>
      <w:tr w:rsidR="008F198B" w:rsidRPr="008E51C1" w14:paraId="55E1149F" w14:textId="77777777" w:rsidTr="008E51C1">
        <w:trPr>
          <w:trHeight w:val="290"/>
        </w:trPr>
        <w:tc>
          <w:tcPr>
            <w:tcW w:w="2055" w:type="dxa"/>
            <w:noWrap/>
            <w:vAlign w:val="center"/>
          </w:tcPr>
          <w:p w14:paraId="4BD6BA22" w14:textId="4EE7E008" w:rsidR="00486E2C" w:rsidRPr="008E51C1" w:rsidRDefault="002723E3"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Grasso</w:t>
            </w:r>
            <w:r w:rsidRPr="008E51C1">
              <w:rPr>
                <w:rFonts w:ascii="Book Antiqua" w:hAnsi="Book Antiqua"/>
                <w:i/>
                <w:sz w:val="24"/>
                <w:szCs w:val="24"/>
                <w:lang w:val="en-GB" w:eastAsia="zh-CN"/>
              </w:rPr>
              <w:t xml:space="preserve"> et al</w:t>
            </w:r>
            <w:r w:rsidR="00486E2C"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29j3pqdpuo","properties":{"formattedCitation":"{\\rtf \\super [99]\\nosupersub{}}","plainCitation":"[99]"},"citationItems":[{"id":721,"uris":["http://zotero.org/users/1969747/items/D9EHRGJJ"],"uri":["http://zotero.org/users/1969747/items/D9EHRGJJ"],"itemData":{"id":721,"type":"article-journal","title":"Insulin resistance predicts rapid virological response in non-diabetic, non-cirrhotic genotype 1 HCV patients treated with peginterferon alpha-2b plus ribavirin","container-title":"Journal of Hepatology","page":"984-990","volume":"51","issue":"6","source":"CrossRef","DOI":"10.1016/j.jhep.2009.07.008","ISSN":"01688278","language":"en","author":[{"family":"Grasso","given":"Alessandro"},{"family":"Malfatti","given":"Federica"},{"family":"Leo","given":"Pasqualina De"},{"family":"Martines","given":"Hugo"},{"family":"Fabris","given":"Paolo"},{"family":"Toscanini","given":"Federica"},{"family":"Anselmo","given":"Marco"},{"family":"Menardo","given":"Giorgio"}],"issued":{"date-parts":[["2009",12]]},"accessed":{"date-parts":[["2015",7,24]]}}}],"schema":"https://github.com/citation-style-language/schema/raw/master/csl-citation.json"} </w:instrText>
            </w:r>
            <w:r w:rsidR="00486E2C"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99]</w:t>
            </w:r>
            <w:r w:rsidR="00486E2C" w:rsidRPr="008E51C1">
              <w:rPr>
                <w:rFonts w:ascii="Book Antiqua" w:hAnsi="Book Antiqua"/>
                <w:sz w:val="24"/>
                <w:szCs w:val="24"/>
                <w:lang w:val="en-GB" w:eastAsia="fr-FR"/>
              </w:rPr>
              <w:fldChar w:fldCharType="end"/>
            </w:r>
          </w:p>
        </w:tc>
        <w:tc>
          <w:tcPr>
            <w:tcW w:w="850" w:type="dxa"/>
            <w:noWrap/>
            <w:vAlign w:val="center"/>
          </w:tcPr>
          <w:p w14:paraId="07AF9953"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9</w:t>
            </w:r>
          </w:p>
        </w:tc>
        <w:tc>
          <w:tcPr>
            <w:tcW w:w="1147" w:type="dxa"/>
            <w:noWrap/>
            <w:vAlign w:val="center"/>
          </w:tcPr>
          <w:p w14:paraId="7699B900"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taly</w:t>
            </w:r>
          </w:p>
        </w:tc>
        <w:tc>
          <w:tcPr>
            <w:tcW w:w="1134" w:type="dxa"/>
            <w:noWrap/>
            <w:vAlign w:val="center"/>
          </w:tcPr>
          <w:p w14:paraId="025B2985"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90</w:t>
            </w:r>
          </w:p>
        </w:tc>
        <w:tc>
          <w:tcPr>
            <w:tcW w:w="1269" w:type="dxa"/>
            <w:noWrap/>
            <w:vAlign w:val="center"/>
          </w:tcPr>
          <w:p w14:paraId="7E5471CF"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 xml:space="preserve">non DM, </w:t>
            </w:r>
            <w:r w:rsidRPr="008E51C1">
              <w:rPr>
                <w:rFonts w:ascii="Book Antiqua" w:hAnsi="Book Antiqua"/>
                <w:sz w:val="24"/>
                <w:szCs w:val="24"/>
                <w:lang w:val="en-GB" w:eastAsia="fr-FR"/>
              </w:rPr>
              <w:lastRenderedPageBreak/>
              <w:t>G1</w:t>
            </w:r>
          </w:p>
        </w:tc>
        <w:tc>
          <w:tcPr>
            <w:tcW w:w="1420" w:type="dxa"/>
            <w:noWrap/>
            <w:vAlign w:val="center"/>
          </w:tcPr>
          <w:p w14:paraId="089F0FA3"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lastRenderedPageBreak/>
              <w:t>HOMA-IR</w:t>
            </w:r>
          </w:p>
        </w:tc>
        <w:tc>
          <w:tcPr>
            <w:tcW w:w="1565" w:type="dxa"/>
            <w:noWrap/>
            <w:vAlign w:val="center"/>
          </w:tcPr>
          <w:p w14:paraId="592786F4"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5C7114F5"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1327" w:type="dxa"/>
            <w:vAlign w:val="center"/>
          </w:tcPr>
          <w:p w14:paraId="793DDE6E"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3577" w:type="dxa"/>
            <w:noWrap/>
            <w:vAlign w:val="center"/>
          </w:tcPr>
          <w:p w14:paraId="558B2396"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NS</w:t>
            </w:r>
          </w:p>
        </w:tc>
      </w:tr>
      <w:tr w:rsidR="008F198B" w:rsidRPr="008E51C1" w14:paraId="4D30B07F" w14:textId="77777777" w:rsidTr="008E51C1">
        <w:trPr>
          <w:trHeight w:val="290"/>
        </w:trPr>
        <w:tc>
          <w:tcPr>
            <w:tcW w:w="2055" w:type="dxa"/>
            <w:noWrap/>
            <w:vAlign w:val="center"/>
          </w:tcPr>
          <w:p w14:paraId="36E0FD84" w14:textId="66245CAB"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lastRenderedPageBreak/>
              <w:t>Fattovich</w:t>
            </w:r>
            <w:r w:rsidR="002723E3" w:rsidRPr="008E51C1">
              <w:rPr>
                <w:rFonts w:ascii="Book Antiqua" w:hAnsi="Book Antiqua"/>
                <w:i/>
                <w:sz w:val="24"/>
                <w:szCs w:val="24"/>
                <w:lang w:val="en-GB" w:eastAsia="zh-CN"/>
              </w:rPr>
              <w:t xml:space="preserve"> 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17ktagl0on","properties":{"formattedCitation":"{\\rtf \\super [100]\\nosupersub{}}","plainCitation":"[100]"},"citationItems":[{"id":701,"uris":["http://zotero.org/users/1969747/items/H5XBP9DC"],"uri":["http://zotero.org/users/1969747/items/H5XBP9DC"],"itemData":{"id":701,"type":"article-journal","title":"The homeostasis model assessment of the insulin resistance score is not predictive of a sustained virological response in chronic hepatitis C patients: Insulin resistance and hepatitis C","container-title":"Liver International","page":"66-74","volume":"31","issue":"1","source":"CrossRef","DOI":"10.1111/j.1478-3231.2010.02343.x","ISSN":"14783223","shortTitle":"The homeostasis model assessment of the insulin resistance score is not predictive of a sustained virological response in chronic hepatitis C patients","language":"en","author":[{"family":"Fattovich","given":"Giovanna"},{"family":"Covolo","given":"Loredana"},{"family":"Pasino","given":"Michela"},{"family":"Perini","given":"Eleonora"},{"family":"Rossi","given":"Luigi"},{"family":"Brocco","given":"Giorgio"},{"family":"Guido","given":"Maria"},{"family":"Cristofori","given":"Chiara"},{"family":"Belotti","given":"Caterina"},{"family":"Puoti","given":"Massimo"},{"family":"Gaeta","given":"Giovanni Battista"},{"family":"Santantonio","given":"Teresa"},{"family":"Raimondo","given":"Giovanni"},{"family":"Bruno","given":"Raffaele"},{"family":"Minola","given":"Eliseo"},{"family":"Negro","given":"Francesco"},{"family":"Donato","given":"Francesco"},{"family":"The Italian Hepatitis C Cohort Study (ITAHECS) Collaborative Group","given":""}],"issued":{"date-parts":[["2011",1]]},"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00]</w:t>
            </w:r>
            <w:r w:rsidRPr="008E51C1">
              <w:rPr>
                <w:rFonts w:ascii="Book Antiqua" w:hAnsi="Book Antiqua"/>
                <w:sz w:val="24"/>
                <w:szCs w:val="24"/>
                <w:lang w:val="en-GB" w:eastAsia="fr-FR"/>
              </w:rPr>
              <w:fldChar w:fldCharType="end"/>
            </w:r>
          </w:p>
        </w:tc>
        <w:tc>
          <w:tcPr>
            <w:tcW w:w="850" w:type="dxa"/>
            <w:noWrap/>
            <w:vAlign w:val="center"/>
          </w:tcPr>
          <w:p w14:paraId="706A7E0D"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0</w:t>
            </w:r>
          </w:p>
        </w:tc>
        <w:tc>
          <w:tcPr>
            <w:tcW w:w="1147" w:type="dxa"/>
            <w:noWrap/>
            <w:vAlign w:val="center"/>
          </w:tcPr>
          <w:p w14:paraId="4072B567"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taly</w:t>
            </w:r>
          </w:p>
        </w:tc>
        <w:tc>
          <w:tcPr>
            <w:tcW w:w="1134" w:type="dxa"/>
            <w:noWrap/>
            <w:vAlign w:val="center"/>
          </w:tcPr>
          <w:p w14:paraId="0BA613DA"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412</w:t>
            </w:r>
          </w:p>
        </w:tc>
        <w:tc>
          <w:tcPr>
            <w:tcW w:w="1269" w:type="dxa"/>
            <w:noWrap/>
            <w:vAlign w:val="center"/>
          </w:tcPr>
          <w:p w14:paraId="7D544717"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p>
        </w:tc>
        <w:tc>
          <w:tcPr>
            <w:tcW w:w="1420" w:type="dxa"/>
            <w:noWrap/>
            <w:vAlign w:val="center"/>
          </w:tcPr>
          <w:p w14:paraId="253846B3"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7AFD18EA"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314" w:type="dxa"/>
            <w:vAlign w:val="center"/>
          </w:tcPr>
          <w:p w14:paraId="5AB1CBAE"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1327" w:type="dxa"/>
            <w:vAlign w:val="center"/>
          </w:tcPr>
          <w:p w14:paraId="71DFCA05"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3577" w:type="dxa"/>
            <w:noWrap/>
            <w:vAlign w:val="center"/>
          </w:tcPr>
          <w:p w14:paraId="31560CAA"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NS</w:t>
            </w:r>
          </w:p>
        </w:tc>
      </w:tr>
      <w:tr w:rsidR="008F198B" w:rsidRPr="008E51C1" w14:paraId="1D6C8F6E" w14:textId="77777777" w:rsidTr="008E51C1">
        <w:trPr>
          <w:trHeight w:val="290"/>
        </w:trPr>
        <w:tc>
          <w:tcPr>
            <w:tcW w:w="2055" w:type="dxa"/>
            <w:noWrap/>
            <w:vAlign w:val="center"/>
          </w:tcPr>
          <w:p w14:paraId="5FEFD0B3" w14:textId="2811E36B"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val="en-GB" w:eastAsia="fr-FR"/>
              </w:rPr>
              <w:t>Khatta</w:t>
            </w:r>
            <w:r w:rsidRPr="008E51C1">
              <w:rPr>
                <w:rFonts w:ascii="Book Antiqua" w:hAnsi="Book Antiqua"/>
                <w:sz w:val="24"/>
                <w:szCs w:val="24"/>
                <w:lang w:eastAsia="fr-FR"/>
              </w:rPr>
              <w:t>b</w:t>
            </w:r>
            <w:r w:rsidR="002723E3"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1r53l00pbb","properties":{"formattedCitation":"{\\rtf \\super [76]\\nosupersub{}}","plainCitation":"[76]"},"citationItems":[{"id":794,"uris":["http://zotero.org/users/1969747/items/XIGQ79SH"],"uri":["http://zotero.org/users/1969747/items/XIGQ79SH"],"itemData":{"id":794,"type":"article-journal","title":"Changes in adipocytokines and insulin sensitivity during and after antiviral therapy for hepatitis C genotype 4","container-title":"Journal of gastrointestinal and liver diseases: JGLD","page":"59-65","volume":"21","issue":"1","source":"PubMed","abstract":"BACKGROUND: Hepatitis C virus (HCV) infection, especially genotypes 1 and 4, is associated with wide metabolic disarrangements.\nAIM: To assess whether host metabolic factors influence sustained virological response (SVR) in patients with chronic hepatitis C genotype 4 (HCV-4) treated with peginterferon / ribavirin and to evaluate the impact of antiviral therapy on insulin resistance (IR) and serum levels of adipocytokines.\nMETHODS: Changes in levels of adiponectin, leptin, TNF-α and the homeostasis model assessment for insulin resistance (HOMA-IR) on antiviral combination in patients with HCV-4 were analyzed and effect on response was studied.\nRESULTS: 107 patients were included (M/F 86/21; mean age 41.4±5.6 years). Neither serum adipocytokines nor HOMA-IR was correlated with viral load. SVR was achieved by 57% of patients and was associated with fibrosis score (odds ratio: 6.5; P = 0.001) and adiponectin level (odds ratio: 1.3; P = 0.01). At the end of follow-up, HOMA-IR, adiponectin, leptin and TNF-α were reduced, all these changes unrelated to predicting the outcome of treatment. At follow-up, HOMA-IR and adiponectin continued to decrease in patients with SVR, but remained unchanged significantly in patients who did not response or relapse.\nCONCLUSIONS: Serum adiponectin at baseline appears to be an independent predictor for the achievement of SVR and can be utilized as an additional predictive marker. Changes of IR and adipocytokines occur under treatment which is more evident with the resolution of HCV infection, suggesting that HCV could have a direct role in these metabolic changes.","ISSN":"1842-1121","note":"PMID: 22457861","journalAbbreviation":"J Gastrointestin Liver Dis","language":"eng","author":[{"family":"Khattab","given":"Mahmoud Aboelneen"},{"family":"Eslam","given":"Mohammed"},{"family":"Shatat","given":"Mohammed"},{"family":"Abd-Aalhalim","given":"Hesham"},{"family":"Mousa","given":"Yousef I."},{"family":"Samir","given":"Fatma"},{"family":"Aly","given":"Hanan"},{"family":"Shaker","given":"Olfat"},{"family":"Shaker","given":"Yehia"}],"issued":{"date-parts":[["2012",3]]},"PMID":"22457861"}}],"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76]</w:t>
            </w:r>
            <w:r w:rsidRPr="008E51C1">
              <w:rPr>
                <w:rFonts w:ascii="Book Antiqua" w:hAnsi="Book Antiqua"/>
                <w:sz w:val="24"/>
                <w:szCs w:val="24"/>
                <w:lang w:eastAsia="fr-FR"/>
              </w:rPr>
              <w:fldChar w:fldCharType="end"/>
            </w:r>
          </w:p>
        </w:tc>
        <w:tc>
          <w:tcPr>
            <w:tcW w:w="850" w:type="dxa"/>
            <w:noWrap/>
            <w:vAlign w:val="center"/>
          </w:tcPr>
          <w:p w14:paraId="0E2657B2"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2</w:t>
            </w:r>
          </w:p>
        </w:tc>
        <w:tc>
          <w:tcPr>
            <w:tcW w:w="1147" w:type="dxa"/>
            <w:noWrap/>
            <w:vAlign w:val="center"/>
          </w:tcPr>
          <w:p w14:paraId="6FFEF405"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Egypt</w:t>
            </w:r>
          </w:p>
        </w:tc>
        <w:tc>
          <w:tcPr>
            <w:tcW w:w="1134" w:type="dxa"/>
            <w:noWrap/>
            <w:vAlign w:val="center"/>
          </w:tcPr>
          <w:p w14:paraId="22E4520A"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07</w:t>
            </w:r>
          </w:p>
        </w:tc>
        <w:tc>
          <w:tcPr>
            <w:tcW w:w="1269" w:type="dxa"/>
            <w:noWrap/>
            <w:vAlign w:val="center"/>
          </w:tcPr>
          <w:p w14:paraId="2C2C049A"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4</w:t>
            </w:r>
          </w:p>
        </w:tc>
        <w:tc>
          <w:tcPr>
            <w:tcW w:w="1420" w:type="dxa"/>
            <w:noWrap/>
            <w:vAlign w:val="center"/>
          </w:tcPr>
          <w:p w14:paraId="2FB95FEA"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565" w:type="dxa"/>
            <w:noWrap/>
            <w:vAlign w:val="center"/>
          </w:tcPr>
          <w:p w14:paraId="75A150EC"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314" w:type="dxa"/>
            <w:vAlign w:val="center"/>
          </w:tcPr>
          <w:p w14:paraId="48AA616C"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327" w:type="dxa"/>
            <w:vAlign w:val="center"/>
          </w:tcPr>
          <w:p w14:paraId="4B685775"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4</w:t>
            </w:r>
          </w:p>
        </w:tc>
        <w:tc>
          <w:tcPr>
            <w:tcW w:w="3577" w:type="dxa"/>
            <w:noWrap/>
            <w:vAlign w:val="center"/>
          </w:tcPr>
          <w:p w14:paraId="7CEFFA91"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NS</w:t>
            </w:r>
          </w:p>
        </w:tc>
      </w:tr>
      <w:tr w:rsidR="008F198B" w:rsidRPr="008E51C1" w14:paraId="1CE478AA" w14:textId="77777777" w:rsidTr="008E51C1">
        <w:trPr>
          <w:trHeight w:val="290"/>
        </w:trPr>
        <w:tc>
          <w:tcPr>
            <w:tcW w:w="2055" w:type="dxa"/>
            <w:noWrap/>
            <w:vAlign w:val="center"/>
          </w:tcPr>
          <w:p w14:paraId="68C72116" w14:textId="2E14510B"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Brandman</w:t>
            </w:r>
            <w:r w:rsidR="002723E3"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j5s11s61i","properties":{"formattedCitation":"{\\rtf \\super [101]\\nosupersub{}}","plainCitation":"[101]"},"citationItems":[{"id":804,"uris":["http://zotero.org/users/1969747/items/V56RF4ZB"],"uri":["http://zotero.org/users/1969747/items/V56RF4ZB"],"itemData":{"id":804,"type":"article-journal","title":"Impact of insulin resistance on HCV treatment response and impact of HCV treatment on insulin sensitivity using direct measurements of insulin action","container-title":"Diabetes Care","page":"1090-1094","volume":"35","issue":"5","source":"PubMed","abstract":"OBJECTIVE: Insulin resistance, as measured by surrogate markers, is associated with lower response to hepatitis C virus (HCV) therapy and may improve with HCV eradication. We prospectively evaluated the impact of directly measured insulin resistance and abnormal glucose metabolism on achieving sustained virologic response (SVR) with HCV therapy and assessed whether SVR results in improved insulin sensitivity and fasting glucose.\nRESEARCH DESIGN AND METHODS: A total of 50 noncirrhotic, nondiabetic, HCV-infected patients (27 untreated, 23 treated with pegylated interferon/ribavirin, nonrandomized) underwent clinical and histologic evaluation and 75-g oral glucose tolerance test. Insulin sensitivity was assessed directly with insulin suppression test by measuring steady-state plasma glucose (SSPG) concentration during a 240-min infusion of octreotide, glucose, and insulin. Of the subjects, 43 had at least one follow-up evaluation.\nRESULTS: Patient characteristics were median age 48, 57% male, and 52% white. SVR was achieved in 61% (14 of 23) of treated subjects. SVR was independently associated with HCV genotypes 2 and 3 (odds ratio 8.8 [95% CI 1.2-61.7]) but was not strongly associated with insulin sensitivity. When controlling for elapsed time between measurements, being on interferon, and BMI, SSPG decreased by 36 mg/dL (-88 to 16) in those with SVR and decreased by 28 mg/dL (-93 to 38) in those without SVR, compared with the untreated group. BMI (coefficient 9.1 per 5 units; 95% CI 5.3-12.9) and interferon use (coefficient 56; 95% CI 6.8-105) were associated with SSPG.\nCONCLUSIONS: Insulin resistance does not appear to be strongly associated with SVR. HCV therapy may improve insulin resistance regardless of virologic response; however, BMI and interferon use were clearly associated with insulin resistance.","DOI":"10.2337/dc11-1837","ISSN":"1935-5548","note":"PMID: 22399695\nPMCID: PMC3329815","journalAbbreviation":"Diabetes Care","language":"eng","author":[{"family":"Brandman","given":"Danielle"},{"family":"Bacchetti","given":"Peter"},{"family":"Ayala","given":"Claudia E."},{"family":"Maher","given":"Jacquelyn J."},{"family":"Khalili","given":"Mandana"}],"issued":{"date-parts":[["2012",5]]},"PMID":"22399695","PMCID":"PMC3329815"}}],"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01]</w:t>
            </w:r>
            <w:r w:rsidRPr="008E51C1">
              <w:rPr>
                <w:rFonts w:ascii="Book Antiqua" w:hAnsi="Book Antiqua"/>
                <w:sz w:val="24"/>
                <w:szCs w:val="24"/>
                <w:lang w:eastAsia="fr-FR"/>
              </w:rPr>
              <w:fldChar w:fldCharType="end"/>
            </w:r>
          </w:p>
        </w:tc>
        <w:tc>
          <w:tcPr>
            <w:tcW w:w="850" w:type="dxa"/>
            <w:noWrap/>
            <w:vAlign w:val="center"/>
          </w:tcPr>
          <w:p w14:paraId="3A4D36B0"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2</w:t>
            </w:r>
          </w:p>
        </w:tc>
        <w:tc>
          <w:tcPr>
            <w:tcW w:w="1147" w:type="dxa"/>
            <w:noWrap/>
            <w:vAlign w:val="center"/>
          </w:tcPr>
          <w:p w14:paraId="3F37D4C8" w14:textId="77777777" w:rsidR="00486E2C" w:rsidRPr="008E51C1" w:rsidRDefault="002723E3"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val="en-GB" w:eastAsia="fr-FR"/>
              </w:rPr>
              <w:t>U</w:t>
            </w:r>
            <w:r w:rsidRPr="008E51C1">
              <w:rPr>
                <w:rFonts w:ascii="Book Antiqua" w:hAnsi="Book Antiqua"/>
                <w:sz w:val="24"/>
                <w:szCs w:val="24"/>
                <w:lang w:val="en-GB" w:eastAsia="zh-CN"/>
              </w:rPr>
              <w:t>nited States</w:t>
            </w:r>
          </w:p>
        </w:tc>
        <w:tc>
          <w:tcPr>
            <w:tcW w:w="1134" w:type="dxa"/>
            <w:noWrap/>
            <w:vAlign w:val="center"/>
          </w:tcPr>
          <w:p w14:paraId="5BEAC423"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3</w:t>
            </w:r>
          </w:p>
        </w:tc>
        <w:tc>
          <w:tcPr>
            <w:tcW w:w="1269" w:type="dxa"/>
            <w:noWrap/>
            <w:vAlign w:val="center"/>
          </w:tcPr>
          <w:p w14:paraId="5873577E"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val="en-GB" w:eastAsia="fr-FR"/>
              </w:rPr>
              <w:t>non DM</w:t>
            </w:r>
          </w:p>
        </w:tc>
        <w:tc>
          <w:tcPr>
            <w:tcW w:w="1420" w:type="dxa"/>
            <w:noWrap/>
            <w:vAlign w:val="center"/>
          </w:tcPr>
          <w:p w14:paraId="5BF06260"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eastAsia="fr-FR"/>
              </w:rPr>
              <w:t>IGT, FGP, SSGP</w:t>
            </w:r>
          </w:p>
        </w:tc>
        <w:tc>
          <w:tcPr>
            <w:tcW w:w="1565" w:type="dxa"/>
            <w:noWrap/>
            <w:vAlign w:val="center"/>
          </w:tcPr>
          <w:p w14:paraId="2FFAE267"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w:t>
            </w:r>
          </w:p>
        </w:tc>
        <w:tc>
          <w:tcPr>
            <w:tcW w:w="1314" w:type="dxa"/>
            <w:vAlign w:val="center"/>
          </w:tcPr>
          <w:p w14:paraId="46CC67FA"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327" w:type="dxa"/>
            <w:vAlign w:val="center"/>
          </w:tcPr>
          <w:p w14:paraId="2ABDC481"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3577" w:type="dxa"/>
            <w:noWrap/>
            <w:vAlign w:val="center"/>
          </w:tcPr>
          <w:p w14:paraId="4D2844CE"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NS</w:t>
            </w:r>
          </w:p>
        </w:tc>
      </w:tr>
      <w:tr w:rsidR="008F198B" w:rsidRPr="008E51C1" w14:paraId="6289621E" w14:textId="77777777" w:rsidTr="008E51C1">
        <w:trPr>
          <w:trHeight w:val="290"/>
        </w:trPr>
        <w:tc>
          <w:tcPr>
            <w:tcW w:w="2055" w:type="dxa"/>
            <w:noWrap/>
            <w:vAlign w:val="center"/>
          </w:tcPr>
          <w:p w14:paraId="03F5E5D5" w14:textId="3E8D7749"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eastAsia="fr-FR"/>
              </w:rPr>
              <w:t>Aghemo</w:t>
            </w:r>
            <w:r w:rsidR="002723E3"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j5vc91pn5","properties":{"formattedCitation":"{\\rtf \\super [102]\\nosupersub{}}","plainCitation":"[102]"},"citationItems":[{"id":808,"uris":["http://zotero.org/users/1969747/items/WPEDBNR2"],"uri":["http://zotero.org/users/1969747/items/WPEDBNR2"],"itemData":{"id":808,"type":"article-journal","title":"Sustained virological response prevents the development of insulin resistance in patients with chronic hepatitis C","container-title":"Hepatology (Baltimore, Md.)","page":"1681-1687","volume":"56","issue":"5","source":"PubMed","abstract":"Hepatitis C virus (HCV) infection is associated with insulin resistance (IR), which is a condition known to influence the progression of liver fibrosis and the response to pegylated interferon (PEG-IFN)/ribavirin (RBV) therapy. We aimed to assess whether a sustained virological response (SVR) after antiviral therapy prevents the development of IR in the long term. Members of the Milan Safety Tolerability study cohort, who received PEG-IFNα2a/RBV or PEG-IFNα2b/RBV, underwent a homeostasis model assessment (HOMA) at the baseline and 24 months after treatment completion. For all patients (n = 431), a liver biopsy sample was scored for grading, staging (Ishak), and steatosis. At the baseline, IR (HOMA value &gt; 2) was detected in 48 patients (12%), and it was associated with body weight (P = 0.03), an HCV load &lt; 0.6 × 10(6) IU/L (P = 0.006), fibrosis staging ≥ 4 (P = 0.01), and moderate to severe steatosis (P = 0.03). IR did not influence the rates of end-of-treatment response (75% versus 69%, P = 0.4), SVR (63% versus 60%, P = 0.8), or relapse (19% versus 24%, P = 0.5). After treatment, IR developed in 49 of the 384 nondiabetic patients (14%). Although the mean baseline a</w:instrText>
            </w:r>
            <w:r w:rsidR="0047273B" w:rsidRPr="008E51C1">
              <w:rPr>
                <w:rFonts w:ascii="Book Antiqua" w:hAnsi="Book Antiqua"/>
                <w:sz w:val="24"/>
                <w:szCs w:val="24"/>
                <w:lang w:val="en-GB" w:eastAsia="fr-FR"/>
              </w:rPr>
              <w:instrText xml:space="preserve">nd posttreatment HOMA values were similar in SVR patients (1.11 ± 0.8 versus 1.18 ± 1.1, P = 0.25), patients experiencing treatment failure showed a significant increase in the mean HOMA value at the follow-up visit (1.20 ± 0.85 versus 1.49 ± 1.3, P = 0.007), and there was an increased rate of de novo IR in non-SVR patients versus SVR patients (17% versus 7%, P = 0.007). According to a logistic regression analysis, treatment failure (odds ratio = 2.81, 95% confidence interval = 1.39-5.67, P = 0.004) and a 10% body mass index increase (odds ratio = 6.42, 95% confidence interval = 1.69-24.3, P = 0.006) were significantly associated with the development of de novo IR.\nCONCLUSION: In nondiabetic patients with chronic HCV, the achievement of SVR with PEG-IFN and RBV prevents the development of de novo IR.","DOI":"10.1002/hep.25867","ISSN":"1527-3350","note":"PMID: 22619107","journalAbbreviation":"Hepatology","language":"eng","author":[{"family":"Aghemo","given":"Alessio"},{"family":"Prati","given":"Gian Maria"},{"family":"Rumi","given":"Maria Grazia"},{"family":"Soffredini","given":"Roberta"},{"family":"D'Ambrosio","given":"Roberta"},{"family":"Orsi","given":"Emanuela"},{"family":"De Nicola","given":"Stella"},{"family":"Degasperi","given":"Elisabetta"},{"family":"Grancini","given":"Valeria"},{"family":"Colombo","given":"Massimo"}],"issued":{"date-parts":[["2012",11]]},"PMID":"22619107"}}],"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lang w:val="en-GB"/>
              </w:rPr>
              <w:t>[102]</w:t>
            </w:r>
            <w:r w:rsidRPr="008E51C1">
              <w:rPr>
                <w:rFonts w:ascii="Book Antiqua" w:hAnsi="Book Antiqua"/>
                <w:sz w:val="24"/>
                <w:szCs w:val="24"/>
                <w:lang w:eastAsia="fr-FR"/>
              </w:rPr>
              <w:fldChar w:fldCharType="end"/>
            </w:r>
          </w:p>
        </w:tc>
        <w:tc>
          <w:tcPr>
            <w:tcW w:w="850" w:type="dxa"/>
            <w:noWrap/>
            <w:vAlign w:val="center"/>
          </w:tcPr>
          <w:p w14:paraId="0B7EC837"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2</w:t>
            </w:r>
          </w:p>
        </w:tc>
        <w:tc>
          <w:tcPr>
            <w:tcW w:w="1147" w:type="dxa"/>
            <w:noWrap/>
            <w:vAlign w:val="center"/>
          </w:tcPr>
          <w:p w14:paraId="19D3A36D"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taly</w:t>
            </w:r>
          </w:p>
        </w:tc>
        <w:tc>
          <w:tcPr>
            <w:tcW w:w="1134" w:type="dxa"/>
            <w:noWrap/>
            <w:vAlign w:val="center"/>
          </w:tcPr>
          <w:p w14:paraId="67313DF9"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39</w:t>
            </w:r>
          </w:p>
        </w:tc>
        <w:tc>
          <w:tcPr>
            <w:tcW w:w="1269" w:type="dxa"/>
            <w:noWrap/>
            <w:vAlign w:val="center"/>
          </w:tcPr>
          <w:p w14:paraId="67236E31"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p>
        </w:tc>
        <w:tc>
          <w:tcPr>
            <w:tcW w:w="1420" w:type="dxa"/>
            <w:noWrap/>
            <w:vAlign w:val="center"/>
          </w:tcPr>
          <w:p w14:paraId="55474DDA"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2B828E4C"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Univariate</w:t>
            </w:r>
          </w:p>
        </w:tc>
        <w:tc>
          <w:tcPr>
            <w:tcW w:w="1314" w:type="dxa"/>
            <w:vAlign w:val="center"/>
          </w:tcPr>
          <w:p w14:paraId="4A99B4E1"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1327" w:type="dxa"/>
            <w:vAlign w:val="center"/>
          </w:tcPr>
          <w:p w14:paraId="05BCE938"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3577" w:type="dxa"/>
            <w:noWrap/>
            <w:vAlign w:val="center"/>
          </w:tcPr>
          <w:p w14:paraId="3B4BB5C7" w14:textId="77777777" w:rsidR="00486E2C" w:rsidRPr="008E51C1" w:rsidRDefault="00486E2C" w:rsidP="00AC241C">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NS</w:t>
            </w:r>
          </w:p>
        </w:tc>
      </w:tr>
      <w:tr w:rsidR="008F198B" w:rsidRPr="008E51C1" w14:paraId="45B69AB2" w14:textId="77777777" w:rsidTr="008E51C1">
        <w:trPr>
          <w:trHeight w:val="290"/>
        </w:trPr>
        <w:tc>
          <w:tcPr>
            <w:tcW w:w="2055" w:type="dxa"/>
            <w:noWrap/>
            <w:vAlign w:val="center"/>
          </w:tcPr>
          <w:p w14:paraId="4B85F609" w14:textId="6DCF1D20"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val="en-GB" w:eastAsia="fr-FR"/>
              </w:rPr>
              <w:t>Fattovich</w:t>
            </w:r>
            <w:r w:rsidR="002723E3" w:rsidRPr="008E51C1">
              <w:rPr>
                <w:rFonts w:ascii="Book Antiqua" w:hAnsi="Book Antiqua"/>
                <w:i/>
                <w:sz w:val="24"/>
                <w:szCs w:val="24"/>
                <w:lang w:val="en-GB" w:eastAsia="zh-CN"/>
              </w:rPr>
              <w:t xml:space="preserve"> et al</w:t>
            </w:r>
            <w:r w:rsidRPr="008E51C1">
              <w:rPr>
                <w:rFonts w:ascii="Book Antiqua" w:hAnsi="Book Antiqua"/>
                <w:sz w:val="24"/>
                <w:szCs w:val="24"/>
                <w:lang w:eastAsia="fr-FR"/>
              </w:rPr>
              <w:fldChar w:fldCharType="begin"/>
            </w:r>
            <w:r w:rsidR="0047273B" w:rsidRPr="008E51C1">
              <w:rPr>
                <w:rFonts w:ascii="Book Antiqua" w:hAnsi="Book Antiqua"/>
                <w:sz w:val="24"/>
                <w:szCs w:val="24"/>
                <w:lang w:val="en-GB" w:eastAsia="fr-FR"/>
              </w:rPr>
              <w:instrText xml:space="preserve"> ADDIN ZOTERO_ITEM CSL_CITATION {"citationID":"1i8h961r9v","properties":{"formattedCitation":"{\\rtf \\super [100]\\nosupersub{}}","plainCitation":"[100]"},"citationItems":[{"id":701,"uris":["http://zotero.org/users/1969747/items/H5XBP9DC"],"uri":["http://zotero.org/users/1969747/items/H5XBP9DC"],"itemData":{"id":701,"type":"article-journal","title":"The homeostasis model assessment of the insulin resistance score is not predictive of a sustained virological response in chronic hepatitis C patients: Insulin resistance and hepatitis C","container-title":"Liver International","page":"66-74","volume":"31","issue":"1","source":"CrossRef","DOI":"10.1111/j.1478-3231.2010.02343.x","ISSN":"14783223","shortTitle":"The homeostasis model assessment of the insulin resistance score is not predictive of a sustained virological response in chronic hepatitis C patients","language":"en","author":[{"family":"Fattovich","given":"Giovanna"},{"family":"Covolo","given":"Loredana"},{"family":"Pasino","given":"Michela"},{"family":"Perini","given":"Eleonora"},{"family":"Rossi","given":"Luigi"},{"family":"Brocco","given":"Giorgio"},{"family":"Guido","given":"Maria"},{"family":"Cristofori","given":"Chiara"},{"family":"Belotti","given":"Caterina"},{"family":"Puoti","given":"Massimo"},{"family":"Gaeta","given":"Giovanni Battista"},{"family":"Santantonio","given":"Teresa"},{"family":"Raimondo","given":"Giovanni"},{"family":"Bruno","given":"Raffaele"},{"family":"Minola","given":"Eliseo"},{"family":"Negro","given":"Francesco"},{"family":"Donato","given":"Francesco"},{"family":"The Italian Hepatitis C Cohort Study (ITAHECS) Collaborative Group","given":""}],"issued":{"date-parts":[["2011",1]]},"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00]</w:t>
            </w:r>
            <w:r w:rsidRPr="008E51C1">
              <w:rPr>
                <w:rFonts w:ascii="Book Antiqua" w:hAnsi="Book Antiqua"/>
                <w:sz w:val="24"/>
                <w:szCs w:val="24"/>
                <w:lang w:eastAsia="fr-FR"/>
              </w:rPr>
              <w:fldChar w:fldCharType="end"/>
            </w:r>
          </w:p>
        </w:tc>
        <w:tc>
          <w:tcPr>
            <w:tcW w:w="850" w:type="dxa"/>
            <w:noWrap/>
            <w:vAlign w:val="center"/>
          </w:tcPr>
          <w:p w14:paraId="6D3C88A4"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2</w:t>
            </w:r>
          </w:p>
        </w:tc>
        <w:tc>
          <w:tcPr>
            <w:tcW w:w="1147" w:type="dxa"/>
            <w:noWrap/>
            <w:vAlign w:val="center"/>
          </w:tcPr>
          <w:p w14:paraId="4652DF75"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taly</w:t>
            </w:r>
          </w:p>
        </w:tc>
        <w:tc>
          <w:tcPr>
            <w:tcW w:w="1134" w:type="dxa"/>
            <w:noWrap/>
            <w:vAlign w:val="center"/>
          </w:tcPr>
          <w:p w14:paraId="74536A49"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24</w:t>
            </w:r>
          </w:p>
        </w:tc>
        <w:tc>
          <w:tcPr>
            <w:tcW w:w="1269" w:type="dxa"/>
            <w:noWrap/>
            <w:vAlign w:val="center"/>
          </w:tcPr>
          <w:p w14:paraId="3F216A1B"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val="en-GB" w:eastAsia="fr-FR"/>
              </w:rPr>
              <w:t>non DM</w:t>
            </w:r>
          </w:p>
        </w:tc>
        <w:tc>
          <w:tcPr>
            <w:tcW w:w="1420" w:type="dxa"/>
            <w:noWrap/>
            <w:vAlign w:val="center"/>
          </w:tcPr>
          <w:p w14:paraId="7FF063BF"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565" w:type="dxa"/>
            <w:noWrap/>
            <w:vAlign w:val="center"/>
          </w:tcPr>
          <w:p w14:paraId="442FA3B4"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314" w:type="dxa"/>
            <w:vAlign w:val="center"/>
          </w:tcPr>
          <w:p w14:paraId="72A7FA0B"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327" w:type="dxa"/>
            <w:vAlign w:val="center"/>
          </w:tcPr>
          <w:p w14:paraId="3130670B"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3577" w:type="dxa"/>
            <w:noWrap/>
            <w:vAlign w:val="center"/>
          </w:tcPr>
          <w:p w14:paraId="28EDCBF7"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NS</w:t>
            </w:r>
          </w:p>
        </w:tc>
      </w:tr>
      <w:tr w:rsidR="008F198B" w:rsidRPr="008E51C1" w14:paraId="32012892" w14:textId="77777777" w:rsidTr="008E51C1">
        <w:trPr>
          <w:trHeight w:val="290"/>
        </w:trPr>
        <w:tc>
          <w:tcPr>
            <w:tcW w:w="2055" w:type="dxa"/>
            <w:noWrap/>
            <w:vAlign w:val="center"/>
          </w:tcPr>
          <w:p w14:paraId="095981F3" w14:textId="7F58C2F5"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Serfaty</w:t>
            </w:r>
            <w:r w:rsidR="002723E3"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dac0aa71c","properties":{"formattedCitation":"{\\rtf \\super [103]\\nosupersub{}}","plainCitation":"[103]"},"citationItems":[{"id":798,"uris":["http://zotero.org/users/1969747/items/KA3BIXBW"],"uri":["http://zotero.org/users/1969747/items/KA3BIXBW"],"itemData":{"id":798,"type":"article-journal","title":"Insulin resistance and response to telaprevir plus peginterferon α and ribavirin in treatment-naive patients infected with HCV genotype 1","container-title":"Gut","page":"1473-1480","volume":"61","issue":"10","source":"PubMed","abstract":"OBJECTIVE: Insulin resistance is a predictor of poor response to peginterferon/ribavirin in patients infected with the chronic hepatitis C virus (HCV). There are no data on direct-acting antivirals. This exploratory analysis assessed the effect of metabolic factors and insulin resistance, measured by homoeostatic model assessment (HOMA), on virological response to telaprevir in Study C208.\nDESIGN: Overall, 161 HCV genotype 1-infected, treatment-naïve patients received 12 weeks of telaprevir plus peginterferon/ribavirin, then 12/36 weeks of peginterferon/ribavirin depending on on-treatment response criteria. The prognostic significance of several factors, including HOMA-insulin resistance (HOMA-IR), on virological response at weeks 4 and 12, end of treatment and 24 weeks after treatment was explored by multiple regression analysis.\nRESULTS: Baseline HOMA-IR data were available for 147 patients; baseline characteristics were consistent with the overall population. Baseline HOMA-IR &lt;2, 2-4 and &gt;4 was seen in 54%, 30% and 16% of patients, respectively. Neither response rates (any time point) nor week 4 viral load decline were significantly influenced by baseline HOMA-IR. In multivariate analyses, fibrosis stage and low-density lipoprotein cholesterol level were predictive of sustained virological response (OR 0.47 and 1.02, respectively). After the end of treatment, HOMA-IR was significantly lower in patients with sustained virological response than in those without (0.61 vs 1.34 for relapsers and 1.15 for non-responders; p&lt;0.05).\nCONCLUSION: In this study, baseline HOMA-IR was not predictive of virological response to telaprevir in HCV genotype 1-infected, treatment-naïve patients, while sustained virological response was associated with improved HOMA-IR. These results suggest that metabolic factors and insulin resistance do not have a significant effect on telaprevir-based treatment efficacy.","DOI":"10.1136/gutjnl-2011-300749","ISSN":"1468-3288","note":"PMID: 22387529","journalAbbreviation":"Gut","language":"eng","author":[{"family":"Serfaty","given":"Lawrence"},{"family":"Forns","given":"Xavier"},{"family":"Goeser","given":"Tobias"},{"family":"Ferenci","given":"Peter"},{"family":"Nevens","given":"Frederik"},{"family":"Carosi","given":"Giampiero"},{"family":"Drenth","given":"Joost P."},{"family":"Lonjon-Domanec","given":"Isabelle"},{"family":"DeMasi","given":"Ralph"},{"family":"Picchio","given":"Gaston"},{"family":"Beumont","given":"Maria"},{"family":"Marcellin","given":"Patrick"}],"issued":{"date-parts":[["2012",10]]},"PMID":"22387529"}}],"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03]</w:t>
            </w:r>
            <w:r w:rsidRPr="008E51C1">
              <w:rPr>
                <w:rFonts w:ascii="Book Antiqua" w:hAnsi="Book Antiqua"/>
                <w:sz w:val="24"/>
                <w:szCs w:val="24"/>
                <w:lang w:eastAsia="fr-FR"/>
              </w:rPr>
              <w:fldChar w:fldCharType="end"/>
            </w:r>
          </w:p>
        </w:tc>
        <w:tc>
          <w:tcPr>
            <w:tcW w:w="850" w:type="dxa"/>
            <w:noWrap/>
            <w:vAlign w:val="center"/>
          </w:tcPr>
          <w:p w14:paraId="49DAEE3D"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2</w:t>
            </w:r>
          </w:p>
        </w:tc>
        <w:tc>
          <w:tcPr>
            <w:tcW w:w="1147" w:type="dxa"/>
            <w:noWrap/>
            <w:vAlign w:val="center"/>
          </w:tcPr>
          <w:p w14:paraId="6EF28561"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France</w:t>
            </w:r>
          </w:p>
        </w:tc>
        <w:tc>
          <w:tcPr>
            <w:tcW w:w="1134" w:type="dxa"/>
            <w:noWrap/>
            <w:vAlign w:val="center"/>
          </w:tcPr>
          <w:p w14:paraId="68F3D7AB"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61</w:t>
            </w:r>
            <w:r w:rsidR="00307541" w:rsidRPr="008E51C1">
              <w:rPr>
                <w:rFonts w:ascii="Book Antiqua" w:hAnsi="Book Antiqua"/>
                <w:sz w:val="24"/>
                <w:szCs w:val="24"/>
                <w:vertAlign w:val="superscript"/>
                <w:lang w:val="en-GB"/>
              </w:rPr>
              <w:t>1</w:t>
            </w:r>
          </w:p>
        </w:tc>
        <w:tc>
          <w:tcPr>
            <w:tcW w:w="1269" w:type="dxa"/>
            <w:noWrap/>
            <w:vAlign w:val="center"/>
          </w:tcPr>
          <w:p w14:paraId="6DA597A8"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4</w:t>
            </w:r>
          </w:p>
        </w:tc>
        <w:tc>
          <w:tcPr>
            <w:tcW w:w="1420" w:type="dxa"/>
            <w:noWrap/>
            <w:vAlign w:val="center"/>
          </w:tcPr>
          <w:p w14:paraId="04B7EE63"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565" w:type="dxa"/>
            <w:noWrap/>
            <w:vAlign w:val="center"/>
          </w:tcPr>
          <w:p w14:paraId="1F41043D"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1314" w:type="dxa"/>
            <w:vAlign w:val="center"/>
          </w:tcPr>
          <w:p w14:paraId="1C4C5B73"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327" w:type="dxa"/>
            <w:vAlign w:val="center"/>
          </w:tcPr>
          <w:p w14:paraId="385D029A"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4</w:t>
            </w:r>
          </w:p>
        </w:tc>
        <w:tc>
          <w:tcPr>
            <w:tcW w:w="3577" w:type="dxa"/>
            <w:noWrap/>
            <w:vAlign w:val="center"/>
          </w:tcPr>
          <w:p w14:paraId="63398DC8"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202164E3" w14:textId="77777777" w:rsidTr="008E51C1">
        <w:trPr>
          <w:trHeight w:val="290"/>
        </w:trPr>
        <w:tc>
          <w:tcPr>
            <w:tcW w:w="2055" w:type="dxa"/>
            <w:noWrap/>
            <w:vAlign w:val="center"/>
          </w:tcPr>
          <w:p w14:paraId="717E26A1" w14:textId="0CDD2E97"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Alfaleh</w:t>
            </w:r>
            <w:r w:rsidR="002723E3" w:rsidRPr="008E51C1">
              <w:rPr>
                <w:rFonts w:ascii="Book Antiqua" w:hAnsi="Book Antiqua"/>
                <w:i/>
                <w:sz w:val="24"/>
                <w:szCs w:val="24"/>
                <w:lang w:eastAsia="zh-CN"/>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2caqbjd4d3","properties":{"formattedCitation":"{\\rtf \\super [78]\\nosupersub{}}","plainCitation":"[78]"},"citationItems":[{"id":729,"uris":["http://zotero.org/users/1969747/items/QIIBCMTP"],"uri":["http://zotero.org/users/1969747/items/QIIBCMTP"],"itemData":{"id":729,"type":"article-journal","title":"The natural history and long-term outcomes in patients with chronic hepatitis C genotype 4 after interferon-based therapy","container-title":"Liver International","page":"871-883","volume":"33","issue":"6","source":"CrossRef","DOI":"10.1111/liv.12127","ISSN":"14783223","language":"en","author":[{"family":"Alfaleh","given":"Faleh Z."},{"family":"Alswat","given":"Khalid"},{"family":"Helmy","given":"Ahmed"},{"family":"Al-hamoudi","given":"Waleed"},{"family":"El-sharkawy","given":"Mohamed"},{"family":"Omar","given":"Mohanned"},{"family":"Shalaby","given":"Ahmed"},{"family":"Bedewi","given":"Mohaned A."},{"family":"Hadad","given":"Qais"},{"family":"Ali","given":"Safiyya M."},{"family":"Alfaleh","given":"Ahmad"},{"family":"Abdo","given":"Ayman A."}],"issued":{"date-parts":[["2013",7]]},"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78]</w:t>
            </w:r>
            <w:r w:rsidRPr="008E51C1">
              <w:rPr>
                <w:rFonts w:ascii="Book Antiqua" w:hAnsi="Book Antiqua"/>
                <w:sz w:val="24"/>
                <w:szCs w:val="24"/>
                <w:lang w:eastAsia="fr-FR"/>
              </w:rPr>
              <w:fldChar w:fldCharType="end"/>
            </w:r>
          </w:p>
        </w:tc>
        <w:tc>
          <w:tcPr>
            <w:tcW w:w="850" w:type="dxa"/>
            <w:noWrap/>
            <w:vAlign w:val="center"/>
          </w:tcPr>
          <w:p w14:paraId="0F9CD42B"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3</w:t>
            </w:r>
          </w:p>
        </w:tc>
        <w:tc>
          <w:tcPr>
            <w:tcW w:w="1147" w:type="dxa"/>
            <w:noWrap/>
            <w:vAlign w:val="center"/>
          </w:tcPr>
          <w:p w14:paraId="0E843BD5"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Saudi Arabia</w:t>
            </w:r>
          </w:p>
        </w:tc>
        <w:tc>
          <w:tcPr>
            <w:tcW w:w="1134" w:type="dxa"/>
            <w:noWrap/>
            <w:vAlign w:val="center"/>
          </w:tcPr>
          <w:p w14:paraId="01F8156D"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57</w:t>
            </w:r>
          </w:p>
        </w:tc>
        <w:tc>
          <w:tcPr>
            <w:tcW w:w="1269" w:type="dxa"/>
            <w:noWrap/>
            <w:vAlign w:val="center"/>
          </w:tcPr>
          <w:p w14:paraId="255AAF2C" w14:textId="77777777" w:rsidR="00486E2C" w:rsidRPr="008E51C1" w:rsidRDefault="00486E2C" w:rsidP="00AC241C">
            <w:pPr>
              <w:snapToGrid w:val="0"/>
              <w:spacing w:after="0" w:line="360" w:lineRule="auto"/>
              <w:jc w:val="center"/>
              <w:rPr>
                <w:rFonts w:ascii="Book Antiqua" w:hAnsi="Book Antiqua"/>
                <w:sz w:val="24"/>
                <w:szCs w:val="24"/>
                <w:lang w:eastAsia="fr-FR"/>
              </w:rPr>
            </w:pPr>
          </w:p>
        </w:tc>
        <w:tc>
          <w:tcPr>
            <w:tcW w:w="1420" w:type="dxa"/>
            <w:noWrap/>
            <w:vAlign w:val="center"/>
          </w:tcPr>
          <w:p w14:paraId="22FEE3C9"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w:t>
            </w:r>
          </w:p>
        </w:tc>
        <w:tc>
          <w:tcPr>
            <w:tcW w:w="1565" w:type="dxa"/>
            <w:noWrap/>
            <w:vAlign w:val="center"/>
          </w:tcPr>
          <w:p w14:paraId="2775545D"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1314" w:type="dxa"/>
            <w:vAlign w:val="center"/>
          </w:tcPr>
          <w:p w14:paraId="5B322C0E"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327" w:type="dxa"/>
            <w:vAlign w:val="center"/>
          </w:tcPr>
          <w:p w14:paraId="2ED0FEBC"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3577" w:type="dxa"/>
            <w:noWrap/>
            <w:vAlign w:val="center"/>
          </w:tcPr>
          <w:p w14:paraId="22C9507C"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25E7AD8A" w14:textId="77777777" w:rsidTr="008E51C1">
        <w:trPr>
          <w:trHeight w:val="290"/>
        </w:trPr>
        <w:tc>
          <w:tcPr>
            <w:tcW w:w="2055" w:type="dxa"/>
            <w:noWrap/>
            <w:vAlign w:val="center"/>
          </w:tcPr>
          <w:p w14:paraId="3C282903" w14:textId="24015387" w:rsidR="00486E2C" w:rsidRPr="008E51C1" w:rsidRDefault="002723E3"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eastAsia="fr-FR"/>
              </w:rPr>
              <w:t>Younossi</w:t>
            </w:r>
            <w:r w:rsidRPr="008E51C1">
              <w:rPr>
                <w:rFonts w:ascii="Book Antiqua" w:hAnsi="Book Antiqua"/>
                <w:i/>
                <w:sz w:val="24"/>
                <w:szCs w:val="24"/>
                <w:lang w:eastAsia="zh-CN"/>
              </w:rPr>
              <w:t xml:space="preserve"> et al</w:t>
            </w:r>
            <w:r w:rsidR="00486E2C"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m4hps1n9d","properties":{"formattedCitation":"{\\rtf \\super [104]\\nosupersub{}}","plainCitation":"[104]"},"citationItems":[{"id":936,"uris":["http://zotero.org/users/1969747/items/WRFETE7K"],"uri":["http://zotero.org/users/1969747/items/WRFETE7K"],"itemData":{"id":936,"type":"article-journal","title":"Homeostasis model assessment of insulin resistance does not seem to predict response to telaprevir in chronic hepatitis C in the REALIZE trial","container-title":"Hepatology (Baltimore, Md.)","page":"1897-1906","volume":"58","issue":"6","source":"PubMed","abstract":"Baseline homeostasis model assessment-estimated insulin resistance (HOMA-IR), a marker for insulin resistance, has been associated with poor virologic response to peginterferon alpha/ribavirin (PR) in chronic hepatitis C. We evaluated the association between baseline HOMA-IR and pretreatment factors on sustained virologic response (SVR) to telaprevir (TVR) in genotype 1 patients with hepatitis C and prior peginterferon/ribavirin (PR) treatment failure. Patients were randomized to 12 weeks of TVR (750 mg q8h) plus peginterferon (180 μg/week) and ribavirin (1,000-1,200 mg/day) (with or without a 4-week lead-in) followed by PR, or PR alone (PR48), for 48 weeks. Univariate and multiple logistic regression analyses explored the prognostic significance of baseline HOMA-IR alone and adjusted for other pretreatment factors and SVR. The TVR arms were pooled for the purposes of this analysis. In all, 662 patients were randomized; 578 had baseline HOMA-IR and other prognostic data and were included in this analysis. Median baseline HOMA-IR was 2.6 (interquartile range [IQR] 1.7-4.3); 207 (36%), 206 (36%), and 165 (29%) patients had baseline HOMA-IR &lt;2, 2 to &lt;4, and ≥ 4, respectively. Male gender, higher body mass index, triglycerides, gamma-glutamyl transpeptidase, maximum alanine aminotransferase/aspartate </w:instrText>
            </w:r>
            <w:r w:rsidR="0047273B" w:rsidRPr="008E51C1">
              <w:rPr>
                <w:rFonts w:ascii="Book Antiqua" w:hAnsi="Book Antiqua"/>
                <w:sz w:val="24"/>
                <w:szCs w:val="24"/>
                <w:lang w:val="en-GB" w:eastAsia="fr-FR"/>
              </w:rPr>
              <w:instrText xml:space="preserve">aminotransferase, and fibrosis stage were associated with higher baseline HOMA-IR. Baseline HOMA-IR was associated with SVR in univariate analysis, but not after adjustment for other baseline prognostic factors (TVR: OR = 0.95, 95% confidence interval [CI]: 0.71,1.29; PR48: 0.60; 95% CI: 0.25,1.43).\nCONCLUSION: In patients with prior PR treatment failure, baseline HOMA-IR correlated with SVR in univariate but not multivariate analyses, suggesting other factors have a more direct causal relationship with virologic response to TVR-based therapy than HOMA-IR.","DOI":"10.1002/hep.26437","ISSN":"1527-3350","note":"PMID: 24382638","journalAbbreviation":"Hepatology","language":"eng","author":[{"family":"Younossi","given":"Zobair"},{"family":"Negro","given":"Francesco"},{"family":"Serfaty","given":"Lawrence"},{"family":"Pol","given":"Stanislas"},{"family":"Diago","given":"Moises"},{"family":"Zeuzem","given":"Stefan"},{"family":"Andreone","given":"Pietro"},{"family":"Lawitz","given":"Eric J."},{"family":"Roberts","given":"Stuart"},{"family":"Focaccia","given":"Roberto"},{"family":"Foster","given":"Graham R."},{"family":"Horban","given":"Andrzej"},{"family":"Lonjon-Domanec","given":"Isabelle"},{"family":"Coate","given":"Bruce"},{"family":"DeMasi","given":"Ralph"},{"family":"Picchio","given":"Gaston"},{"family":"Witek","given":"James"}],"issued":{"date-parts":[["2013",12]]},"PMID":"24382638"}}],"schema":"https://github.com/citation-style-language/schema/raw/master/csl-citation.json"} </w:instrText>
            </w:r>
            <w:r w:rsidR="00486E2C"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lang w:val="en-GB"/>
              </w:rPr>
              <w:t>[104]</w:t>
            </w:r>
            <w:r w:rsidR="00486E2C" w:rsidRPr="008E51C1">
              <w:rPr>
                <w:rFonts w:ascii="Book Antiqua" w:hAnsi="Book Antiqua"/>
                <w:sz w:val="24"/>
                <w:szCs w:val="24"/>
                <w:lang w:eastAsia="fr-FR"/>
              </w:rPr>
              <w:fldChar w:fldCharType="end"/>
            </w:r>
          </w:p>
        </w:tc>
        <w:tc>
          <w:tcPr>
            <w:tcW w:w="850" w:type="dxa"/>
            <w:noWrap/>
            <w:vAlign w:val="center"/>
          </w:tcPr>
          <w:p w14:paraId="6BBA3C0B"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3</w:t>
            </w:r>
          </w:p>
          <w:p w14:paraId="629E57AC"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p>
        </w:tc>
        <w:tc>
          <w:tcPr>
            <w:tcW w:w="1147" w:type="dxa"/>
            <w:noWrap/>
            <w:vAlign w:val="center"/>
          </w:tcPr>
          <w:p w14:paraId="6F964E0E" w14:textId="77777777" w:rsidR="00486E2C" w:rsidRPr="008E51C1" w:rsidRDefault="00486E2C" w:rsidP="00AC241C">
            <w:pPr>
              <w:snapToGrid w:val="0"/>
              <w:spacing w:after="0" w:line="360" w:lineRule="auto"/>
              <w:jc w:val="center"/>
              <w:rPr>
                <w:rFonts w:ascii="Book Antiqua" w:hAnsi="Book Antiqua"/>
                <w:sz w:val="24"/>
                <w:szCs w:val="24"/>
                <w:lang w:val="en-GB" w:eastAsia="zh-CN"/>
              </w:rPr>
            </w:pPr>
            <w:r w:rsidRPr="008E51C1">
              <w:rPr>
                <w:rFonts w:ascii="Book Antiqua" w:hAnsi="Book Antiqua"/>
                <w:sz w:val="24"/>
                <w:szCs w:val="24"/>
                <w:lang w:val="en-GB" w:eastAsia="fr-FR"/>
              </w:rPr>
              <w:t>U</w:t>
            </w:r>
            <w:r w:rsidR="002723E3" w:rsidRPr="008E51C1">
              <w:rPr>
                <w:rFonts w:ascii="Book Antiqua" w:hAnsi="Book Antiqua"/>
                <w:sz w:val="24"/>
                <w:szCs w:val="24"/>
                <w:lang w:val="en-GB" w:eastAsia="zh-CN"/>
              </w:rPr>
              <w:t>nited States</w:t>
            </w:r>
          </w:p>
        </w:tc>
        <w:tc>
          <w:tcPr>
            <w:tcW w:w="1134" w:type="dxa"/>
            <w:noWrap/>
            <w:vAlign w:val="center"/>
          </w:tcPr>
          <w:p w14:paraId="743D507D"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578</w:t>
            </w:r>
            <w:r w:rsidR="00307541" w:rsidRPr="008E51C1">
              <w:rPr>
                <w:rFonts w:ascii="Book Antiqua" w:hAnsi="Book Antiqua"/>
                <w:sz w:val="24"/>
                <w:szCs w:val="24"/>
                <w:vertAlign w:val="superscript"/>
                <w:lang w:val="en-GB"/>
              </w:rPr>
              <w:t>1</w:t>
            </w:r>
          </w:p>
        </w:tc>
        <w:tc>
          <w:tcPr>
            <w:tcW w:w="1269" w:type="dxa"/>
            <w:noWrap/>
            <w:vAlign w:val="center"/>
          </w:tcPr>
          <w:p w14:paraId="6F45D0B4"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1420" w:type="dxa"/>
            <w:noWrap/>
            <w:vAlign w:val="center"/>
          </w:tcPr>
          <w:p w14:paraId="64648EFC"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565" w:type="dxa"/>
            <w:noWrap/>
            <w:vAlign w:val="center"/>
          </w:tcPr>
          <w:p w14:paraId="00CE54A9"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 adjusted</w:t>
            </w:r>
          </w:p>
        </w:tc>
        <w:tc>
          <w:tcPr>
            <w:tcW w:w="1314" w:type="dxa"/>
            <w:vAlign w:val="center"/>
          </w:tcPr>
          <w:p w14:paraId="06927538"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1327" w:type="dxa"/>
            <w:vAlign w:val="center"/>
          </w:tcPr>
          <w:p w14:paraId="3BA7A40F"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3577" w:type="dxa"/>
            <w:noWrap/>
            <w:vAlign w:val="center"/>
          </w:tcPr>
          <w:p w14:paraId="294DBA0F" w14:textId="77777777" w:rsidR="00486E2C" w:rsidRPr="008E51C1" w:rsidRDefault="00486E2C" w:rsidP="00AC241C">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S</w:t>
            </w:r>
          </w:p>
        </w:tc>
      </w:tr>
      <w:tr w:rsidR="008F198B" w:rsidRPr="008E51C1" w14:paraId="2EFC1AF9" w14:textId="77777777" w:rsidTr="008E51C1">
        <w:trPr>
          <w:trHeight w:val="290"/>
        </w:trPr>
        <w:tc>
          <w:tcPr>
            <w:tcW w:w="2055" w:type="dxa"/>
            <w:noWrap/>
            <w:vAlign w:val="center"/>
          </w:tcPr>
          <w:p w14:paraId="43F943AD" w14:textId="6D08AD1B"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val="en-GB" w:eastAsia="fr-FR"/>
              </w:rPr>
              <w:t>Jung</w:t>
            </w:r>
            <w:r w:rsidR="002723E3" w:rsidRPr="008E51C1">
              <w:rPr>
                <w:rFonts w:ascii="Book Antiqua" w:hAnsi="Book Antiqua"/>
                <w:i/>
                <w:sz w:val="24"/>
                <w:szCs w:val="24"/>
                <w:lang w:val="en-GB" w:eastAsia="zh-CN"/>
              </w:rPr>
              <w:t xml:space="preserve"> et al</w:t>
            </w:r>
            <w:r w:rsidRPr="008E51C1">
              <w:rPr>
                <w:rFonts w:ascii="Book Antiqua" w:hAnsi="Book Antiqua"/>
                <w:sz w:val="24"/>
                <w:szCs w:val="24"/>
                <w:lang w:eastAsia="fr-FR"/>
              </w:rPr>
              <w:fldChar w:fldCharType="begin"/>
            </w:r>
            <w:r w:rsidR="0047273B" w:rsidRPr="008E51C1">
              <w:rPr>
                <w:rFonts w:ascii="Book Antiqua" w:hAnsi="Book Antiqua"/>
                <w:sz w:val="24"/>
                <w:szCs w:val="24"/>
                <w:lang w:val="en-GB" w:eastAsia="fr-FR"/>
              </w:rPr>
              <w:instrText xml:space="preserve"> ADDIN ZOTERO_ITEM CSL_CITATION {"citationID":"5589qr8po","properties":{"formattedCitation":"{\\rtf \\super [105]\\nosupersub{}}","plainCitation":"[105]"},"citationItems":[{"id":802,"uris":["http://zotero.org/users/1969747/items/KG39K8CD"],"uri":["http://zotero.org/users/1969747/items/KG39K8CD"],"itemData":{"id":802,"type":"article-journal","title":"The impact of pegylated interferon and ribavirin combination treatment on lipid metabolism and insulin resistance in chronic hepatitis C patients","container-title":"Clinical and Molecular Hepatology","page":"38-46","volume":"20","issue":"1","source":"PubMed","abstract":"BACKGROUND/AIMS: Lipid profile and insulin resistance (IR) are associated with hepatitis C virus (HCV) and may predict the chronic hepatitis C (CHC) treatment response. The aim of this study was to determine the association between CHC treatment response and lipid profile and IR change during treatment.\nMETHODS: In total, 203 CHC patients were reviewed retrospectively between January 2005 and December 2011 at Soon Chun Hyang University Hospital. The lipid profile, homeostasis model for assessment (HOMA) of IR (HOMA-IR), and HOMA of β cells (HOMA-β) were evaluated before interferon plus ribavirin therapy (BTx), at the end of treatment (DTx), and 24 weeks after the end of treatment (ATx).\nRESULTS: A sustained virologic response (SVR) was achieved by 81% of all patients (49/60), 60% (n=36) of whom possessed genotype 1, with the remainder being non-genotype-1 (40%, n=24). Apart from age, which was significantly higher in the non-SVR group (SVR, 48.0 ± 11.2 years, mean ± SD; non-SVR, 56.6 ± 9.9 years; P&lt;0.01), there were no significant differences in the baseline characteristics between the SVR and non-SVR groups. In the SVR group, low density lipoprotein-cholesterol (LDL-C) had significantly changed at DTx and ATx compared to BTx. In addition, HOMA-IR and HOMA-β were significantly changed at DTx in the SVR group. Among those with a high baseline insulin resistance (HOMA-IR &gt;2.5), HOMA-IR was significantly changed at DTx in the SVR group.\nCONCLUSIONS: LDL-C appears to be associated with HCV treatment in SVR patients. Furthermore, eradication of HCV may improve whole-body IR and insulin hypersecretion, as well as high baseline insulin resistance (HOMA-IR &gt;2.5).","DOI":"10.3350/cmh.2014.20.1.38","ISSN":"2287-285X","note":"PMID: 24757657\nPMCID: PMC3992328","journalAbbreviation":"Clin Mol Hepatol","language":"eng","author":[{"family":"Jung","given":"Hee Jae"},{"family":"Kim","given":"Young Seok"},{"family":"Kim","given":"Sang Gyune"},{"family":"Lee","given":"Yun Nah"},{"family":"Jeong","given":"Soung Won"},{"family":"Jang","given":"Jae Young"},{"family":"Lee","given":"Sae Hwan"},{"family":"Kim","given":"Hong Soo"},{"family":"Kim","given":"Boo Sung"}],"issued":{"date-parts":[["2014",3]]},"PMID":"24757657","PMCID":"PMC3992328"}}],"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05]</w:t>
            </w:r>
            <w:r w:rsidRPr="008E51C1">
              <w:rPr>
                <w:rFonts w:ascii="Book Antiqua" w:hAnsi="Book Antiqua"/>
                <w:sz w:val="24"/>
                <w:szCs w:val="24"/>
                <w:lang w:eastAsia="fr-FR"/>
              </w:rPr>
              <w:fldChar w:fldCharType="end"/>
            </w:r>
          </w:p>
        </w:tc>
        <w:tc>
          <w:tcPr>
            <w:tcW w:w="850" w:type="dxa"/>
            <w:noWrap/>
            <w:vAlign w:val="center"/>
          </w:tcPr>
          <w:p w14:paraId="4CA614B2"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4</w:t>
            </w:r>
          </w:p>
        </w:tc>
        <w:tc>
          <w:tcPr>
            <w:tcW w:w="1147" w:type="dxa"/>
            <w:noWrap/>
            <w:vAlign w:val="center"/>
          </w:tcPr>
          <w:p w14:paraId="1A74CA22" w14:textId="77777777" w:rsidR="00486E2C" w:rsidRPr="008E51C1" w:rsidRDefault="002723E3"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zh-CN"/>
              </w:rPr>
              <w:t xml:space="preserve">Soutk </w:t>
            </w:r>
            <w:r w:rsidR="00486E2C" w:rsidRPr="008E51C1">
              <w:rPr>
                <w:rFonts w:ascii="Book Antiqua" w:hAnsi="Book Antiqua"/>
                <w:sz w:val="24"/>
                <w:szCs w:val="24"/>
                <w:lang w:eastAsia="fr-FR"/>
              </w:rPr>
              <w:t>Korea</w:t>
            </w:r>
          </w:p>
        </w:tc>
        <w:tc>
          <w:tcPr>
            <w:tcW w:w="1134" w:type="dxa"/>
            <w:noWrap/>
            <w:vAlign w:val="center"/>
          </w:tcPr>
          <w:p w14:paraId="0D7B292F"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60</w:t>
            </w:r>
          </w:p>
        </w:tc>
        <w:tc>
          <w:tcPr>
            <w:tcW w:w="1269" w:type="dxa"/>
            <w:noWrap/>
            <w:vAlign w:val="center"/>
          </w:tcPr>
          <w:p w14:paraId="48E7B7B5" w14:textId="77777777" w:rsidR="00486E2C" w:rsidRPr="008E51C1" w:rsidRDefault="00486E2C" w:rsidP="00AC241C">
            <w:pPr>
              <w:snapToGrid w:val="0"/>
              <w:spacing w:after="0" w:line="360" w:lineRule="auto"/>
              <w:jc w:val="center"/>
              <w:rPr>
                <w:rFonts w:ascii="Book Antiqua" w:hAnsi="Book Antiqua"/>
                <w:sz w:val="24"/>
                <w:szCs w:val="24"/>
                <w:lang w:eastAsia="fr-FR"/>
              </w:rPr>
            </w:pPr>
          </w:p>
        </w:tc>
        <w:tc>
          <w:tcPr>
            <w:tcW w:w="1420" w:type="dxa"/>
            <w:noWrap/>
            <w:vAlign w:val="center"/>
          </w:tcPr>
          <w:p w14:paraId="7C7F671A"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565" w:type="dxa"/>
            <w:noWrap/>
            <w:vAlign w:val="center"/>
          </w:tcPr>
          <w:p w14:paraId="3EA3542B" w14:textId="77777777" w:rsidR="00486E2C" w:rsidRPr="008E51C1" w:rsidRDefault="00486E2C" w:rsidP="00AC241C">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Univariate</w:t>
            </w:r>
          </w:p>
        </w:tc>
        <w:tc>
          <w:tcPr>
            <w:tcW w:w="1314" w:type="dxa"/>
            <w:vAlign w:val="center"/>
          </w:tcPr>
          <w:p w14:paraId="1AE0DC0D"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327" w:type="dxa"/>
            <w:vAlign w:val="center"/>
          </w:tcPr>
          <w:p w14:paraId="3F669DD0"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3577" w:type="dxa"/>
            <w:noWrap/>
            <w:vAlign w:val="center"/>
          </w:tcPr>
          <w:p w14:paraId="5EC10C27" w14:textId="77777777" w:rsidR="00486E2C" w:rsidRPr="008E51C1" w:rsidRDefault="00486E2C" w:rsidP="00AC241C">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bl>
    <w:p w14:paraId="18A37E07" w14:textId="77777777" w:rsidR="00486E2C" w:rsidRPr="008E51C1" w:rsidRDefault="00307541" w:rsidP="00951642">
      <w:pPr>
        <w:snapToGrid w:val="0"/>
        <w:spacing w:after="0" w:line="360" w:lineRule="auto"/>
        <w:jc w:val="both"/>
        <w:rPr>
          <w:rFonts w:ascii="Book Antiqua" w:hAnsi="Book Antiqua"/>
          <w:sz w:val="24"/>
          <w:szCs w:val="24"/>
          <w:lang w:val="en-GB"/>
        </w:rPr>
      </w:pPr>
      <w:proofErr w:type="gramStart"/>
      <w:r w:rsidRPr="008E51C1">
        <w:rPr>
          <w:rFonts w:ascii="Book Antiqua" w:hAnsi="Book Antiqua"/>
          <w:sz w:val="24"/>
          <w:szCs w:val="24"/>
          <w:vertAlign w:val="superscript"/>
          <w:lang w:val="en-GB"/>
        </w:rPr>
        <w:t>1</w:t>
      </w:r>
      <w:r w:rsidRPr="008E51C1">
        <w:rPr>
          <w:rFonts w:ascii="Book Antiqua" w:hAnsi="Book Antiqua"/>
          <w:sz w:val="24"/>
          <w:szCs w:val="24"/>
          <w:lang w:val="en-GB"/>
        </w:rPr>
        <w:t>Treated with peginterferon/ribavirin telaprevir.</w:t>
      </w:r>
      <w:proofErr w:type="gramEnd"/>
      <w:r w:rsidRPr="008E51C1">
        <w:rPr>
          <w:rFonts w:ascii="Book Antiqua" w:hAnsi="Book Antiqua"/>
          <w:sz w:val="24"/>
          <w:szCs w:val="24"/>
          <w:lang w:val="en-GB"/>
        </w:rPr>
        <w:t xml:space="preserve"> </w:t>
      </w:r>
      <w:r w:rsidR="00486E2C" w:rsidRPr="008E51C1">
        <w:rPr>
          <w:rFonts w:ascii="Book Antiqua" w:hAnsi="Book Antiqua"/>
          <w:sz w:val="24"/>
          <w:szCs w:val="24"/>
          <w:lang w:val="en-GB"/>
        </w:rPr>
        <w:t xml:space="preserve">HCV: </w:t>
      </w:r>
      <w:r w:rsidR="00486E2C" w:rsidRPr="008E51C1">
        <w:rPr>
          <w:rFonts w:ascii="Book Antiqua" w:hAnsi="Book Antiqua"/>
          <w:caps/>
          <w:sz w:val="24"/>
          <w:szCs w:val="24"/>
          <w:lang w:val="en-GB"/>
        </w:rPr>
        <w:t>h</w:t>
      </w:r>
      <w:r w:rsidR="00486E2C" w:rsidRPr="008E51C1">
        <w:rPr>
          <w:rFonts w:ascii="Book Antiqua" w:hAnsi="Book Antiqua"/>
          <w:sz w:val="24"/>
          <w:szCs w:val="24"/>
          <w:lang w:val="en-GB"/>
        </w:rPr>
        <w:t xml:space="preserve">epatitis virus infection; G1: </w:t>
      </w:r>
      <w:r w:rsidR="00486E2C" w:rsidRPr="008E51C1">
        <w:rPr>
          <w:rFonts w:ascii="Book Antiqua" w:hAnsi="Book Antiqua"/>
          <w:caps/>
          <w:sz w:val="24"/>
          <w:szCs w:val="24"/>
          <w:lang w:val="en-GB"/>
        </w:rPr>
        <w:t>g</w:t>
      </w:r>
      <w:r w:rsidR="00486E2C" w:rsidRPr="008E51C1">
        <w:rPr>
          <w:rFonts w:ascii="Book Antiqua" w:hAnsi="Book Antiqua"/>
          <w:sz w:val="24"/>
          <w:szCs w:val="24"/>
          <w:lang w:val="en-GB"/>
        </w:rPr>
        <w:t xml:space="preserve">enotype 1; SVR: </w:t>
      </w:r>
      <w:r w:rsidR="00486E2C" w:rsidRPr="008E51C1">
        <w:rPr>
          <w:rFonts w:ascii="Book Antiqua" w:hAnsi="Book Antiqua"/>
          <w:caps/>
          <w:sz w:val="24"/>
          <w:szCs w:val="24"/>
          <w:lang w:val="en-GB"/>
        </w:rPr>
        <w:t>s</w:t>
      </w:r>
      <w:r w:rsidR="00486E2C" w:rsidRPr="008E51C1">
        <w:rPr>
          <w:rFonts w:ascii="Book Antiqua" w:hAnsi="Book Antiqua"/>
          <w:sz w:val="24"/>
          <w:szCs w:val="24"/>
          <w:lang w:val="en-GB"/>
        </w:rPr>
        <w:t>ustained virological response; HOMA-IR: Homeostasis Model Assessment of Insulin Resistance; IR: Insulin resistance; IGT: Impaired glucose tolerance</w:t>
      </w:r>
      <w:r w:rsidRPr="008E51C1">
        <w:rPr>
          <w:rFonts w:ascii="Book Antiqua" w:hAnsi="Book Antiqua"/>
          <w:sz w:val="24"/>
          <w:szCs w:val="24"/>
          <w:lang w:val="en-GB"/>
        </w:rPr>
        <w:t>;</w:t>
      </w:r>
      <w:r w:rsidR="00486E2C" w:rsidRPr="008E51C1">
        <w:rPr>
          <w:rFonts w:ascii="Book Antiqua" w:hAnsi="Book Antiqua"/>
          <w:sz w:val="24"/>
          <w:szCs w:val="24"/>
          <w:lang w:val="en-GB"/>
        </w:rPr>
        <w:t xml:space="preserve"> DM: Diabetes mellitus; FPG: Fasting plasma glucose; SSGP: </w:t>
      </w:r>
      <w:r w:rsidR="00486E2C" w:rsidRPr="008E51C1">
        <w:rPr>
          <w:rFonts w:ascii="Book Antiqua" w:hAnsi="Book Antiqua"/>
          <w:caps/>
          <w:sz w:val="24"/>
          <w:szCs w:val="24"/>
          <w:lang w:val="en-GB"/>
        </w:rPr>
        <w:t>s</w:t>
      </w:r>
      <w:r w:rsidR="00486E2C" w:rsidRPr="008E51C1">
        <w:rPr>
          <w:rFonts w:ascii="Book Antiqua" w:hAnsi="Book Antiqua"/>
          <w:sz w:val="24"/>
          <w:szCs w:val="24"/>
          <w:lang w:val="en-GB"/>
        </w:rPr>
        <w:t>teady-state plasma glucose; GMI: Glucose metabolism impairment;</w:t>
      </w:r>
      <w:r w:rsidRPr="008E51C1">
        <w:rPr>
          <w:rFonts w:ascii="Book Antiqua" w:hAnsi="Book Antiqua"/>
          <w:sz w:val="24"/>
          <w:szCs w:val="24"/>
          <w:lang w:val="en-GB"/>
        </w:rPr>
        <w:t xml:space="preserve"> </w:t>
      </w:r>
      <w:r w:rsidR="00486E2C" w:rsidRPr="008E51C1">
        <w:rPr>
          <w:rFonts w:ascii="Book Antiqua" w:hAnsi="Book Antiqua"/>
          <w:sz w:val="24"/>
          <w:szCs w:val="24"/>
          <w:lang w:val="en-GB"/>
        </w:rPr>
        <w:t xml:space="preserve">NS: </w:t>
      </w:r>
      <w:r w:rsidR="00486E2C" w:rsidRPr="008E51C1">
        <w:rPr>
          <w:rFonts w:ascii="Book Antiqua" w:hAnsi="Book Antiqua"/>
          <w:caps/>
          <w:sz w:val="24"/>
          <w:szCs w:val="24"/>
          <w:lang w:val="en-GB"/>
        </w:rPr>
        <w:t>n</w:t>
      </w:r>
      <w:r w:rsidR="00486E2C" w:rsidRPr="008E51C1">
        <w:rPr>
          <w:rFonts w:ascii="Book Antiqua" w:hAnsi="Book Antiqua"/>
          <w:sz w:val="24"/>
          <w:szCs w:val="24"/>
          <w:lang w:val="en-GB"/>
        </w:rPr>
        <w:t>ot significant; ND</w:t>
      </w:r>
      <w:r w:rsidRPr="008E51C1">
        <w:rPr>
          <w:rFonts w:ascii="Book Antiqua" w:hAnsi="Book Antiqua"/>
          <w:sz w:val="24"/>
          <w:szCs w:val="24"/>
          <w:lang w:val="en-GB"/>
        </w:rPr>
        <w:t>:</w:t>
      </w:r>
      <w:r w:rsidR="00486E2C" w:rsidRPr="008E51C1">
        <w:rPr>
          <w:rFonts w:ascii="Book Antiqua" w:hAnsi="Book Antiqua"/>
          <w:sz w:val="24"/>
          <w:szCs w:val="24"/>
          <w:lang w:val="en-GB"/>
        </w:rPr>
        <w:t xml:space="preserve"> </w:t>
      </w:r>
      <w:r w:rsidR="00486E2C" w:rsidRPr="008E51C1">
        <w:rPr>
          <w:rFonts w:ascii="Book Antiqua" w:hAnsi="Book Antiqua"/>
          <w:caps/>
          <w:sz w:val="24"/>
          <w:szCs w:val="24"/>
          <w:lang w:val="en-GB"/>
        </w:rPr>
        <w:t>n</w:t>
      </w:r>
      <w:r w:rsidR="00486E2C" w:rsidRPr="008E51C1">
        <w:rPr>
          <w:rFonts w:ascii="Book Antiqua" w:hAnsi="Book Antiqua"/>
          <w:sz w:val="24"/>
          <w:szCs w:val="24"/>
          <w:lang w:val="en-GB"/>
        </w:rPr>
        <w:t xml:space="preserve">ot determined. </w:t>
      </w:r>
    </w:p>
    <w:p w14:paraId="53269587" w14:textId="77777777" w:rsidR="00486E2C" w:rsidRPr="008E51C1" w:rsidRDefault="00486E2C" w:rsidP="00951642">
      <w:pPr>
        <w:snapToGrid w:val="0"/>
        <w:spacing w:after="0" w:line="360" w:lineRule="auto"/>
        <w:jc w:val="both"/>
        <w:rPr>
          <w:rFonts w:ascii="Book Antiqua" w:hAnsi="Book Antiqua"/>
          <w:sz w:val="24"/>
          <w:szCs w:val="24"/>
          <w:lang w:val="en-GB"/>
        </w:rPr>
      </w:pPr>
      <w:r w:rsidRPr="008E51C1">
        <w:rPr>
          <w:rFonts w:ascii="Book Antiqua" w:hAnsi="Book Antiqua"/>
          <w:sz w:val="24"/>
          <w:szCs w:val="24"/>
          <w:lang w:val="en-GB"/>
        </w:rPr>
        <w:br w:type="page"/>
      </w:r>
    </w:p>
    <w:p w14:paraId="0A4344B9" w14:textId="77777777" w:rsidR="00486E2C" w:rsidRPr="008E51C1" w:rsidRDefault="00486E2C" w:rsidP="00951642">
      <w:pPr>
        <w:snapToGrid w:val="0"/>
        <w:spacing w:after="0" w:line="360" w:lineRule="auto"/>
        <w:jc w:val="both"/>
        <w:rPr>
          <w:rFonts w:ascii="Book Antiqua" w:hAnsi="Book Antiqua"/>
          <w:b/>
          <w:sz w:val="24"/>
          <w:szCs w:val="24"/>
          <w:lang w:val="en-GB"/>
        </w:rPr>
      </w:pPr>
      <w:r w:rsidRPr="008E51C1">
        <w:rPr>
          <w:rFonts w:ascii="Book Antiqua" w:hAnsi="Book Antiqua"/>
          <w:b/>
          <w:sz w:val="24"/>
          <w:szCs w:val="24"/>
          <w:lang w:val="en-GB"/>
        </w:rPr>
        <w:lastRenderedPageBreak/>
        <w:t>Table 4</w:t>
      </w:r>
      <w:r w:rsidR="00307541" w:rsidRPr="008E51C1">
        <w:rPr>
          <w:rFonts w:ascii="Book Antiqua" w:hAnsi="Book Antiqua"/>
          <w:b/>
          <w:sz w:val="24"/>
          <w:szCs w:val="24"/>
          <w:lang w:val="en-GB"/>
        </w:rPr>
        <w:t xml:space="preserve"> </w:t>
      </w:r>
      <w:r w:rsidRPr="008E51C1">
        <w:rPr>
          <w:rFonts w:ascii="Book Antiqua" w:hAnsi="Book Antiqua"/>
          <w:b/>
          <w:sz w:val="24"/>
          <w:szCs w:val="24"/>
          <w:lang w:val="en-GB"/>
        </w:rPr>
        <w:t>Glucose abnormalities after interferon alpha based treatment</w:t>
      </w:r>
    </w:p>
    <w:tbl>
      <w:tblPr>
        <w:tblW w:w="14676" w:type="dxa"/>
        <w:tblInd w:w="-5" w:type="dxa"/>
        <w:tblBorders>
          <w:top w:val="single" w:sz="4" w:space="0" w:color="auto"/>
          <w:bottom w:val="single" w:sz="4" w:space="0" w:color="auto"/>
        </w:tblBorders>
        <w:tblLayout w:type="fixed"/>
        <w:tblCellMar>
          <w:left w:w="70" w:type="dxa"/>
          <w:right w:w="70" w:type="dxa"/>
        </w:tblCellMar>
        <w:tblLook w:val="00A0" w:firstRow="1" w:lastRow="0" w:firstColumn="1" w:lastColumn="0" w:noHBand="0" w:noVBand="0"/>
      </w:tblPr>
      <w:tblGrid>
        <w:gridCol w:w="1418"/>
        <w:gridCol w:w="687"/>
        <w:gridCol w:w="1089"/>
        <w:gridCol w:w="1559"/>
        <w:gridCol w:w="1276"/>
        <w:gridCol w:w="1701"/>
        <w:gridCol w:w="1418"/>
        <w:gridCol w:w="141"/>
        <w:gridCol w:w="1276"/>
        <w:gridCol w:w="1417"/>
        <w:gridCol w:w="2694"/>
      </w:tblGrid>
      <w:tr w:rsidR="008F198B" w:rsidRPr="008E51C1" w14:paraId="317501C2" w14:textId="77777777" w:rsidTr="008E51C1">
        <w:trPr>
          <w:trHeight w:val="290"/>
        </w:trPr>
        <w:tc>
          <w:tcPr>
            <w:tcW w:w="1418" w:type="dxa"/>
            <w:tcBorders>
              <w:top w:val="single" w:sz="4" w:space="0" w:color="auto"/>
              <w:bottom w:val="single" w:sz="4" w:space="0" w:color="auto"/>
            </w:tcBorders>
            <w:shd w:val="clear" w:color="auto" w:fill="F2F2F2"/>
            <w:noWrap/>
            <w:vAlign w:val="center"/>
          </w:tcPr>
          <w:p w14:paraId="51B0172B" w14:textId="2576B5CB" w:rsidR="00486E2C" w:rsidRPr="008E51C1" w:rsidRDefault="008E51C1" w:rsidP="00951642">
            <w:pPr>
              <w:snapToGrid w:val="0"/>
              <w:spacing w:after="0" w:line="360" w:lineRule="auto"/>
              <w:jc w:val="both"/>
              <w:rPr>
                <w:rFonts w:ascii="Book Antiqua" w:hAnsi="Book Antiqua"/>
                <w:b/>
                <w:bCs/>
                <w:sz w:val="24"/>
                <w:szCs w:val="24"/>
                <w:lang w:eastAsia="fr-FR"/>
              </w:rPr>
            </w:pPr>
            <w:r>
              <w:rPr>
                <w:rFonts w:ascii="Book Antiqua" w:hAnsi="Book Antiqua" w:hint="eastAsia"/>
                <w:b/>
                <w:bCs/>
                <w:sz w:val="24"/>
                <w:szCs w:val="24"/>
                <w:lang w:eastAsia="zh-CN"/>
              </w:rPr>
              <w:t>Ref.</w:t>
            </w:r>
          </w:p>
        </w:tc>
        <w:tc>
          <w:tcPr>
            <w:tcW w:w="687" w:type="dxa"/>
            <w:tcBorders>
              <w:top w:val="single" w:sz="4" w:space="0" w:color="auto"/>
              <w:bottom w:val="single" w:sz="4" w:space="0" w:color="auto"/>
            </w:tcBorders>
            <w:shd w:val="clear" w:color="auto" w:fill="F2F2F2"/>
            <w:noWrap/>
            <w:vAlign w:val="center"/>
          </w:tcPr>
          <w:p w14:paraId="6B759BAB" w14:textId="77777777" w:rsidR="00486E2C" w:rsidRPr="008E51C1" w:rsidRDefault="00486E2C" w:rsidP="006D579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Year</w:t>
            </w:r>
          </w:p>
        </w:tc>
        <w:tc>
          <w:tcPr>
            <w:tcW w:w="1089" w:type="dxa"/>
            <w:tcBorders>
              <w:top w:val="single" w:sz="4" w:space="0" w:color="auto"/>
              <w:bottom w:val="single" w:sz="4" w:space="0" w:color="auto"/>
            </w:tcBorders>
            <w:shd w:val="clear" w:color="auto" w:fill="F2F2F2"/>
            <w:noWrap/>
            <w:vAlign w:val="center"/>
          </w:tcPr>
          <w:p w14:paraId="19E1E12A" w14:textId="77777777" w:rsidR="00486E2C" w:rsidRPr="008E51C1" w:rsidRDefault="00486E2C" w:rsidP="006D579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Country</w:t>
            </w:r>
          </w:p>
        </w:tc>
        <w:tc>
          <w:tcPr>
            <w:tcW w:w="1559" w:type="dxa"/>
            <w:tcBorders>
              <w:top w:val="single" w:sz="4" w:space="0" w:color="auto"/>
              <w:bottom w:val="single" w:sz="4" w:space="0" w:color="auto"/>
            </w:tcBorders>
            <w:shd w:val="clear" w:color="auto" w:fill="F2F2F2"/>
            <w:noWrap/>
            <w:vAlign w:val="center"/>
          </w:tcPr>
          <w:p w14:paraId="0987CD6C" w14:textId="77777777" w:rsidR="00486E2C" w:rsidRPr="008E51C1" w:rsidRDefault="00486E2C" w:rsidP="006D579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Number of HCV patients</w:t>
            </w:r>
          </w:p>
        </w:tc>
        <w:tc>
          <w:tcPr>
            <w:tcW w:w="1276" w:type="dxa"/>
            <w:tcBorders>
              <w:top w:val="single" w:sz="4" w:space="0" w:color="auto"/>
              <w:bottom w:val="single" w:sz="4" w:space="0" w:color="auto"/>
            </w:tcBorders>
            <w:shd w:val="clear" w:color="auto" w:fill="F2F2F2"/>
            <w:noWrap/>
            <w:vAlign w:val="center"/>
          </w:tcPr>
          <w:p w14:paraId="39E04E73" w14:textId="77777777" w:rsidR="00486E2C" w:rsidRPr="008E51C1" w:rsidRDefault="00486E2C" w:rsidP="006D579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Patient profile</w:t>
            </w:r>
          </w:p>
        </w:tc>
        <w:tc>
          <w:tcPr>
            <w:tcW w:w="1701" w:type="dxa"/>
            <w:tcBorders>
              <w:top w:val="single" w:sz="4" w:space="0" w:color="auto"/>
              <w:bottom w:val="single" w:sz="4" w:space="0" w:color="auto"/>
            </w:tcBorders>
            <w:shd w:val="clear" w:color="auto" w:fill="F2F2F2"/>
            <w:noWrap/>
            <w:vAlign w:val="center"/>
          </w:tcPr>
          <w:p w14:paraId="6D2E5DAD" w14:textId="77777777" w:rsidR="00486E2C" w:rsidRPr="008E51C1" w:rsidRDefault="00486E2C" w:rsidP="006D579A">
            <w:pPr>
              <w:snapToGrid w:val="0"/>
              <w:spacing w:after="0" w:line="360" w:lineRule="auto"/>
              <w:jc w:val="center"/>
              <w:rPr>
                <w:rFonts w:ascii="Book Antiqua" w:hAnsi="Book Antiqua"/>
                <w:b/>
                <w:bCs/>
                <w:sz w:val="24"/>
                <w:szCs w:val="24"/>
                <w:lang w:val="en-GB" w:eastAsia="fr-FR"/>
              </w:rPr>
            </w:pPr>
            <w:r w:rsidRPr="008E51C1">
              <w:rPr>
                <w:rFonts w:ascii="Book Antiqua" w:hAnsi="Book Antiqua"/>
                <w:b/>
                <w:bCs/>
                <w:sz w:val="24"/>
                <w:szCs w:val="24"/>
                <w:lang w:val="en-GB" w:eastAsia="fr-FR"/>
              </w:rPr>
              <w:t>Glucose metabolism parameter</w:t>
            </w:r>
          </w:p>
        </w:tc>
        <w:tc>
          <w:tcPr>
            <w:tcW w:w="1418" w:type="dxa"/>
            <w:tcBorders>
              <w:top w:val="single" w:sz="4" w:space="0" w:color="auto"/>
              <w:bottom w:val="single" w:sz="4" w:space="0" w:color="auto"/>
            </w:tcBorders>
            <w:shd w:val="clear" w:color="auto" w:fill="F2F2F2"/>
            <w:noWrap/>
            <w:vAlign w:val="center"/>
          </w:tcPr>
          <w:p w14:paraId="26CCB620" w14:textId="77777777" w:rsidR="00486E2C" w:rsidRPr="008E51C1" w:rsidRDefault="00486E2C" w:rsidP="006D579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atistical method</w:t>
            </w:r>
          </w:p>
        </w:tc>
        <w:tc>
          <w:tcPr>
            <w:tcW w:w="1417" w:type="dxa"/>
            <w:gridSpan w:val="2"/>
            <w:tcBorders>
              <w:top w:val="single" w:sz="4" w:space="0" w:color="auto"/>
              <w:bottom w:val="single" w:sz="4" w:space="0" w:color="auto"/>
            </w:tcBorders>
            <w:shd w:val="clear" w:color="auto" w:fill="F2F2F2"/>
            <w:vAlign w:val="center"/>
          </w:tcPr>
          <w:p w14:paraId="1673C245" w14:textId="77777777" w:rsidR="00486E2C" w:rsidRPr="008E51C1" w:rsidRDefault="00486E2C" w:rsidP="006D579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ignificant association or difference</w:t>
            </w:r>
          </w:p>
        </w:tc>
        <w:tc>
          <w:tcPr>
            <w:tcW w:w="1417" w:type="dxa"/>
            <w:tcBorders>
              <w:top w:val="single" w:sz="4" w:space="0" w:color="auto"/>
              <w:bottom w:val="single" w:sz="4" w:space="0" w:color="auto"/>
            </w:tcBorders>
            <w:shd w:val="clear" w:color="auto" w:fill="F2F2F2"/>
            <w:noWrap/>
            <w:vAlign w:val="center"/>
          </w:tcPr>
          <w:p w14:paraId="71F07FF8" w14:textId="77777777" w:rsidR="00486E2C" w:rsidRPr="008E51C1" w:rsidRDefault="00486E2C" w:rsidP="006D579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Genotypes</w:t>
            </w:r>
          </w:p>
        </w:tc>
        <w:tc>
          <w:tcPr>
            <w:tcW w:w="2694" w:type="dxa"/>
            <w:tcBorders>
              <w:top w:val="single" w:sz="4" w:space="0" w:color="auto"/>
              <w:bottom w:val="single" w:sz="4" w:space="0" w:color="auto"/>
            </w:tcBorders>
            <w:shd w:val="clear" w:color="auto" w:fill="F2F2F2"/>
            <w:noWrap/>
            <w:vAlign w:val="center"/>
          </w:tcPr>
          <w:p w14:paraId="326A420F" w14:textId="77777777" w:rsidR="00486E2C" w:rsidRPr="008E51C1" w:rsidRDefault="00486E2C" w:rsidP="006D579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atistics</w:t>
            </w:r>
          </w:p>
        </w:tc>
      </w:tr>
      <w:tr w:rsidR="008F198B" w:rsidRPr="008E51C1" w14:paraId="23D78990" w14:textId="77777777" w:rsidTr="008E51C1">
        <w:trPr>
          <w:trHeight w:val="290"/>
        </w:trPr>
        <w:tc>
          <w:tcPr>
            <w:tcW w:w="14676" w:type="dxa"/>
            <w:gridSpan w:val="11"/>
            <w:tcBorders>
              <w:top w:val="single" w:sz="4" w:space="0" w:color="auto"/>
            </w:tcBorders>
            <w:shd w:val="clear" w:color="auto" w:fill="F2F2F2"/>
            <w:noWrap/>
            <w:vAlign w:val="center"/>
          </w:tcPr>
          <w:p w14:paraId="70D12DD0" w14:textId="77777777" w:rsidR="00486E2C" w:rsidRPr="008E51C1" w:rsidRDefault="00486E2C" w:rsidP="00951642">
            <w:pPr>
              <w:snapToGrid w:val="0"/>
              <w:spacing w:after="0" w:line="360" w:lineRule="auto"/>
              <w:jc w:val="both"/>
              <w:rPr>
                <w:rFonts w:ascii="Book Antiqua" w:hAnsi="Book Antiqua"/>
                <w:b/>
                <w:sz w:val="24"/>
                <w:szCs w:val="24"/>
                <w:lang w:val="en-GB" w:eastAsia="fr-FR"/>
              </w:rPr>
            </w:pPr>
            <w:r w:rsidRPr="008E51C1">
              <w:rPr>
                <w:rFonts w:ascii="Book Antiqua" w:hAnsi="Book Antiqua"/>
                <w:b/>
                <w:sz w:val="24"/>
                <w:szCs w:val="24"/>
                <w:lang w:val="en-GB" w:eastAsia="fr-FR"/>
              </w:rPr>
              <w:t>Improvement of glucose abnormalities after HCV treatment</w:t>
            </w:r>
          </w:p>
        </w:tc>
      </w:tr>
      <w:tr w:rsidR="008F198B" w:rsidRPr="008E51C1" w14:paraId="0B9CFC02" w14:textId="77777777" w:rsidTr="008E51C1">
        <w:trPr>
          <w:trHeight w:val="290"/>
        </w:trPr>
        <w:tc>
          <w:tcPr>
            <w:tcW w:w="1418" w:type="dxa"/>
            <w:noWrap/>
            <w:vAlign w:val="center"/>
          </w:tcPr>
          <w:p w14:paraId="1EC51CAD" w14:textId="03913558"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val="en-GB" w:eastAsia="fr-FR"/>
              </w:rPr>
              <w:t>Kon</w:t>
            </w:r>
            <w:r w:rsidRPr="008E51C1">
              <w:rPr>
                <w:rFonts w:ascii="Book Antiqua" w:hAnsi="Book Antiqua"/>
                <w:sz w:val="24"/>
                <w:szCs w:val="24"/>
                <w:lang w:eastAsia="fr-FR"/>
              </w:rPr>
              <w:t>rad</w:t>
            </w:r>
            <w:r w:rsidR="00307541" w:rsidRPr="008E51C1">
              <w:rPr>
                <w:rFonts w:ascii="Book Antiqua" w:hAnsi="Book Antiqua"/>
                <w:sz w:val="24"/>
                <w:szCs w:val="24"/>
                <w:lang w:eastAsia="fr-FR"/>
              </w:rPr>
              <w:t xml:space="preserve"> </w:t>
            </w:r>
            <w:r w:rsidR="00307541" w:rsidRPr="008E51C1">
              <w:rPr>
                <w:rFonts w:ascii="Book Antiqua" w:hAnsi="Book Antiqua"/>
                <w:i/>
                <w:sz w:val="24"/>
                <w:szCs w:val="24"/>
                <w:lang w:eastAsia="fr-FR"/>
              </w:rPr>
              <w:t>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1cplhvvs1c","properties":{"formattedCitation":"{\\rtf \\super [42]\\nosupersub{}}","plainCitation":"[42]"},"citationItems":[{"id":725,"uris":["http://zotero.org/users/1969747/items/UTH83BN4"],"uri":["http://zotero.org/users/1969747/items/UTH83BN4"],"itemData":{"id":725,"type":"article-journal","title":"Evaluation of factors controlling glucose tolerance in patients with HCV infection before and after 4 months therapy with interferon-alpha","container-title":"European journal of clinical investigation","page":"111–121","volume":"30","issue":"2","source":"Google Scholar","author":[{"family":"Konrad","given":"T."},{"family":"Zeuzem","given":"S."},{"family":"Vicini","given":"P."},{"family":"Toffolo","given":"G."},{"family":"Briem","given":"D."},{"family":"Lormann","given":"J."},{"family":"Herrmann","given":"G."},{"family":"Berger","given":"A."},{"family":"Kusterer","given":"K."},{"family":"Teuber","given":"G."},{"family":"others","given":""}],"issued":{"date-parts":[["2000"]]},"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42]</w:t>
            </w:r>
            <w:r w:rsidRPr="008E51C1">
              <w:rPr>
                <w:rFonts w:ascii="Book Antiqua" w:hAnsi="Book Antiqua"/>
                <w:sz w:val="24"/>
                <w:szCs w:val="24"/>
                <w:lang w:eastAsia="fr-FR"/>
              </w:rPr>
              <w:fldChar w:fldCharType="end"/>
            </w:r>
          </w:p>
        </w:tc>
        <w:tc>
          <w:tcPr>
            <w:tcW w:w="687" w:type="dxa"/>
            <w:noWrap/>
            <w:vAlign w:val="center"/>
          </w:tcPr>
          <w:p w14:paraId="0AE9D7A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0</w:t>
            </w:r>
          </w:p>
        </w:tc>
        <w:tc>
          <w:tcPr>
            <w:tcW w:w="1089" w:type="dxa"/>
            <w:noWrap/>
            <w:vAlign w:val="center"/>
          </w:tcPr>
          <w:p w14:paraId="48026A4C"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w:t>
            </w:r>
            <w:r w:rsidR="000C3386" w:rsidRPr="008E51C1">
              <w:rPr>
                <w:rFonts w:ascii="Book Antiqua" w:hAnsi="Book Antiqua"/>
                <w:sz w:val="24"/>
                <w:szCs w:val="24"/>
                <w:lang w:eastAsia="fr-FR"/>
              </w:rPr>
              <w:t>nited States</w:t>
            </w:r>
          </w:p>
        </w:tc>
        <w:tc>
          <w:tcPr>
            <w:tcW w:w="1559" w:type="dxa"/>
            <w:noWrap/>
            <w:vAlign w:val="center"/>
          </w:tcPr>
          <w:p w14:paraId="1FB4B689"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3</w:t>
            </w:r>
          </w:p>
        </w:tc>
        <w:tc>
          <w:tcPr>
            <w:tcW w:w="1276" w:type="dxa"/>
            <w:noWrap/>
            <w:vAlign w:val="center"/>
          </w:tcPr>
          <w:p w14:paraId="72CB5FD6" w14:textId="77777777" w:rsidR="00486E2C" w:rsidRPr="008E51C1" w:rsidRDefault="00486E2C" w:rsidP="006D579A">
            <w:pPr>
              <w:snapToGrid w:val="0"/>
              <w:spacing w:after="0" w:line="360" w:lineRule="auto"/>
              <w:jc w:val="center"/>
              <w:rPr>
                <w:rFonts w:ascii="Book Antiqua" w:hAnsi="Book Antiqua"/>
                <w:sz w:val="24"/>
                <w:szCs w:val="24"/>
                <w:lang w:eastAsia="fr-FR"/>
              </w:rPr>
            </w:pPr>
          </w:p>
        </w:tc>
        <w:tc>
          <w:tcPr>
            <w:tcW w:w="1701" w:type="dxa"/>
            <w:noWrap/>
            <w:vAlign w:val="center"/>
          </w:tcPr>
          <w:p w14:paraId="7F288C2D"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FPG and FI</w:t>
            </w:r>
          </w:p>
        </w:tc>
        <w:tc>
          <w:tcPr>
            <w:tcW w:w="1418" w:type="dxa"/>
            <w:noWrap/>
          </w:tcPr>
          <w:p w14:paraId="519688DE"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Univariate</w:t>
            </w:r>
          </w:p>
        </w:tc>
        <w:tc>
          <w:tcPr>
            <w:tcW w:w="1417" w:type="dxa"/>
            <w:gridSpan w:val="2"/>
            <w:vAlign w:val="center"/>
          </w:tcPr>
          <w:p w14:paraId="170D837E"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417" w:type="dxa"/>
            <w:noWrap/>
          </w:tcPr>
          <w:p w14:paraId="7C7A4040"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2694" w:type="dxa"/>
            <w:noWrap/>
            <w:vAlign w:val="center"/>
          </w:tcPr>
          <w:p w14:paraId="78FFE26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i/>
                <w:caps/>
                <w:sz w:val="24"/>
                <w:szCs w:val="24"/>
                <w:lang w:eastAsia="fr-FR"/>
              </w:rPr>
              <w:t>p</w:t>
            </w:r>
            <w:r w:rsidR="00307541" w:rsidRPr="008E51C1">
              <w:rPr>
                <w:rFonts w:ascii="Book Antiqua" w:hAnsi="Book Antiqua"/>
                <w:sz w:val="24"/>
                <w:szCs w:val="24"/>
                <w:lang w:eastAsia="fr-FR"/>
              </w:rPr>
              <w:t xml:space="preserve"> </w:t>
            </w:r>
            <w:r w:rsidRPr="008E51C1">
              <w:rPr>
                <w:rFonts w:ascii="Book Antiqua" w:hAnsi="Book Antiqua"/>
                <w:sz w:val="24"/>
                <w:szCs w:val="24"/>
                <w:lang w:eastAsia="fr-FR"/>
              </w:rPr>
              <w:t>&lt;</w:t>
            </w:r>
            <w:r w:rsidR="00307541" w:rsidRPr="008E51C1">
              <w:rPr>
                <w:rFonts w:ascii="Book Antiqua" w:hAnsi="Book Antiqua"/>
                <w:sz w:val="24"/>
                <w:szCs w:val="24"/>
                <w:lang w:eastAsia="fr-FR"/>
              </w:rPr>
              <w:t xml:space="preserve"> </w:t>
            </w:r>
            <w:r w:rsidRPr="008E51C1">
              <w:rPr>
                <w:rFonts w:ascii="Book Antiqua" w:hAnsi="Book Antiqua"/>
                <w:sz w:val="24"/>
                <w:szCs w:val="24"/>
                <w:lang w:eastAsia="fr-FR"/>
              </w:rPr>
              <w:t xml:space="preserve">0.05 and </w:t>
            </w:r>
            <w:r w:rsidR="00307541" w:rsidRPr="008E51C1">
              <w:rPr>
                <w:rFonts w:ascii="Book Antiqua" w:hAnsi="Book Antiqua"/>
                <w:i/>
                <w:caps/>
                <w:sz w:val="24"/>
                <w:szCs w:val="24"/>
                <w:lang w:eastAsia="fr-FR"/>
              </w:rPr>
              <w:t>p</w:t>
            </w:r>
            <w:r w:rsidR="00307541" w:rsidRPr="008E51C1">
              <w:rPr>
                <w:rFonts w:ascii="Book Antiqua" w:hAnsi="Book Antiqua"/>
                <w:sz w:val="24"/>
                <w:szCs w:val="24"/>
                <w:lang w:eastAsia="fr-FR"/>
              </w:rPr>
              <w:t xml:space="preserve"> </w:t>
            </w:r>
            <w:r w:rsidRPr="008E51C1">
              <w:rPr>
                <w:rFonts w:ascii="Book Antiqua" w:hAnsi="Book Antiqua"/>
                <w:sz w:val="24"/>
                <w:szCs w:val="24"/>
                <w:lang w:eastAsia="fr-FR"/>
              </w:rPr>
              <w:t>&lt;</w:t>
            </w:r>
            <w:r w:rsidR="00307541" w:rsidRPr="008E51C1">
              <w:rPr>
                <w:rFonts w:ascii="Book Antiqua" w:hAnsi="Book Antiqua"/>
                <w:sz w:val="24"/>
                <w:szCs w:val="24"/>
                <w:lang w:eastAsia="fr-FR"/>
              </w:rPr>
              <w:t xml:space="preserve"> </w:t>
            </w:r>
            <w:r w:rsidRPr="008E51C1">
              <w:rPr>
                <w:rFonts w:ascii="Book Antiqua" w:hAnsi="Book Antiqua"/>
                <w:sz w:val="24"/>
                <w:szCs w:val="24"/>
                <w:lang w:eastAsia="fr-FR"/>
              </w:rPr>
              <w:t>0.01</w:t>
            </w:r>
          </w:p>
        </w:tc>
      </w:tr>
      <w:tr w:rsidR="008F198B" w:rsidRPr="008E51C1" w14:paraId="67ABCEE7" w14:textId="77777777" w:rsidTr="008E51C1">
        <w:trPr>
          <w:trHeight w:val="290"/>
        </w:trPr>
        <w:tc>
          <w:tcPr>
            <w:tcW w:w="1418" w:type="dxa"/>
            <w:noWrap/>
            <w:vAlign w:val="center"/>
          </w:tcPr>
          <w:p w14:paraId="207C9EF0" w14:textId="5F9D47A1" w:rsidR="00441D2E" w:rsidRPr="008E51C1" w:rsidRDefault="00441D2E"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Romero-Gomez</w:t>
            </w:r>
            <w:r w:rsidR="00257F27" w:rsidRPr="008E51C1">
              <w:rPr>
                <w:rFonts w:ascii="Book Antiqua" w:hAnsi="Book Antiqua"/>
                <w:sz w:val="24"/>
                <w:szCs w:val="24"/>
                <w:lang w:eastAsia="fr-FR"/>
              </w:rPr>
              <w:t xml:space="preserve"> </w:t>
            </w:r>
            <w:r w:rsidR="00307541" w:rsidRPr="008E51C1">
              <w:rPr>
                <w:rFonts w:ascii="Book Antiqua" w:hAnsi="Book Antiqua"/>
                <w:i/>
                <w:sz w:val="24"/>
                <w:szCs w:val="24"/>
                <w:lang w:eastAsia="fr-FR"/>
              </w:rPr>
              <w:t>et al</w:t>
            </w:r>
            <w:r w:rsidR="00257F27"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281oi9936q","properties":{"formattedCitation":"{\\rtf \\super [86]\\nosupersub{}}","plainCitation":"[86]"},"citationItems":[{"id":1241,"uris":["http://zotero.org/users/1969747/items/9E4E3G6U"],"uri":["http://zotero.org/users/1969747/items/9E4E3G6U"],"itemData":{"id":1241,"type":"article-journal","title":"Insulin resistance impairs sustained response rate to peginterferon plus ribavirin in chronic hepatitis C patients","container-title":"Gastroenterology","page":"636-641","volume":"128","issue":"3","source":"CrossRef","DOI":"10.1053/j.gastro.2004.12.049","ISSN":"00165085","language":"en","author":[{"family":"Romero-Gómez","given":"Manuel"},{"family":"Del Mar Viloria","given":"Maria"},{"family":"Andrade","given":"Raúl J."},{"family":"Salmerón","given":"Javier"},{"family":"Diago","given":"Moisés"},{"family":"Fernández-Rodríguez","given":"Conrado M."},{"family":"Corpas","given":"Raquel"},{"family":"Cruz","given":"Marina"},{"family":"Grande","given":"Lourdes"},{"family":"Vázquez","given":"Luis"},{"family":"Muñoz-de-Rueda","given":"Paloma"},{"family":"López-Serrano","given":"Pilar"},{"family":"Gila","given":"Ana"},{"family":"Gutiérrez","given":"María L."},{"family":"Pérez","given":"Celia"},{"family":"Ruiz-Extremera","given":"Angela"},{"family":"Suárez","given":"Emilio"},{"family":"Castillo","given":"Jesús"}],"issued":{"date-parts":[["2005",3]]},"accessed":{"date-parts":[["2015",12,29]]}}}],"schema":"https://github.com/citation-style-language/schema/raw/master/csl-citation.json"} </w:instrText>
            </w:r>
            <w:r w:rsidR="00257F27"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86]</w:t>
            </w:r>
            <w:r w:rsidR="00257F27" w:rsidRPr="008E51C1">
              <w:rPr>
                <w:rFonts w:ascii="Book Antiqua" w:hAnsi="Book Antiqua"/>
                <w:sz w:val="24"/>
                <w:szCs w:val="24"/>
                <w:lang w:eastAsia="fr-FR"/>
              </w:rPr>
              <w:fldChar w:fldCharType="end"/>
            </w:r>
          </w:p>
        </w:tc>
        <w:tc>
          <w:tcPr>
            <w:tcW w:w="687" w:type="dxa"/>
            <w:noWrap/>
            <w:vAlign w:val="center"/>
          </w:tcPr>
          <w:p w14:paraId="67EA183B" w14:textId="77777777" w:rsidR="00441D2E" w:rsidRPr="008E51C1" w:rsidRDefault="00441D2E"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5</w:t>
            </w:r>
          </w:p>
        </w:tc>
        <w:tc>
          <w:tcPr>
            <w:tcW w:w="1089" w:type="dxa"/>
            <w:noWrap/>
            <w:vAlign w:val="center"/>
          </w:tcPr>
          <w:p w14:paraId="1AB06E5F" w14:textId="77777777" w:rsidR="00441D2E" w:rsidRPr="008E51C1" w:rsidRDefault="00441D2E"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Spain</w:t>
            </w:r>
          </w:p>
        </w:tc>
        <w:tc>
          <w:tcPr>
            <w:tcW w:w="1559" w:type="dxa"/>
            <w:noWrap/>
            <w:vAlign w:val="center"/>
          </w:tcPr>
          <w:p w14:paraId="7D86EB4E" w14:textId="77777777" w:rsidR="00441D2E" w:rsidRPr="008E51C1" w:rsidRDefault="00441D2E"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50</w:t>
            </w:r>
          </w:p>
        </w:tc>
        <w:tc>
          <w:tcPr>
            <w:tcW w:w="1276" w:type="dxa"/>
            <w:noWrap/>
            <w:vAlign w:val="center"/>
          </w:tcPr>
          <w:p w14:paraId="3BFE0367" w14:textId="77777777" w:rsidR="00441D2E" w:rsidRPr="008E51C1" w:rsidRDefault="00441D2E" w:rsidP="006D579A">
            <w:pPr>
              <w:snapToGrid w:val="0"/>
              <w:spacing w:after="0" w:line="360" w:lineRule="auto"/>
              <w:jc w:val="center"/>
              <w:rPr>
                <w:rFonts w:ascii="Book Antiqua" w:hAnsi="Book Antiqua"/>
                <w:sz w:val="24"/>
                <w:szCs w:val="24"/>
                <w:lang w:eastAsia="fr-FR"/>
              </w:rPr>
            </w:pPr>
          </w:p>
        </w:tc>
        <w:tc>
          <w:tcPr>
            <w:tcW w:w="1701" w:type="dxa"/>
            <w:noWrap/>
          </w:tcPr>
          <w:p w14:paraId="1AD547D5" w14:textId="77777777" w:rsidR="00441D2E" w:rsidRPr="008E51C1" w:rsidRDefault="00441D2E"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418" w:type="dxa"/>
            <w:noWrap/>
          </w:tcPr>
          <w:p w14:paraId="03317FD0" w14:textId="77777777" w:rsidR="00441D2E" w:rsidRPr="008E51C1" w:rsidRDefault="00441D2E"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w:t>
            </w:r>
          </w:p>
        </w:tc>
        <w:tc>
          <w:tcPr>
            <w:tcW w:w="1417" w:type="dxa"/>
            <w:gridSpan w:val="2"/>
            <w:vAlign w:val="center"/>
          </w:tcPr>
          <w:p w14:paraId="1D010257" w14:textId="77777777" w:rsidR="00441D2E" w:rsidRPr="008E51C1" w:rsidRDefault="00441D2E"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417" w:type="dxa"/>
            <w:noWrap/>
          </w:tcPr>
          <w:p w14:paraId="4AC38ACA" w14:textId="77777777" w:rsidR="00441D2E" w:rsidRPr="008E51C1" w:rsidRDefault="00441D2E"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w:t>
            </w:r>
          </w:p>
        </w:tc>
        <w:tc>
          <w:tcPr>
            <w:tcW w:w="2694" w:type="dxa"/>
            <w:noWrap/>
            <w:vAlign w:val="center"/>
          </w:tcPr>
          <w:p w14:paraId="4AB0474A" w14:textId="77777777" w:rsidR="00441D2E" w:rsidRPr="008E51C1" w:rsidRDefault="00441D2E"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in SVR, </w:t>
            </w:r>
            <w:r w:rsidR="00307541" w:rsidRPr="008E51C1">
              <w:rPr>
                <w:rFonts w:ascii="Book Antiqua" w:hAnsi="Book Antiqua"/>
                <w:i/>
                <w:caps/>
                <w:sz w:val="24"/>
                <w:szCs w:val="24"/>
                <w:lang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l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5</w:t>
            </w:r>
          </w:p>
        </w:tc>
      </w:tr>
      <w:tr w:rsidR="008F198B" w:rsidRPr="008E51C1" w14:paraId="1F5448AE" w14:textId="77777777" w:rsidTr="008E51C1">
        <w:trPr>
          <w:trHeight w:val="290"/>
        </w:trPr>
        <w:tc>
          <w:tcPr>
            <w:tcW w:w="1418" w:type="dxa"/>
            <w:noWrap/>
            <w:vAlign w:val="center"/>
          </w:tcPr>
          <w:p w14:paraId="452D58C5" w14:textId="5E50AB76"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Kawaguchi</w:t>
            </w:r>
            <w:r w:rsidR="00307541" w:rsidRPr="008E51C1">
              <w:rPr>
                <w:rFonts w:ascii="Book Antiqua" w:hAnsi="Book Antiqua"/>
                <w:i/>
                <w:sz w:val="24"/>
                <w:szCs w:val="24"/>
                <w:lang w:eastAsia="fr-FR"/>
              </w:rPr>
              <w:t xml:space="preserve"> 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fhk37ddhc","properties":{"formattedCitation":"{\\rtf \\super [106]\\nosupersub{}}","plainCitation":"[106]"},"citationItems":[{"id":717,"uris":["http://zotero.org/users/1969747/items/9MABMRGS"],"uri":["http://zotero.org/users/1969747/items/9MABMRGS"],"itemData":{"id":717,"type":"article-journal","title":"Clearance of HCV Improves Insulin Resistance, Beta-Cell Function, and Hepatic Expression of Insulin Receptor Substrate 1 and 2","container-title":"The American Journal of Gastroenterology","page":"570-576","volume":"102","issue":"3","source":"CrossRef","DOI":"10.1111/j.1572-0241.2006.01038.x","ISSN":"0002-9270, 1572-0241","language":"en","author":[{"family":"Kawaguchi","given":"Takumi"},{"family":"Ide","given":"Tatsuya"},{"family":"Taniguchi","given":"Eitaro"},{"family":"Hirano","given":"Eiichi"},{"family":"Itou","given":"Minoru"},{"family":"Sumie","given":"Shuji"},{"family":"Nagao","given":"Yumiko"},{"family":"Yanagimoto","given":"Chikatoshi"},{"family":"Hanada","given":"Shinichiro"},{"family":"Koga","given":"Hironori"},{"family":"Sata","given":"Michio"}],"issued":{"date-parts":[["2007",3]]},"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06]</w:t>
            </w:r>
            <w:r w:rsidRPr="008E51C1">
              <w:rPr>
                <w:rFonts w:ascii="Book Antiqua" w:hAnsi="Book Antiqua"/>
                <w:sz w:val="24"/>
                <w:szCs w:val="24"/>
                <w:lang w:eastAsia="fr-FR"/>
              </w:rPr>
              <w:fldChar w:fldCharType="end"/>
            </w:r>
          </w:p>
        </w:tc>
        <w:tc>
          <w:tcPr>
            <w:tcW w:w="687" w:type="dxa"/>
            <w:noWrap/>
            <w:vAlign w:val="center"/>
          </w:tcPr>
          <w:p w14:paraId="77B36A22"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7</w:t>
            </w:r>
          </w:p>
        </w:tc>
        <w:tc>
          <w:tcPr>
            <w:tcW w:w="1089" w:type="dxa"/>
            <w:noWrap/>
            <w:vAlign w:val="center"/>
          </w:tcPr>
          <w:p w14:paraId="38FBA21F"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Japan</w:t>
            </w:r>
          </w:p>
        </w:tc>
        <w:tc>
          <w:tcPr>
            <w:tcW w:w="1559" w:type="dxa"/>
            <w:noWrap/>
            <w:vAlign w:val="center"/>
          </w:tcPr>
          <w:p w14:paraId="28875E33"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89</w:t>
            </w:r>
          </w:p>
        </w:tc>
        <w:tc>
          <w:tcPr>
            <w:tcW w:w="1276" w:type="dxa"/>
            <w:noWrap/>
            <w:vAlign w:val="center"/>
          </w:tcPr>
          <w:p w14:paraId="6C358352" w14:textId="77777777" w:rsidR="00486E2C" w:rsidRPr="008E51C1" w:rsidRDefault="00486E2C" w:rsidP="006D579A">
            <w:pPr>
              <w:snapToGrid w:val="0"/>
              <w:spacing w:after="0" w:line="360" w:lineRule="auto"/>
              <w:jc w:val="center"/>
              <w:rPr>
                <w:rFonts w:ascii="Book Antiqua" w:hAnsi="Book Antiqua"/>
                <w:sz w:val="24"/>
                <w:szCs w:val="24"/>
                <w:lang w:eastAsia="fr-FR"/>
              </w:rPr>
            </w:pPr>
          </w:p>
        </w:tc>
        <w:tc>
          <w:tcPr>
            <w:tcW w:w="1701" w:type="dxa"/>
            <w:noWrap/>
          </w:tcPr>
          <w:p w14:paraId="5BFBD4DA"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HOMA-IR</w:t>
            </w:r>
          </w:p>
        </w:tc>
        <w:tc>
          <w:tcPr>
            <w:tcW w:w="1418" w:type="dxa"/>
            <w:noWrap/>
          </w:tcPr>
          <w:p w14:paraId="672196F8"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Univariate</w:t>
            </w:r>
          </w:p>
        </w:tc>
        <w:tc>
          <w:tcPr>
            <w:tcW w:w="1417" w:type="dxa"/>
            <w:gridSpan w:val="2"/>
            <w:vAlign w:val="center"/>
          </w:tcPr>
          <w:p w14:paraId="0EA997E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417" w:type="dxa"/>
            <w:noWrap/>
          </w:tcPr>
          <w:p w14:paraId="1B34B99B"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2694" w:type="dxa"/>
            <w:noWrap/>
            <w:vAlign w:val="center"/>
          </w:tcPr>
          <w:p w14:paraId="50C1367D"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val="en-GB" w:eastAsia="fr-FR"/>
              </w:rPr>
              <w:t xml:space="preserve">in SVR; </w:t>
            </w:r>
            <w:r w:rsidR="00307541" w:rsidRPr="008E51C1">
              <w:rPr>
                <w:rFonts w:ascii="Book Antiqua" w:hAnsi="Book Antiqua"/>
                <w:i/>
                <w:caps/>
                <w:sz w:val="24"/>
                <w:szCs w:val="24"/>
                <w:lang w:eastAsia="fr-FR"/>
              </w:rPr>
              <w:t>p</w:t>
            </w:r>
            <w:r w:rsidR="00307541" w:rsidRPr="008E51C1">
              <w:rPr>
                <w:rFonts w:ascii="Book Antiqua" w:hAnsi="Book Antiqua"/>
                <w:sz w:val="24"/>
                <w:szCs w:val="24"/>
                <w:lang w:eastAsia="fr-FR"/>
              </w:rPr>
              <w:t xml:space="preserve"> </w:t>
            </w:r>
            <w:r w:rsidRPr="008E51C1">
              <w:rPr>
                <w:rFonts w:ascii="Book Antiqua" w:hAnsi="Book Antiqua"/>
                <w:sz w:val="24"/>
                <w:szCs w:val="24"/>
                <w:lang w:eastAsia="fr-FR"/>
              </w:rPr>
              <w:t>&lt;</w:t>
            </w:r>
            <w:r w:rsidR="00307541" w:rsidRPr="008E51C1">
              <w:rPr>
                <w:rFonts w:ascii="Book Antiqua" w:hAnsi="Book Antiqua"/>
                <w:sz w:val="24"/>
                <w:szCs w:val="24"/>
                <w:lang w:eastAsia="fr-FR"/>
              </w:rPr>
              <w:t xml:space="preserve"> </w:t>
            </w:r>
            <w:r w:rsidRPr="008E51C1">
              <w:rPr>
                <w:rFonts w:ascii="Book Antiqua" w:hAnsi="Book Antiqua"/>
                <w:sz w:val="24"/>
                <w:szCs w:val="24"/>
                <w:lang w:eastAsia="fr-FR"/>
              </w:rPr>
              <w:t>0.01</w:t>
            </w:r>
          </w:p>
        </w:tc>
      </w:tr>
      <w:tr w:rsidR="008F198B" w:rsidRPr="008E51C1" w14:paraId="7DA53A22" w14:textId="77777777" w:rsidTr="008E51C1">
        <w:trPr>
          <w:trHeight w:val="290"/>
        </w:trPr>
        <w:tc>
          <w:tcPr>
            <w:tcW w:w="1418" w:type="dxa"/>
            <w:noWrap/>
            <w:vAlign w:val="center"/>
          </w:tcPr>
          <w:p w14:paraId="7F750AEE" w14:textId="15A046F5"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Chehadeh</w:t>
            </w:r>
            <w:r w:rsidR="00307541" w:rsidRPr="008E51C1">
              <w:rPr>
                <w:rFonts w:ascii="Book Antiqua" w:hAnsi="Book Antiqua"/>
                <w:i/>
                <w:sz w:val="24"/>
                <w:szCs w:val="24"/>
                <w:lang w:eastAsia="fr-FR"/>
              </w:rPr>
              <w:t xml:space="preserve"> 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29ep64k2ec","properties":{"formattedCitation":"{\\rtf \\super [107]\\nosupersub{}}","plainCitation":"[107]"},"citationItems":[{"id":756,"uris":["http://zotero.org/users/1969747/items/XWEDQGSI"],"uri":["http://zotero.org/users/1969747/items/XWEDQGSI"],"itemData":{"id":756,"type":"article-journal","title":"Risk factors for the development of diabetes mellitus in chronic hepatitis C virus genotype 4 infection","container-title":"Journal of Gastroenterology and Hepatology","page":"42-48","volume":"24","issue":"1","source":"CrossRef","DOI":"10.1111/j.1440-1746.2008.05503.x","ISSN":"08159319, 14401746","language":"en","author":[{"family":"Chehadeh","given":"Wassim"},{"family":"Abdella","given":"Nabila"},{"family":"Ben-Nakhi","given":"Abdullah"},{"family":"Al-Arouj","given":"Monira"},{"family":"Al-Nakib","given":"Widad"}],"issued":{"date-parts":[["2009",1]]},"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07]</w:t>
            </w:r>
            <w:r w:rsidRPr="008E51C1">
              <w:rPr>
                <w:rFonts w:ascii="Book Antiqua" w:hAnsi="Book Antiqua"/>
                <w:sz w:val="24"/>
                <w:szCs w:val="24"/>
                <w:lang w:eastAsia="fr-FR"/>
              </w:rPr>
              <w:fldChar w:fldCharType="end"/>
            </w:r>
          </w:p>
        </w:tc>
        <w:tc>
          <w:tcPr>
            <w:tcW w:w="687" w:type="dxa"/>
            <w:noWrap/>
            <w:vAlign w:val="center"/>
          </w:tcPr>
          <w:p w14:paraId="483156DA"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9</w:t>
            </w:r>
          </w:p>
        </w:tc>
        <w:tc>
          <w:tcPr>
            <w:tcW w:w="1089" w:type="dxa"/>
            <w:noWrap/>
            <w:vAlign w:val="center"/>
          </w:tcPr>
          <w:p w14:paraId="27DDD5EB"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Kuwait</w:t>
            </w:r>
          </w:p>
        </w:tc>
        <w:tc>
          <w:tcPr>
            <w:tcW w:w="1559" w:type="dxa"/>
            <w:noWrap/>
            <w:vAlign w:val="center"/>
          </w:tcPr>
          <w:p w14:paraId="0464615B"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81</w:t>
            </w:r>
          </w:p>
        </w:tc>
        <w:tc>
          <w:tcPr>
            <w:tcW w:w="1276" w:type="dxa"/>
            <w:noWrap/>
            <w:vAlign w:val="center"/>
          </w:tcPr>
          <w:p w14:paraId="19F7906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4</w:t>
            </w:r>
          </w:p>
        </w:tc>
        <w:tc>
          <w:tcPr>
            <w:tcW w:w="1701" w:type="dxa"/>
            <w:noWrap/>
            <w:vAlign w:val="center"/>
          </w:tcPr>
          <w:p w14:paraId="496B05DF"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FPG</w:t>
            </w:r>
          </w:p>
        </w:tc>
        <w:tc>
          <w:tcPr>
            <w:tcW w:w="1418" w:type="dxa"/>
            <w:noWrap/>
          </w:tcPr>
          <w:p w14:paraId="29CD2909"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Univariate</w:t>
            </w:r>
          </w:p>
        </w:tc>
        <w:tc>
          <w:tcPr>
            <w:tcW w:w="1417" w:type="dxa"/>
            <w:gridSpan w:val="2"/>
            <w:vAlign w:val="center"/>
          </w:tcPr>
          <w:p w14:paraId="3EABFCC3"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417" w:type="dxa"/>
            <w:noWrap/>
            <w:vAlign w:val="center"/>
          </w:tcPr>
          <w:p w14:paraId="670C8B0C"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4</w:t>
            </w:r>
          </w:p>
        </w:tc>
        <w:tc>
          <w:tcPr>
            <w:tcW w:w="2694" w:type="dxa"/>
            <w:noWrap/>
            <w:vAlign w:val="center"/>
          </w:tcPr>
          <w:p w14:paraId="673F2CC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val="en-GB" w:eastAsia="fr-FR"/>
              </w:rPr>
              <w:t xml:space="preserve">in SVR; </w:t>
            </w:r>
            <w:r w:rsidR="00307541" w:rsidRPr="008E51C1">
              <w:rPr>
                <w:rFonts w:ascii="Book Antiqua" w:hAnsi="Book Antiqua"/>
                <w:i/>
                <w:caps/>
                <w:sz w:val="24"/>
                <w:szCs w:val="24"/>
                <w:lang w:eastAsia="fr-FR"/>
              </w:rPr>
              <w:t>p</w:t>
            </w:r>
            <w:r w:rsidR="00307541" w:rsidRPr="008E51C1">
              <w:rPr>
                <w:rFonts w:ascii="Book Antiqua" w:hAnsi="Book Antiqua"/>
                <w:sz w:val="24"/>
                <w:szCs w:val="24"/>
                <w:lang w:eastAsia="fr-FR"/>
              </w:rPr>
              <w:t xml:space="preserve"> </w:t>
            </w:r>
            <w:r w:rsidRPr="008E51C1">
              <w:rPr>
                <w:rFonts w:ascii="Book Antiqua" w:hAnsi="Book Antiqua"/>
                <w:sz w:val="24"/>
                <w:szCs w:val="24"/>
                <w:lang w:eastAsia="fr-FR"/>
              </w:rPr>
              <w:t>&lt;</w:t>
            </w:r>
            <w:r w:rsidR="00307541" w:rsidRPr="008E51C1">
              <w:rPr>
                <w:rFonts w:ascii="Book Antiqua" w:hAnsi="Book Antiqua"/>
                <w:sz w:val="24"/>
                <w:szCs w:val="24"/>
                <w:lang w:eastAsia="fr-FR"/>
              </w:rPr>
              <w:t xml:space="preserve"> </w:t>
            </w:r>
            <w:r w:rsidRPr="008E51C1">
              <w:rPr>
                <w:rFonts w:ascii="Book Antiqua" w:hAnsi="Book Antiqua"/>
                <w:sz w:val="24"/>
                <w:szCs w:val="24"/>
                <w:lang w:eastAsia="fr-FR"/>
              </w:rPr>
              <w:t>0.001</w:t>
            </w:r>
          </w:p>
        </w:tc>
      </w:tr>
      <w:tr w:rsidR="008F198B" w:rsidRPr="008E51C1" w14:paraId="11B39445" w14:textId="77777777" w:rsidTr="008E51C1">
        <w:trPr>
          <w:trHeight w:val="290"/>
        </w:trPr>
        <w:tc>
          <w:tcPr>
            <w:tcW w:w="1418" w:type="dxa"/>
            <w:noWrap/>
            <w:vAlign w:val="center"/>
          </w:tcPr>
          <w:p w14:paraId="46B42FE0" w14:textId="36895B1E"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 xml:space="preserve">Kim </w:t>
            </w:r>
            <w:r w:rsidR="00307541" w:rsidRPr="008E51C1">
              <w:rPr>
                <w:rFonts w:ascii="Book Antiqua" w:hAnsi="Book Antiqua"/>
                <w:i/>
                <w:sz w:val="24"/>
                <w:szCs w:val="24"/>
                <w:lang w:eastAsia="fr-FR"/>
              </w:rPr>
              <w:t>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29aqr44j8t","properties":{"formattedCitation":"{\\rtf \\super [108]\\nosupersub{}}","plainCitation":"[108]"},"citationItems":[{"id":922,"uris":["http://zotero.org/users/1969747/items/KIHXN58A"],"uri":["http://zotero.org/users/1969747/items/KIHXN58A"],"itemData":{"id":922,"type":"article-journal","title":"Clearance of HCV by combination therapy of pegylated interferon α-2a and ribavirin improves insulin resistance","container-title":"Gut and liver","page":"108","volume":"3","issue":"2","source":"Google Scholar","author":[{"family":"Kim","given":"Hong Joo"},{"family":"Park","given":"Jung Ho"},{"family":"Park","given":"Dong Il"},{"family":"Cho","given":"Yong Kyun"},{"family":"Sohn","given":"Chong Il"},{"family":"Jeon","given":"Woo Kyu"},{"family":"Kim","given":"Byung Ik"}],"issued":{"date-parts":[["2009"]]},"accessed":{"date-parts":[["2015",10,5]]}}}],"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08]</w:t>
            </w:r>
            <w:r w:rsidRPr="008E51C1">
              <w:rPr>
                <w:rFonts w:ascii="Book Antiqua" w:hAnsi="Book Antiqua"/>
                <w:sz w:val="24"/>
                <w:szCs w:val="24"/>
                <w:lang w:eastAsia="fr-FR"/>
              </w:rPr>
              <w:fldChar w:fldCharType="end"/>
            </w:r>
          </w:p>
        </w:tc>
        <w:tc>
          <w:tcPr>
            <w:tcW w:w="687" w:type="dxa"/>
            <w:noWrap/>
            <w:vAlign w:val="center"/>
          </w:tcPr>
          <w:p w14:paraId="099D723B"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9</w:t>
            </w:r>
          </w:p>
        </w:tc>
        <w:tc>
          <w:tcPr>
            <w:tcW w:w="1089" w:type="dxa"/>
            <w:noWrap/>
            <w:vAlign w:val="center"/>
          </w:tcPr>
          <w:p w14:paraId="7833EA57"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Korea</w:t>
            </w:r>
          </w:p>
        </w:tc>
        <w:tc>
          <w:tcPr>
            <w:tcW w:w="1559" w:type="dxa"/>
            <w:noWrap/>
            <w:vAlign w:val="center"/>
          </w:tcPr>
          <w:p w14:paraId="7AB2128C"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8</w:t>
            </w:r>
          </w:p>
        </w:tc>
        <w:tc>
          <w:tcPr>
            <w:tcW w:w="1276" w:type="dxa"/>
            <w:noWrap/>
            <w:vAlign w:val="center"/>
          </w:tcPr>
          <w:p w14:paraId="1C7E8A4F"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1, G2</w:t>
            </w:r>
          </w:p>
        </w:tc>
        <w:tc>
          <w:tcPr>
            <w:tcW w:w="1701" w:type="dxa"/>
            <w:noWrap/>
            <w:vAlign w:val="center"/>
          </w:tcPr>
          <w:p w14:paraId="3D8CBF82"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418" w:type="dxa"/>
            <w:noWrap/>
          </w:tcPr>
          <w:p w14:paraId="5B9BAAA7"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417" w:type="dxa"/>
            <w:gridSpan w:val="2"/>
            <w:vAlign w:val="center"/>
          </w:tcPr>
          <w:p w14:paraId="7DEEACFE"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417" w:type="dxa"/>
            <w:noWrap/>
            <w:vAlign w:val="center"/>
          </w:tcPr>
          <w:p w14:paraId="486F94CB"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1, G2</w:t>
            </w:r>
          </w:p>
        </w:tc>
        <w:tc>
          <w:tcPr>
            <w:tcW w:w="2694" w:type="dxa"/>
            <w:noWrap/>
            <w:vAlign w:val="center"/>
          </w:tcPr>
          <w:p w14:paraId="7BAC07C9"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n SVR, OR of decreased IR 50 [3.74</w:t>
            </w:r>
            <w:r w:rsidR="00307541"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668.35];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3</w:t>
            </w:r>
          </w:p>
        </w:tc>
      </w:tr>
      <w:tr w:rsidR="008F198B" w:rsidRPr="008E51C1" w14:paraId="432EC8D8" w14:textId="77777777" w:rsidTr="008E51C1">
        <w:trPr>
          <w:trHeight w:val="290"/>
        </w:trPr>
        <w:tc>
          <w:tcPr>
            <w:tcW w:w="1418" w:type="dxa"/>
            <w:noWrap/>
            <w:vAlign w:val="center"/>
          </w:tcPr>
          <w:p w14:paraId="314BE46C" w14:textId="284783E7"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Conjeevaram</w:t>
            </w:r>
            <w:r w:rsidR="00307541" w:rsidRPr="008E51C1">
              <w:rPr>
                <w:rFonts w:ascii="Book Antiqua" w:hAnsi="Book Antiqua"/>
                <w:i/>
                <w:sz w:val="24"/>
                <w:szCs w:val="24"/>
                <w:lang w:eastAsia="fr-FR"/>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ehb73mnb1","properties":{"formattedCitation":"{\\rtf \\super [75]\\nosupersub{}}","plainCitation":"[75]"},"citationItems":[{"id":689,"uris":["http://zotero.org/users/1969747/items/H69MKC7M"],"uri":["http://zotero.org/users/1969747/items/H69MKC7M"],"itemData":{"id":689,"type":"article-journal","title":"Changes in Insulin Sensitivity and Body Weight During and After Peginterferon and Ribavirin Therapy for Hepatitis C","container-title":"Gastroenterology","page":"469-477","volume":"140","issue":"2","source":"CrossRef","DOI":"10.1053/j.gastro.2010.11.002","ISSN":"00165085","language":"en","author":[{"family":"Conjeevaram","given":"Hari S."},{"family":"Wahed","given":"Abdus S."},{"family":"Afdhal","given":"Nezam"},{"family":"Howell","given":"Charles D."},{"family":"Everhart","given":"James E."},{"family":"Hoofnagle","given":"Jay H."}],"issued":{"date-parts":[["2011",2]]},"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75]</w:t>
            </w:r>
            <w:r w:rsidRPr="008E51C1">
              <w:rPr>
                <w:rFonts w:ascii="Book Antiqua" w:hAnsi="Book Antiqua"/>
                <w:sz w:val="24"/>
                <w:szCs w:val="24"/>
                <w:lang w:eastAsia="fr-FR"/>
              </w:rPr>
              <w:fldChar w:fldCharType="end"/>
            </w:r>
          </w:p>
        </w:tc>
        <w:tc>
          <w:tcPr>
            <w:tcW w:w="687" w:type="dxa"/>
            <w:noWrap/>
            <w:vAlign w:val="center"/>
          </w:tcPr>
          <w:p w14:paraId="4786D668"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1</w:t>
            </w:r>
          </w:p>
        </w:tc>
        <w:tc>
          <w:tcPr>
            <w:tcW w:w="1089" w:type="dxa"/>
            <w:noWrap/>
            <w:vAlign w:val="center"/>
          </w:tcPr>
          <w:p w14:paraId="1ADC1F16" w14:textId="77777777" w:rsidR="00486E2C" w:rsidRPr="008E51C1" w:rsidRDefault="000C3386"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ted States</w:t>
            </w:r>
          </w:p>
        </w:tc>
        <w:tc>
          <w:tcPr>
            <w:tcW w:w="1559" w:type="dxa"/>
            <w:noWrap/>
            <w:vAlign w:val="center"/>
          </w:tcPr>
          <w:p w14:paraId="09A15787"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341</w:t>
            </w:r>
          </w:p>
        </w:tc>
        <w:tc>
          <w:tcPr>
            <w:tcW w:w="1276" w:type="dxa"/>
            <w:noWrap/>
            <w:vAlign w:val="center"/>
          </w:tcPr>
          <w:p w14:paraId="0DA782EE"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1</w:t>
            </w:r>
          </w:p>
        </w:tc>
        <w:tc>
          <w:tcPr>
            <w:tcW w:w="1701" w:type="dxa"/>
            <w:noWrap/>
          </w:tcPr>
          <w:p w14:paraId="6E56905E"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HOMA-IR</w:t>
            </w:r>
          </w:p>
        </w:tc>
        <w:tc>
          <w:tcPr>
            <w:tcW w:w="1418" w:type="dxa"/>
            <w:noWrap/>
          </w:tcPr>
          <w:p w14:paraId="09ED50ED"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Univariate</w:t>
            </w:r>
          </w:p>
        </w:tc>
        <w:tc>
          <w:tcPr>
            <w:tcW w:w="1417" w:type="dxa"/>
            <w:gridSpan w:val="2"/>
            <w:vAlign w:val="center"/>
          </w:tcPr>
          <w:p w14:paraId="7046416D"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417" w:type="dxa"/>
            <w:noWrap/>
            <w:vAlign w:val="center"/>
          </w:tcPr>
          <w:p w14:paraId="5248EEAE"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1</w:t>
            </w:r>
          </w:p>
        </w:tc>
        <w:tc>
          <w:tcPr>
            <w:tcW w:w="2694" w:type="dxa"/>
            <w:noWrap/>
            <w:vAlign w:val="center"/>
          </w:tcPr>
          <w:p w14:paraId="52F95B42" w14:textId="77777777" w:rsidR="00486E2C" w:rsidRPr="008E51C1" w:rsidRDefault="00307541"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in SVR</w:t>
            </w:r>
            <w:r w:rsidR="00486E2C" w:rsidRPr="008E51C1">
              <w:rPr>
                <w:rFonts w:ascii="Book Antiqua" w:hAnsi="Book Antiqua"/>
                <w:sz w:val="24"/>
                <w:szCs w:val="24"/>
                <w:lang w:eastAsia="fr-FR"/>
              </w:rPr>
              <w:t xml:space="preserve">; </w:t>
            </w:r>
            <w:r w:rsidRPr="008E51C1">
              <w:rPr>
                <w:rFonts w:ascii="Book Antiqua" w:hAnsi="Book Antiqua"/>
                <w:i/>
                <w:caps/>
                <w:sz w:val="24"/>
                <w:szCs w:val="24"/>
                <w:lang w:eastAsia="fr-FR"/>
              </w:rPr>
              <w:t>p</w:t>
            </w:r>
            <w:r w:rsidRPr="008E51C1">
              <w:rPr>
                <w:rFonts w:ascii="Book Antiqua" w:hAnsi="Book Antiqua"/>
                <w:sz w:val="24"/>
                <w:szCs w:val="24"/>
                <w:lang w:eastAsia="fr-FR"/>
              </w:rPr>
              <w:t xml:space="preserve"> </w:t>
            </w:r>
            <w:r w:rsidR="00486E2C" w:rsidRPr="008E51C1">
              <w:rPr>
                <w:rFonts w:ascii="Book Antiqua" w:hAnsi="Book Antiqua"/>
                <w:sz w:val="24"/>
                <w:szCs w:val="24"/>
                <w:lang w:eastAsia="fr-FR"/>
              </w:rPr>
              <w:t>&lt;</w:t>
            </w:r>
            <w:r w:rsidRPr="008E51C1">
              <w:rPr>
                <w:rFonts w:ascii="Book Antiqua" w:hAnsi="Book Antiqua"/>
                <w:sz w:val="24"/>
                <w:szCs w:val="24"/>
                <w:lang w:eastAsia="fr-FR"/>
              </w:rPr>
              <w:t xml:space="preserve"> </w:t>
            </w:r>
            <w:r w:rsidR="00486E2C" w:rsidRPr="008E51C1">
              <w:rPr>
                <w:rFonts w:ascii="Book Antiqua" w:hAnsi="Book Antiqua"/>
                <w:sz w:val="24"/>
                <w:szCs w:val="24"/>
                <w:lang w:eastAsia="fr-FR"/>
              </w:rPr>
              <w:t>0.001</w:t>
            </w:r>
          </w:p>
        </w:tc>
      </w:tr>
      <w:tr w:rsidR="008F198B" w:rsidRPr="008E51C1" w14:paraId="3717CABE" w14:textId="77777777" w:rsidTr="008E51C1">
        <w:trPr>
          <w:trHeight w:val="290"/>
        </w:trPr>
        <w:tc>
          <w:tcPr>
            <w:tcW w:w="1418" w:type="dxa"/>
            <w:noWrap/>
            <w:vAlign w:val="center"/>
          </w:tcPr>
          <w:p w14:paraId="74DBE673" w14:textId="5456CDBD"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Khattab</w:t>
            </w:r>
            <w:r w:rsidR="00307541" w:rsidRPr="008E51C1">
              <w:rPr>
                <w:rFonts w:ascii="Book Antiqua" w:hAnsi="Book Antiqua"/>
                <w:i/>
                <w:sz w:val="24"/>
                <w:szCs w:val="24"/>
                <w:lang w:eastAsia="fr-FR"/>
              </w:rPr>
              <w:t xml:space="preserve"> et </w:t>
            </w:r>
            <w:r w:rsidR="00307541" w:rsidRPr="008E51C1">
              <w:rPr>
                <w:rFonts w:ascii="Book Antiqua" w:hAnsi="Book Antiqua"/>
                <w:i/>
                <w:sz w:val="24"/>
                <w:szCs w:val="24"/>
                <w:lang w:eastAsia="fr-FR"/>
              </w:rPr>
              <w:lastRenderedPageBreak/>
              <w:t>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douc9n12m","properties":{"formattedCitation":"{\\rtf \\super [76]\\nosupersub{}}","plainCitation":"[76]"},"citationItems":[{"id":794,"uris":["http://zotero.org/users/1969747/items/XIGQ79SH"],"uri":["http://zotero.org/users/1969747/items/XIGQ79SH"],"itemData":{"id":794,"type":"article-journal","title":"Changes in adipocytokines and insulin sensitivity during and after antiviral therapy for hepatitis C genotype 4","container-title":"Journal of gastrointestinal and liver diseases: JGLD","page":"59-65","volume":"21","issue":"1","source":"PubMed","abstract":"BACKGROUND: Hepatitis C virus (HCV) infection, especially genotypes 1 and 4, is associated with wide metabolic disarrangements.\nAIM: To assess whether host metabolic factors influence sustained virological response (SVR) in patients with chronic hepatitis C genotype 4 (HCV-4) treated with peginterferon / ribavirin and to evaluate the impact of antiviral therapy on insulin resistance (IR) and serum levels of adipocytokines.\nMETHODS: Changes in levels of adiponectin, leptin, TNF-α and the homeostasis model assessment for insulin resistance (HOMA-IR) on antiviral combination in patients with HCV-4 were analyzed and effect on response was studied.\nRESULTS: 107 patients were included (M/F 86/21; mean age 41.4±5.6 years). Neither serum adipocytokines nor HOMA-IR was correlated with viral load. SVR was achieved by 57% of patients and was associated with fibrosis score (odds ratio: 6.5; P = 0.001) and adiponectin level (odds ratio: 1.3; P = 0.01). At the end of follow-up, HOMA-IR, adiponectin, leptin and TNF-α were reduced, all these changes unrelated to predicting the outcome of treatment. At follow-up, HOMA-IR and adiponectin continued to decrease in patients with SVR, but remained unchanged significantly in patients who did not response or relapse.\nCONCLUSIONS: Serum adiponectin at baseline appears to be an independent predictor for the achievement of SVR and can be utilized as an additional predictive marker. Changes of IR and adipocytokines occur under treatment which is more evident with the resolution of HCV infection, suggesting that HCV could have a direct role in these metabolic changes.","ISSN":"1842-1121","note":"PMID: 22457861","journalAbbreviation":"J Gastrointestin Liver Dis","language":"eng","author":[{"family":"Khattab","given":"Mahmoud Aboelneen"},{"family":"Eslam","given":"Mohammed"},{"family":"Shatat","given":"Mohammed"},{"family":"Abd-Aalhalim","given":"Hesham"},{"family":"Mousa","given":"Yousef I."},{"family":"Samir","given":"Fatma"},{"family":"Aly","given":"Hanan"},{"family":"Shaker","given":"Olfat"},{"family":"Shaker","given":"Yehia"}],"issued":{"date-parts":[["2012",3]]},"PMID":"22457861"}}],"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76]</w:t>
            </w:r>
            <w:r w:rsidRPr="008E51C1">
              <w:rPr>
                <w:rFonts w:ascii="Book Antiqua" w:hAnsi="Book Antiqua"/>
                <w:sz w:val="24"/>
                <w:szCs w:val="24"/>
                <w:lang w:eastAsia="fr-FR"/>
              </w:rPr>
              <w:fldChar w:fldCharType="end"/>
            </w:r>
          </w:p>
        </w:tc>
        <w:tc>
          <w:tcPr>
            <w:tcW w:w="687" w:type="dxa"/>
            <w:noWrap/>
            <w:vAlign w:val="center"/>
          </w:tcPr>
          <w:p w14:paraId="3324BDC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lastRenderedPageBreak/>
              <w:t>2012</w:t>
            </w:r>
          </w:p>
        </w:tc>
        <w:tc>
          <w:tcPr>
            <w:tcW w:w="1089" w:type="dxa"/>
            <w:noWrap/>
            <w:vAlign w:val="center"/>
          </w:tcPr>
          <w:p w14:paraId="2390E8F0"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Egypt</w:t>
            </w:r>
          </w:p>
        </w:tc>
        <w:tc>
          <w:tcPr>
            <w:tcW w:w="1559" w:type="dxa"/>
            <w:noWrap/>
            <w:vAlign w:val="center"/>
          </w:tcPr>
          <w:p w14:paraId="094505C6"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07</w:t>
            </w:r>
          </w:p>
        </w:tc>
        <w:tc>
          <w:tcPr>
            <w:tcW w:w="1276" w:type="dxa"/>
            <w:noWrap/>
            <w:vAlign w:val="center"/>
          </w:tcPr>
          <w:p w14:paraId="37FB347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G4, non </w:t>
            </w:r>
            <w:r w:rsidRPr="008E51C1">
              <w:rPr>
                <w:rFonts w:ascii="Book Antiqua" w:hAnsi="Book Antiqua"/>
                <w:sz w:val="24"/>
                <w:szCs w:val="24"/>
                <w:lang w:eastAsia="fr-FR"/>
              </w:rPr>
              <w:lastRenderedPageBreak/>
              <w:t>cirrhotic</w:t>
            </w:r>
          </w:p>
        </w:tc>
        <w:tc>
          <w:tcPr>
            <w:tcW w:w="1701" w:type="dxa"/>
            <w:noWrap/>
          </w:tcPr>
          <w:p w14:paraId="3B181078"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lastRenderedPageBreak/>
              <w:t>HOMA-IR</w:t>
            </w:r>
          </w:p>
        </w:tc>
        <w:tc>
          <w:tcPr>
            <w:tcW w:w="1418" w:type="dxa"/>
            <w:noWrap/>
          </w:tcPr>
          <w:p w14:paraId="253CACA1"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Univariate</w:t>
            </w:r>
          </w:p>
        </w:tc>
        <w:tc>
          <w:tcPr>
            <w:tcW w:w="1417" w:type="dxa"/>
            <w:gridSpan w:val="2"/>
            <w:vAlign w:val="center"/>
          </w:tcPr>
          <w:p w14:paraId="23B75895"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417" w:type="dxa"/>
            <w:noWrap/>
            <w:vAlign w:val="center"/>
          </w:tcPr>
          <w:p w14:paraId="4BCE1988"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4</w:t>
            </w:r>
          </w:p>
        </w:tc>
        <w:tc>
          <w:tcPr>
            <w:tcW w:w="2694" w:type="dxa"/>
            <w:noWrap/>
            <w:vAlign w:val="center"/>
          </w:tcPr>
          <w:p w14:paraId="3CB6423C"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in SVR ; </w:t>
            </w:r>
            <w:r w:rsidR="00307541" w:rsidRPr="008E51C1">
              <w:rPr>
                <w:rFonts w:ascii="Book Antiqua" w:hAnsi="Book Antiqua"/>
                <w:i/>
                <w:caps/>
                <w:sz w:val="24"/>
                <w:szCs w:val="24"/>
                <w:lang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1</w:t>
            </w:r>
          </w:p>
        </w:tc>
      </w:tr>
      <w:tr w:rsidR="008F198B" w:rsidRPr="008E51C1" w14:paraId="1316CFB9" w14:textId="77777777" w:rsidTr="008E51C1">
        <w:trPr>
          <w:trHeight w:val="290"/>
        </w:trPr>
        <w:tc>
          <w:tcPr>
            <w:tcW w:w="1418" w:type="dxa"/>
            <w:noWrap/>
            <w:vAlign w:val="center"/>
          </w:tcPr>
          <w:p w14:paraId="26C9B7C9" w14:textId="6CB2FB2E"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lastRenderedPageBreak/>
              <w:t>Thompson</w:t>
            </w:r>
            <w:r w:rsidR="00307541" w:rsidRPr="008E51C1">
              <w:rPr>
                <w:rFonts w:ascii="Book Antiqua" w:hAnsi="Book Antiqua"/>
                <w:i/>
                <w:sz w:val="24"/>
                <w:szCs w:val="24"/>
                <w:lang w:eastAsia="fr-FR"/>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tsj5dmlrr","properties":{"formattedCitation":"{\\rtf \\super [13]\\nosupersub{}}","plainCitation":"[13]"},"citationItems":[{"id":796,"uris":["http://zotero.org/users/1969747/items/VU3D9RHT"],"uri":["http://zotero.org/users/1969747/items/VU3D9RHT"],"itemData":{"id":796,"type":"article-journal","title":"Viral clearance is associated with improved insulin resistance in genotype 1 chronic hepatitis C but not genotype 2/3","container-title":"Gut","page":"128-134","volume":"61","issue":"1","source":"PubMed","abstract":"OBJECTIVES: Genotype-specific associations between hepatitis C virus (HCV) and insulin resistance (IR) have been described, but a causal relationship remains unclear. This study investigated the association between a sustained virological response (SVR) and IR after chronic HCV therapy.\nMETHODS: 2255 treatment-naive patients with chronic HCV genotype 1 or 2/3 were enrolled in two phase 3 trials of albinterferon alpha-2b versus pegylated interferon alpha-2a for 48 or 24 weeks, respectively. IR was measured before treatment and 12 weeks after treatment using homeostasis model assessment (HOMA)-IR.\nRESULTS: Paired HOMA-IR measurements were available in 1038 non-diabetic patients (497 with genotype 1; 541 with genotype 2/3). At baseline the prevalence of HOMA-IR &gt;3 was greater in patients with genotype 1 than 2/3 (33% vs 27%; p=0.048). There was a significant reduction in the prevalence of IR in patients with genotype 1 achieving SVR (δ 10%; p&lt;0.001), but not in genotype 1 non-responders or those with genotype 2/3. Multivariate analysis indicated that SVR was associated with a significant reduction in mean HOMA-IR in patients with genotype 1 (p=0.004), but not in those with genotype 2/3, which was independent of body mass index, alanine transaminase, γ-glutamyl transpeptidase and lipid level changes.\nCONCLUSIONS: SVR is associated with a reduction in HOMA-IR in patients with HCV genotype 1 but not in those with genotype 2/3. Genotype 1 may have a direct effect on the development of IR, independent of host metabolic factors, and may be partially reversed by viral eradication.","DOI":"10.1136/gut.2010.236158","ISSN":"1468-3288","note":"PMID: 21873466\nPMCID: PMC3766841","journalAbbreviation":"Gut","language":"eng","author":[{"family":"Thompson","given":"Alexander J."},{"family":"Patel","given":"Keyur"},{"family":"Chuang","given":"Wan-Long"},{"family":"Lawitz","given":"Eric J."},{"family":"Rodriguez-Torres","given":"Maribel"},{"family":"Rustgi","given":"Vinod K."},{"family":"Flisiak","given":"Robert"},{"family":"Pianko","given":"Stephen"},{"family":"Diago","given":"Moises"},{"family":"Arora","given":"Sanjeev"},{"family":"Foster","given":"Graham R."},{"family":"Torbenson","given":"Michael"},{"family":"Benhamou","given":"Yves"},{"family":"Nelson","given":"David R."},{"family":"Sulkowski","given":"Mark S."},{"family":"Zeuzem","given":"Stefan"},{"family":"Pulkstenis","given":"Erik"},{"family":"Subramanian","given":"G. Mani"},{"family":"McHutchison","given":"John G."},{"family":"ACHIEVE-1 and ACHIEVE-2/3 Study Teams","given":""}],"issued":{"date-parts":[["2012",1]]},"PMID":"21873466","PMCID":"PMC3766841"}}],"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3]</w:t>
            </w:r>
            <w:r w:rsidRPr="008E51C1">
              <w:rPr>
                <w:rFonts w:ascii="Book Antiqua" w:hAnsi="Book Antiqua"/>
                <w:sz w:val="24"/>
                <w:szCs w:val="24"/>
                <w:lang w:eastAsia="fr-FR"/>
              </w:rPr>
              <w:fldChar w:fldCharType="end"/>
            </w:r>
          </w:p>
        </w:tc>
        <w:tc>
          <w:tcPr>
            <w:tcW w:w="687" w:type="dxa"/>
            <w:noWrap/>
            <w:vAlign w:val="center"/>
          </w:tcPr>
          <w:p w14:paraId="239C6EEA"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2</w:t>
            </w:r>
          </w:p>
        </w:tc>
        <w:tc>
          <w:tcPr>
            <w:tcW w:w="1089" w:type="dxa"/>
            <w:noWrap/>
            <w:vAlign w:val="center"/>
          </w:tcPr>
          <w:p w14:paraId="4357D921" w14:textId="77777777" w:rsidR="00486E2C" w:rsidRPr="008E51C1" w:rsidRDefault="000C3386"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ted States</w:t>
            </w:r>
          </w:p>
        </w:tc>
        <w:tc>
          <w:tcPr>
            <w:tcW w:w="1559" w:type="dxa"/>
            <w:noWrap/>
            <w:vAlign w:val="center"/>
          </w:tcPr>
          <w:p w14:paraId="1C31A3D4" w14:textId="77777777" w:rsidR="00486E2C" w:rsidRPr="008E51C1" w:rsidRDefault="00307541"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w:t>
            </w:r>
            <w:r w:rsidR="00486E2C" w:rsidRPr="008E51C1">
              <w:rPr>
                <w:rFonts w:ascii="Book Antiqua" w:hAnsi="Book Antiqua"/>
                <w:sz w:val="24"/>
                <w:szCs w:val="24"/>
                <w:lang w:eastAsia="fr-FR"/>
              </w:rPr>
              <w:t>038</w:t>
            </w:r>
          </w:p>
        </w:tc>
        <w:tc>
          <w:tcPr>
            <w:tcW w:w="1276" w:type="dxa"/>
            <w:noWrap/>
            <w:vAlign w:val="center"/>
          </w:tcPr>
          <w:p w14:paraId="3766B184" w14:textId="77777777" w:rsidR="00486E2C" w:rsidRPr="008E51C1" w:rsidRDefault="00486E2C" w:rsidP="006D579A">
            <w:pPr>
              <w:snapToGrid w:val="0"/>
              <w:spacing w:after="0" w:line="360" w:lineRule="auto"/>
              <w:jc w:val="center"/>
              <w:rPr>
                <w:rFonts w:ascii="Book Antiqua" w:hAnsi="Book Antiqua"/>
                <w:sz w:val="24"/>
                <w:szCs w:val="24"/>
                <w:lang w:eastAsia="fr-FR"/>
              </w:rPr>
            </w:pPr>
          </w:p>
        </w:tc>
        <w:tc>
          <w:tcPr>
            <w:tcW w:w="1701" w:type="dxa"/>
            <w:noWrap/>
          </w:tcPr>
          <w:p w14:paraId="79B4E2F3"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HOMA-IR</w:t>
            </w:r>
          </w:p>
        </w:tc>
        <w:tc>
          <w:tcPr>
            <w:tcW w:w="1418" w:type="dxa"/>
            <w:noWrap/>
            <w:vAlign w:val="center"/>
          </w:tcPr>
          <w:p w14:paraId="2B7387DA"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r w:rsidR="00307541" w:rsidRPr="008E51C1">
              <w:rPr>
                <w:rFonts w:ascii="Book Antiqua" w:hAnsi="Book Antiqua"/>
                <w:sz w:val="24"/>
                <w:szCs w:val="24"/>
                <w:vertAlign w:val="superscript"/>
                <w:lang w:val="en-GB"/>
              </w:rPr>
              <w:t>1</w:t>
            </w:r>
          </w:p>
        </w:tc>
        <w:tc>
          <w:tcPr>
            <w:tcW w:w="1417" w:type="dxa"/>
            <w:gridSpan w:val="2"/>
            <w:vAlign w:val="center"/>
          </w:tcPr>
          <w:p w14:paraId="0A2F8E8A"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417" w:type="dxa"/>
            <w:noWrap/>
            <w:vAlign w:val="center"/>
          </w:tcPr>
          <w:p w14:paraId="5D7BFD87"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w:t>
            </w:r>
          </w:p>
        </w:tc>
        <w:tc>
          <w:tcPr>
            <w:tcW w:w="2694" w:type="dxa"/>
            <w:noWrap/>
            <w:vAlign w:val="center"/>
          </w:tcPr>
          <w:p w14:paraId="78BA0320"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in G1 SVR; </w:t>
            </w:r>
            <w:r w:rsidR="00307541" w:rsidRPr="008E51C1">
              <w:rPr>
                <w:rFonts w:ascii="Book Antiqua" w:hAnsi="Book Antiqua"/>
                <w:i/>
                <w:caps/>
                <w:sz w:val="24"/>
                <w:szCs w:val="24"/>
                <w:lang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7</w:t>
            </w:r>
          </w:p>
        </w:tc>
      </w:tr>
      <w:tr w:rsidR="008F198B" w:rsidRPr="008E51C1" w14:paraId="2E46720E" w14:textId="77777777" w:rsidTr="008E51C1">
        <w:trPr>
          <w:trHeight w:val="290"/>
        </w:trPr>
        <w:tc>
          <w:tcPr>
            <w:tcW w:w="1418" w:type="dxa"/>
            <w:noWrap/>
            <w:vAlign w:val="center"/>
          </w:tcPr>
          <w:p w14:paraId="6D2BB1AA" w14:textId="43A58FCC"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eastAsia="fr-FR"/>
              </w:rPr>
              <w:t>Serfaty</w:t>
            </w:r>
            <w:r w:rsidR="00307541" w:rsidRPr="008E51C1">
              <w:rPr>
                <w:rFonts w:ascii="Book Antiqua" w:hAnsi="Book Antiqua"/>
                <w:sz w:val="24"/>
                <w:szCs w:val="24"/>
                <w:lang w:eastAsia="fr-FR"/>
              </w:rPr>
              <w:t xml:space="preserve"> </w:t>
            </w:r>
            <w:r w:rsidR="00307541" w:rsidRPr="008E51C1">
              <w:rPr>
                <w:rFonts w:ascii="Book Antiqua" w:hAnsi="Book Antiqua"/>
                <w:i/>
                <w:sz w:val="24"/>
                <w:szCs w:val="24"/>
                <w:lang w:eastAsia="fr-FR"/>
              </w:rPr>
              <w:t>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5ib8rq9il","properties":{"formattedCitation":"{\\rtf \\super [103]\\nosupersub{}}","plainCitation":"[103]"},"citationItems":[{"id":798,"uris":["http://zotero.org/users/1969747/items/KA3BIXBW"],"uri":["http://zotero.org/users/1969747/items/KA3BIXBW"],"itemData":{"id":798,"type":"article-journal","title":"Insulin resistance and response to telaprevir plus peginterferon α and ribavirin in treatment-naive patients infected with HCV genotype 1","container-title":"Gut","page":"1473-1480","volume":"61","issue":"10","source":"PubMed","abstract":"OBJECTIVE: Insulin resistance is a predictor of poor response to peginterferon/ribavirin in patients infected with the chronic hepatitis C virus (HCV). There are no data on direct-acting antivirals. This exploratory analysis assessed the effect of metabolic factors and insulin resistance, measured by homoeostatic model assessment (HOMA), on virological response to telaprevir in Study C208.\nDESIGN: Overall, 161 HCV genotype 1-infected, treatment-naïve patients received 12 weeks of telaprevir plus peginterferon/ribavirin, then 12/36 weeks of peginterferon/ribavirin depending on on-treatment response criteria. The prognostic significance of several factors, including HOMA-insulin resistance (HOMA-IR), on virological response at weeks 4 and 12, end of treatment and 24 weeks after treatment was explored by multiple regression analysis.\nRESULTS: Baseline HOMA-IR data were available for 147 patients; baseline characteristics were consistent with the overall population. Baseline HOMA-IR &lt;2, 2-4 and &gt;4 was seen in 54%, 30% and 16% of patients, respectively. Neither response rates (any time point) nor week 4 viral load decline were significantly influenced by baseline HOMA-IR. In multivariate analyses, fibrosis stage and low-density lipoprotein cholesterol level were predictive of sustained virological response (OR 0.47 and 1.02, respectively). After the end of treatment, HOMA-IR was significantly lower in patients with sustained virological response than in those without (0.61 vs 1.34 for relapsers and 1.15 for non-responders; p&lt;0.05).\nCONCLUSION: In this study, baseline HOMA-IR was not predictive of virological response to telaprevir in HCV genotype 1-infected, treatment-naïve patients, while sustained virological response was associated with improved HOMA-IR. These results suggest that metabolic factors and insulin resistance do not have a significant effect on telaprevir-based treatment efficacy.","DOI":"10.1136/gutjnl-2011-300749","ISSN":"1468-3288","note":"PMID: 22387529","journalAbbreviation":"Gut","language":"eng","author":[{"family":"Serfaty","given":"Lawrence"},{"family":"Forns","given":"Xavier"},{"family":"Goeser","given":"Tobias"},{"family":"Ferenci","given":"Peter"},{"family":"Nevens","given":"Frederik"},{"family":"Carosi","given":"Giampiero"},{"family":"Drenth","given":"Joost P."},{"family":"Lonjon-Domanec","given":"Isabelle"},{"family":"DeMasi","given":"Ralph"},{"family":"Picchio","given":"Gaston"},{"family":"Beumont","given":"Maria"},{"family":"Marcellin","given":"Patrick"}],"issued":{"date-parts":[["2012",10]]},"PMID":"22387529"}}],"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03]</w:t>
            </w:r>
            <w:r w:rsidRPr="008E51C1">
              <w:rPr>
                <w:rFonts w:ascii="Book Antiqua" w:hAnsi="Book Antiqua"/>
                <w:sz w:val="24"/>
                <w:szCs w:val="24"/>
                <w:lang w:eastAsia="fr-FR"/>
              </w:rPr>
              <w:fldChar w:fldCharType="end"/>
            </w:r>
          </w:p>
        </w:tc>
        <w:tc>
          <w:tcPr>
            <w:tcW w:w="687" w:type="dxa"/>
            <w:noWrap/>
            <w:vAlign w:val="center"/>
          </w:tcPr>
          <w:p w14:paraId="404BAF35"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2</w:t>
            </w:r>
          </w:p>
        </w:tc>
        <w:tc>
          <w:tcPr>
            <w:tcW w:w="1089" w:type="dxa"/>
            <w:noWrap/>
            <w:vAlign w:val="center"/>
          </w:tcPr>
          <w:p w14:paraId="328D6630"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France</w:t>
            </w:r>
          </w:p>
        </w:tc>
        <w:tc>
          <w:tcPr>
            <w:tcW w:w="1559" w:type="dxa"/>
            <w:noWrap/>
            <w:vAlign w:val="center"/>
          </w:tcPr>
          <w:p w14:paraId="7596026C"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61</w:t>
            </w:r>
          </w:p>
        </w:tc>
        <w:tc>
          <w:tcPr>
            <w:tcW w:w="1276" w:type="dxa"/>
            <w:noWrap/>
            <w:vAlign w:val="center"/>
          </w:tcPr>
          <w:p w14:paraId="16E7D1E9"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 non cirrhotic</w:t>
            </w:r>
          </w:p>
        </w:tc>
        <w:tc>
          <w:tcPr>
            <w:tcW w:w="1701" w:type="dxa"/>
            <w:noWrap/>
          </w:tcPr>
          <w:p w14:paraId="566CA80B" w14:textId="77777777" w:rsidR="00486E2C" w:rsidRPr="008E51C1" w:rsidRDefault="00486E2C" w:rsidP="006D579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HOMA-IR</w:t>
            </w:r>
          </w:p>
        </w:tc>
        <w:tc>
          <w:tcPr>
            <w:tcW w:w="1418" w:type="dxa"/>
            <w:noWrap/>
          </w:tcPr>
          <w:p w14:paraId="21778404" w14:textId="77777777" w:rsidR="00486E2C" w:rsidRPr="008E51C1" w:rsidRDefault="00486E2C" w:rsidP="006D579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Univariate</w:t>
            </w:r>
          </w:p>
        </w:tc>
        <w:tc>
          <w:tcPr>
            <w:tcW w:w="1417" w:type="dxa"/>
            <w:gridSpan w:val="2"/>
            <w:vAlign w:val="center"/>
          </w:tcPr>
          <w:p w14:paraId="01105504"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417" w:type="dxa"/>
            <w:noWrap/>
            <w:vAlign w:val="center"/>
          </w:tcPr>
          <w:p w14:paraId="6A9A1979"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G1</w:t>
            </w:r>
          </w:p>
        </w:tc>
        <w:tc>
          <w:tcPr>
            <w:tcW w:w="2694" w:type="dxa"/>
            <w:noWrap/>
            <w:vAlign w:val="center"/>
          </w:tcPr>
          <w:p w14:paraId="34D01871"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in SVR ; </w:t>
            </w:r>
            <w:r w:rsidR="00307541" w:rsidRPr="008E51C1">
              <w:rPr>
                <w:rFonts w:ascii="Book Antiqua" w:hAnsi="Book Antiqua"/>
                <w:i/>
                <w:caps/>
                <w:sz w:val="24"/>
                <w:szCs w:val="24"/>
                <w:lang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l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5</w:t>
            </w:r>
          </w:p>
        </w:tc>
      </w:tr>
      <w:tr w:rsidR="008F198B" w:rsidRPr="008E51C1" w14:paraId="3044E30F" w14:textId="77777777" w:rsidTr="008E51C1">
        <w:trPr>
          <w:trHeight w:val="290"/>
        </w:trPr>
        <w:tc>
          <w:tcPr>
            <w:tcW w:w="1418" w:type="dxa"/>
            <w:noWrap/>
            <w:vAlign w:val="center"/>
          </w:tcPr>
          <w:p w14:paraId="5F92561B" w14:textId="48818867"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 xml:space="preserve">Ziada </w:t>
            </w:r>
            <w:r w:rsidR="00307541" w:rsidRPr="008E51C1">
              <w:rPr>
                <w:rFonts w:ascii="Book Antiqua" w:hAnsi="Book Antiqua"/>
                <w:i/>
                <w:sz w:val="24"/>
                <w:szCs w:val="24"/>
                <w:lang w:eastAsia="fr-FR"/>
              </w:rPr>
              <w:t>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pc08rjsui","properties":{"formattedCitation":"{\\rtf \\super [77]\\nosupersub{}}","plainCitation":"[77]"},"citationItems":[{"id":800,"uris":["http://zotero.org/users/1969747/items/367P5HXJ"],"uri":["http://zotero.org/users/1969747/items/367P5HXJ"],"itemData":{"id":800,"type":"article-journal","title":"The interaction between insulin resistance, liver fibrosis and early virological response in Egyptian patients with chronic hepatitis C","container-title":"Canadian Journal of Gastroenterology = Journal Canadien De Gastroenterologie","page":"325-329","volume":"26","issue":"6","source":"PubMed","abstract":"BACKGROUND: Hepatitis C virus (HCV) infection may induce insulin resistance (IR) irrespective of the severity of liver disease, and there is evidence of a central role for IR in failure to achieve sustained virological response (SVR) in HCV patients.\nOBJECTIVE: To assess IR as a predictor of the severity of hepatic fibrosis in Egyptian HCV patients, and its effect on early viral kinetics and virological response to HCV therapy.\nMETHODS: A total of 140 chronic HCV patients were divided into two groups according to the homeostasis model assessment-IR (HOMA-IR). Group 1 consisted of 48 chronic HCV patients with HOMA-IR &gt;=2, and group 2 consisted of 92 chronic HVC patients without IR (HOMA IR &lt;2). All patients were treated with combination therapy (pegylated interferon-alpha 2a plus ribavirin) for 48 weeks and studied for viral kinetics throughout the period of therapy.\nRESULTS: The study revealed that older age, higher body mass index and HOMA-IR &gt;=2 were significantly associated with advanced fibrosis. Rapid virological response, complete early virological response and SVR were significantly lower in the IR-HCV group compared with the non-IR-HCV group. Univariate and multivariate analyses revealed that older age, fibrosis (F&gt;=3), high viral load (&gt;600,000 IU⁄mL) and HOMA-IR &gt;=2 were significantly associated with a lack of viral kinetics as well as SVR. However, HOMA-IR &gt;=2 was the main independent variable associated with lack of SVR. On the other hand, body mass index, plasma insulin level and HOMA-IR decreased significantly compared with starting levels in patients who achieved SVR. This suggests a cause and effect relationship between HCV infection and IR.\nCONCLUSION: IR in chronic HCV patients is associated with progressive fibrosis and slow viral kinetics, and could be a predictor for lack of rapid and early virological response. Therefore, HOMA-IR levels should be measured and improved before starting antiviral treatment.","ISSN":"0835-7900","note":"PMID: 22720272\nPMCID: PMC3378277","journalAbbreviation":"Can. J. Gastroenterol.","language":"eng","author":[{"family":"Ziada","given":"Dina Hazem"},{"family":"El Saadany","given":"Sherif"},{"family":"Enaba","given":"Mohamed"},{"family":"Ghazy","given":"Medhat"},{"family":"Hasan","given":"Azza"}],"issued":{"date-parts":[["2012",6]]},"PMID":"22720272","PMCID":"PMC3378277"}}],"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lang w:val="en-GB"/>
              </w:rPr>
              <w:t>[77]</w:t>
            </w:r>
            <w:r w:rsidRPr="008E51C1">
              <w:rPr>
                <w:rFonts w:ascii="Book Antiqua" w:hAnsi="Book Antiqua"/>
                <w:sz w:val="24"/>
                <w:szCs w:val="24"/>
                <w:lang w:val="en-GB" w:eastAsia="fr-FR"/>
              </w:rPr>
              <w:fldChar w:fldCharType="end"/>
            </w:r>
          </w:p>
        </w:tc>
        <w:tc>
          <w:tcPr>
            <w:tcW w:w="687" w:type="dxa"/>
            <w:noWrap/>
            <w:vAlign w:val="center"/>
          </w:tcPr>
          <w:p w14:paraId="0BFE2D8B"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2</w:t>
            </w:r>
          </w:p>
        </w:tc>
        <w:tc>
          <w:tcPr>
            <w:tcW w:w="1089" w:type="dxa"/>
            <w:noWrap/>
            <w:vAlign w:val="center"/>
          </w:tcPr>
          <w:p w14:paraId="3125D7E8"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Egypt</w:t>
            </w:r>
          </w:p>
        </w:tc>
        <w:tc>
          <w:tcPr>
            <w:tcW w:w="1559" w:type="dxa"/>
            <w:noWrap/>
            <w:vAlign w:val="center"/>
          </w:tcPr>
          <w:p w14:paraId="13D8B1C8"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40</w:t>
            </w:r>
          </w:p>
        </w:tc>
        <w:tc>
          <w:tcPr>
            <w:tcW w:w="1276" w:type="dxa"/>
            <w:noWrap/>
            <w:vAlign w:val="center"/>
          </w:tcPr>
          <w:p w14:paraId="7B28F89B"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n DM, non cirrhotic</w:t>
            </w:r>
          </w:p>
        </w:tc>
        <w:tc>
          <w:tcPr>
            <w:tcW w:w="1701" w:type="dxa"/>
            <w:noWrap/>
            <w:vAlign w:val="center"/>
          </w:tcPr>
          <w:p w14:paraId="6DD63FED"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418" w:type="dxa"/>
            <w:noWrap/>
          </w:tcPr>
          <w:p w14:paraId="4F5F5D69" w14:textId="77777777" w:rsidR="00486E2C" w:rsidRPr="008E51C1" w:rsidRDefault="00486E2C" w:rsidP="006D579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Univariate</w:t>
            </w:r>
          </w:p>
        </w:tc>
        <w:tc>
          <w:tcPr>
            <w:tcW w:w="1417" w:type="dxa"/>
            <w:gridSpan w:val="2"/>
            <w:vAlign w:val="center"/>
          </w:tcPr>
          <w:p w14:paraId="188F57CB"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417" w:type="dxa"/>
            <w:noWrap/>
          </w:tcPr>
          <w:p w14:paraId="4E27C7A2" w14:textId="77777777" w:rsidR="00486E2C" w:rsidRPr="008E51C1" w:rsidRDefault="00486E2C" w:rsidP="006D579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All</w:t>
            </w:r>
          </w:p>
        </w:tc>
        <w:tc>
          <w:tcPr>
            <w:tcW w:w="2694" w:type="dxa"/>
            <w:noWrap/>
            <w:vAlign w:val="center"/>
          </w:tcPr>
          <w:p w14:paraId="6722773A" w14:textId="77777777" w:rsidR="00486E2C" w:rsidRPr="008E51C1" w:rsidRDefault="00307541"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i/>
                <w:caps/>
                <w:sz w:val="24"/>
                <w:szCs w:val="24"/>
                <w:lang w:val="en-GB" w:eastAsia="fr-FR"/>
              </w:rPr>
              <w:t>p</w:t>
            </w:r>
            <w:r w:rsidRPr="008E51C1">
              <w:rPr>
                <w:rFonts w:ascii="Book Antiqua" w:hAnsi="Book Antiqua"/>
                <w:sz w:val="24"/>
                <w:szCs w:val="24"/>
                <w:lang w:val="en-GB" w:eastAsia="fr-FR"/>
              </w:rPr>
              <w:t xml:space="preserve"> </w:t>
            </w:r>
            <w:r w:rsidR="00486E2C"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w:t>
            </w:r>
            <w:r w:rsidR="00486E2C" w:rsidRPr="008E51C1">
              <w:rPr>
                <w:rFonts w:ascii="Book Antiqua" w:hAnsi="Book Antiqua"/>
                <w:sz w:val="24"/>
                <w:szCs w:val="24"/>
                <w:lang w:val="en-GB" w:eastAsia="fr-FR"/>
              </w:rPr>
              <w:t>0.009</w:t>
            </w:r>
          </w:p>
        </w:tc>
      </w:tr>
      <w:tr w:rsidR="008F198B" w:rsidRPr="008E51C1" w14:paraId="566CF971" w14:textId="77777777" w:rsidTr="008E51C1">
        <w:trPr>
          <w:trHeight w:val="290"/>
        </w:trPr>
        <w:tc>
          <w:tcPr>
            <w:tcW w:w="1418" w:type="dxa"/>
            <w:noWrap/>
            <w:vAlign w:val="center"/>
          </w:tcPr>
          <w:p w14:paraId="5DC77B02" w14:textId="42E0F2E5"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Chan</w:t>
            </w:r>
            <w:r w:rsidR="00307541" w:rsidRPr="008E51C1">
              <w:rPr>
                <w:rFonts w:ascii="Book Antiqua" w:hAnsi="Book Antiqua"/>
                <w:i/>
                <w:sz w:val="24"/>
                <w:szCs w:val="24"/>
                <w:lang w:val="en-GB" w:eastAsia="fr-FR"/>
              </w:rPr>
              <w:t xml:space="preserve"> et al</w:t>
            </w:r>
            <w:r w:rsidR="00257F27"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431kgq9mn","properties":{"formattedCitation":"{\\rtf \\super [109]\\nosupersub{}}","plainCitation":"[109]"},"citationItems":[{"id":930,"uris":["http://zotero.org/users/1969747/items/ZQ8BGZP9"],"uri":["http://zotero.org/users/1969747/items/ZQ8BGZP9"],"itemData":{"id":930,"type":"article-journal","title":"Sustained virological response following chronic hepatitis C treatment is associated with improvement in insulin resistance: Insulin resistance in hepatitis C","container-title":"Internal Medicine Journal","page":"656-662","volume":"43","issue":"6","source":"CrossRef","DOI":"10.1111/imj.12136","ISSN":"14440903","shortTitle":"Sustained virological response following chronic hepatitis C treatment is associated with improvement in insulin resistance","language":"en","author":[{"family":"Chan","given":"C. H. Y."},{"family":"Hansen","given":"R. D."},{"family":"Gilliver","given":"R. S."},{"family":"Jones","given":"B. E."}],"issued":{"date-parts":[["2013",6]]},"accessed":{"date-parts":[["2015",10,5]]}}}],"schema":"https://github.com/citation-style-language/schema/raw/master/csl-citation.json"} </w:instrText>
            </w:r>
            <w:r w:rsidR="00257F27"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lang w:val="en-GB"/>
              </w:rPr>
              <w:t>[109]</w:t>
            </w:r>
            <w:r w:rsidR="00257F27" w:rsidRPr="008E51C1">
              <w:rPr>
                <w:rFonts w:ascii="Book Antiqua" w:hAnsi="Book Antiqua"/>
                <w:sz w:val="24"/>
                <w:szCs w:val="24"/>
                <w:lang w:val="en-GB" w:eastAsia="fr-FR"/>
              </w:rPr>
              <w:fldChar w:fldCharType="end"/>
            </w:r>
          </w:p>
        </w:tc>
        <w:tc>
          <w:tcPr>
            <w:tcW w:w="687" w:type="dxa"/>
            <w:noWrap/>
            <w:vAlign w:val="center"/>
          </w:tcPr>
          <w:p w14:paraId="48C6DD48" w14:textId="77777777" w:rsidR="00486E2C" w:rsidRPr="008E51C1" w:rsidRDefault="00DD0BDB"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3</w:t>
            </w:r>
          </w:p>
        </w:tc>
        <w:tc>
          <w:tcPr>
            <w:tcW w:w="1089" w:type="dxa"/>
            <w:noWrap/>
            <w:vAlign w:val="center"/>
          </w:tcPr>
          <w:p w14:paraId="10240008"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Australia</w:t>
            </w:r>
          </w:p>
        </w:tc>
        <w:tc>
          <w:tcPr>
            <w:tcW w:w="1559" w:type="dxa"/>
            <w:noWrap/>
            <w:vAlign w:val="center"/>
          </w:tcPr>
          <w:p w14:paraId="5021E376"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86</w:t>
            </w:r>
          </w:p>
        </w:tc>
        <w:tc>
          <w:tcPr>
            <w:tcW w:w="1276" w:type="dxa"/>
            <w:noWrap/>
            <w:vAlign w:val="center"/>
          </w:tcPr>
          <w:p w14:paraId="3F1FF451"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n DM</w:t>
            </w:r>
          </w:p>
        </w:tc>
        <w:tc>
          <w:tcPr>
            <w:tcW w:w="1701" w:type="dxa"/>
            <w:noWrap/>
            <w:vAlign w:val="center"/>
          </w:tcPr>
          <w:p w14:paraId="47ECA815"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w:t>
            </w:r>
          </w:p>
        </w:tc>
        <w:tc>
          <w:tcPr>
            <w:tcW w:w="1418" w:type="dxa"/>
            <w:noWrap/>
          </w:tcPr>
          <w:p w14:paraId="5CF9139B"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w:t>
            </w:r>
          </w:p>
        </w:tc>
        <w:tc>
          <w:tcPr>
            <w:tcW w:w="1417" w:type="dxa"/>
            <w:gridSpan w:val="2"/>
            <w:vAlign w:val="center"/>
          </w:tcPr>
          <w:p w14:paraId="5A720350"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417" w:type="dxa"/>
            <w:noWrap/>
          </w:tcPr>
          <w:p w14:paraId="62F60461"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All</w:t>
            </w:r>
          </w:p>
        </w:tc>
        <w:tc>
          <w:tcPr>
            <w:tcW w:w="2694" w:type="dxa"/>
            <w:noWrap/>
            <w:vAlign w:val="center"/>
          </w:tcPr>
          <w:p w14:paraId="1312E1CC"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in SVR;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4</w:t>
            </w:r>
          </w:p>
        </w:tc>
      </w:tr>
      <w:tr w:rsidR="008F198B" w:rsidRPr="008E51C1" w14:paraId="29180E2C" w14:textId="77777777" w:rsidTr="008E51C1">
        <w:trPr>
          <w:trHeight w:val="290"/>
        </w:trPr>
        <w:tc>
          <w:tcPr>
            <w:tcW w:w="1418" w:type="dxa"/>
            <w:noWrap/>
            <w:vAlign w:val="center"/>
          </w:tcPr>
          <w:p w14:paraId="2DAA55F1" w14:textId="255413F3"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val="en-GB" w:eastAsia="fr-FR"/>
              </w:rPr>
              <w:t xml:space="preserve">Jung </w:t>
            </w:r>
            <w:r w:rsidR="00307541" w:rsidRPr="008E51C1">
              <w:rPr>
                <w:rFonts w:ascii="Book Antiqua" w:hAnsi="Book Antiqua"/>
                <w:i/>
                <w:sz w:val="24"/>
                <w:szCs w:val="24"/>
                <w:lang w:val="en-GB" w:eastAsia="fr-FR"/>
              </w:rPr>
              <w:t>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1mcgrvmpf8","properties":{"formattedCitation":"{\\rtf \\super [105]\\nosupersub{}}","plainCitation":"[105]"},"citationItems":[{"id":802,"uris":["http://zotero.org/users/1969747/items/KG39K8CD"],"uri":["http://zotero.org/users/1969747/items/KG39K8CD"],"itemData":{"id":802,"type":"article-journal","title":"The impact of pegylated interferon and ribavirin combination treatment on lipid metabolism and insulin resistance in chronic hepatitis C patients","container-title":"Clinical and Molecular Hepatology","page":"38-46","volume":"20","issue":"1","source":"PubMed","abstract":"BACKGROUND/AIMS: Lipid profile and insulin resistance (IR) are associated with hepatitis C virus (HCV) and may predict the chronic hepatitis C (CHC) treatment response. The aim of this study was to determine the association between CHC treatment response and lipid profile and IR change during treatment.\nMETHODS: In total, 203 CHC patients were reviewed retrospectively between January 2005 and December 2011 at Soon Chun Hyang University Hospital. The lipid profile, homeostasis model for assessment (HOMA) of IR (HOMA-IR), and HOMA of β cells (HOMA-β) were evaluated before interferon plus ribavirin therapy (BTx), at the end of treatment (DTx), and 24 weeks after the end of treatment (ATx).\nRESULTS: A sustained virologic response (SVR) was achieved by 81% of all patients (49/60), 60% (n=36) of whom possessed genotype 1, with the remainder being non-genotype-1 (40%, n=24). Apart from age, which was significantly higher in the non-SVR group (SVR, 48.0 ± 11.2 years, mean ± SD; non-SVR, 56.6 ± 9.9 years; P&lt;0.01), there were no significant differences in the baseline characteristics between the SVR and non-SVR groups. In the SVR group, low density lipoprotein-cholesterol (LDL-C) had significantly changed at DTx and ATx compared to BTx. In addition, HOMA-IR and HOMA-β were significantly changed at DTx in the SVR group. Among those with a high baseline insulin resistance (HOMA-IR &gt;2.5), HOMA-IR was significantly changed at DTx in the SVR group.\nCONCLUSIONS: LDL-C appears to be associated with HCV treatment in SVR patients. Furthermore, eradication of HCV may improve whole-body IR and insulin hypersecretion, as well as high baseline insulin resistance (HOMA-IR &gt;2.5).","DOI":"10.3350/cmh.2014.20.1.38","ISSN":"2287-285X","note":"PMID: 24757657\nPMCID: PMC3992328","journalAbbreviation":"Clin Mol Hepatol","language":"eng","author":[{"family":"Jung","given":"Hee Jae"},{"family":"Kim","given":"Young Seok"},{"family":"Kim","given":"Sang Gyune"},{"family":"Lee","given":"Yun Nah"},{"family":"Jeong","given":"Soung Won"},{"family":"Jang","given":"Jae Young"},{"family":"Lee","given":"Sae Hwan"},{"family":"Kim","given":"Hong Soo"},{"family":"Kim","given":"Boo Sung"}],"issued":{"date-parts":[["2014",3]]},"PMID":"24757657","PMCID":"PMC3992328"}}],"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05]</w:t>
            </w:r>
            <w:r w:rsidRPr="008E51C1">
              <w:rPr>
                <w:rFonts w:ascii="Book Antiqua" w:hAnsi="Book Antiqua"/>
                <w:sz w:val="24"/>
                <w:szCs w:val="24"/>
                <w:lang w:val="en-GB" w:eastAsia="fr-FR"/>
              </w:rPr>
              <w:fldChar w:fldCharType="end"/>
            </w:r>
          </w:p>
        </w:tc>
        <w:tc>
          <w:tcPr>
            <w:tcW w:w="687" w:type="dxa"/>
            <w:noWrap/>
            <w:vAlign w:val="center"/>
          </w:tcPr>
          <w:p w14:paraId="7AAFDBFC"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4</w:t>
            </w:r>
          </w:p>
        </w:tc>
        <w:tc>
          <w:tcPr>
            <w:tcW w:w="1089" w:type="dxa"/>
            <w:noWrap/>
            <w:vAlign w:val="center"/>
          </w:tcPr>
          <w:p w14:paraId="47973FCB" w14:textId="77777777" w:rsidR="00486E2C" w:rsidRPr="008E51C1" w:rsidRDefault="006D579A"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South </w:t>
            </w:r>
            <w:r w:rsidR="00486E2C" w:rsidRPr="008E51C1">
              <w:rPr>
                <w:rFonts w:ascii="Book Antiqua" w:hAnsi="Book Antiqua"/>
                <w:sz w:val="24"/>
                <w:szCs w:val="24"/>
                <w:lang w:eastAsia="fr-FR"/>
              </w:rPr>
              <w:t>Korea</w:t>
            </w:r>
          </w:p>
        </w:tc>
        <w:tc>
          <w:tcPr>
            <w:tcW w:w="1559" w:type="dxa"/>
            <w:noWrap/>
            <w:vAlign w:val="center"/>
          </w:tcPr>
          <w:p w14:paraId="1077224B"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60</w:t>
            </w:r>
          </w:p>
        </w:tc>
        <w:tc>
          <w:tcPr>
            <w:tcW w:w="1276" w:type="dxa"/>
            <w:noWrap/>
            <w:vAlign w:val="center"/>
          </w:tcPr>
          <w:p w14:paraId="456B5F07" w14:textId="77777777" w:rsidR="00486E2C" w:rsidRPr="008E51C1" w:rsidRDefault="00486E2C" w:rsidP="006D579A">
            <w:pPr>
              <w:snapToGrid w:val="0"/>
              <w:spacing w:after="0" w:line="360" w:lineRule="auto"/>
              <w:jc w:val="center"/>
              <w:rPr>
                <w:rFonts w:ascii="Book Antiqua" w:hAnsi="Book Antiqua"/>
                <w:sz w:val="24"/>
                <w:szCs w:val="24"/>
                <w:lang w:eastAsia="fr-FR"/>
              </w:rPr>
            </w:pPr>
          </w:p>
        </w:tc>
        <w:tc>
          <w:tcPr>
            <w:tcW w:w="1701" w:type="dxa"/>
            <w:noWrap/>
          </w:tcPr>
          <w:p w14:paraId="432969D5"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HOMA-IR</w:t>
            </w:r>
          </w:p>
        </w:tc>
        <w:tc>
          <w:tcPr>
            <w:tcW w:w="1418" w:type="dxa"/>
            <w:noWrap/>
          </w:tcPr>
          <w:p w14:paraId="26CDE580"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Univariate</w:t>
            </w:r>
          </w:p>
        </w:tc>
        <w:tc>
          <w:tcPr>
            <w:tcW w:w="1417" w:type="dxa"/>
            <w:gridSpan w:val="2"/>
            <w:vAlign w:val="center"/>
          </w:tcPr>
          <w:p w14:paraId="43EA202A"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417" w:type="dxa"/>
            <w:noWrap/>
          </w:tcPr>
          <w:p w14:paraId="07E0BBBC"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2694" w:type="dxa"/>
            <w:noWrap/>
            <w:vAlign w:val="center"/>
          </w:tcPr>
          <w:p w14:paraId="538ED1EB"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in SVR; </w:t>
            </w:r>
            <w:r w:rsidR="00307541" w:rsidRPr="008E51C1">
              <w:rPr>
                <w:rFonts w:ascii="Book Antiqua" w:hAnsi="Book Antiqua"/>
                <w:i/>
                <w:caps/>
                <w:sz w:val="24"/>
                <w:szCs w:val="24"/>
                <w:lang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36</w:t>
            </w:r>
          </w:p>
        </w:tc>
      </w:tr>
      <w:tr w:rsidR="008F198B" w:rsidRPr="008E51C1" w14:paraId="41D31BE2" w14:textId="77777777" w:rsidTr="008E51C1">
        <w:trPr>
          <w:trHeight w:val="290"/>
        </w:trPr>
        <w:tc>
          <w:tcPr>
            <w:tcW w:w="1418" w:type="dxa"/>
            <w:noWrap/>
            <w:vAlign w:val="center"/>
          </w:tcPr>
          <w:p w14:paraId="1AE473BF" w14:textId="41107E02"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Mello</w:t>
            </w:r>
            <w:r w:rsidR="00257F27" w:rsidRPr="008E51C1">
              <w:rPr>
                <w:rFonts w:ascii="Book Antiqua" w:hAnsi="Book Antiqua"/>
                <w:sz w:val="24"/>
                <w:szCs w:val="24"/>
                <w:lang w:val="en-GB" w:eastAsia="fr-FR"/>
              </w:rPr>
              <w:t xml:space="preserve"> </w:t>
            </w:r>
            <w:r w:rsidR="00307541" w:rsidRPr="008E51C1">
              <w:rPr>
                <w:rFonts w:ascii="Book Antiqua" w:hAnsi="Book Antiqua"/>
                <w:i/>
                <w:sz w:val="24"/>
                <w:szCs w:val="24"/>
                <w:lang w:eastAsia="fr-FR"/>
              </w:rPr>
              <w:t>et al</w:t>
            </w:r>
            <w:r w:rsidR="00257F27"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12ka3d2tba","properties":{"formattedCitation":"{\\rtf \\super [110]\\nosupersub{}}","plainCitation":"[110]"},"citationItems":[{"id":921,"uris":["http://zotero.org/users/1969747/items/EJVQ3QS5"],"uri":["http://zotero.org/users/1969747/items/EJVQ3QS5"],"itemData":{"id":921,"type":"article-journal","title":"Peripheral insulin resistance during treatment of chronic hepatitis C with peguilated interferon plus ribavirin","container-title":"Journal of Medical Virology","page":"1406-1410","volume":"78","issue":"11","source":"CrossRef","DOI":"10.1002/jmv.20712","ISSN":"0146-6615, 1096-9071","language":"en","author":[{"family":"Mello","given":"Vivianne"},{"family":"Cruz","given":"Thomaz"},{"family":"Nuñez","given":"Geila"},{"family":"Simões","given":"Maria Tereza"},{"family":"Ney-Oliveira","given":"Fabrizio"},{"family":"Braga","given":"Hélio"},{"family":"CésarAraújo","given":""},{"family":"Cunha","given":"Simone"},{"family":"Schinoni","given":"Maria Isabel"},{"family":"Cruz","given":"Marla"},{"family":"Parana","given":"Raymundo"}],"issued":{"date-parts":[["2006",11]]},"accessed":{"date-parts":[["2015",10,5]]}}}],"schema":"https://github.com/citation-style-language/schema/raw/master/csl-citation.json"} </w:instrText>
            </w:r>
            <w:r w:rsidR="00257F27"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10]</w:t>
            </w:r>
            <w:r w:rsidR="00257F27" w:rsidRPr="008E51C1">
              <w:rPr>
                <w:rFonts w:ascii="Book Antiqua" w:hAnsi="Book Antiqua"/>
                <w:sz w:val="24"/>
                <w:szCs w:val="24"/>
                <w:lang w:val="en-GB" w:eastAsia="fr-FR"/>
              </w:rPr>
              <w:fldChar w:fldCharType="end"/>
            </w:r>
          </w:p>
        </w:tc>
        <w:tc>
          <w:tcPr>
            <w:tcW w:w="687" w:type="dxa"/>
            <w:noWrap/>
            <w:vAlign w:val="center"/>
          </w:tcPr>
          <w:p w14:paraId="49391DFC" w14:textId="77777777" w:rsidR="00486E2C" w:rsidRPr="008E51C1" w:rsidRDefault="00DD0BDB"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6</w:t>
            </w:r>
          </w:p>
        </w:tc>
        <w:tc>
          <w:tcPr>
            <w:tcW w:w="1089" w:type="dxa"/>
            <w:noWrap/>
            <w:vAlign w:val="center"/>
          </w:tcPr>
          <w:p w14:paraId="2F401DD8"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Brazil</w:t>
            </w:r>
          </w:p>
        </w:tc>
        <w:tc>
          <w:tcPr>
            <w:tcW w:w="1559" w:type="dxa"/>
            <w:noWrap/>
            <w:vAlign w:val="center"/>
          </w:tcPr>
          <w:p w14:paraId="49C5C461"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30</w:t>
            </w:r>
          </w:p>
        </w:tc>
        <w:tc>
          <w:tcPr>
            <w:tcW w:w="1276" w:type="dxa"/>
            <w:noWrap/>
            <w:vAlign w:val="center"/>
          </w:tcPr>
          <w:p w14:paraId="430BA012"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G1, G3</w:t>
            </w:r>
          </w:p>
        </w:tc>
        <w:tc>
          <w:tcPr>
            <w:tcW w:w="1701" w:type="dxa"/>
            <w:noWrap/>
          </w:tcPr>
          <w:p w14:paraId="30089C6B"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w:t>
            </w:r>
          </w:p>
        </w:tc>
        <w:tc>
          <w:tcPr>
            <w:tcW w:w="1418" w:type="dxa"/>
            <w:noWrap/>
          </w:tcPr>
          <w:p w14:paraId="55659275"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w:t>
            </w:r>
          </w:p>
        </w:tc>
        <w:tc>
          <w:tcPr>
            <w:tcW w:w="1417" w:type="dxa"/>
            <w:gridSpan w:val="2"/>
            <w:vAlign w:val="center"/>
          </w:tcPr>
          <w:p w14:paraId="34B06753"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417" w:type="dxa"/>
            <w:noWrap/>
          </w:tcPr>
          <w:p w14:paraId="6E78A64E"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w:t>
            </w:r>
          </w:p>
        </w:tc>
        <w:tc>
          <w:tcPr>
            <w:tcW w:w="2694" w:type="dxa"/>
            <w:noWrap/>
            <w:vAlign w:val="center"/>
          </w:tcPr>
          <w:p w14:paraId="2590DF4C"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S</w:t>
            </w:r>
          </w:p>
        </w:tc>
      </w:tr>
      <w:tr w:rsidR="008F198B" w:rsidRPr="008E51C1" w14:paraId="0BD066C7" w14:textId="77777777" w:rsidTr="008E51C1">
        <w:trPr>
          <w:trHeight w:val="290"/>
        </w:trPr>
        <w:tc>
          <w:tcPr>
            <w:tcW w:w="1418" w:type="dxa"/>
            <w:noWrap/>
            <w:vAlign w:val="center"/>
          </w:tcPr>
          <w:p w14:paraId="5AE18C8F" w14:textId="1935DD7F"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 xml:space="preserve">Kawaguchi </w:t>
            </w:r>
            <w:r w:rsidR="00307541" w:rsidRPr="008E51C1">
              <w:rPr>
                <w:rFonts w:ascii="Book Antiqua" w:hAnsi="Book Antiqua"/>
                <w:i/>
                <w:sz w:val="24"/>
                <w:szCs w:val="24"/>
                <w:lang w:eastAsia="fr-FR"/>
              </w:rPr>
              <w:t>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13bufg6v67","properties":{"formattedCitation":"{\\rtf \\super [111]\\nosupersub{}}","plainCitation":"[111]"},"citationItems":[{"id":716,"uris":["http://zotero.org/users/1969747/items/M5A3FJ99"],"uri":["http://zotero.org/users/1969747/items/M5A3FJ99"],"itemData":{"id":716,"type":"article-journal","title":"Eradication of hepatitis C virus by interferon improves whole-body insulin resistance and hyperinsulinaemia in patients with chronic hepatitis C","container-title":"Liver International","page":"871-877","volume":"29","issue":"6","source":"CrossRef","DOI":"10.1111/j.1478-3231.2009.01993.x","ISSN":"14783223, 14783231","language":"en","author":[{"family":"Kawaguchi","given":"Yasunori"},{"family":"Mizuta","given":"Toshihiko"},{"family":"Oza","given":"Noriko"},{"family":"Takahashi","given":"Hirokazu"},{"family":"Ario","given":"Keisuke"},{"family":"Yoshimura","given":"Toru"},{"family":"Eguchi","given":"Yuichiro"},{"family":"Ozaki","given":"Iwata"},{"family":"Hisatomi","given":"Akitaka"},{"family":"Fujimoto","given":"Kazuma"}],"issued":{"date-parts":[["2009",7]]},"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11]</w:t>
            </w:r>
            <w:r w:rsidRPr="008E51C1">
              <w:rPr>
                <w:rFonts w:ascii="Book Antiqua" w:hAnsi="Book Antiqua"/>
                <w:sz w:val="24"/>
                <w:szCs w:val="24"/>
                <w:lang w:eastAsia="fr-FR"/>
              </w:rPr>
              <w:fldChar w:fldCharType="end"/>
            </w:r>
          </w:p>
        </w:tc>
        <w:tc>
          <w:tcPr>
            <w:tcW w:w="687" w:type="dxa"/>
            <w:noWrap/>
            <w:vAlign w:val="center"/>
          </w:tcPr>
          <w:p w14:paraId="19DA3387"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9</w:t>
            </w:r>
          </w:p>
        </w:tc>
        <w:tc>
          <w:tcPr>
            <w:tcW w:w="1089" w:type="dxa"/>
            <w:noWrap/>
            <w:vAlign w:val="center"/>
          </w:tcPr>
          <w:p w14:paraId="62F772E5"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Japan</w:t>
            </w:r>
          </w:p>
        </w:tc>
        <w:tc>
          <w:tcPr>
            <w:tcW w:w="1559" w:type="dxa"/>
            <w:noWrap/>
            <w:vAlign w:val="center"/>
          </w:tcPr>
          <w:p w14:paraId="49FFA58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72</w:t>
            </w:r>
          </w:p>
        </w:tc>
        <w:tc>
          <w:tcPr>
            <w:tcW w:w="1276" w:type="dxa"/>
            <w:noWrap/>
            <w:vAlign w:val="center"/>
          </w:tcPr>
          <w:p w14:paraId="6F7D8920"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n DM, non cirrhotic</w:t>
            </w:r>
          </w:p>
        </w:tc>
        <w:tc>
          <w:tcPr>
            <w:tcW w:w="1701" w:type="dxa"/>
            <w:noWrap/>
            <w:vAlign w:val="center"/>
          </w:tcPr>
          <w:p w14:paraId="3E02781A" w14:textId="77777777" w:rsidR="00486E2C" w:rsidRPr="008E51C1" w:rsidRDefault="00486E2C" w:rsidP="006D579A">
            <w:pPr>
              <w:snapToGrid w:val="0"/>
              <w:spacing w:after="0" w:line="360" w:lineRule="auto"/>
              <w:jc w:val="center"/>
              <w:rPr>
                <w:rFonts w:ascii="Book Antiqua" w:hAnsi="Book Antiqua"/>
                <w:sz w:val="24"/>
                <w:szCs w:val="24"/>
                <w:lang w:val="es-ES" w:eastAsia="fr-FR"/>
              </w:rPr>
            </w:pPr>
            <w:r w:rsidRPr="008E51C1">
              <w:rPr>
                <w:rFonts w:ascii="Book Antiqua" w:hAnsi="Book Antiqua"/>
                <w:sz w:val="24"/>
                <w:szCs w:val="24"/>
                <w:lang w:val="es-ES" w:eastAsia="fr-FR"/>
              </w:rPr>
              <w:t>HOMA-IR, SI and ISI</w:t>
            </w:r>
          </w:p>
        </w:tc>
        <w:tc>
          <w:tcPr>
            <w:tcW w:w="1418" w:type="dxa"/>
            <w:noWrap/>
          </w:tcPr>
          <w:p w14:paraId="7FC65170"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Univariate</w:t>
            </w:r>
            <w:r w:rsidR="00307541" w:rsidRPr="008E51C1">
              <w:rPr>
                <w:rFonts w:ascii="Book Antiqua" w:hAnsi="Book Antiqua"/>
                <w:sz w:val="24"/>
                <w:szCs w:val="24"/>
                <w:vertAlign w:val="superscript"/>
                <w:lang w:val="en-GB"/>
              </w:rPr>
              <w:t>1</w:t>
            </w:r>
          </w:p>
        </w:tc>
        <w:tc>
          <w:tcPr>
            <w:tcW w:w="1417" w:type="dxa"/>
            <w:gridSpan w:val="2"/>
            <w:vAlign w:val="center"/>
          </w:tcPr>
          <w:p w14:paraId="762F2747"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417" w:type="dxa"/>
            <w:noWrap/>
            <w:vAlign w:val="center"/>
          </w:tcPr>
          <w:p w14:paraId="0A02B6B9"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694" w:type="dxa"/>
            <w:noWrap/>
            <w:vAlign w:val="center"/>
          </w:tcPr>
          <w:p w14:paraId="25288849"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 NS</w:t>
            </w:r>
          </w:p>
          <w:p w14:paraId="1F013163"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in SVR, SI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 xml:space="preserve">0.002 and ISI </w:t>
            </w:r>
            <w:r w:rsidR="00307541" w:rsidRPr="008E51C1">
              <w:rPr>
                <w:rFonts w:ascii="Book Antiqua" w:hAnsi="Book Antiqua"/>
                <w:i/>
                <w:caps/>
                <w:sz w:val="24"/>
                <w:szCs w:val="24"/>
                <w:lang w:val="en-GB"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9</w:t>
            </w:r>
          </w:p>
        </w:tc>
      </w:tr>
      <w:tr w:rsidR="008F198B" w:rsidRPr="008E51C1" w14:paraId="5ADA63D9" w14:textId="77777777" w:rsidTr="008E51C1">
        <w:trPr>
          <w:trHeight w:val="290"/>
        </w:trPr>
        <w:tc>
          <w:tcPr>
            <w:tcW w:w="1418" w:type="dxa"/>
            <w:noWrap/>
            <w:vAlign w:val="center"/>
          </w:tcPr>
          <w:p w14:paraId="5503A287" w14:textId="469BD555"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 xml:space="preserve">Brandman </w:t>
            </w:r>
            <w:r w:rsidR="00307541" w:rsidRPr="008E51C1">
              <w:rPr>
                <w:rFonts w:ascii="Book Antiqua" w:hAnsi="Book Antiqua"/>
                <w:i/>
                <w:sz w:val="24"/>
                <w:szCs w:val="24"/>
                <w:lang w:eastAsia="fr-FR"/>
              </w:rPr>
              <w:t>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1crsd5pp6f","properties":{"formattedCitation":"{\\rtf \\super [101]\\nosupersub{}}","plainCitation":"[101]"},"citationItems":[{"id":804,"uris":["http://zotero.org/users/1969747/items/V56RF4ZB"],"uri":["http://zotero.org/users/1969747/items/V56RF4ZB"],"itemData":{"id":804,"type":"article-journal","title":"Impact of insulin resistance on HCV treatment response and impact of HCV treatment on insulin sensitivity using direct measurements of insulin action","container-title":"Diabetes Care","page":"1090-1094","volume":"35","issue":"5","source":"PubMed","abstract":"OBJECTIVE: Insulin resistance, as measured by surrogate markers, is associated with lower response to hepatitis C virus (HCV) therapy and may improve with HCV eradication. We prospectively evaluated the impact of directly measured insulin resistance and abnormal glucose metabolism on achieving sustained virologic response (SVR) with HCV therapy and assessed whether SVR results in improved insulin sensitivity and fasting glucose.\nRESEARCH DESIGN AND METHODS: A total of 50 noncirrhotic, nondiabetic, HCV-infected patients (27 untreated, 23 treated with pegylated interferon/ribavirin, nonrandomized) underwent clinical and histologic evaluation and 75-g oral glucose tolerance test. Insulin sensitivity was assessed directly with insulin suppression test by measuring steady-state plasma glucose (SSPG) concentration during a 240-min infusion of octreotide, glucose, and insulin. Of the subjects, 43 had at least one follow-up evaluation.\nRESULTS: Patient characteristics were median age 48, 57% male, and 52% white. SVR was achieved in 61% (14 of 23) of treated subjects. SVR was independently associated with HCV genotypes 2 and 3 (odds ratio 8.8 [95% CI 1.2-61.7]) but was not strongly associated with insulin sensitivity. When controlling for elapsed time between measurements, being on interferon, and BMI, SSPG decreased by 36 mg/dL (-88 to 16) in those with SVR and decreased by 28 mg/dL (-93 to 38) in those without SVR, compared with the untreated group. BMI (coefficient 9.1 per 5 units; 95% CI 5.3-12.9) and interferon use (coefficient 56; 95% CI 6.8-105) were associated with SSPG.\nCONCLUSIONS: Insulin resistance does not appear to be strongly associated with SVR. HCV therapy may improve insulin resistance regardless of virologic response; however, BMI and interferon use were clearly associated with insulin resistance.","DOI":"10.2337/dc11-1837","ISSN":"1935-5548","note":"PMID: 22399695\nPMCID: PMC3329815","journalAbbreviation":"Diabetes Care","language":"eng","author":[{"family":"Brandman","given":"Danielle"},{"family":"Bacchetti","given":"Peter"},{"family":"Ayala","given":"Claudia E."},{"family":"Maher","given":"Jacquelyn J."},{"family":"Khalili","given":"Mandana"}],"issued":{"date-parts":[["2012",5]]},"PMID":"22399695","PMCID":"PMC3329815"}}],"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01]</w:t>
            </w:r>
            <w:r w:rsidRPr="008E51C1">
              <w:rPr>
                <w:rFonts w:ascii="Book Antiqua" w:hAnsi="Book Antiqua"/>
                <w:sz w:val="24"/>
                <w:szCs w:val="24"/>
                <w:lang w:eastAsia="fr-FR"/>
              </w:rPr>
              <w:fldChar w:fldCharType="end"/>
            </w:r>
          </w:p>
        </w:tc>
        <w:tc>
          <w:tcPr>
            <w:tcW w:w="687" w:type="dxa"/>
            <w:noWrap/>
            <w:vAlign w:val="center"/>
          </w:tcPr>
          <w:p w14:paraId="077F04C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2</w:t>
            </w:r>
          </w:p>
        </w:tc>
        <w:tc>
          <w:tcPr>
            <w:tcW w:w="1089" w:type="dxa"/>
            <w:noWrap/>
            <w:vAlign w:val="center"/>
          </w:tcPr>
          <w:p w14:paraId="2EE68003" w14:textId="77777777" w:rsidR="00486E2C" w:rsidRPr="008E51C1" w:rsidRDefault="000C3386"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ted States</w:t>
            </w:r>
          </w:p>
        </w:tc>
        <w:tc>
          <w:tcPr>
            <w:tcW w:w="1559" w:type="dxa"/>
            <w:noWrap/>
            <w:vAlign w:val="center"/>
          </w:tcPr>
          <w:p w14:paraId="5BC9BE6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3</w:t>
            </w:r>
          </w:p>
        </w:tc>
        <w:tc>
          <w:tcPr>
            <w:tcW w:w="1276" w:type="dxa"/>
            <w:noWrap/>
            <w:vAlign w:val="center"/>
          </w:tcPr>
          <w:p w14:paraId="6599F138"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n cirrhotic</w:t>
            </w:r>
          </w:p>
        </w:tc>
        <w:tc>
          <w:tcPr>
            <w:tcW w:w="1701" w:type="dxa"/>
            <w:noWrap/>
            <w:vAlign w:val="center"/>
          </w:tcPr>
          <w:p w14:paraId="5DC7EAF3"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SSGP</w:t>
            </w:r>
          </w:p>
        </w:tc>
        <w:tc>
          <w:tcPr>
            <w:tcW w:w="1418" w:type="dxa"/>
            <w:noWrap/>
            <w:vAlign w:val="center"/>
          </w:tcPr>
          <w:p w14:paraId="598D64E9"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Univariate</w:t>
            </w:r>
          </w:p>
        </w:tc>
        <w:tc>
          <w:tcPr>
            <w:tcW w:w="1417" w:type="dxa"/>
            <w:gridSpan w:val="2"/>
            <w:vAlign w:val="center"/>
          </w:tcPr>
          <w:p w14:paraId="2065296B"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1417" w:type="dxa"/>
            <w:noWrap/>
            <w:vAlign w:val="center"/>
          </w:tcPr>
          <w:p w14:paraId="63F2C17D"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2694" w:type="dxa"/>
            <w:noWrap/>
            <w:vAlign w:val="center"/>
          </w:tcPr>
          <w:p w14:paraId="72F5CD85"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23838067" w14:textId="77777777" w:rsidTr="008E51C1">
        <w:trPr>
          <w:trHeight w:val="290"/>
        </w:trPr>
        <w:tc>
          <w:tcPr>
            <w:tcW w:w="14676" w:type="dxa"/>
            <w:gridSpan w:val="11"/>
            <w:shd w:val="clear" w:color="auto" w:fill="F2F2F2"/>
            <w:noWrap/>
            <w:vAlign w:val="center"/>
          </w:tcPr>
          <w:p w14:paraId="0735517B" w14:textId="77777777" w:rsidR="00486E2C" w:rsidRPr="008E51C1" w:rsidRDefault="00486E2C" w:rsidP="00951642">
            <w:pPr>
              <w:snapToGrid w:val="0"/>
              <w:spacing w:after="0" w:line="360" w:lineRule="auto"/>
              <w:jc w:val="both"/>
              <w:rPr>
                <w:rFonts w:ascii="Book Antiqua" w:hAnsi="Book Antiqua"/>
                <w:b/>
                <w:sz w:val="24"/>
                <w:szCs w:val="24"/>
                <w:lang w:val="en-GB" w:eastAsia="fr-FR"/>
              </w:rPr>
            </w:pPr>
            <w:r w:rsidRPr="008E51C1">
              <w:rPr>
                <w:rFonts w:ascii="Book Antiqua" w:hAnsi="Book Antiqua"/>
                <w:sz w:val="24"/>
                <w:szCs w:val="24"/>
                <w:lang w:val="en-GB"/>
              </w:rPr>
              <w:t xml:space="preserve"> </w:t>
            </w:r>
            <w:r w:rsidRPr="008E51C1">
              <w:rPr>
                <w:rFonts w:ascii="Book Antiqua" w:hAnsi="Book Antiqua"/>
                <w:b/>
                <w:sz w:val="24"/>
                <w:szCs w:val="24"/>
                <w:lang w:val="en-GB" w:eastAsia="fr-FR"/>
              </w:rPr>
              <w:t xml:space="preserve">Occurrence of glucose abnormalities after HCV treatment </w:t>
            </w:r>
          </w:p>
        </w:tc>
      </w:tr>
      <w:tr w:rsidR="008F198B" w:rsidRPr="008E51C1" w14:paraId="162D2BC7" w14:textId="77777777" w:rsidTr="008E51C1">
        <w:trPr>
          <w:trHeight w:val="290"/>
        </w:trPr>
        <w:tc>
          <w:tcPr>
            <w:tcW w:w="1418" w:type="dxa"/>
            <w:noWrap/>
            <w:vAlign w:val="center"/>
          </w:tcPr>
          <w:p w14:paraId="06E1A30C" w14:textId="1F34B20D"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 xml:space="preserve">Simo </w:t>
            </w:r>
            <w:r w:rsidR="00307541" w:rsidRPr="008E51C1">
              <w:rPr>
                <w:rFonts w:ascii="Book Antiqua" w:hAnsi="Book Antiqua"/>
                <w:i/>
                <w:sz w:val="24"/>
                <w:szCs w:val="24"/>
                <w:lang w:eastAsia="fr-FR"/>
              </w:rPr>
              <w:t xml:space="preserve">et </w:t>
            </w:r>
            <w:r w:rsidR="00307541" w:rsidRPr="008E51C1">
              <w:rPr>
                <w:rFonts w:ascii="Book Antiqua" w:hAnsi="Book Antiqua"/>
                <w:i/>
                <w:sz w:val="24"/>
                <w:szCs w:val="24"/>
                <w:lang w:eastAsia="fr-FR"/>
              </w:rPr>
              <w:lastRenderedPageBreak/>
              <w:t>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2k0ejgl1ou","properties":{"formattedCitation":"{\\rtf \\super [112]\\nosupersub{}}","plainCitation":"[112]"},"citationItems":[{"id":765,"uris":["http://zotero.org/users/1969747/items/9XIIKFW5"],"uri":["http://zotero.org/users/1969747/items/9XIIKFW5"],"itemData":{"id":765,"type":"article-journal","title":"Sustained Virological Response Correlates With Reduction in the Incidence of Glucose Abnormalities in Patients With Chronic Hepatitis C Virus Infection","container-title":"Diabetes Care","page":"2462-2466","volume":"29","issue":"11","source":"CrossRef","DOI":"10.2337/dc06-0456","ISSN":"0149-5992, 1935-5548","language":"en","author":[{"family":"Simo","given":"R."},{"family":"Lecube","given":"A."},{"family":"Genesca","given":"J."},{"family":"Esteban","given":"J. I."},{"family":"Hernandez","given":"C."}],"issued":{"date-parts":[["2006",11,1]]},"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12]</w:t>
            </w:r>
            <w:r w:rsidRPr="008E51C1">
              <w:rPr>
                <w:rFonts w:ascii="Book Antiqua" w:hAnsi="Book Antiqua"/>
                <w:sz w:val="24"/>
                <w:szCs w:val="24"/>
                <w:lang w:eastAsia="fr-FR"/>
              </w:rPr>
              <w:fldChar w:fldCharType="end"/>
            </w:r>
          </w:p>
        </w:tc>
        <w:tc>
          <w:tcPr>
            <w:tcW w:w="687" w:type="dxa"/>
            <w:noWrap/>
            <w:vAlign w:val="center"/>
          </w:tcPr>
          <w:p w14:paraId="1938BC9B"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lastRenderedPageBreak/>
              <w:t>2006</w:t>
            </w:r>
          </w:p>
        </w:tc>
        <w:tc>
          <w:tcPr>
            <w:tcW w:w="1089" w:type="dxa"/>
            <w:noWrap/>
            <w:vAlign w:val="center"/>
          </w:tcPr>
          <w:p w14:paraId="30A85775"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Spain</w:t>
            </w:r>
          </w:p>
        </w:tc>
        <w:tc>
          <w:tcPr>
            <w:tcW w:w="1559" w:type="dxa"/>
            <w:noWrap/>
            <w:vAlign w:val="center"/>
          </w:tcPr>
          <w:p w14:paraId="452FF27A"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34</w:t>
            </w:r>
          </w:p>
        </w:tc>
        <w:tc>
          <w:tcPr>
            <w:tcW w:w="1276" w:type="dxa"/>
            <w:noWrap/>
            <w:vAlign w:val="center"/>
          </w:tcPr>
          <w:p w14:paraId="5B761D64"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n DM</w:t>
            </w:r>
          </w:p>
        </w:tc>
        <w:tc>
          <w:tcPr>
            <w:tcW w:w="1701" w:type="dxa"/>
            <w:noWrap/>
            <w:vAlign w:val="center"/>
          </w:tcPr>
          <w:p w14:paraId="5D5274D2"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 or IGT</w:t>
            </w:r>
          </w:p>
        </w:tc>
        <w:tc>
          <w:tcPr>
            <w:tcW w:w="1559" w:type="dxa"/>
            <w:gridSpan w:val="2"/>
            <w:noWrap/>
          </w:tcPr>
          <w:p w14:paraId="3F5880EB"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r w:rsidR="00307541" w:rsidRPr="008E51C1">
              <w:rPr>
                <w:rFonts w:ascii="Book Antiqua" w:hAnsi="Book Antiqua"/>
                <w:sz w:val="24"/>
                <w:szCs w:val="24"/>
                <w:vertAlign w:val="superscript"/>
                <w:lang w:val="en-GB"/>
              </w:rPr>
              <w:t>1</w:t>
            </w:r>
          </w:p>
        </w:tc>
        <w:tc>
          <w:tcPr>
            <w:tcW w:w="1276" w:type="dxa"/>
            <w:vAlign w:val="center"/>
          </w:tcPr>
          <w:p w14:paraId="41568F0A"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1417" w:type="dxa"/>
            <w:noWrap/>
            <w:vAlign w:val="center"/>
          </w:tcPr>
          <w:p w14:paraId="30BA3A0A" w14:textId="77777777" w:rsidR="00486E2C" w:rsidRPr="008E51C1" w:rsidRDefault="00486E2C" w:rsidP="006D579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All</w:t>
            </w:r>
          </w:p>
        </w:tc>
        <w:tc>
          <w:tcPr>
            <w:tcW w:w="2694" w:type="dxa"/>
            <w:noWrap/>
            <w:vAlign w:val="center"/>
          </w:tcPr>
          <w:p w14:paraId="73516F71"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in SVR, OR </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48 [0.24</w:t>
            </w:r>
            <w:r w:rsidR="00307541"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lastRenderedPageBreak/>
              <w:t xml:space="preserve">0.48]; </w:t>
            </w:r>
            <w:r w:rsidR="00307541" w:rsidRPr="008E51C1">
              <w:rPr>
                <w:rFonts w:ascii="Book Antiqua" w:hAnsi="Book Antiqua"/>
                <w:i/>
                <w:caps/>
                <w:sz w:val="24"/>
                <w:szCs w:val="24"/>
                <w:lang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4</w:t>
            </w:r>
          </w:p>
        </w:tc>
      </w:tr>
      <w:tr w:rsidR="008F198B" w:rsidRPr="008E51C1" w14:paraId="068B37B9" w14:textId="77777777" w:rsidTr="008E51C1">
        <w:trPr>
          <w:trHeight w:val="290"/>
        </w:trPr>
        <w:tc>
          <w:tcPr>
            <w:tcW w:w="1418" w:type="dxa"/>
            <w:noWrap/>
            <w:vAlign w:val="center"/>
          </w:tcPr>
          <w:p w14:paraId="5DF53028" w14:textId="62D1AD47"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lastRenderedPageBreak/>
              <w:t xml:space="preserve">Romero-Gomez </w:t>
            </w:r>
            <w:r w:rsidR="00307541" w:rsidRPr="008E51C1">
              <w:rPr>
                <w:rFonts w:ascii="Book Antiqua" w:hAnsi="Book Antiqua"/>
                <w:i/>
                <w:sz w:val="24"/>
                <w:szCs w:val="24"/>
                <w:lang w:eastAsia="fr-FR"/>
              </w:rPr>
              <w:t>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25sv4htfhq","properties":{"formattedCitation":"{\\rtf \\super [91]\\nosupersub{}}","plainCitation":"[91]"},"citationItems":[{"id":806,"uris":["http://zotero.org/users/1969747/items/DH2WNWDQ"],"uri":["http://zotero.org/users/1969747/items/DH2WNWDQ"],"itemData":{"id":806,"type":"article-journal","title":"Effect of sustained virological response to treatment on the incidence of abnormal glucose values in chronic hepatitis C","container-title":"Journal of Hepatology","page":"721-727","volume":"48","issue":"5","source":"PubMed","abstract":"BACKGROUND/AIMS: To investigate the effect of sustained virological response (SVR) on impaired fasting glucose (IFG) and/or type 2 diabetes (T2DM); to assess the influence of glucose abnormalities on the SVR rate.\nMETHODS: 1059 patients with chronic HCV; normal glucose (&lt; 100 mg/dl) in 734, IFG (between 100 and 125 mg/dl) in 218, and T2DM (126 mg/dl) in 107 cases, were treated with interferon plus ribavirin over 24 or 48 weeks, depending on viral genotype.\nRESULTS: The SVR rate was lower in patients with IFG and/or T2DM than in patients with normal glucose concentrations [143/325 (44%) vs. 432/734 (58.8%); P=0.002]. In the follow-up, abnormal glucose concentrations were observed in 74 of 304 (24.3%) non-responders and in 49 of 430 (11.4%) sustained responders (log-rank: 13.8; P=0.00002). Reverse stepwise logistic regression analysis identified the independent variables predictive of IFG or T2DM development as: sustained response (OR: 0.44; 95%CI=0.20-0.97; P=0.004) and fibrosis stage (OR: 1.46; 95%CI=1.06-2.01;P=0.02). Family history of DM, steatosis, gender, HCV viral load, genotype, triglycerides, cholesterol and BMI did not enter the multivariate analysis equation.\nCONCLUSIONS: SVR reduces the risk of IFG and/or T2DM development in patients with chronic hepatitis C while altered glucose metabolism impairs sustained response to viral treatment.","DOI":"10.1016/j.jhep.2007.11.022","ISSN":"0168-8278","note":"PMID: 18308416","journalAbbreviation":"J. Hepatol.","language":"eng","author":[{"family":"Romero-Gómez","given":"Manuel"},{"family":"Fernández-Rodríguez","given":"Conrado M."},{"family":"Andrade","given":"Raúl J."},{"family":"Diago","given":"Moisés"},{"family":"Alonso","given":"Sonia"},{"family":"Planas","given":"Ramón"},{"family":"Solá","given":"Ricard"},{"family":"Pons","given":"José A."},{"family":"Salmerón","given":"Javier"},{"family":"Barcena","given":"Rafael"},{"family":"Perez","given":"Ramón"},{"family":"Carmona","given":"Isabel"},{"family":"Durán","given":"Santiago"}],"issued":{"date-parts":[["2008",5]]},"PMID":"18308416"}}],"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91]</w:t>
            </w:r>
            <w:r w:rsidRPr="008E51C1">
              <w:rPr>
                <w:rFonts w:ascii="Book Antiqua" w:hAnsi="Book Antiqua"/>
                <w:sz w:val="24"/>
                <w:szCs w:val="24"/>
                <w:lang w:val="en-GB" w:eastAsia="fr-FR"/>
              </w:rPr>
              <w:fldChar w:fldCharType="end"/>
            </w:r>
          </w:p>
        </w:tc>
        <w:tc>
          <w:tcPr>
            <w:tcW w:w="687" w:type="dxa"/>
            <w:noWrap/>
            <w:vAlign w:val="center"/>
          </w:tcPr>
          <w:p w14:paraId="22455795"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089" w:type="dxa"/>
            <w:noWrap/>
            <w:vAlign w:val="center"/>
          </w:tcPr>
          <w:p w14:paraId="593DBBEE"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Spain</w:t>
            </w:r>
          </w:p>
        </w:tc>
        <w:tc>
          <w:tcPr>
            <w:tcW w:w="1559" w:type="dxa"/>
            <w:noWrap/>
            <w:vAlign w:val="center"/>
          </w:tcPr>
          <w:p w14:paraId="305F7A45" w14:textId="77777777" w:rsidR="00486E2C" w:rsidRPr="008E51C1" w:rsidRDefault="00307541"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w:t>
            </w:r>
            <w:r w:rsidR="00486E2C" w:rsidRPr="008E51C1">
              <w:rPr>
                <w:rFonts w:ascii="Book Antiqua" w:hAnsi="Book Antiqua"/>
                <w:sz w:val="24"/>
                <w:szCs w:val="24"/>
                <w:lang w:val="en-GB" w:eastAsia="fr-FR"/>
              </w:rPr>
              <w:t>059</w:t>
            </w:r>
          </w:p>
        </w:tc>
        <w:tc>
          <w:tcPr>
            <w:tcW w:w="1276" w:type="dxa"/>
            <w:noWrap/>
            <w:vAlign w:val="center"/>
          </w:tcPr>
          <w:p w14:paraId="59E2769E"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p>
        </w:tc>
        <w:tc>
          <w:tcPr>
            <w:tcW w:w="1701" w:type="dxa"/>
            <w:noWrap/>
            <w:vAlign w:val="center"/>
          </w:tcPr>
          <w:p w14:paraId="5FED6529"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 or IGT</w:t>
            </w:r>
          </w:p>
        </w:tc>
        <w:tc>
          <w:tcPr>
            <w:tcW w:w="1559" w:type="dxa"/>
            <w:gridSpan w:val="2"/>
            <w:noWrap/>
          </w:tcPr>
          <w:p w14:paraId="314EC6F6" w14:textId="77777777" w:rsidR="00486E2C" w:rsidRPr="008E51C1" w:rsidRDefault="00486E2C" w:rsidP="006D579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r w:rsidR="00307541" w:rsidRPr="008E51C1">
              <w:rPr>
                <w:rFonts w:ascii="Book Antiqua" w:hAnsi="Book Antiqua"/>
                <w:sz w:val="24"/>
                <w:szCs w:val="24"/>
                <w:vertAlign w:val="superscript"/>
                <w:lang w:val="en-GB"/>
              </w:rPr>
              <w:t>1</w:t>
            </w:r>
          </w:p>
        </w:tc>
        <w:tc>
          <w:tcPr>
            <w:tcW w:w="1276" w:type="dxa"/>
            <w:vAlign w:val="center"/>
          </w:tcPr>
          <w:p w14:paraId="3633A8E1"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417" w:type="dxa"/>
            <w:noWrap/>
          </w:tcPr>
          <w:p w14:paraId="76E28D96"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2694" w:type="dxa"/>
            <w:noWrap/>
            <w:vAlign w:val="center"/>
          </w:tcPr>
          <w:p w14:paraId="6C5EA921"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in SVR, OR </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44 [0.2</w:t>
            </w:r>
            <w:r w:rsidR="00307541"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0.97]; </w:t>
            </w:r>
            <w:r w:rsidR="00307541" w:rsidRPr="008E51C1">
              <w:rPr>
                <w:rFonts w:ascii="Book Antiqua" w:hAnsi="Book Antiqua"/>
                <w:i/>
                <w:caps/>
                <w:sz w:val="24"/>
                <w:szCs w:val="24"/>
                <w:lang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4</w:t>
            </w:r>
          </w:p>
        </w:tc>
      </w:tr>
      <w:tr w:rsidR="008F198B" w:rsidRPr="008E51C1" w14:paraId="159499CC" w14:textId="77777777" w:rsidTr="008E51C1">
        <w:trPr>
          <w:trHeight w:val="290"/>
        </w:trPr>
        <w:tc>
          <w:tcPr>
            <w:tcW w:w="1418" w:type="dxa"/>
            <w:noWrap/>
            <w:vAlign w:val="center"/>
          </w:tcPr>
          <w:p w14:paraId="25E57ADE" w14:textId="251CB4C0"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 xml:space="preserve">Arase </w:t>
            </w:r>
            <w:r w:rsidR="00307541" w:rsidRPr="008E51C1">
              <w:rPr>
                <w:rFonts w:ascii="Book Antiqua" w:hAnsi="Book Antiqua"/>
                <w:i/>
                <w:sz w:val="24"/>
                <w:szCs w:val="24"/>
                <w:lang w:eastAsia="fr-FR"/>
              </w:rPr>
              <w:t>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2l3mf42c0o","properties":{"formattedCitation":"{\\rtf \\super [113]\\nosupersub{}}","plainCitation":"[113]"},"citationItems":[{"id":686,"uris":["http://zotero.org/users/1969747/items/CQ5A9FIE"],"uri":["http://zotero.org/users/1969747/items/CQ5A9FIE"],"itemData":{"id":686,"type":"article-journal","title":"Sustained virological response reduces incidence of onset of type 2 diabetes in chronic hepatitis C","container-title":"Hepatology","page":"739-744","volume":"49","issue":"3","source":"CrossRef","DOI":"10.1002/hep.22703","ISSN":"02709139","language":"en","author":[{"family":"Arase","given":"Yasuji"},{"family":"Suzuki","given":"Fumitaka"},{"family":"Suzuki","given":"Yoshiyuki"},{"family":"Akuta","given":"Norio"},{"family":"Kobayashi","given":"Masahiro"},{"family":"Kawamura","given":"Yusuke"},{"family":"Yatsuji","given":"Hiromi"},{"family":"Sezaki","given":"Hitomi"},{"family":"Hosaka","given":"Tetsuya"},{"family":"Hirakawa","given":"Miharu"},{"family":"Ikeda","given":"Kenji"},{"family":"Kumada","given":"Hiromitsu"}],"issued":{"date-parts":[["2009",3]]},"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13]</w:t>
            </w:r>
            <w:r w:rsidRPr="008E51C1">
              <w:rPr>
                <w:rFonts w:ascii="Book Antiqua" w:hAnsi="Book Antiqua"/>
                <w:sz w:val="24"/>
                <w:szCs w:val="24"/>
                <w:lang w:val="en-GB" w:eastAsia="fr-FR"/>
              </w:rPr>
              <w:fldChar w:fldCharType="end"/>
            </w:r>
          </w:p>
        </w:tc>
        <w:tc>
          <w:tcPr>
            <w:tcW w:w="687" w:type="dxa"/>
            <w:noWrap/>
            <w:vAlign w:val="center"/>
          </w:tcPr>
          <w:p w14:paraId="6FA75523"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9</w:t>
            </w:r>
          </w:p>
        </w:tc>
        <w:tc>
          <w:tcPr>
            <w:tcW w:w="1089" w:type="dxa"/>
            <w:noWrap/>
            <w:vAlign w:val="center"/>
          </w:tcPr>
          <w:p w14:paraId="017A0C4A"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Japan</w:t>
            </w:r>
          </w:p>
        </w:tc>
        <w:tc>
          <w:tcPr>
            <w:tcW w:w="1559" w:type="dxa"/>
            <w:noWrap/>
            <w:vAlign w:val="center"/>
          </w:tcPr>
          <w:p w14:paraId="42362E00" w14:textId="77777777" w:rsidR="00486E2C" w:rsidRPr="008E51C1" w:rsidRDefault="00307541"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w:t>
            </w:r>
            <w:r w:rsidR="00486E2C" w:rsidRPr="008E51C1">
              <w:rPr>
                <w:rFonts w:ascii="Book Antiqua" w:hAnsi="Book Antiqua"/>
                <w:sz w:val="24"/>
                <w:szCs w:val="24"/>
                <w:lang w:val="en-GB" w:eastAsia="fr-FR"/>
              </w:rPr>
              <w:t>842</w:t>
            </w:r>
          </w:p>
        </w:tc>
        <w:tc>
          <w:tcPr>
            <w:tcW w:w="1276" w:type="dxa"/>
            <w:noWrap/>
            <w:vAlign w:val="center"/>
          </w:tcPr>
          <w:p w14:paraId="338F9BE8"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p>
        </w:tc>
        <w:tc>
          <w:tcPr>
            <w:tcW w:w="1701" w:type="dxa"/>
            <w:noWrap/>
            <w:vAlign w:val="center"/>
          </w:tcPr>
          <w:p w14:paraId="275CD36C"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559" w:type="dxa"/>
            <w:gridSpan w:val="2"/>
            <w:noWrap/>
          </w:tcPr>
          <w:p w14:paraId="2F279C4B" w14:textId="77777777" w:rsidR="00486E2C" w:rsidRPr="008E51C1" w:rsidRDefault="00486E2C" w:rsidP="006D579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r w:rsidR="00307541" w:rsidRPr="008E51C1">
              <w:rPr>
                <w:rFonts w:ascii="Book Antiqua" w:hAnsi="Book Antiqua"/>
                <w:sz w:val="24"/>
                <w:szCs w:val="24"/>
                <w:vertAlign w:val="superscript"/>
                <w:lang w:val="en-GB"/>
              </w:rPr>
              <w:t>1</w:t>
            </w:r>
          </w:p>
        </w:tc>
        <w:tc>
          <w:tcPr>
            <w:tcW w:w="1276" w:type="dxa"/>
            <w:vAlign w:val="center"/>
          </w:tcPr>
          <w:p w14:paraId="1DA3BCB8"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1417" w:type="dxa"/>
            <w:noWrap/>
          </w:tcPr>
          <w:p w14:paraId="2D8B9FA8"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2694" w:type="dxa"/>
            <w:noWrap/>
            <w:vAlign w:val="center"/>
          </w:tcPr>
          <w:p w14:paraId="6078CE70" w14:textId="77777777" w:rsidR="00486E2C" w:rsidRPr="008E51C1" w:rsidRDefault="00486E2C" w:rsidP="006D579A">
            <w:pPr>
              <w:snapToGrid w:val="0"/>
              <w:spacing w:after="0" w:line="360" w:lineRule="auto"/>
              <w:jc w:val="center"/>
              <w:rPr>
                <w:rFonts w:ascii="Book Antiqua" w:hAnsi="Book Antiqua"/>
                <w:sz w:val="24"/>
                <w:szCs w:val="24"/>
                <w:lang w:val="en-US" w:eastAsia="fr-FR"/>
              </w:rPr>
            </w:pPr>
            <w:r w:rsidRPr="008E51C1">
              <w:rPr>
                <w:rFonts w:ascii="Book Antiqua" w:hAnsi="Book Antiqua"/>
                <w:sz w:val="24"/>
                <w:szCs w:val="24"/>
                <w:lang w:val="en-GB" w:eastAsia="fr-FR"/>
              </w:rPr>
              <w:t xml:space="preserve">in SVR, HR </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US" w:eastAsia="fr-FR"/>
              </w:rPr>
              <w:t>0.36 [0.24; 0.56]</w:t>
            </w:r>
          </w:p>
        </w:tc>
      </w:tr>
      <w:tr w:rsidR="008F198B" w:rsidRPr="008E51C1" w14:paraId="1D238352" w14:textId="77777777" w:rsidTr="008E51C1">
        <w:trPr>
          <w:trHeight w:val="290"/>
        </w:trPr>
        <w:tc>
          <w:tcPr>
            <w:tcW w:w="1418" w:type="dxa"/>
            <w:noWrap/>
            <w:vAlign w:val="center"/>
          </w:tcPr>
          <w:p w14:paraId="00DCEB4C" w14:textId="5DDAB82E" w:rsidR="00486E2C" w:rsidRPr="008E51C1" w:rsidRDefault="00486E2C" w:rsidP="0047273B">
            <w:pPr>
              <w:snapToGrid w:val="0"/>
              <w:spacing w:after="0" w:line="360" w:lineRule="auto"/>
              <w:rPr>
                <w:rFonts w:ascii="Book Antiqua" w:hAnsi="Book Antiqua"/>
                <w:sz w:val="24"/>
                <w:szCs w:val="24"/>
                <w:lang w:val="en-US" w:eastAsia="fr-FR"/>
              </w:rPr>
            </w:pPr>
            <w:r w:rsidRPr="008E51C1">
              <w:rPr>
                <w:rFonts w:ascii="Book Antiqua" w:hAnsi="Book Antiqua"/>
                <w:sz w:val="24"/>
                <w:szCs w:val="24"/>
                <w:lang w:val="en-US" w:eastAsia="fr-FR"/>
              </w:rPr>
              <w:t xml:space="preserve">Aghemo </w:t>
            </w:r>
            <w:r w:rsidR="00307541" w:rsidRPr="008E51C1">
              <w:rPr>
                <w:rFonts w:ascii="Book Antiqua" w:hAnsi="Book Antiqua"/>
                <w:i/>
                <w:sz w:val="24"/>
                <w:szCs w:val="24"/>
                <w:lang w:eastAsia="fr-FR"/>
              </w:rPr>
              <w:t>et al</w:t>
            </w:r>
            <w:r w:rsidRPr="008E51C1">
              <w:rPr>
                <w:rFonts w:ascii="Book Antiqua" w:hAnsi="Book Antiqua"/>
                <w:sz w:val="24"/>
                <w:szCs w:val="24"/>
                <w:lang w:val="en-US" w:eastAsia="fr-FR"/>
              </w:rPr>
              <w:fldChar w:fldCharType="begin"/>
            </w:r>
            <w:r w:rsidR="0047273B" w:rsidRPr="008E51C1">
              <w:rPr>
                <w:rFonts w:ascii="Book Antiqua" w:hAnsi="Book Antiqua"/>
                <w:sz w:val="24"/>
                <w:szCs w:val="24"/>
                <w:lang w:val="en-US" w:eastAsia="fr-FR"/>
              </w:rPr>
              <w:instrText xml:space="preserve"> ADDIN ZOTERO_ITEM CSL_CITATION {"citationID":"201hm9jses","properties":{"formattedCitation":"{\\rtf \\super [102]\\nosupersub{}}","plainCitation":"[102]"},"citationItems":[{"id":808,"uris":["http://zotero.org/users/1969747/items/WPEDBNR2"],"uri":["http://zotero.org/users/1969747/items/WPEDBNR2"],"itemData":{"id":808,"type":"article-journal","title":"Sustained virological response prevents the development of insulin resistance in patients with chronic hepatitis C","container-title":"Hepatology (Baltimore, Md.)","page":"1681-1687","volume":"56","issue":"5","source":"PubMed","abstract":"Hepatitis C virus (HCV) infection is associated with insulin resistance (IR), which is a condition known to influence the progression of liver fibrosis and the response to pegylated interferon (PEG-IFN)/ribavirin (RBV) therapy. We aimed to assess whether a sustained virological response (SVR) after antiviral therapy prevents the development of IR in the long term. Members of the Milan Safety Tolerability study cohort, who received PEG-IFNα2a/RBV or PEG-IFNα2b/RBV, underwent a homeostasis model assessment (HOMA) at the baseline and 24 months after treatment completion. For all patients (n = 431), a liver biopsy sample was scored for grading, staging (Ishak), and steatosis. At the baseline, IR (HOMA value &gt; 2) was detected in 48 patients (12%), and it was associated with body weight (P = 0.03), an HCV load &lt; 0.6 × 10(6) IU/L (P = 0.006), fibrosis staging ≥ 4 (P = 0.01), and moderate to severe steatosis (P = 0.03). IR did not influence the rates of end-of-treatment response (75% versus 69%, P = 0.4), SVR (63% versus 60%, P = 0.8), or relapse (19% versus 24%, P = 0.5). After treatment, IR developed in 49 of the 384 nondiabetic patients (14%). Although the mean baseline and posttreatment HOMA values were similar in SVR patients (1.11 ± 0.8 versus 1.18 ± 1.1, P = 0.25), patients experiencing treatment failure showed a significant increase in the mean HOMA value at the follow-up visit (1.20 ± 0.85 versus 1.49 ± 1.3, P = 0.007), and there was an increased rate of de novo IR in non-SVR patients versus SVR patients (17% versus 7%, P = 0.007). According to a logistic regression analysis, treatment failure (odds ratio = 2.81, 95% confidence interval = 1.39-5.67, P = 0.004) and a 10% body mass index increase (odds ratio = 6.42, 95% confidence interval = 1.69-24.3, P = 0.006) were significantly associated with the development of de novo IR.\nCONCLUSION: In nondiabetic patients with chronic HCV, the achievement of SVR with PEG-IFN and RBV prevents the development of de novo IR.","DOI":"10.1002/hep.25867","ISSN":"1527-3350","note":"PMID: 22619107","journalAbbreviation":"Hepatology","language":"eng","author":[{"family":"Aghemo","given":"Alessio"},{"family":"Prati","given":"Gian Maria"},{"family":"Rumi","given":"Maria Grazia"},{"family":"Soffredini","given":"Roberta"},{"family":"D'Ambrosio","given":"Roberta"},{"family":"Orsi","given":"Emanuela"},{"family":"De Nicola","given":"Stella"},{"family":"Degasperi","given":"Elisabetta"},{"family":"Grancini","given":"Valeria"},{"family":"Colombo","given":"Massimo"}],"issued":{"date-parts":[["2012",11]]},"PMID":"22619107"}}],"schema":"https://github.com/citation-style-language/schema/raw/master/csl-citation.json"} </w:instrText>
            </w:r>
            <w:r w:rsidRPr="008E51C1">
              <w:rPr>
                <w:rFonts w:ascii="Book Antiqua" w:hAnsi="Book Antiqua"/>
                <w:sz w:val="24"/>
                <w:szCs w:val="24"/>
                <w:lang w:val="en-US" w:eastAsia="fr-FR"/>
              </w:rPr>
              <w:fldChar w:fldCharType="separate"/>
            </w:r>
            <w:r w:rsidR="0047273B" w:rsidRPr="008E51C1">
              <w:rPr>
                <w:rFonts w:ascii="Book Antiqua" w:hAnsi="Book Antiqua"/>
                <w:sz w:val="24"/>
                <w:szCs w:val="24"/>
                <w:vertAlign w:val="superscript"/>
              </w:rPr>
              <w:t>[102]</w:t>
            </w:r>
            <w:r w:rsidRPr="008E51C1">
              <w:rPr>
                <w:rFonts w:ascii="Book Antiqua" w:hAnsi="Book Antiqua"/>
                <w:sz w:val="24"/>
                <w:szCs w:val="24"/>
                <w:lang w:val="en-US" w:eastAsia="fr-FR"/>
              </w:rPr>
              <w:fldChar w:fldCharType="end"/>
            </w:r>
          </w:p>
        </w:tc>
        <w:tc>
          <w:tcPr>
            <w:tcW w:w="687" w:type="dxa"/>
            <w:noWrap/>
            <w:vAlign w:val="center"/>
          </w:tcPr>
          <w:p w14:paraId="363B8153" w14:textId="77777777" w:rsidR="00486E2C" w:rsidRPr="008E51C1" w:rsidRDefault="00486E2C" w:rsidP="006D579A">
            <w:pPr>
              <w:snapToGrid w:val="0"/>
              <w:spacing w:after="0" w:line="360" w:lineRule="auto"/>
              <w:jc w:val="center"/>
              <w:rPr>
                <w:rFonts w:ascii="Book Antiqua" w:hAnsi="Book Antiqua"/>
                <w:sz w:val="24"/>
                <w:szCs w:val="24"/>
                <w:lang w:val="en-US" w:eastAsia="fr-FR"/>
              </w:rPr>
            </w:pPr>
            <w:r w:rsidRPr="008E51C1">
              <w:rPr>
                <w:rFonts w:ascii="Book Antiqua" w:hAnsi="Book Antiqua"/>
                <w:sz w:val="24"/>
                <w:szCs w:val="24"/>
                <w:lang w:val="en-US" w:eastAsia="fr-FR"/>
              </w:rPr>
              <w:t>2012</w:t>
            </w:r>
          </w:p>
        </w:tc>
        <w:tc>
          <w:tcPr>
            <w:tcW w:w="1089" w:type="dxa"/>
            <w:noWrap/>
            <w:vAlign w:val="center"/>
          </w:tcPr>
          <w:p w14:paraId="23DD2845" w14:textId="77777777" w:rsidR="00486E2C" w:rsidRPr="008E51C1" w:rsidRDefault="00486E2C" w:rsidP="006D579A">
            <w:pPr>
              <w:snapToGrid w:val="0"/>
              <w:spacing w:after="0" w:line="360" w:lineRule="auto"/>
              <w:jc w:val="center"/>
              <w:rPr>
                <w:rFonts w:ascii="Book Antiqua" w:hAnsi="Book Antiqua"/>
                <w:sz w:val="24"/>
                <w:szCs w:val="24"/>
                <w:lang w:val="en-US" w:eastAsia="fr-FR"/>
              </w:rPr>
            </w:pPr>
            <w:r w:rsidRPr="008E51C1">
              <w:rPr>
                <w:rFonts w:ascii="Book Antiqua" w:hAnsi="Book Antiqua"/>
                <w:sz w:val="24"/>
                <w:szCs w:val="24"/>
                <w:lang w:val="en-US" w:eastAsia="fr-FR"/>
              </w:rPr>
              <w:t>Italy</w:t>
            </w:r>
          </w:p>
        </w:tc>
        <w:tc>
          <w:tcPr>
            <w:tcW w:w="1559" w:type="dxa"/>
            <w:noWrap/>
            <w:vAlign w:val="center"/>
          </w:tcPr>
          <w:p w14:paraId="765E9935" w14:textId="77777777" w:rsidR="00486E2C" w:rsidRPr="008E51C1" w:rsidRDefault="00486E2C" w:rsidP="006D579A">
            <w:pPr>
              <w:snapToGrid w:val="0"/>
              <w:spacing w:after="0" w:line="360" w:lineRule="auto"/>
              <w:jc w:val="center"/>
              <w:rPr>
                <w:rFonts w:ascii="Book Antiqua" w:hAnsi="Book Antiqua"/>
                <w:sz w:val="24"/>
                <w:szCs w:val="24"/>
                <w:lang w:val="en-US" w:eastAsia="fr-FR"/>
              </w:rPr>
            </w:pPr>
            <w:r w:rsidRPr="008E51C1">
              <w:rPr>
                <w:rFonts w:ascii="Book Antiqua" w:hAnsi="Book Antiqua"/>
                <w:sz w:val="24"/>
                <w:szCs w:val="24"/>
                <w:lang w:val="en-US" w:eastAsia="fr-FR"/>
              </w:rPr>
              <w:t>339</w:t>
            </w:r>
          </w:p>
        </w:tc>
        <w:tc>
          <w:tcPr>
            <w:tcW w:w="1276" w:type="dxa"/>
            <w:noWrap/>
            <w:vAlign w:val="center"/>
          </w:tcPr>
          <w:p w14:paraId="262884A9" w14:textId="77777777" w:rsidR="00486E2C" w:rsidRPr="008E51C1" w:rsidRDefault="00486E2C" w:rsidP="006D579A">
            <w:pPr>
              <w:snapToGrid w:val="0"/>
              <w:spacing w:after="0" w:line="360" w:lineRule="auto"/>
              <w:jc w:val="center"/>
              <w:rPr>
                <w:rFonts w:ascii="Book Antiqua" w:hAnsi="Book Antiqua"/>
                <w:sz w:val="24"/>
                <w:szCs w:val="24"/>
                <w:lang w:val="en-US" w:eastAsia="fr-FR"/>
              </w:rPr>
            </w:pPr>
            <w:r w:rsidRPr="008E51C1">
              <w:rPr>
                <w:rFonts w:ascii="Book Antiqua" w:hAnsi="Book Antiqua"/>
                <w:sz w:val="24"/>
                <w:szCs w:val="24"/>
                <w:lang w:val="en-US" w:eastAsia="fr-FR"/>
              </w:rPr>
              <w:t>non DM</w:t>
            </w:r>
          </w:p>
        </w:tc>
        <w:tc>
          <w:tcPr>
            <w:tcW w:w="1701" w:type="dxa"/>
            <w:noWrap/>
            <w:vAlign w:val="center"/>
          </w:tcPr>
          <w:p w14:paraId="7B760B5A"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US" w:eastAsia="fr-FR"/>
              </w:rPr>
              <w:t>HOMA-IR</w:t>
            </w:r>
          </w:p>
        </w:tc>
        <w:tc>
          <w:tcPr>
            <w:tcW w:w="1559" w:type="dxa"/>
            <w:gridSpan w:val="2"/>
            <w:noWrap/>
          </w:tcPr>
          <w:p w14:paraId="7A9E723B" w14:textId="77777777" w:rsidR="00486E2C" w:rsidRPr="008E51C1" w:rsidRDefault="00486E2C" w:rsidP="006D579A">
            <w:pPr>
              <w:snapToGrid w:val="0"/>
              <w:spacing w:after="0" w:line="360" w:lineRule="auto"/>
              <w:jc w:val="center"/>
              <w:rPr>
                <w:rFonts w:ascii="Book Antiqua" w:hAnsi="Book Antiqua"/>
                <w:sz w:val="24"/>
                <w:szCs w:val="24"/>
                <w:lang w:val="en-US"/>
              </w:rPr>
            </w:pPr>
            <w:r w:rsidRPr="008E51C1">
              <w:rPr>
                <w:rFonts w:ascii="Book Antiqua" w:hAnsi="Book Antiqua"/>
                <w:sz w:val="24"/>
                <w:szCs w:val="24"/>
                <w:lang w:val="en-US" w:eastAsia="fr-FR"/>
              </w:rPr>
              <w:t>Multivariate</w:t>
            </w:r>
            <w:r w:rsidR="00307541" w:rsidRPr="008E51C1">
              <w:rPr>
                <w:rFonts w:ascii="Book Antiqua" w:hAnsi="Book Antiqua"/>
                <w:sz w:val="24"/>
                <w:szCs w:val="24"/>
                <w:vertAlign w:val="superscript"/>
                <w:lang w:val="en-GB"/>
              </w:rPr>
              <w:t>1</w:t>
            </w:r>
          </w:p>
        </w:tc>
        <w:tc>
          <w:tcPr>
            <w:tcW w:w="1276" w:type="dxa"/>
            <w:vAlign w:val="center"/>
          </w:tcPr>
          <w:p w14:paraId="2B912910" w14:textId="77777777" w:rsidR="00486E2C" w:rsidRPr="008E51C1" w:rsidRDefault="00486E2C" w:rsidP="006D579A">
            <w:pPr>
              <w:snapToGrid w:val="0"/>
              <w:spacing w:after="0" w:line="360" w:lineRule="auto"/>
              <w:jc w:val="center"/>
              <w:rPr>
                <w:rFonts w:ascii="Book Antiqua" w:hAnsi="Book Antiqua"/>
                <w:sz w:val="24"/>
                <w:szCs w:val="24"/>
                <w:lang w:val="en-US" w:eastAsia="fr-FR"/>
              </w:rPr>
            </w:pPr>
            <w:r w:rsidRPr="008E51C1">
              <w:rPr>
                <w:rFonts w:ascii="Book Antiqua" w:hAnsi="Book Antiqua"/>
                <w:sz w:val="24"/>
                <w:szCs w:val="24"/>
                <w:lang w:val="en-US" w:eastAsia="fr-FR"/>
              </w:rPr>
              <w:t>Yes</w:t>
            </w:r>
          </w:p>
        </w:tc>
        <w:tc>
          <w:tcPr>
            <w:tcW w:w="1417" w:type="dxa"/>
            <w:noWrap/>
          </w:tcPr>
          <w:p w14:paraId="7AE10661" w14:textId="77777777" w:rsidR="00486E2C" w:rsidRPr="008E51C1" w:rsidRDefault="00486E2C" w:rsidP="006D579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All</w:t>
            </w:r>
          </w:p>
        </w:tc>
        <w:tc>
          <w:tcPr>
            <w:tcW w:w="2694" w:type="dxa"/>
            <w:noWrap/>
            <w:vAlign w:val="center"/>
          </w:tcPr>
          <w:p w14:paraId="25BEA097"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in SVR, OR </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36 [0.18</w:t>
            </w:r>
            <w:r w:rsidR="00307541"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0.72]; </w:t>
            </w:r>
            <w:r w:rsidR="00307541" w:rsidRPr="008E51C1">
              <w:rPr>
                <w:rFonts w:ascii="Book Antiqua" w:hAnsi="Book Antiqua"/>
                <w:i/>
                <w:caps/>
                <w:sz w:val="24"/>
                <w:szCs w:val="24"/>
                <w:lang w:eastAsia="fr-FR"/>
              </w:rPr>
              <w:t>p</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07541"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4</w:t>
            </w:r>
          </w:p>
        </w:tc>
      </w:tr>
      <w:tr w:rsidR="008F198B" w:rsidRPr="008E51C1" w14:paraId="5197BCCF" w14:textId="77777777" w:rsidTr="008E51C1">
        <w:trPr>
          <w:trHeight w:val="290"/>
        </w:trPr>
        <w:tc>
          <w:tcPr>
            <w:tcW w:w="1418" w:type="dxa"/>
            <w:noWrap/>
            <w:vAlign w:val="center"/>
          </w:tcPr>
          <w:p w14:paraId="767198AF" w14:textId="65F5C756"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 xml:space="preserve">Giordanino </w:t>
            </w:r>
            <w:r w:rsidR="00307541" w:rsidRPr="008E51C1">
              <w:rPr>
                <w:rFonts w:ascii="Book Antiqua" w:hAnsi="Book Antiqua"/>
                <w:i/>
                <w:sz w:val="24"/>
                <w:szCs w:val="24"/>
                <w:lang w:eastAsia="fr-FR"/>
              </w:rPr>
              <w:t>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29dj2ana9q","properties":{"formattedCitation":"{\\rtf \\super [114]\\nosupersub{}}","plainCitation":"[114]"},"citationItems":[{"id":719,"uris":["http://zotero.org/users/1969747/items/BRAFXAAT"],"uri":["http://zotero.org/users/1969747/items/BRAFXAAT"],"itemData":{"id":719,"type":"article-journal","title":"Incidence of Type 2 Diabetes Mellitus and Glucose Abnormalities in Patients With Chronic Hepatitis C Infection by Response to Treatment: Results of a Cohort Study","container-title":"The American Journal of Gastroenterology","page":"2481-2487","volume":"103","issue":"10","source":"CrossRef","DOI":"10.1111/j.1572-0241.2008.02002.x","ISSN":"00029270, 15720241","shortTitle":"Incidence of Type 2 Diabetes Mellitus and Glucose Abnormalities in Patients With Chronic Hepatitis C Infection by Response to Treatment","language":"en","author":[{"family":"Giordanino","given":"Chiara"},{"family":"Bugianesi","given":"Elisabetta"},{"family":"Smedile","given":"Antonina"},{"family":"Ciancio","given":"Alessia"},{"family":"Abate","given":"Maria Lorena"},{"family":"Olivero","given":"Antonella"},{"family":"Pellicano","given":"Rinaldo"},{"family":"Cassader","given":"Maurizio"},{"family":"Gambino","given":"Roberto"},{"family":"Bo","given":"Simona"},{"family":"Ciccone","given":"Giovannino"},{"family":"Rizzetto","given":"Mario"},{"family":"Saracco","given":"Giorgio"}],"issued":{"date-parts":[["2008",10]]},"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14]</w:t>
            </w:r>
            <w:r w:rsidRPr="008E51C1">
              <w:rPr>
                <w:rFonts w:ascii="Book Antiqua" w:hAnsi="Book Antiqua"/>
                <w:sz w:val="24"/>
                <w:szCs w:val="24"/>
                <w:lang w:val="en-GB" w:eastAsia="fr-FR"/>
              </w:rPr>
              <w:fldChar w:fldCharType="end"/>
            </w:r>
          </w:p>
        </w:tc>
        <w:tc>
          <w:tcPr>
            <w:tcW w:w="687" w:type="dxa"/>
            <w:noWrap/>
            <w:vAlign w:val="center"/>
          </w:tcPr>
          <w:p w14:paraId="7EFB5EBE"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08</w:t>
            </w:r>
          </w:p>
        </w:tc>
        <w:tc>
          <w:tcPr>
            <w:tcW w:w="1089" w:type="dxa"/>
            <w:noWrap/>
            <w:vAlign w:val="center"/>
          </w:tcPr>
          <w:p w14:paraId="0C6E91E4"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Italy</w:t>
            </w:r>
          </w:p>
        </w:tc>
        <w:tc>
          <w:tcPr>
            <w:tcW w:w="1559" w:type="dxa"/>
            <w:noWrap/>
            <w:vAlign w:val="center"/>
          </w:tcPr>
          <w:p w14:paraId="08DF9CD7"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2</w:t>
            </w:r>
          </w:p>
        </w:tc>
        <w:tc>
          <w:tcPr>
            <w:tcW w:w="1276" w:type="dxa"/>
            <w:noWrap/>
            <w:vAlign w:val="center"/>
          </w:tcPr>
          <w:p w14:paraId="0590A2C0"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n DM</w:t>
            </w:r>
          </w:p>
        </w:tc>
        <w:tc>
          <w:tcPr>
            <w:tcW w:w="1701" w:type="dxa"/>
            <w:noWrap/>
            <w:vAlign w:val="center"/>
          </w:tcPr>
          <w:p w14:paraId="18C04D89"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 or IGT</w:t>
            </w:r>
          </w:p>
        </w:tc>
        <w:tc>
          <w:tcPr>
            <w:tcW w:w="1559" w:type="dxa"/>
            <w:gridSpan w:val="2"/>
            <w:noWrap/>
          </w:tcPr>
          <w:p w14:paraId="246B3393" w14:textId="77777777" w:rsidR="00486E2C" w:rsidRPr="008E51C1" w:rsidRDefault="00486E2C" w:rsidP="006D579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r w:rsidR="00307541" w:rsidRPr="008E51C1">
              <w:rPr>
                <w:rFonts w:ascii="Book Antiqua" w:hAnsi="Book Antiqua"/>
                <w:sz w:val="24"/>
                <w:szCs w:val="24"/>
                <w:vertAlign w:val="superscript"/>
                <w:lang w:val="en-GB"/>
              </w:rPr>
              <w:t>1</w:t>
            </w:r>
          </w:p>
        </w:tc>
        <w:tc>
          <w:tcPr>
            <w:tcW w:w="1276" w:type="dxa"/>
            <w:vAlign w:val="center"/>
          </w:tcPr>
          <w:p w14:paraId="3FA647B9"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1417" w:type="dxa"/>
            <w:noWrap/>
            <w:vAlign w:val="center"/>
          </w:tcPr>
          <w:p w14:paraId="691A5C52"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w:t>
            </w:r>
          </w:p>
        </w:tc>
        <w:tc>
          <w:tcPr>
            <w:tcW w:w="2694" w:type="dxa"/>
            <w:noWrap/>
            <w:vAlign w:val="center"/>
          </w:tcPr>
          <w:p w14:paraId="3354A702" w14:textId="77777777" w:rsidR="00486E2C" w:rsidRPr="008E51C1" w:rsidRDefault="00486E2C" w:rsidP="006D579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S</w:t>
            </w:r>
          </w:p>
        </w:tc>
      </w:tr>
    </w:tbl>
    <w:p w14:paraId="45333D2C" w14:textId="77777777" w:rsidR="00486E2C" w:rsidRPr="008E51C1" w:rsidRDefault="00307541" w:rsidP="00951642">
      <w:pPr>
        <w:snapToGrid w:val="0"/>
        <w:spacing w:after="0" w:line="360" w:lineRule="auto"/>
        <w:jc w:val="both"/>
        <w:rPr>
          <w:rFonts w:ascii="Book Antiqua" w:hAnsi="Book Antiqua"/>
          <w:sz w:val="24"/>
          <w:szCs w:val="24"/>
          <w:lang w:val="en-GB"/>
        </w:rPr>
      </w:pPr>
      <w:r w:rsidRPr="008E51C1">
        <w:rPr>
          <w:rFonts w:ascii="Book Antiqua" w:hAnsi="Book Antiqua"/>
          <w:sz w:val="24"/>
          <w:szCs w:val="24"/>
          <w:vertAlign w:val="superscript"/>
          <w:lang w:val="en-GB"/>
        </w:rPr>
        <w:t>1</w:t>
      </w:r>
      <w:r w:rsidR="00486E2C" w:rsidRPr="008E51C1">
        <w:rPr>
          <w:rFonts w:ascii="Book Antiqua" w:hAnsi="Book Antiqua"/>
          <w:caps/>
          <w:sz w:val="24"/>
          <w:szCs w:val="24"/>
          <w:lang w:val="en-GB"/>
        </w:rPr>
        <w:t>a</w:t>
      </w:r>
      <w:r w:rsidR="00486E2C" w:rsidRPr="008E51C1">
        <w:rPr>
          <w:rFonts w:ascii="Book Antiqua" w:hAnsi="Book Antiqua"/>
          <w:sz w:val="24"/>
          <w:szCs w:val="24"/>
          <w:lang w:val="en-GB"/>
        </w:rPr>
        <w:t xml:space="preserve">ssociation with SVR; HCV: </w:t>
      </w:r>
      <w:r w:rsidR="00486E2C" w:rsidRPr="008E51C1">
        <w:rPr>
          <w:rFonts w:ascii="Book Antiqua" w:hAnsi="Book Antiqua"/>
          <w:caps/>
          <w:sz w:val="24"/>
          <w:szCs w:val="24"/>
          <w:lang w:val="en-GB"/>
        </w:rPr>
        <w:t>h</w:t>
      </w:r>
      <w:r w:rsidR="00486E2C" w:rsidRPr="008E51C1">
        <w:rPr>
          <w:rFonts w:ascii="Book Antiqua" w:hAnsi="Book Antiqua"/>
          <w:sz w:val="24"/>
          <w:szCs w:val="24"/>
          <w:lang w:val="en-GB"/>
        </w:rPr>
        <w:t xml:space="preserve">epatitis C virus infection; G1: </w:t>
      </w:r>
      <w:r w:rsidR="00486E2C" w:rsidRPr="008E51C1">
        <w:rPr>
          <w:rFonts w:ascii="Book Antiqua" w:hAnsi="Book Antiqua"/>
          <w:caps/>
          <w:sz w:val="24"/>
          <w:szCs w:val="24"/>
          <w:lang w:val="en-GB"/>
        </w:rPr>
        <w:t>g</w:t>
      </w:r>
      <w:r w:rsidR="00486E2C" w:rsidRPr="008E51C1">
        <w:rPr>
          <w:rFonts w:ascii="Book Antiqua" w:hAnsi="Book Antiqua"/>
          <w:sz w:val="24"/>
          <w:szCs w:val="24"/>
          <w:lang w:val="en-GB"/>
        </w:rPr>
        <w:t xml:space="preserve">enotype 1; SVR: </w:t>
      </w:r>
      <w:r w:rsidR="00486E2C" w:rsidRPr="008E51C1">
        <w:rPr>
          <w:rFonts w:ascii="Book Antiqua" w:hAnsi="Book Antiqua"/>
          <w:caps/>
          <w:sz w:val="24"/>
          <w:szCs w:val="24"/>
          <w:lang w:val="en-GB"/>
        </w:rPr>
        <w:t>s</w:t>
      </w:r>
      <w:r w:rsidR="00486E2C" w:rsidRPr="008E51C1">
        <w:rPr>
          <w:rFonts w:ascii="Book Antiqua" w:hAnsi="Book Antiqua"/>
          <w:sz w:val="24"/>
          <w:szCs w:val="24"/>
          <w:lang w:val="en-GB"/>
        </w:rPr>
        <w:t xml:space="preserve">ustained virological response; HOMA-IR: Homeostasis Model Assessment of Insulin Resistance; IR: Insulin resistance; DM: Diabetes mellitus; FPG: Fasting plasma glucose; FI: </w:t>
      </w:r>
      <w:r w:rsidR="00486E2C" w:rsidRPr="008E51C1">
        <w:rPr>
          <w:rFonts w:ascii="Book Antiqua" w:hAnsi="Book Antiqua"/>
          <w:caps/>
          <w:sz w:val="24"/>
          <w:szCs w:val="24"/>
          <w:lang w:val="en-GB"/>
        </w:rPr>
        <w:t>f</w:t>
      </w:r>
      <w:r w:rsidR="00486E2C" w:rsidRPr="008E51C1">
        <w:rPr>
          <w:rFonts w:ascii="Book Antiqua" w:hAnsi="Book Antiqua"/>
          <w:sz w:val="24"/>
          <w:szCs w:val="24"/>
          <w:lang w:val="en-GB"/>
        </w:rPr>
        <w:t xml:space="preserve">asting insulin; IGT: </w:t>
      </w:r>
      <w:r w:rsidR="00486E2C" w:rsidRPr="008E51C1">
        <w:rPr>
          <w:rFonts w:ascii="Book Antiqua" w:hAnsi="Book Antiqua"/>
          <w:caps/>
          <w:sz w:val="24"/>
          <w:szCs w:val="24"/>
          <w:lang w:val="en-GB"/>
        </w:rPr>
        <w:t>i</w:t>
      </w:r>
      <w:r w:rsidR="00486E2C" w:rsidRPr="008E51C1">
        <w:rPr>
          <w:rFonts w:ascii="Book Antiqua" w:hAnsi="Book Antiqua"/>
          <w:sz w:val="24"/>
          <w:szCs w:val="24"/>
          <w:lang w:val="en-GB"/>
        </w:rPr>
        <w:t xml:space="preserve">mpaired glucose tolerance; ISI: Insulin </w:t>
      </w:r>
      <w:r w:rsidR="007954F2" w:rsidRPr="008E51C1">
        <w:rPr>
          <w:rFonts w:ascii="Book Antiqua" w:hAnsi="Book Antiqua"/>
          <w:sz w:val="24"/>
          <w:szCs w:val="24"/>
          <w:lang w:val="en-GB"/>
        </w:rPr>
        <w:t>s</w:t>
      </w:r>
      <w:r w:rsidR="00486E2C" w:rsidRPr="008E51C1">
        <w:rPr>
          <w:rFonts w:ascii="Book Antiqua" w:hAnsi="Book Antiqua"/>
          <w:sz w:val="24"/>
          <w:szCs w:val="24"/>
          <w:lang w:val="en-GB"/>
        </w:rPr>
        <w:t xml:space="preserve">ensitivity </w:t>
      </w:r>
      <w:r w:rsidR="007954F2" w:rsidRPr="008E51C1">
        <w:rPr>
          <w:rFonts w:ascii="Book Antiqua" w:hAnsi="Book Antiqua"/>
          <w:sz w:val="24"/>
          <w:szCs w:val="24"/>
          <w:lang w:val="en-GB"/>
        </w:rPr>
        <w:t>i</w:t>
      </w:r>
      <w:r w:rsidR="00486E2C" w:rsidRPr="008E51C1">
        <w:rPr>
          <w:rFonts w:ascii="Book Antiqua" w:hAnsi="Book Antiqua"/>
          <w:sz w:val="24"/>
          <w:szCs w:val="24"/>
          <w:lang w:val="en-GB"/>
        </w:rPr>
        <w:t xml:space="preserve">ndex, SI: Serum </w:t>
      </w:r>
      <w:r w:rsidR="007954F2" w:rsidRPr="008E51C1">
        <w:rPr>
          <w:rFonts w:ascii="Book Antiqua" w:hAnsi="Book Antiqua"/>
          <w:sz w:val="24"/>
          <w:szCs w:val="24"/>
          <w:lang w:val="en-GB"/>
        </w:rPr>
        <w:t>i</w:t>
      </w:r>
      <w:r w:rsidR="00486E2C" w:rsidRPr="008E51C1">
        <w:rPr>
          <w:rFonts w:ascii="Book Antiqua" w:hAnsi="Book Antiqua"/>
          <w:sz w:val="24"/>
          <w:szCs w:val="24"/>
          <w:lang w:val="en-GB"/>
        </w:rPr>
        <w:t xml:space="preserve">nsulin; SSGP: </w:t>
      </w:r>
      <w:r w:rsidR="00486E2C" w:rsidRPr="008E51C1">
        <w:rPr>
          <w:rFonts w:ascii="Book Antiqua" w:hAnsi="Book Antiqua"/>
          <w:caps/>
          <w:sz w:val="24"/>
          <w:szCs w:val="24"/>
          <w:lang w:val="en-GB"/>
        </w:rPr>
        <w:t>s</w:t>
      </w:r>
      <w:r w:rsidR="00486E2C" w:rsidRPr="008E51C1">
        <w:rPr>
          <w:rFonts w:ascii="Book Antiqua" w:hAnsi="Book Antiqua"/>
          <w:sz w:val="24"/>
          <w:szCs w:val="24"/>
          <w:lang w:val="en-GB"/>
        </w:rPr>
        <w:t xml:space="preserve">teady-state plasma glucose; NS: </w:t>
      </w:r>
      <w:r w:rsidR="00486E2C" w:rsidRPr="008E51C1">
        <w:rPr>
          <w:rFonts w:ascii="Book Antiqua" w:hAnsi="Book Antiqua"/>
          <w:caps/>
          <w:sz w:val="24"/>
          <w:szCs w:val="24"/>
          <w:lang w:val="en-GB"/>
        </w:rPr>
        <w:t>n</w:t>
      </w:r>
      <w:r w:rsidR="00486E2C" w:rsidRPr="008E51C1">
        <w:rPr>
          <w:rFonts w:ascii="Book Antiqua" w:hAnsi="Book Antiqua"/>
          <w:sz w:val="24"/>
          <w:szCs w:val="24"/>
          <w:lang w:val="en-GB"/>
        </w:rPr>
        <w:t>ot significant</w:t>
      </w:r>
      <w:r w:rsidR="007954F2" w:rsidRPr="008E51C1">
        <w:rPr>
          <w:rFonts w:ascii="Book Antiqua" w:hAnsi="Book Antiqua"/>
          <w:sz w:val="24"/>
          <w:szCs w:val="24"/>
          <w:lang w:val="en-GB"/>
        </w:rPr>
        <w:t>.</w:t>
      </w:r>
      <w:r w:rsidR="00486E2C" w:rsidRPr="008E51C1">
        <w:rPr>
          <w:rFonts w:ascii="Book Antiqua" w:hAnsi="Book Antiqua"/>
          <w:sz w:val="24"/>
          <w:szCs w:val="24"/>
          <w:lang w:val="en-GB"/>
        </w:rPr>
        <w:t xml:space="preserve">  </w:t>
      </w:r>
    </w:p>
    <w:p w14:paraId="59BE9102" w14:textId="77777777" w:rsidR="00C35911" w:rsidRPr="008E51C1" w:rsidRDefault="00C35911">
      <w:pPr>
        <w:spacing w:after="0" w:line="240" w:lineRule="auto"/>
        <w:rPr>
          <w:rFonts w:ascii="Book Antiqua" w:hAnsi="Book Antiqua"/>
          <w:sz w:val="24"/>
          <w:szCs w:val="24"/>
          <w:lang w:val="en-GB"/>
        </w:rPr>
      </w:pPr>
      <w:r w:rsidRPr="008E51C1">
        <w:rPr>
          <w:rFonts w:ascii="Book Antiqua" w:hAnsi="Book Antiqua"/>
          <w:sz w:val="24"/>
          <w:szCs w:val="24"/>
          <w:lang w:val="en-GB"/>
        </w:rPr>
        <w:br w:type="page"/>
      </w:r>
    </w:p>
    <w:p w14:paraId="7ECDD343" w14:textId="77777777" w:rsidR="00486E2C" w:rsidRPr="008E51C1" w:rsidRDefault="00486E2C" w:rsidP="00951642">
      <w:pPr>
        <w:snapToGrid w:val="0"/>
        <w:spacing w:after="0" w:line="360" w:lineRule="auto"/>
        <w:jc w:val="both"/>
        <w:rPr>
          <w:rFonts w:ascii="Book Antiqua" w:hAnsi="Book Antiqua"/>
          <w:b/>
          <w:sz w:val="24"/>
          <w:szCs w:val="24"/>
          <w:lang w:val="en-GB"/>
        </w:rPr>
      </w:pPr>
      <w:r w:rsidRPr="008E51C1">
        <w:rPr>
          <w:rFonts w:ascii="Book Antiqua" w:hAnsi="Book Antiqua"/>
          <w:b/>
          <w:sz w:val="24"/>
          <w:szCs w:val="24"/>
          <w:lang w:val="en-GB"/>
        </w:rPr>
        <w:lastRenderedPageBreak/>
        <w:t>Table 5</w:t>
      </w:r>
      <w:r w:rsidR="0038657A" w:rsidRPr="008E51C1">
        <w:rPr>
          <w:rFonts w:ascii="Book Antiqua" w:hAnsi="Book Antiqua"/>
          <w:b/>
          <w:sz w:val="24"/>
          <w:szCs w:val="24"/>
          <w:lang w:val="en-GB"/>
        </w:rPr>
        <w:t xml:space="preserve"> </w:t>
      </w:r>
      <w:r w:rsidRPr="008E51C1">
        <w:rPr>
          <w:rFonts w:ascii="Book Antiqua" w:hAnsi="Book Antiqua"/>
          <w:b/>
          <w:sz w:val="24"/>
          <w:szCs w:val="24"/>
          <w:lang w:val="en-GB"/>
        </w:rPr>
        <w:t>Glucose abnormalities and hepatocellular carcinoma</w:t>
      </w:r>
      <w:r w:rsidR="0038657A" w:rsidRPr="008E51C1">
        <w:rPr>
          <w:rFonts w:ascii="Book Antiqua" w:hAnsi="Book Antiqua"/>
          <w:b/>
          <w:sz w:val="24"/>
          <w:szCs w:val="24"/>
          <w:lang w:val="en-GB"/>
        </w:rPr>
        <w:t xml:space="preserve"> </w:t>
      </w:r>
      <w:r w:rsidRPr="008E51C1">
        <w:rPr>
          <w:rFonts w:ascii="Book Antiqua" w:hAnsi="Book Antiqua"/>
          <w:b/>
          <w:sz w:val="24"/>
          <w:szCs w:val="24"/>
          <w:lang w:val="en-GB"/>
        </w:rPr>
        <w:t xml:space="preserve">in </w:t>
      </w:r>
      <w:r w:rsidR="0038657A" w:rsidRPr="008E51C1">
        <w:rPr>
          <w:rFonts w:ascii="Book Antiqua" w:hAnsi="Book Antiqua"/>
          <w:b/>
          <w:sz w:val="24"/>
          <w:szCs w:val="24"/>
          <w:lang w:val="en-GB"/>
        </w:rPr>
        <w:t>hepatitis C virus-infected patients</w:t>
      </w:r>
    </w:p>
    <w:tbl>
      <w:tblPr>
        <w:tblW w:w="15167" w:type="dxa"/>
        <w:tblInd w:w="137" w:type="dxa"/>
        <w:tblBorders>
          <w:top w:val="single" w:sz="4" w:space="0" w:color="auto"/>
          <w:bottom w:val="single" w:sz="4" w:space="0" w:color="auto"/>
        </w:tblBorders>
        <w:tblCellMar>
          <w:left w:w="70" w:type="dxa"/>
          <w:right w:w="70" w:type="dxa"/>
        </w:tblCellMar>
        <w:tblLook w:val="00A0" w:firstRow="1" w:lastRow="0" w:firstColumn="1" w:lastColumn="0" w:noHBand="0" w:noVBand="0"/>
      </w:tblPr>
      <w:tblGrid>
        <w:gridCol w:w="1559"/>
        <w:gridCol w:w="851"/>
        <w:gridCol w:w="1108"/>
        <w:gridCol w:w="1007"/>
        <w:gridCol w:w="2350"/>
        <w:gridCol w:w="1701"/>
        <w:gridCol w:w="1630"/>
        <w:gridCol w:w="1559"/>
        <w:gridCol w:w="3402"/>
      </w:tblGrid>
      <w:tr w:rsidR="008F198B" w:rsidRPr="008E51C1" w14:paraId="7869455B" w14:textId="77777777" w:rsidTr="008E51C1">
        <w:trPr>
          <w:trHeight w:val="290"/>
        </w:trPr>
        <w:tc>
          <w:tcPr>
            <w:tcW w:w="1559" w:type="dxa"/>
            <w:tcBorders>
              <w:top w:val="single" w:sz="4" w:space="0" w:color="auto"/>
              <w:bottom w:val="single" w:sz="4" w:space="0" w:color="auto"/>
            </w:tcBorders>
            <w:shd w:val="clear" w:color="auto" w:fill="F2F2F2"/>
            <w:noWrap/>
            <w:vAlign w:val="center"/>
          </w:tcPr>
          <w:p w14:paraId="392EB3DE" w14:textId="7ED636CD" w:rsidR="00486E2C" w:rsidRPr="008E51C1" w:rsidRDefault="008E51C1" w:rsidP="00951642">
            <w:pPr>
              <w:snapToGrid w:val="0"/>
              <w:spacing w:after="0" w:line="360" w:lineRule="auto"/>
              <w:jc w:val="both"/>
              <w:rPr>
                <w:rFonts w:ascii="Book Antiqua" w:hAnsi="Book Antiqua"/>
                <w:b/>
                <w:bCs/>
                <w:sz w:val="24"/>
                <w:szCs w:val="24"/>
                <w:lang w:eastAsia="zh-CN"/>
              </w:rPr>
            </w:pPr>
            <w:r>
              <w:rPr>
                <w:rFonts w:ascii="Book Antiqua" w:hAnsi="Book Antiqua" w:hint="eastAsia"/>
                <w:b/>
                <w:bCs/>
                <w:sz w:val="24"/>
                <w:szCs w:val="24"/>
                <w:lang w:eastAsia="zh-CN"/>
              </w:rPr>
              <w:t>Ref.</w:t>
            </w:r>
          </w:p>
        </w:tc>
        <w:tc>
          <w:tcPr>
            <w:tcW w:w="851" w:type="dxa"/>
            <w:tcBorders>
              <w:top w:val="single" w:sz="4" w:space="0" w:color="auto"/>
              <w:bottom w:val="single" w:sz="4" w:space="0" w:color="auto"/>
            </w:tcBorders>
            <w:shd w:val="clear" w:color="auto" w:fill="F2F2F2"/>
            <w:noWrap/>
            <w:vAlign w:val="center"/>
          </w:tcPr>
          <w:p w14:paraId="4FB70F4F" w14:textId="77777777" w:rsidR="00486E2C" w:rsidRPr="008E51C1" w:rsidRDefault="00486E2C" w:rsidP="0038657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Year</w:t>
            </w:r>
          </w:p>
        </w:tc>
        <w:tc>
          <w:tcPr>
            <w:tcW w:w="1108" w:type="dxa"/>
            <w:tcBorders>
              <w:top w:val="single" w:sz="4" w:space="0" w:color="auto"/>
              <w:bottom w:val="single" w:sz="4" w:space="0" w:color="auto"/>
            </w:tcBorders>
            <w:shd w:val="clear" w:color="auto" w:fill="F2F2F2"/>
            <w:noWrap/>
            <w:vAlign w:val="center"/>
          </w:tcPr>
          <w:p w14:paraId="3CD3245D" w14:textId="77777777" w:rsidR="00486E2C" w:rsidRPr="008E51C1" w:rsidRDefault="00486E2C" w:rsidP="0038657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Country</w:t>
            </w:r>
          </w:p>
        </w:tc>
        <w:tc>
          <w:tcPr>
            <w:tcW w:w="936" w:type="dxa"/>
            <w:tcBorders>
              <w:top w:val="single" w:sz="4" w:space="0" w:color="auto"/>
              <w:bottom w:val="single" w:sz="4" w:space="0" w:color="auto"/>
            </w:tcBorders>
            <w:shd w:val="clear" w:color="auto" w:fill="F2F2F2"/>
          </w:tcPr>
          <w:p w14:paraId="0B26D563" w14:textId="77777777" w:rsidR="00486E2C" w:rsidRPr="008E51C1" w:rsidRDefault="00486E2C" w:rsidP="0038657A">
            <w:pPr>
              <w:snapToGrid w:val="0"/>
              <w:spacing w:after="0" w:line="360" w:lineRule="auto"/>
              <w:jc w:val="center"/>
              <w:rPr>
                <w:rFonts w:ascii="Book Antiqua" w:hAnsi="Book Antiqua"/>
                <w:b/>
                <w:bCs/>
                <w:sz w:val="24"/>
                <w:szCs w:val="24"/>
                <w:lang w:eastAsia="fr-FR"/>
              </w:rPr>
            </w:pPr>
          </w:p>
          <w:p w14:paraId="6BD4E305" w14:textId="77777777" w:rsidR="00486E2C" w:rsidRPr="008E51C1" w:rsidRDefault="00486E2C" w:rsidP="0038657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Patient number</w:t>
            </w:r>
          </w:p>
        </w:tc>
        <w:tc>
          <w:tcPr>
            <w:tcW w:w="2350" w:type="dxa"/>
            <w:tcBorders>
              <w:top w:val="single" w:sz="4" w:space="0" w:color="auto"/>
              <w:bottom w:val="single" w:sz="4" w:space="0" w:color="auto"/>
            </w:tcBorders>
            <w:shd w:val="clear" w:color="auto" w:fill="F2F2F2"/>
            <w:noWrap/>
            <w:vAlign w:val="center"/>
          </w:tcPr>
          <w:p w14:paraId="61162F86" w14:textId="77777777" w:rsidR="00486E2C" w:rsidRPr="008E51C1" w:rsidRDefault="00486E2C" w:rsidP="0038657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Patient profile</w:t>
            </w:r>
          </w:p>
        </w:tc>
        <w:tc>
          <w:tcPr>
            <w:tcW w:w="1701" w:type="dxa"/>
            <w:tcBorders>
              <w:top w:val="single" w:sz="4" w:space="0" w:color="auto"/>
              <w:bottom w:val="single" w:sz="4" w:space="0" w:color="auto"/>
            </w:tcBorders>
            <w:shd w:val="clear" w:color="auto" w:fill="F2F2F2"/>
            <w:noWrap/>
            <w:vAlign w:val="center"/>
          </w:tcPr>
          <w:p w14:paraId="2B2A197F" w14:textId="77777777" w:rsidR="00486E2C" w:rsidRPr="008E51C1" w:rsidRDefault="00486E2C" w:rsidP="0038657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Association</w:t>
            </w:r>
          </w:p>
        </w:tc>
        <w:tc>
          <w:tcPr>
            <w:tcW w:w="1701" w:type="dxa"/>
            <w:tcBorders>
              <w:top w:val="single" w:sz="4" w:space="0" w:color="auto"/>
              <w:bottom w:val="single" w:sz="4" w:space="0" w:color="auto"/>
            </w:tcBorders>
            <w:shd w:val="clear" w:color="auto" w:fill="F2F2F2"/>
            <w:vAlign w:val="center"/>
          </w:tcPr>
          <w:p w14:paraId="0920F39C" w14:textId="77777777" w:rsidR="00486E2C" w:rsidRPr="008E51C1" w:rsidRDefault="00486E2C" w:rsidP="0038657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atistical method</w:t>
            </w:r>
          </w:p>
        </w:tc>
        <w:tc>
          <w:tcPr>
            <w:tcW w:w="1559" w:type="dxa"/>
            <w:tcBorders>
              <w:top w:val="single" w:sz="4" w:space="0" w:color="auto"/>
              <w:bottom w:val="single" w:sz="4" w:space="0" w:color="auto"/>
            </w:tcBorders>
            <w:shd w:val="clear" w:color="auto" w:fill="F2F2F2"/>
            <w:noWrap/>
            <w:vAlign w:val="center"/>
          </w:tcPr>
          <w:p w14:paraId="502E4C50" w14:textId="77777777" w:rsidR="00486E2C" w:rsidRPr="008E51C1" w:rsidRDefault="00486E2C" w:rsidP="0038657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Association DM and HCC</w:t>
            </w:r>
          </w:p>
        </w:tc>
        <w:tc>
          <w:tcPr>
            <w:tcW w:w="3402" w:type="dxa"/>
            <w:tcBorders>
              <w:top w:val="single" w:sz="4" w:space="0" w:color="auto"/>
              <w:bottom w:val="single" w:sz="4" w:space="0" w:color="auto"/>
            </w:tcBorders>
            <w:shd w:val="clear" w:color="auto" w:fill="F2F2F2"/>
            <w:noWrap/>
            <w:vAlign w:val="center"/>
          </w:tcPr>
          <w:p w14:paraId="1B326C16" w14:textId="77777777" w:rsidR="00486E2C" w:rsidRPr="008E51C1" w:rsidRDefault="00486E2C" w:rsidP="0038657A">
            <w:pPr>
              <w:snapToGrid w:val="0"/>
              <w:spacing w:after="0" w:line="360" w:lineRule="auto"/>
              <w:jc w:val="center"/>
              <w:rPr>
                <w:rFonts w:ascii="Book Antiqua" w:hAnsi="Book Antiqua"/>
                <w:b/>
                <w:bCs/>
                <w:sz w:val="24"/>
                <w:szCs w:val="24"/>
                <w:lang w:eastAsia="fr-FR"/>
              </w:rPr>
            </w:pPr>
            <w:r w:rsidRPr="008E51C1">
              <w:rPr>
                <w:rFonts w:ascii="Book Antiqua" w:hAnsi="Book Antiqua"/>
                <w:b/>
                <w:bCs/>
                <w:sz w:val="24"/>
                <w:szCs w:val="24"/>
                <w:lang w:eastAsia="fr-FR"/>
              </w:rPr>
              <w:t>Statistics</w:t>
            </w:r>
          </w:p>
        </w:tc>
      </w:tr>
      <w:tr w:rsidR="008F198B" w:rsidRPr="008E51C1" w14:paraId="24326FD0" w14:textId="77777777" w:rsidTr="008E51C1">
        <w:trPr>
          <w:trHeight w:val="290"/>
        </w:trPr>
        <w:tc>
          <w:tcPr>
            <w:tcW w:w="15167" w:type="dxa"/>
            <w:gridSpan w:val="9"/>
            <w:tcBorders>
              <w:top w:val="single" w:sz="4" w:space="0" w:color="auto"/>
            </w:tcBorders>
            <w:noWrap/>
            <w:vAlign w:val="center"/>
          </w:tcPr>
          <w:p w14:paraId="7996AB31" w14:textId="77777777" w:rsidR="00486E2C" w:rsidRPr="008E51C1" w:rsidRDefault="00486E2C" w:rsidP="00951642">
            <w:pPr>
              <w:snapToGrid w:val="0"/>
              <w:spacing w:after="0" w:line="360" w:lineRule="auto"/>
              <w:jc w:val="both"/>
              <w:rPr>
                <w:rFonts w:ascii="Book Antiqua" w:hAnsi="Book Antiqua"/>
                <w:b/>
                <w:sz w:val="24"/>
                <w:szCs w:val="24"/>
                <w:lang w:val="en-GB" w:eastAsia="fr-FR"/>
              </w:rPr>
            </w:pPr>
          </w:p>
        </w:tc>
      </w:tr>
      <w:tr w:rsidR="008F198B" w:rsidRPr="008E51C1" w14:paraId="77A9E406" w14:textId="77777777" w:rsidTr="008E51C1">
        <w:trPr>
          <w:trHeight w:val="290"/>
        </w:trPr>
        <w:tc>
          <w:tcPr>
            <w:tcW w:w="15167" w:type="dxa"/>
            <w:gridSpan w:val="9"/>
            <w:shd w:val="clear" w:color="auto" w:fill="E7E6E6"/>
            <w:noWrap/>
            <w:vAlign w:val="center"/>
          </w:tcPr>
          <w:p w14:paraId="3DF83F87" w14:textId="77777777" w:rsidR="00486E2C" w:rsidRPr="008E51C1" w:rsidRDefault="00486E2C" w:rsidP="00951642">
            <w:pPr>
              <w:snapToGrid w:val="0"/>
              <w:spacing w:after="0" w:line="360" w:lineRule="auto"/>
              <w:jc w:val="both"/>
              <w:rPr>
                <w:rFonts w:ascii="Book Antiqua" w:hAnsi="Book Antiqua"/>
                <w:b/>
                <w:sz w:val="24"/>
                <w:szCs w:val="24"/>
                <w:lang w:val="en-GB" w:eastAsia="fr-FR"/>
              </w:rPr>
            </w:pPr>
            <w:r w:rsidRPr="008E51C1">
              <w:rPr>
                <w:rFonts w:ascii="Book Antiqua" w:hAnsi="Book Antiqua"/>
                <w:b/>
                <w:sz w:val="24"/>
                <w:szCs w:val="24"/>
                <w:lang w:val="en-GB" w:eastAsia="fr-FR"/>
              </w:rPr>
              <w:t>Diabetes mellitus/insulin resistance in HCV-related HCC</w:t>
            </w:r>
          </w:p>
        </w:tc>
      </w:tr>
      <w:tr w:rsidR="008F198B" w:rsidRPr="008E51C1" w14:paraId="3EB7EC80" w14:textId="77777777" w:rsidTr="008E51C1">
        <w:trPr>
          <w:trHeight w:val="290"/>
        </w:trPr>
        <w:tc>
          <w:tcPr>
            <w:tcW w:w="1559" w:type="dxa"/>
            <w:noWrap/>
            <w:vAlign w:val="center"/>
          </w:tcPr>
          <w:p w14:paraId="4B9DAD0B" w14:textId="7A50EA6A"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Kutala</w:t>
            </w:r>
            <w:r w:rsidR="0038657A" w:rsidRPr="008E51C1">
              <w:rPr>
                <w:rFonts w:ascii="Book Antiqua" w:hAnsi="Book Antiqua"/>
                <w:sz w:val="24"/>
                <w:szCs w:val="24"/>
                <w:lang w:val="en-GB" w:eastAsia="fr-FR"/>
              </w:rPr>
              <w:t xml:space="preserve"> </w:t>
            </w:r>
            <w:r w:rsidR="0038657A" w:rsidRPr="008E51C1">
              <w:rPr>
                <w:rFonts w:ascii="Book Antiqua" w:hAnsi="Book Antiqua"/>
                <w:i/>
                <w:sz w:val="24"/>
                <w:szCs w:val="24"/>
                <w:lang w:val="en-GB" w:eastAsia="fr-FR"/>
              </w:rPr>
              <w:t>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ao1agjrke","properties":{"formattedCitation":"{\\rtf \\super [15]\\nosupersub{}}","plainCitation":"[15]"},"citationItems":[{"id":820,"uris":["http://zotero.org/users/1969747/items/9HTKVUCN"],"uri":["http://zotero.org/users/1969747/items/9HTKVUCN"],"itemData":{"id":820,"type":"article-journal","title":"Patients with chronic hepatitis C without advanced fibrosis and hepatocellular carcinoma: a retrospective clinical-pathological study","container-title":"Digestive and Liver Disease: Official Journal of the Italian Society of Gastroenterology and the Italian Association for the Study of the Liver","page":"296-302","volume":"47","issue":"4","source":"PubMed","abstract":"BACKGROUND: There are very few studies on the incidence and risk factors of hepatitis C virus (HCV)-induced hepatocellular carcinoma (HCC) in the absence of advanced fibrosis. Our objective was to identify the clinical-pathological features of these patients.\nMETHODS: We retrospectively reviewed 162 patients admitted to our hospital for HCV-related HCC between 2000 and 2010. Patients with hepatitis of other aetiologies, human immunodeficiency virus co-infection, or treated with interferon were excluded. We compared demographic, laboratory, clinical and outcome parameters of patients with and without advanced fibrosis.\nRESULTS: 137 patients had advanced fibrosis (85%). Median age was higher in the advanced fibrosis vs. the non-advanced fibrosis group (62 vs. 65 years, respectively; p = 0.025). Steatosis was significantly more frequent in patients with advanced fibrosis compared to those without advanced fibrosis (43% vs. 20%, respectively; p = 0.032). Independent predictors associated to the occurrence of HCC in patients without advanced fibrosis were hepatitis B core antigen (odds ratio: 3.86; p = 0.044) and duration of hepatitis C infection (odds ratio: 1.21; p = 0.003).\nCONCLUSIONS: Risk factors such as steatosis or diabetes were not frequent in patients without advanced fibrosis. Further studies are needed to evaluate the role of occult hepatitis B and the duration of hepatitis infection in patients with HCC and chronic hepatitis C without advanced fibrosis.","DOI":"10.1016/j.dld.2014.12.010","ISSN":"1878-3562","note":"PMID: 25596930","shortTitle":"Patients with chronic hepatitis C without advanced fibrosis and hepatocellular carcinoma","journalAbbreviation":"Dig Liver Dis","language":"eng","author":[{"family":"K-Kutala","given":"Blaise"},{"family":"Bedossa","given":"Pierre"},{"family":"Guedj","given":"Jeremie"},{"family":"Asselah","given":"Tarik"},{"family":"Martinot-Peignoux","given":"Michelle"},{"family":"Duval","given":"Xavier"},{"family":"Marcellin","given":"Patrick"}],"issued":{"date-parts":[["2015",4]]},"PMID":"25596930"}}],"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5]</w:t>
            </w:r>
            <w:r w:rsidRPr="008E51C1">
              <w:rPr>
                <w:rFonts w:ascii="Book Antiqua" w:hAnsi="Book Antiqua"/>
                <w:sz w:val="24"/>
                <w:szCs w:val="24"/>
                <w:lang w:val="en-GB" w:eastAsia="fr-FR"/>
              </w:rPr>
              <w:fldChar w:fldCharType="end"/>
            </w:r>
          </w:p>
        </w:tc>
        <w:tc>
          <w:tcPr>
            <w:tcW w:w="851" w:type="dxa"/>
            <w:noWrap/>
            <w:vAlign w:val="center"/>
          </w:tcPr>
          <w:p w14:paraId="7B046A5D"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4</w:t>
            </w:r>
          </w:p>
        </w:tc>
        <w:tc>
          <w:tcPr>
            <w:tcW w:w="1108" w:type="dxa"/>
            <w:noWrap/>
            <w:vAlign w:val="center"/>
          </w:tcPr>
          <w:p w14:paraId="73717D26"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France</w:t>
            </w:r>
          </w:p>
        </w:tc>
        <w:tc>
          <w:tcPr>
            <w:tcW w:w="936" w:type="dxa"/>
            <w:vAlign w:val="center"/>
          </w:tcPr>
          <w:p w14:paraId="63DB1550"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62</w:t>
            </w:r>
          </w:p>
        </w:tc>
        <w:tc>
          <w:tcPr>
            <w:tcW w:w="2350" w:type="dxa"/>
            <w:noWrap/>
            <w:vAlign w:val="center"/>
          </w:tcPr>
          <w:p w14:paraId="66CD774D"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CC, not treated for HCV</w:t>
            </w:r>
          </w:p>
        </w:tc>
        <w:tc>
          <w:tcPr>
            <w:tcW w:w="1701" w:type="dxa"/>
            <w:noWrap/>
            <w:vAlign w:val="center"/>
          </w:tcPr>
          <w:p w14:paraId="7366AB9F"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 and HCC</w:t>
            </w:r>
          </w:p>
        </w:tc>
        <w:tc>
          <w:tcPr>
            <w:tcW w:w="1701" w:type="dxa"/>
          </w:tcPr>
          <w:p w14:paraId="44D2ED1F" w14:textId="77777777" w:rsidR="00486E2C" w:rsidRPr="008E51C1" w:rsidRDefault="00486E2C" w:rsidP="0038657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559" w:type="dxa"/>
            <w:noWrap/>
            <w:vAlign w:val="center"/>
          </w:tcPr>
          <w:p w14:paraId="6ADF8990"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r w:rsidR="0038657A" w:rsidRPr="008E51C1">
              <w:rPr>
                <w:rFonts w:ascii="Book Antiqua" w:hAnsi="Book Antiqua"/>
                <w:sz w:val="24"/>
                <w:szCs w:val="24"/>
                <w:vertAlign w:val="superscript"/>
                <w:lang w:val="en-GB"/>
              </w:rPr>
              <w:t>3</w:t>
            </w:r>
          </w:p>
        </w:tc>
        <w:tc>
          <w:tcPr>
            <w:tcW w:w="3402" w:type="dxa"/>
            <w:noWrap/>
            <w:vAlign w:val="center"/>
          </w:tcPr>
          <w:p w14:paraId="1CAD4835"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HR </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3.13 [1.17</w:t>
            </w:r>
            <w:r w:rsidR="0038657A"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8.38];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22</w:t>
            </w:r>
            <w:r w:rsidR="0038657A" w:rsidRPr="008E51C1">
              <w:rPr>
                <w:rFonts w:ascii="Book Antiqua" w:hAnsi="Book Antiqua"/>
                <w:sz w:val="24"/>
                <w:szCs w:val="24"/>
                <w:vertAlign w:val="superscript"/>
                <w:lang w:val="en-GB"/>
              </w:rPr>
              <w:t>3</w:t>
            </w:r>
          </w:p>
        </w:tc>
      </w:tr>
      <w:tr w:rsidR="008F198B" w:rsidRPr="008E51C1" w14:paraId="39BB7F58" w14:textId="77777777" w:rsidTr="008E51C1">
        <w:trPr>
          <w:trHeight w:val="290"/>
        </w:trPr>
        <w:tc>
          <w:tcPr>
            <w:tcW w:w="1559" w:type="dxa"/>
            <w:noWrap/>
            <w:vAlign w:val="center"/>
          </w:tcPr>
          <w:p w14:paraId="30F8BCC6" w14:textId="647AD24D"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Hung</w:t>
            </w:r>
            <w:r w:rsidR="0038657A" w:rsidRPr="008E51C1">
              <w:rPr>
                <w:rFonts w:ascii="Book Antiqua" w:hAnsi="Book Antiqua"/>
                <w:sz w:val="24"/>
                <w:szCs w:val="24"/>
                <w:lang w:val="en-GB" w:eastAsia="fr-FR"/>
              </w:rPr>
              <w:t xml:space="preserve"> </w:t>
            </w:r>
            <w:r w:rsidR="0038657A" w:rsidRPr="008E51C1">
              <w:rPr>
                <w:rFonts w:ascii="Book Antiqua" w:hAnsi="Book Antiqua"/>
                <w:i/>
                <w:sz w:val="24"/>
                <w:szCs w:val="24"/>
                <w:lang w:val="en-GB" w:eastAsia="fr-FR"/>
              </w:rPr>
              <w:t>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1gu4bjot31","properties":{"formattedCitation":"{\\rtf \\super [115]\\nosupersub{}}","plainCitation":"[115]"},"citationItems":[{"id":773,"uris":["http://zotero.org/users/1969747/items/DZX69MMZ"],"uri":["http://zotero.org/users/1969747/items/DZX69MMZ"],"itemData":{"id":773,"type":"article-journal","title":"Insulin resistance is associated with hepatocellular carcinoma in chronic hepatitis C infection","container-title":"World Journal of Gastroenterology","page":"2265","volume":"16","issue":"18","source":"CrossRef","DOI":"10.3748/wjg.v16.i18.2265","ISSN":"1007-9327","language":"en","author":[{"family":"Hung","given":"Chao-Hung"}],"issued":{"date-parts":[["2010"]]},"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15]</w:t>
            </w:r>
            <w:r w:rsidRPr="008E51C1">
              <w:rPr>
                <w:rFonts w:ascii="Book Antiqua" w:hAnsi="Book Antiqua"/>
                <w:sz w:val="24"/>
                <w:szCs w:val="24"/>
                <w:lang w:val="en-GB" w:eastAsia="fr-FR"/>
              </w:rPr>
              <w:fldChar w:fldCharType="end"/>
            </w:r>
          </w:p>
        </w:tc>
        <w:tc>
          <w:tcPr>
            <w:tcW w:w="851" w:type="dxa"/>
            <w:noWrap/>
            <w:vAlign w:val="center"/>
          </w:tcPr>
          <w:p w14:paraId="516EBC57"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0</w:t>
            </w:r>
          </w:p>
        </w:tc>
        <w:tc>
          <w:tcPr>
            <w:tcW w:w="1108" w:type="dxa"/>
            <w:noWrap/>
            <w:vAlign w:val="center"/>
          </w:tcPr>
          <w:p w14:paraId="203C293A"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aiwan</w:t>
            </w:r>
          </w:p>
        </w:tc>
        <w:tc>
          <w:tcPr>
            <w:tcW w:w="936" w:type="dxa"/>
            <w:vAlign w:val="center"/>
          </w:tcPr>
          <w:p w14:paraId="3F0664D2"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88</w:t>
            </w:r>
          </w:p>
        </w:tc>
        <w:tc>
          <w:tcPr>
            <w:tcW w:w="2350" w:type="dxa"/>
            <w:noWrap/>
            <w:vAlign w:val="center"/>
          </w:tcPr>
          <w:p w14:paraId="7356A274"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59 HCC; 129 non-HCC</w:t>
            </w:r>
          </w:p>
        </w:tc>
        <w:tc>
          <w:tcPr>
            <w:tcW w:w="1701" w:type="dxa"/>
            <w:noWrap/>
            <w:vAlign w:val="center"/>
          </w:tcPr>
          <w:p w14:paraId="5DA337FF"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 and HCC</w:t>
            </w:r>
          </w:p>
        </w:tc>
        <w:tc>
          <w:tcPr>
            <w:tcW w:w="1701" w:type="dxa"/>
          </w:tcPr>
          <w:p w14:paraId="59A81537" w14:textId="77777777" w:rsidR="00486E2C" w:rsidRPr="008E51C1" w:rsidRDefault="00486E2C" w:rsidP="0038657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559" w:type="dxa"/>
            <w:noWrap/>
            <w:vAlign w:val="center"/>
          </w:tcPr>
          <w:p w14:paraId="2042C82F"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3402" w:type="dxa"/>
            <w:noWrap/>
            <w:vAlign w:val="center"/>
          </w:tcPr>
          <w:p w14:paraId="3D066773"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11.6 [</w:t>
            </w:r>
            <w:r w:rsidRPr="008E51C1">
              <w:rPr>
                <w:rFonts w:ascii="Book Antiqua" w:hAnsi="Book Antiqua"/>
                <w:sz w:val="24"/>
                <w:szCs w:val="24"/>
                <w:lang w:val="en-GB"/>
              </w:rPr>
              <w:t>2.500</w:t>
            </w:r>
            <w:r w:rsidR="0038657A" w:rsidRPr="008E51C1">
              <w:rPr>
                <w:rFonts w:ascii="Book Antiqua" w:hAnsi="Book Antiqua"/>
                <w:sz w:val="24"/>
                <w:szCs w:val="24"/>
                <w:lang w:val="en-GB"/>
              </w:rPr>
              <w:t xml:space="preserve">, </w:t>
            </w:r>
            <w:r w:rsidRPr="008E51C1">
              <w:rPr>
                <w:rFonts w:ascii="Book Antiqua" w:hAnsi="Book Antiqua"/>
                <w:sz w:val="24"/>
                <w:szCs w:val="24"/>
                <w:lang w:val="en-GB"/>
              </w:rPr>
              <w:t>53.800]</w:t>
            </w:r>
            <w:r w:rsidRPr="008E51C1">
              <w:rPr>
                <w:rFonts w:ascii="Book Antiqua" w:hAnsi="Book Antiqua"/>
                <w:sz w:val="24"/>
                <w:szCs w:val="24"/>
                <w:lang w:val="en-GB" w:eastAsia="fr-FR"/>
              </w:rPr>
              <w:t xml:space="preserve">;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2</w:t>
            </w:r>
          </w:p>
        </w:tc>
      </w:tr>
      <w:tr w:rsidR="008F198B" w:rsidRPr="008E51C1" w14:paraId="41A8F3E8" w14:textId="77777777" w:rsidTr="008E51C1">
        <w:trPr>
          <w:trHeight w:val="290"/>
        </w:trPr>
        <w:tc>
          <w:tcPr>
            <w:tcW w:w="1559" w:type="dxa"/>
            <w:noWrap/>
            <w:vAlign w:val="center"/>
          </w:tcPr>
          <w:p w14:paraId="69112144" w14:textId="1B83505B"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Hung</w:t>
            </w:r>
            <w:r w:rsidR="0038657A" w:rsidRPr="008E51C1">
              <w:rPr>
                <w:rFonts w:ascii="Book Antiqua" w:hAnsi="Book Antiqua"/>
                <w:i/>
                <w:sz w:val="24"/>
                <w:szCs w:val="24"/>
                <w:lang w:val="en-GB" w:eastAsia="fr-FR"/>
              </w:rPr>
              <w:t xml:space="preserve"> 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23c0v2r58m","properties":{"formattedCitation":"{\\rtf \\super [115]\\nosupersub{}}","plainCitation":"[115]"},"citationItems":[{"id":773,"uris":["http://zotero.org/users/1969747/items/DZX69MMZ"],"uri":["http://zotero.org/users/1969747/items/DZX69MMZ"],"itemData":{"id":773,"type":"article-journal","title":"Insulin resistance is associated with hepatocellular carcinoma in chronic hepatitis C infection","container-title":"World Journal of Gastroenterology","page":"2265","volume":"16","issue":"18","source":"CrossRef","DOI":"10.3748/wjg.v16.i18.2265","ISSN":"1007-9327","language":"en","author":[{"family":"Hung","given":"Chao-Hung"}],"issued":{"date-parts":[["2010"]]},"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15]</w:t>
            </w:r>
            <w:r w:rsidRPr="008E51C1">
              <w:rPr>
                <w:rFonts w:ascii="Book Antiqua" w:hAnsi="Book Antiqua"/>
                <w:sz w:val="24"/>
                <w:szCs w:val="24"/>
                <w:lang w:val="en-GB" w:eastAsia="fr-FR"/>
              </w:rPr>
              <w:fldChar w:fldCharType="end"/>
            </w:r>
          </w:p>
        </w:tc>
        <w:tc>
          <w:tcPr>
            <w:tcW w:w="851" w:type="dxa"/>
            <w:noWrap/>
            <w:vAlign w:val="center"/>
          </w:tcPr>
          <w:p w14:paraId="513626C9"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0</w:t>
            </w:r>
          </w:p>
        </w:tc>
        <w:tc>
          <w:tcPr>
            <w:tcW w:w="1108" w:type="dxa"/>
            <w:noWrap/>
            <w:vAlign w:val="center"/>
          </w:tcPr>
          <w:p w14:paraId="257ADB3E"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aiwan</w:t>
            </w:r>
          </w:p>
        </w:tc>
        <w:tc>
          <w:tcPr>
            <w:tcW w:w="936" w:type="dxa"/>
            <w:vAlign w:val="center"/>
          </w:tcPr>
          <w:p w14:paraId="7539946A"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88</w:t>
            </w:r>
          </w:p>
        </w:tc>
        <w:tc>
          <w:tcPr>
            <w:tcW w:w="2350" w:type="dxa"/>
            <w:noWrap/>
            <w:vAlign w:val="center"/>
          </w:tcPr>
          <w:p w14:paraId="3CFF9DDE"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59 HCC; 129 </w:t>
            </w:r>
            <w:r w:rsidRPr="008E51C1">
              <w:rPr>
                <w:rFonts w:ascii="Book Antiqua" w:hAnsi="Book Antiqua"/>
                <w:sz w:val="24"/>
                <w:szCs w:val="24"/>
                <w:lang w:val="en-GB" w:eastAsia="fr-FR"/>
              </w:rPr>
              <w:t>non-HCC</w:t>
            </w:r>
          </w:p>
        </w:tc>
        <w:tc>
          <w:tcPr>
            <w:tcW w:w="1701" w:type="dxa"/>
            <w:noWrap/>
            <w:vAlign w:val="center"/>
          </w:tcPr>
          <w:p w14:paraId="35583520"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 and HCC</w:t>
            </w:r>
          </w:p>
        </w:tc>
        <w:tc>
          <w:tcPr>
            <w:tcW w:w="1701" w:type="dxa"/>
          </w:tcPr>
          <w:p w14:paraId="13FAE08C" w14:textId="77777777" w:rsidR="00486E2C" w:rsidRPr="008E51C1" w:rsidRDefault="00486E2C" w:rsidP="0038657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559" w:type="dxa"/>
            <w:noWrap/>
            <w:vAlign w:val="center"/>
          </w:tcPr>
          <w:p w14:paraId="1A851F1F"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3402" w:type="dxa"/>
            <w:noWrap/>
            <w:vAlign w:val="center"/>
          </w:tcPr>
          <w:p w14:paraId="0007ADF3"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38657A" w:rsidRPr="008E51C1">
              <w:rPr>
                <w:rFonts w:ascii="Book Antiqua" w:hAnsi="Book Antiqua"/>
                <w:sz w:val="24"/>
                <w:szCs w:val="24"/>
                <w:lang w:val="en-GB" w:eastAsia="fr-FR"/>
              </w:rPr>
              <w:t xml:space="preserve">= </w:t>
            </w:r>
            <w:r w:rsidRPr="008E51C1">
              <w:rPr>
                <w:rFonts w:ascii="Book Antiqua" w:hAnsi="Book Antiqua"/>
                <w:sz w:val="24"/>
                <w:szCs w:val="24"/>
              </w:rPr>
              <w:t>2.0 [1.35</w:t>
            </w:r>
            <w:r w:rsidR="0038657A" w:rsidRPr="008E51C1">
              <w:rPr>
                <w:rFonts w:ascii="Book Antiqua" w:hAnsi="Book Antiqua"/>
                <w:sz w:val="24"/>
                <w:szCs w:val="24"/>
              </w:rPr>
              <w:t>,</w:t>
            </w:r>
            <w:r w:rsidRPr="008E51C1">
              <w:rPr>
                <w:rFonts w:ascii="Book Antiqua" w:hAnsi="Book Antiqua"/>
                <w:sz w:val="24"/>
                <w:szCs w:val="24"/>
              </w:rPr>
              <w:t xml:space="preserve"> 3];</w:t>
            </w:r>
            <w:r w:rsidRPr="008E51C1">
              <w:rPr>
                <w:rFonts w:ascii="Book Antiqua" w:hAnsi="Book Antiqua"/>
                <w:sz w:val="24"/>
                <w:szCs w:val="24"/>
                <w:lang w:val="en-GB" w:eastAsia="fr-FR"/>
              </w:rPr>
              <w:t xml:space="preserve">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1</w:t>
            </w:r>
          </w:p>
        </w:tc>
      </w:tr>
      <w:tr w:rsidR="008F198B" w:rsidRPr="008E51C1" w14:paraId="34726A94" w14:textId="77777777" w:rsidTr="008E51C1">
        <w:trPr>
          <w:trHeight w:val="290"/>
        </w:trPr>
        <w:tc>
          <w:tcPr>
            <w:tcW w:w="1559" w:type="dxa"/>
            <w:noWrap/>
            <w:vAlign w:val="center"/>
          </w:tcPr>
          <w:p w14:paraId="09A1E0B4" w14:textId="7A81FBA5"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 xml:space="preserve">Khattab </w:t>
            </w:r>
            <w:r w:rsidR="0038657A" w:rsidRPr="008E51C1">
              <w:rPr>
                <w:rFonts w:ascii="Book Antiqua" w:hAnsi="Book Antiqua"/>
                <w:i/>
                <w:sz w:val="24"/>
                <w:szCs w:val="24"/>
                <w:lang w:val="en-GB" w:eastAsia="fr-FR"/>
              </w:rPr>
              <w:t>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148ihmfh22","properties":{"formattedCitation":"{\\rtf \\super [116]\\nosupersub{}}","plainCitation":"[116]"},"citationItems":[{"id":934,"uris":["http://zotero.org/users/1969747/items/JVU3KENZ"],"uri":["http://zotero.org/users/1969747/items/JVU3KENZ"],"itemData":{"id":934,"type":"article-journal","title":"Association between metabolic abnormalities and hepatitis C-related hepatocellular carcinoma","container-title":"Annals of Hepatology","page":"487-494","volume":"11","issue":"4","source":"PubMed","abstract":"BACKGROUND AND AIM: Metabolic syndrome is recognised as a potential risk factor for the development of hepatocellular carcinoma (HCC). The association between metabolic factors and hepatitis C (HCV)-related HCC has not yet been well clarified. This study was conducted to elucidate the role of metabolic factors in HCV-related HCC.\nMATERIAL AND METHODS: We recruited 147 HCC patients and compared them with 147 matched CHC patients and 320 controls. The plasma levels of homeostasis model assessment-IR (HOMA-IR), adiponectin and lipids for all participants were assessed.\nRESULTS: The HCC group showed significantly higher levels of insulin, glucose, HOMA-IR and adiponectin as well as lower levels of total cholesterol, HDL-C, LDL-C, and triglycerides compared with the matched CHC patients and controls. HOMA-IR did not correlate with pathologic features of HCC, whereas serum adiponectin levels correlated positively with the size of tumour nodules (P = 0.009). Based on stepwise logistic regression analysis, age (OR: 1.456, 95% CI: 1.072-1.979, P &lt; 0.01), HOMA-IR (OR: 2.50, 95% CI: 1.70-3.69, P = 0.001), and adiponectin (OR: 1.585, 95% CI: 1.269-1.980, P = 0.001) were independently associated with HCC.\nCONCLUSIONS: Metabolic abnormalities are closely associated with the occurrence and development of HCV-related HCC. Patients with CHC and high serum adiponectin levels face a higher risk of developing liver cancer. Insulin resistance, as measured by HOMA-IR, is significantly associated with HCV-related HCC.","ISSN":"1665-2681","note":"PMID: 22700630","journalAbbreviation":"Ann Hepatol","language":"eng","author":[{"family":"Khattab","given":"Mahmoud A."},{"family":"Eslam","given":"Mohammed"},{"family":"Mousa","given":"Yousef I."},{"family":"Ela-adawy","given":"Nosa"},{"family":"Fathy","given":"Shimaa"},{"family":"Shatat","given":"Mohammed"},{"family":"Abd-Aalhalim","given":"Hesham"},{"family":"Kamal","given":"Amal"},{"family":"Sharawe","given":"Mohammed A."}],"issued":{"date-parts":[["2012",8]]},"PMID":"22700630"}}],"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16]</w:t>
            </w:r>
            <w:r w:rsidRPr="008E51C1">
              <w:rPr>
                <w:rFonts w:ascii="Book Antiqua" w:hAnsi="Book Antiqua"/>
                <w:sz w:val="24"/>
                <w:szCs w:val="24"/>
                <w:lang w:val="en-GB" w:eastAsia="fr-FR"/>
              </w:rPr>
              <w:fldChar w:fldCharType="end"/>
            </w:r>
          </w:p>
        </w:tc>
        <w:tc>
          <w:tcPr>
            <w:tcW w:w="851" w:type="dxa"/>
            <w:noWrap/>
            <w:vAlign w:val="center"/>
          </w:tcPr>
          <w:p w14:paraId="22361D34"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2</w:t>
            </w:r>
          </w:p>
        </w:tc>
        <w:tc>
          <w:tcPr>
            <w:tcW w:w="1108" w:type="dxa"/>
            <w:noWrap/>
            <w:vAlign w:val="center"/>
          </w:tcPr>
          <w:p w14:paraId="110B1621"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Egypt</w:t>
            </w:r>
          </w:p>
        </w:tc>
        <w:tc>
          <w:tcPr>
            <w:tcW w:w="936" w:type="dxa"/>
            <w:vAlign w:val="center"/>
          </w:tcPr>
          <w:p w14:paraId="715CB957"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94</w:t>
            </w:r>
          </w:p>
        </w:tc>
        <w:tc>
          <w:tcPr>
            <w:tcW w:w="2350" w:type="dxa"/>
            <w:noWrap/>
            <w:vAlign w:val="center"/>
          </w:tcPr>
          <w:p w14:paraId="0D3F3825" w14:textId="77777777" w:rsidR="00486E2C" w:rsidRPr="008E51C1" w:rsidRDefault="00DC40D4"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47 HCC</w:t>
            </w:r>
            <w:r w:rsidR="00486E2C" w:rsidRPr="008E51C1">
              <w:rPr>
                <w:rFonts w:ascii="Book Antiqua" w:hAnsi="Book Antiqua"/>
                <w:sz w:val="24"/>
                <w:szCs w:val="24"/>
                <w:lang w:eastAsia="fr-FR"/>
              </w:rPr>
              <w:t>; 147 non-HCC</w:t>
            </w:r>
          </w:p>
        </w:tc>
        <w:tc>
          <w:tcPr>
            <w:tcW w:w="1701" w:type="dxa"/>
            <w:noWrap/>
            <w:vAlign w:val="center"/>
          </w:tcPr>
          <w:p w14:paraId="4D598888"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 and HCC</w:t>
            </w:r>
          </w:p>
        </w:tc>
        <w:tc>
          <w:tcPr>
            <w:tcW w:w="1701" w:type="dxa"/>
          </w:tcPr>
          <w:p w14:paraId="7ED79FDF"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1559" w:type="dxa"/>
            <w:noWrap/>
            <w:vAlign w:val="center"/>
          </w:tcPr>
          <w:p w14:paraId="311D1F61"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3402" w:type="dxa"/>
            <w:noWrap/>
            <w:vAlign w:val="center"/>
          </w:tcPr>
          <w:p w14:paraId="45499F55"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OR </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2.5 [1.7</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3.69]</w:t>
            </w:r>
            <w:r w:rsidR="0038657A"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1</w:t>
            </w:r>
          </w:p>
        </w:tc>
      </w:tr>
      <w:tr w:rsidR="008F198B" w:rsidRPr="008E51C1" w14:paraId="2C14F9B0" w14:textId="77777777" w:rsidTr="008E51C1">
        <w:trPr>
          <w:trHeight w:val="290"/>
        </w:trPr>
        <w:tc>
          <w:tcPr>
            <w:tcW w:w="1559" w:type="dxa"/>
            <w:noWrap/>
            <w:vAlign w:val="center"/>
          </w:tcPr>
          <w:p w14:paraId="246F7C6B" w14:textId="67752EFD"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Mohamed</w:t>
            </w:r>
            <w:r w:rsidR="0038657A" w:rsidRPr="008E51C1">
              <w:rPr>
                <w:rFonts w:ascii="Book Antiqua" w:hAnsi="Book Antiqua"/>
                <w:i/>
                <w:sz w:val="24"/>
                <w:szCs w:val="24"/>
                <w:lang w:val="en-GB" w:eastAsia="fr-FR"/>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p20ppn1dv","properties":{"formattedCitation":"{\\rtf \\super [73]\\nosupersub{}}","plainCitation":"[73]"},"citationItems":[{"id":810,"uris":["http://zotero.org/users/1969747/items/NVDW58NV"],"uri":["http://zotero.org/users/1969747/items/NVDW58NV"],"itemData":{"id":810,"type":"article-journal","title":"Chronic hepatitis c genotype-4 infection: role of insulin resistance in hepatocellular carcinoma","container-title":"Virology Journal","page":"496","volume":"8","source":"PubMed","abstract":"BACKGROUND: Hepatitis C virus (HCV) is a major cause of chronic hepatitis and hepatocellular carcinoma (HCC) and different HCV genotypes show characteristic variations in their pathological properties. Insulin resistance (IR) occurs early in HCV infection and may synergize with viral hepatitis in HCC development. Egypt has the highest reported rates of HCV infection (predominantly genotype 4) in the world; this study investigated effects of HCV genotype-4 (HCV-4) on prevalence of insulin resistance in chronic hepatitis C (CHC) and HCC in Egyptian patients.\nMETHODS: Fifty CHC patients, 50 HCC patients and 20 normal subjects were studied. IR was estimated using HOMA-IR index and HCV-4 load determined using real-time polymerase chain reaction. Hepatitis B virus was excluded by enzyme-linked immunosorbent assay. Standard laboratory and histopathological investigations were undertaken to characterize liver function and for grading and staging of CHC; HCC staging was undertaken using intraoperative samples.\nRESULTS: HCC patients showed higher IR frequency but without significant difference from CHC (52% vs 40%, p = 0.23). Multivariate logistic regression analysis showed HOMA-IR index and International Normalization Ratio independently associated with fibrosis in CHC; in HCC, HbA1c, cholesterol and bilirubin were independently associated with fibrosis. Fasting insulin and cholesterol levels were independently associated with obesity in both CHC and HCC groups. Moderate and high viral load was associated with high HOMA-IR in CHC and HCC (p &lt; 0.001).\nCONCLUSIONS: IR is induced by HCV-4 irrespective of severity of liver disease. IR starts early in infection and facilitates progression of hepatic fibrosis and HCC development.","DOI":"10.1186/1743-422X-8-496","ISSN":"1743-422X","note":"PMID: 22044490\nPMCID: PMC3218090","shortTitle":"Chronic hepatitis c genotype-4 infection","journalAbbreviation":"Virol. J.","language":"eng","author":[{"family":"Mohamed","given":"Amal A."},{"family":"Loutfy","given":"Samah A."},{"family":"Craik","given":"James D."},{"family":"Hashem","given":"Abdel Gawad M."},{"family":"Siam","given":"Ibrahem"}],"issued":{"date-parts":[["2011"]]},"PMID":"22044490","PMCID":"PMC3218090"}}],"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73]</w:t>
            </w:r>
            <w:r w:rsidRPr="008E51C1">
              <w:rPr>
                <w:rFonts w:ascii="Book Antiqua" w:hAnsi="Book Antiqua"/>
                <w:sz w:val="24"/>
                <w:szCs w:val="24"/>
                <w:lang w:eastAsia="fr-FR"/>
              </w:rPr>
              <w:fldChar w:fldCharType="end"/>
            </w:r>
          </w:p>
        </w:tc>
        <w:tc>
          <w:tcPr>
            <w:tcW w:w="851" w:type="dxa"/>
            <w:noWrap/>
            <w:vAlign w:val="center"/>
          </w:tcPr>
          <w:p w14:paraId="6404E7BD"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1</w:t>
            </w:r>
          </w:p>
        </w:tc>
        <w:tc>
          <w:tcPr>
            <w:tcW w:w="1108" w:type="dxa"/>
            <w:noWrap/>
            <w:vAlign w:val="center"/>
          </w:tcPr>
          <w:p w14:paraId="2B3B39D1"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Egypt</w:t>
            </w:r>
          </w:p>
        </w:tc>
        <w:tc>
          <w:tcPr>
            <w:tcW w:w="936" w:type="dxa"/>
            <w:vAlign w:val="center"/>
          </w:tcPr>
          <w:p w14:paraId="1A25DFF1"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00</w:t>
            </w:r>
          </w:p>
        </w:tc>
        <w:tc>
          <w:tcPr>
            <w:tcW w:w="2350" w:type="dxa"/>
            <w:noWrap/>
            <w:vAlign w:val="center"/>
          </w:tcPr>
          <w:p w14:paraId="3A0CF24C" w14:textId="77777777" w:rsidR="00486E2C" w:rsidRPr="008E51C1" w:rsidRDefault="00DC40D4" w:rsidP="0038657A">
            <w:pPr>
              <w:snapToGrid w:val="0"/>
              <w:spacing w:after="0" w:line="360" w:lineRule="auto"/>
              <w:jc w:val="center"/>
              <w:rPr>
                <w:rFonts w:ascii="Book Antiqua" w:hAnsi="Book Antiqua"/>
                <w:sz w:val="24"/>
                <w:szCs w:val="24"/>
                <w:lang w:val="it-IT" w:eastAsia="fr-FR"/>
              </w:rPr>
            </w:pPr>
            <w:r w:rsidRPr="008E51C1">
              <w:rPr>
                <w:rFonts w:ascii="Book Antiqua" w:hAnsi="Book Antiqua"/>
                <w:sz w:val="24"/>
                <w:szCs w:val="24"/>
                <w:lang w:val="it-IT" w:eastAsia="fr-FR"/>
              </w:rPr>
              <w:t>50 HCC</w:t>
            </w:r>
            <w:r w:rsidR="00486E2C" w:rsidRPr="008E51C1">
              <w:rPr>
                <w:rFonts w:ascii="Book Antiqua" w:hAnsi="Book Antiqua"/>
                <w:sz w:val="24"/>
                <w:szCs w:val="24"/>
                <w:lang w:val="it-IT" w:eastAsia="fr-FR"/>
              </w:rPr>
              <w:t>; 50 non-HCC; 20 non HCV</w:t>
            </w:r>
          </w:p>
        </w:tc>
        <w:tc>
          <w:tcPr>
            <w:tcW w:w="1701" w:type="dxa"/>
            <w:noWrap/>
            <w:vAlign w:val="center"/>
          </w:tcPr>
          <w:p w14:paraId="1DB82DF8"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HOMA-IR and HCC</w:t>
            </w:r>
          </w:p>
        </w:tc>
        <w:tc>
          <w:tcPr>
            <w:tcW w:w="1701" w:type="dxa"/>
            <w:vAlign w:val="center"/>
          </w:tcPr>
          <w:p w14:paraId="3DC84D33"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Univariate</w:t>
            </w:r>
          </w:p>
        </w:tc>
        <w:tc>
          <w:tcPr>
            <w:tcW w:w="1559" w:type="dxa"/>
            <w:noWrap/>
            <w:vAlign w:val="center"/>
          </w:tcPr>
          <w:p w14:paraId="484669A8"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3402" w:type="dxa"/>
            <w:noWrap/>
            <w:vAlign w:val="center"/>
          </w:tcPr>
          <w:p w14:paraId="50501A7C"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29A89FEA" w14:textId="77777777" w:rsidTr="008E51C1">
        <w:trPr>
          <w:trHeight w:val="290"/>
        </w:trPr>
        <w:tc>
          <w:tcPr>
            <w:tcW w:w="15167" w:type="dxa"/>
            <w:gridSpan w:val="9"/>
            <w:shd w:val="clear" w:color="auto" w:fill="FFFFFF"/>
            <w:noWrap/>
            <w:vAlign w:val="center"/>
          </w:tcPr>
          <w:p w14:paraId="3BBBAB55" w14:textId="77777777" w:rsidR="00486E2C" w:rsidRPr="008E51C1" w:rsidRDefault="00486E2C" w:rsidP="00951642">
            <w:pPr>
              <w:snapToGrid w:val="0"/>
              <w:spacing w:after="0" w:line="360" w:lineRule="auto"/>
              <w:jc w:val="both"/>
              <w:rPr>
                <w:rFonts w:ascii="Book Antiqua" w:hAnsi="Book Antiqua"/>
                <w:b/>
                <w:sz w:val="24"/>
                <w:szCs w:val="24"/>
                <w:lang w:val="en-GB" w:eastAsia="fr-FR"/>
              </w:rPr>
            </w:pPr>
          </w:p>
        </w:tc>
      </w:tr>
      <w:tr w:rsidR="008F198B" w:rsidRPr="008E51C1" w14:paraId="6BB1B428" w14:textId="77777777" w:rsidTr="008E51C1">
        <w:trPr>
          <w:trHeight w:val="290"/>
        </w:trPr>
        <w:tc>
          <w:tcPr>
            <w:tcW w:w="15167" w:type="dxa"/>
            <w:gridSpan w:val="9"/>
            <w:shd w:val="clear" w:color="auto" w:fill="E7E6E6"/>
            <w:noWrap/>
            <w:vAlign w:val="center"/>
          </w:tcPr>
          <w:p w14:paraId="450BAB26" w14:textId="77777777" w:rsidR="00486E2C" w:rsidRPr="008E51C1" w:rsidRDefault="00486E2C" w:rsidP="00951642">
            <w:pPr>
              <w:snapToGrid w:val="0"/>
              <w:spacing w:after="0" w:line="360" w:lineRule="auto"/>
              <w:jc w:val="both"/>
              <w:rPr>
                <w:rFonts w:ascii="Book Antiqua" w:hAnsi="Book Antiqua"/>
                <w:b/>
                <w:sz w:val="24"/>
                <w:szCs w:val="24"/>
                <w:lang w:val="en-GB" w:eastAsia="fr-FR"/>
              </w:rPr>
            </w:pPr>
            <w:r w:rsidRPr="008E51C1">
              <w:rPr>
                <w:rFonts w:ascii="Book Antiqua" w:hAnsi="Book Antiqua"/>
                <w:b/>
                <w:sz w:val="24"/>
                <w:szCs w:val="24"/>
                <w:lang w:val="en-GB" w:eastAsia="fr-FR"/>
              </w:rPr>
              <w:t>Diabetes mellitus/insulin resistance and development of HCC in HCV-infected patients</w:t>
            </w:r>
          </w:p>
        </w:tc>
      </w:tr>
      <w:tr w:rsidR="008F198B" w:rsidRPr="008E51C1" w14:paraId="7D4AF53D" w14:textId="77777777" w:rsidTr="008E51C1">
        <w:trPr>
          <w:trHeight w:val="290"/>
        </w:trPr>
        <w:tc>
          <w:tcPr>
            <w:tcW w:w="1559" w:type="dxa"/>
            <w:noWrap/>
            <w:vAlign w:val="center"/>
          </w:tcPr>
          <w:p w14:paraId="1B595D31" w14:textId="37E82275"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Chen</w:t>
            </w:r>
            <w:r w:rsidR="0038657A" w:rsidRPr="008E51C1">
              <w:rPr>
                <w:rFonts w:ascii="Book Antiqua" w:hAnsi="Book Antiqua"/>
                <w:i/>
                <w:sz w:val="24"/>
                <w:szCs w:val="24"/>
                <w:lang w:val="en-GB" w:eastAsia="fr-FR"/>
              </w:rPr>
              <w:t xml:space="preserve"> 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2ej5acdp8u","properties":{"formattedCitation":"{\\rtf \\super [117]\\nosupersub{}}","plainCitation":"[117]"},"citationItems":[{"id":757,"uris":["http://zotero.org/users/1969747/items/EU3SA34W"],"uri":["http://zotero.org/users/1969747/items/EU3SA34W"],"itemData":{"id":757,"type":"article-journal","title":"Metabolic Factors and Risk of Hepatocellular Carcinoma by Chronic Hepatitis B/C Infection: A Follow-up Study in Taiwan","container-title":"Gastroenterology","page":"111-121","volume":"135","issue":"1","source":"CrossRef","DOI":"10.1053/j.gastro.2008.03.073","ISSN":"00165085","shortTitle":"Metabolic Factors and Risk of Hepatocellular Carcinoma by Chronic Hepatitis B/C Infection","language":"en","author":[{"family":"Chen","given":"Chi–Ling"},{"family":"Yang","given":"Hwai–I."},{"family":"Yang","given":"Wei–Shiung"},{"family":"Liu","given":"Chun–Jen"},{"family":"Chen","given":"Pei–Jer"},{"family":"You","given":"San–Lin"},{"family":"Wang","given":"Li–Yu"},{"family":"Sun","given":"Chien–An"},{"family":"Lu","given":"Sheng–Nan"},{"family":"Chen","given":"Ding–Shin"},{"family":"Chen","given":"Chien–Jen"}],"issued":{"date-parts":[["2008",7]]},"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17]</w:t>
            </w:r>
            <w:r w:rsidRPr="008E51C1">
              <w:rPr>
                <w:rFonts w:ascii="Book Antiqua" w:hAnsi="Book Antiqua"/>
                <w:sz w:val="24"/>
                <w:szCs w:val="24"/>
                <w:lang w:eastAsia="fr-FR"/>
              </w:rPr>
              <w:fldChar w:fldCharType="end"/>
            </w:r>
          </w:p>
        </w:tc>
        <w:tc>
          <w:tcPr>
            <w:tcW w:w="851" w:type="dxa"/>
            <w:noWrap/>
            <w:vAlign w:val="center"/>
          </w:tcPr>
          <w:p w14:paraId="4E58E19D"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8</w:t>
            </w:r>
          </w:p>
        </w:tc>
        <w:tc>
          <w:tcPr>
            <w:tcW w:w="1108" w:type="dxa"/>
            <w:noWrap/>
            <w:vAlign w:val="center"/>
          </w:tcPr>
          <w:p w14:paraId="42D42272"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Taiwan</w:t>
            </w:r>
          </w:p>
        </w:tc>
        <w:tc>
          <w:tcPr>
            <w:tcW w:w="936" w:type="dxa"/>
            <w:vAlign w:val="center"/>
          </w:tcPr>
          <w:p w14:paraId="5F3A4428" w14:textId="77777777" w:rsidR="00486E2C" w:rsidRPr="008E51C1" w:rsidRDefault="0038657A"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1</w:t>
            </w:r>
            <w:r w:rsidR="00486E2C" w:rsidRPr="008E51C1">
              <w:rPr>
                <w:rFonts w:ascii="Book Antiqua" w:hAnsi="Book Antiqua"/>
                <w:sz w:val="24"/>
                <w:szCs w:val="24"/>
                <w:lang w:eastAsia="fr-FR"/>
              </w:rPr>
              <w:t>095</w:t>
            </w:r>
          </w:p>
        </w:tc>
        <w:tc>
          <w:tcPr>
            <w:tcW w:w="2350" w:type="dxa"/>
            <w:noWrap/>
            <w:vAlign w:val="center"/>
          </w:tcPr>
          <w:p w14:paraId="59559D14"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w:t>
            </w:r>
          </w:p>
        </w:tc>
        <w:tc>
          <w:tcPr>
            <w:tcW w:w="1701" w:type="dxa"/>
            <w:noWrap/>
            <w:vAlign w:val="center"/>
          </w:tcPr>
          <w:p w14:paraId="4477ED58"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 and HCC</w:t>
            </w:r>
          </w:p>
        </w:tc>
        <w:tc>
          <w:tcPr>
            <w:tcW w:w="1701" w:type="dxa"/>
            <w:vAlign w:val="center"/>
          </w:tcPr>
          <w:p w14:paraId="47D92415"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1559" w:type="dxa"/>
            <w:noWrap/>
            <w:vAlign w:val="center"/>
          </w:tcPr>
          <w:p w14:paraId="704A0EAB"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3402" w:type="dxa"/>
            <w:noWrap/>
            <w:vAlign w:val="center"/>
          </w:tcPr>
          <w:p w14:paraId="6421BC8A"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 xml:space="preserve">OR </w:t>
            </w:r>
            <w:r w:rsidR="0038657A" w:rsidRPr="008E51C1">
              <w:rPr>
                <w:rFonts w:ascii="Book Antiqua" w:hAnsi="Book Antiqua"/>
                <w:sz w:val="24"/>
                <w:szCs w:val="24"/>
                <w:lang w:eastAsia="fr-FR"/>
              </w:rPr>
              <w:t xml:space="preserve">= </w:t>
            </w:r>
            <w:r w:rsidRPr="008E51C1">
              <w:rPr>
                <w:rFonts w:ascii="Book Antiqua" w:hAnsi="Book Antiqua"/>
                <w:sz w:val="24"/>
                <w:szCs w:val="24"/>
                <w:lang w:eastAsia="fr-FR"/>
              </w:rPr>
              <w:t>3.52 [1.29</w:t>
            </w:r>
            <w:r w:rsidR="0038657A" w:rsidRPr="008E51C1">
              <w:rPr>
                <w:rFonts w:ascii="Book Antiqua" w:hAnsi="Book Antiqua"/>
                <w:sz w:val="24"/>
                <w:szCs w:val="24"/>
                <w:lang w:eastAsia="fr-FR"/>
              </w:rPr>
              <w:t>,</w:t>
            </w:r>
            <w:r w:rsidRPr="008E51C1">
              <w:rPr>
                <w:rFonts w:ascii="Book Antiqua" w:hAnsi="Book Antiqua"/>
                <w:sz w:val="24"/>
                <w:szCs w:val="24"/>
                <w:lang w:eastAsia="fr-FR"/>
              </w:rPr>
              <w:t xml:space="preserve"> 9.24]</w:t>
            </w:r>
          </w:p>
        </w:tc>
      </w:tr>
      <w:tr w:rsidR="008F198B" w:rsidRPr="008E51C1" w14:paraId="5029C14A" w14:textId="77777777" w:rsidTr="008E51C1">
        <w:trPr>
          <w:trHeight w:val="290"/>
        </w:trPr>
        <w:tc>
          <w:tcPr>
            <w:tcW w:w="1559" w:type="dxa"/>
            <w:noWrap/>
            <w:vAlign w:val="center"/>
          </w:tcPr>
          <w:p w14:paraId="3FAF0FB5" w14:textId="00A89E2E"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Veldt</w:t>
            </w:r>
            <w:r w:rsidR="0038657A" w:rsidRPr="008E51C1">
              <w:rPr>
                <w:rFonts w:ascii="Book Antiqua" w:hAnsi="Book Antiqua"/>
                <w:i/>
                <w:sz w:val="24"/>
                <w:szCs w:val="24"/>
                <w:lang w:val="en-GB" w:eastAsia="fr-FR"/>
              </w:rPr>
              <w:t xml:space="preserve"> et al</w:t>
            </w:r>
            <w:r w:rsidRPr="008E51C1">
              <w:rPr>
                <w:rFonts w:ascii="Book Antiqua" w:hAnsi="Book Antiqua"/>
                <w:sz w:val="24"/>
                <w:szCs w:val="24"/>
                <w:lang w:eastAsia="fr-FR"/>
              </w:rPr>
              <w:fldChar w:fldCharType="begin"/>
            </w:r>
            <w:r w:rsidR="0055182F" w:rsidRPr="008E51C1">
              <w:rPr>
                <w:rFonts w:ascii="Book Antiqua" w:hAnsi="Book Antiqua"/>
                <w:sz w:val="24"/>
                <w:szCs w:val="24"/>
                <w:lang w:eastAsia="fr-FR"/>
              </w:rPr>
              <w:instrText xml:space="preserve"> ADDIN ZOTERO_ITEM CSL_CITATION {"citationID":"2is4l1onm4","properties":{"formattedCitation":"{\\rtf \\super [16]\\nosupersub{}}","plainCitation":"[16]"},"citationItems":[{"id":915,"uris":["http://zotero.org/users/1969747/items/RETGIKPR"],"uri":["http://zotero.org/users/1969747/items/RETGIKPR"],"itemData":{"id":915,"type":"article-journal","title":"Increased risk of hepatocellular carcinoma among patients with hepatitis C cirrhosis and diabetes mellitus","container-title":"Hepatology","page":"1856-1862","volume":"47","issue":"6","source":"CrossRef","DOI":"10.1002/hep.22251","ISSN":"02709139, 15273350","language":"en","author":[{"family":"Veldt","given":"Bart J."},{"family":"Chen","given":"Wendong"},{"family":"Heathcote","given":"E. Jenny"},{"family":"Wedemeyer","given":"Heiner"},{"family":"Reichen","given":"Juerg"},{"family":"Hofmann","given":"W. Peter"},{"family":"de Knegt","given":"Robert J."},{"family":"Zeuzem","given":"Stefan"},{"family":"Manns","given":"Michael P."},{"family":"Hansen","given":"Bettina E."},{"family":"Schalm","given":"Solko W."},{"family":"Janssen","given":"Harry L. A."}],"issued":{"date-parts":[["2008",6]]},"accessed":{"date-parts":[["2015",10,5]]}}}],"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6]</w:t>
            </w:r>
            <w:r w:rsidRPr="008E51C1">
              <w:rPr>
                <w:rFonts w:ascii="Book Antiqua" w:hAnsi="Book Antiqua"/>
                <w:sz w:val="24"/>
                <w:szCs w:val="24"/>
                <w:lang w:eastAsia="fr-FR"/>
              </w:rPr>
              <w:fldChar w:fldCharType="end"/>
            </w:r>
          </w:p>
        </w:tc>
        <w:tc>
          <w:tcPr>
            <w:tcW w:w="851" w:type="dxa"/>
            <w:noWrap/>
            <w:vAlign w:val="center"/>
          </w:tcPr>
          <w:p w14:paraId="39FA77FC"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8</w:t>
            </w:r>
          </w:p>
        </w:tc>
        <w:tc>
          <w:tcPr>
            <w:tcW w:w="1108" w:type="dxa"/>
            <w:noWrap/>
            <w:vAlign w:val="center"/>
          </w:tcPr>
          <w:p w14:paraId="58D9C13B"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Europe</w:t>
            </w:r>
          </w:p>
        </w:tc>
        <w:tc>
          <w:tcPr>
            <w:tcW w:w="936" w:type="dxa"/>
            <w:vAlign w:val="center"/>
          </w:tcPr>
          <w:p w14:paraId="34D6E799"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541</w:t>
            </w:r>
          </w:p>
        </w:tc>
        <w:tc>
          <w:tcPr>
            <w:tcW w:w="2350" w:type="dxa"/>
            <w:noWrap/>
            <w:vAlign w:val="center"/>
          </w:tcPr>
          <w:p w14:paraId="337FB964" w14:textId="77777777" w:rsidR="00486E2C" w:rsidRPr="008E51C1" w:rsidRDefault="00486E2C" w:rsidP="0038657A">
            <w:pPr>
              <w:snapToGrid w:val="0"/>
              <w:spacing w:after="0" w:line="360" w:lineRule="auto"/>
              <w:jc w:val="center"/>
              <w:rPr>
                <w:rFonts w:ascii="Book Antiqua" w:hAnsi="Book Antiqua"/>
                <w:sz w:val="24"/>
                <w:szCs w:val="24"/>
                <w:lang w:eastAsia="fr-FR"/>
              </w:rPr>
            </w:pPr>
          </w:p>
        </w:tc>
        <w:tc>
          <w:tcPr>
            <w:tcW w:w="1701" w:type="dxa"/>
            <w:noWrap/>
            <w:vAlign w:val="center"/>
          </w:tcPr>
          <w:p w14:paraId="45F7FEE1"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 and HCC</w:t>
            </w:r>
          </w:p>
        </w:tc>
        <w:tc>
          <w:tcPr>
            <w:tcW w:w="1701" w:type="dxa"/>
            <w:vAlign w:val="center"/>
          </w:tcPr>
          <w:p w14:paraId="55F9D780"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Multivariate</w:t>
            </w:r>
          </w:p>
        </w:tc>
        <w:tc>
          <w:tcPr>
            <w:tcW w:w="1559" w:type="dxa"/>
            <w:noWrap/>
            <w:vAlign w:val="center"/>
          </w:tcPr>
          <w:p w14:paraId="6CCD3A90"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r w:rsidR="0038657A" w:rsidRPr="008E51C1">
              <w:rPr>
                <w:rFonts w:ascii="Book Antiqua" w:hAnsi="Book Antiqua"/>
                <w:sz w:val="24"/>
                <w:szCs w:val="24"/>
                <w:vertAlign w:val="superscript"/>
                <w:lang w:val="en-GB"/>
              </w:rPr>
              <w:t>3</w:t>
            </w:r>
          </w:p>
        </w:tc>
        <w:tc>
          <w:tcPr>
            <w:tcW w:w="3402" w:type="dxa"/>
            <w:noWrap/>
            <w:vAlign w:val="center"/>
          </w:tcPr>
          <w:p w14:paraId="184CAA30"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OR</w:t>
            </w:r>
            <w:r w:rsidR="0038657A" w:rsidRPr="008E51C1">
              <w:rPr>
                <w:rFonts w:ascii="Book Antiqua" w:hAnsi="Book Antiqua"/>
                <w:sz w:val="24"/>
                <w:szCs w:val="24"/>
                <w:lang w:eastAsia="fr-FR"/>
              </w:rPr>
              <w:t xml:space="preserve"> = </w:t>
            </w:r>
            <w:r w:rsidRPr="008E51C1">
              <w:rPr>
                <w:rFonts w:ascii="Book Antiqua" w:hAnsi="Book Antiqua"/>
                <w:sz w:val="24"/>
                <w:szCs w:val="24"/>
                <w:lang w:eastAsia="fr-FR"/>
              </w:rPr>
              <w:t>3.28 [1.35</w:t>
            </w:r>
            <w:r w:rsidR="0038657A" w:rsidRPr="008E51C1">
              <w:rPr>
                <w:rFonts w:ascii="Book Antiqua" w:hAnsi="Book Antiqua"/>
                <w:sz w:val="24"/>
                <w:szCs w:val="24"/>
                <w:lang w:eastAsia="fr-FR"/>
              </w:rPr>
              <w:t>,</w:t>
            </w:r>
            <w:r w:rsidRPr="008E51C1">
              <w:rPr>
                <w:rFonts w:ascii="Book Antiqua" w:hAnsi="Book Antiqua"/>
                <w:sz w:val="24"/>
                <w:szCs w:val="24"/>
                <w:lang w:eastAsia="fr-FR"/>
              </w:rPr>
              <w:t xml:space="preserve"> 7.97]</w:t>
            </w:r>
            <w:r w:rsidR="0038657A" w:rsidRPr="008E51C1">
              <w:rPr>
                <w:rFonts w:ascii="Book Antiqua" w:hAnsi="Book Antiqua"/>
                <w:sz w:val="24"/>
                <w:szCs w:val="24"/>
                <w:lang w:eastAsia="fr-FR"/>
              </w:rPr>
              <w:t>;</w:t>
            </w:r>
            <w:r w:rsidRPr="008E51C1">
              <w:rPr>
                <w:rFonts w:ascii="Book Antiqua" w:hAnsi="Book Antiqua"/>
                <w:sz w:val="24"/>
                <w:szCs w:val="24"/>
                <w:lang w:eastAsia="fr-FR"/>
              </w:rPr>
              <w:t xml:space="preserve">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eastAsia="fr-FR"/>
              </w:rPr>
              <w:t xml:space="preserve"> </w:t>
            </w:r>
            <w:r w:rsidRPr="008E51C1">
              <w:rPr>
                <w:rFonts w:ascii="Book Antiqua" w:hAnsi="Book Antiqua"/>
                <w:sz w:val="24"/>
                <w:szCs w:val="24"/>
                <w:lang w:eastAsia="fr-FR"/>
              </w:rPr>
              <w:t>=</w:t>
            </w:r>
            <w:r w:rsidR="0038657A" w:rsidRPr="008E51C1">
              <w:rPr>
                <w:rFonts w:ascii="Book Antiqua" w:hAnsi="Book Antiqua"/>
                <w:sz w:val="24"/>
                <w:szCs w:val="24"/>
                <w:lang w:eastAsia="fr-FR"/>
              </w:rPr>
              <w:t xml:space="preserve"> </w:t>
            </w:r>
            <w:r w:rsidRPr="008E51C1">
              <w:rPr>
                <w:rFonts w:ascii="Book Antiqua" w:hAnsi="Book Antiqua"/>
                <w:sz w:val="24"/>
                <w:szCs w:val="24"/>
                <w:lang w:eastAsia="fr-FR"/>
              </w:rPr>
              <w:t>0.009</w:t>
            </w:r>
            <w:r w:rsidR="0038657A" w:rsidRPr="008E51C1">
              <w:rPr>
                <w:rFonts w:ascii="Book Antiqua" w:hAnsi="Book Antiqua"/>
                <w:sz w:val="24"/>
                <w:szCs w:val="24"/>
                <w:vertAlign w:val="superscript"/>
                <w:lang w:val="en-GB"/>
              </w:rPr>
              <w:t>3</w:t>
            </w:r>
          </w:p>
        </w:tc>
      </w:tr>
      <w:tr w:rsidR="008F198B" w:rsidRPr="008E51C1" w14:paraId="1836CA35" w14:textId="77777777" w:rsidTr="008E51C1">
        <w:trPr>
          <w:trHeight w:val="290"/>
        </w:trPr>
        <w:tc>
          <w:tcPr>
            <w:tcW w:w="1559" w:type="dxa"/>
            <w:noWrap/>
            <w:vAlign w:val="center"/>
          </w:tcPr>
          <w:p w14:paraId="6CE90328" w14:textId="36D73DD9"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lastRenderedPageBreak/>
              <w:t xml:space="preserve">Konishi </w:t>
            </w:r>
            <w:r w:rsidR="0038657A" w:rsidRPr="008E51C1">
              <w:rPr>
                <w:rFonts w:ascii="Book Antiqua" w:hAnsi="Book Antiqua"/>
                <w:i/>
                <w:sz w:val="24"/>
                <w:szCs w:val="24"/>
                <w:lang w:val="en-GB" w:eastAsia="fr-FR"/>
              </w:rPr>
              <w:t>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7cju3v02h","properties":{"formattedCitation":"{\\rtf \\super [118]\\nosupersub{}}","plainCitation":"[118]"},"citationItems":[{"id":822,"uris":["http://zotero.org/users/1969747/items/7SNTIS4R"],"uri":["http://zotero.org/users/1969747/items/7SNTIS4R"],"itemData":{"id":822,"type":"article-journal","title":"Diabetes pattern on the 75 g oral glucose tolerance test is a risk factor for hepatocellular carcinoma in patients with hepatitis C virus","container-title":"Liver International: Official Journal of the International Association for the Study of the Liver","page":"1194-1201","volume":"29","issue":"8","source":"PubMed","abstract":"BACKGROUND: Patients with hepatitis C virus (HCV) frequently show glucose intolerance. Diabetes mellitus (DM) has been proposed to be a risk factor for hepatocellular carcinoma (HCC).\nAIMS: The aim of this study is to clarify the influence of glucose intolerance as evaluated by the 75 g oral glucose tolerance test (OGTT) on hepatocarcinogenesis in patients with HCV.\nMETHODS: This study was carried out in a cohort of 197 patients with HCV who had not been previously diagnosed as having DM. All patients underwent the 75 g OGTT at entry. They were also screened for HCC and, thereafter, the rate of hepatocarcinogenesis was compared between the patients with and without glucose intolerance.\nRESULTS: Based on the results of the 75 g OGTT, 125 (63%) had normal glucose tolerance (NGT), 49 (25%) had impaired glucose tolerance (IGT) and 23 (12%) had the DM pattern. HCC occurred more frequently in patients with the DM pattern than in patients with either NGT or IGT. Even in patients without advanced liver fibrosis, HCC was more frequently observed in patients with DM than in patients with NGT. A multiple logistic regression analysis showed advanced liver fibrosis, the DM pattern on the 75 g OGTT, an older age and gamma-glutamyltransferase to all be independent risk factors related to hepatocarcinogenesis.\nCONCLUSIONS: A DM pattern on the 75 g OGTT was thus found to be associated with hepatocarcinogenesis and the 75 g OGTT is considered to be useful for identifying this risk factor for HCC in patients with HCV.","DOI":"10.1111/j.1478-3231.2009.02043.x","ISSN":"1478-3231","note":"PMID: 19422477","journalAbbreviation":"Liver Int.","language":"eng","author":[{"family":"Konishi","given":"Ichiro"},{"family":"Hiasa","given":"Yoichi"},{"family":"Shigematsu","given":"Syuichiro"},{"family":"Hirooka","given":"Masashi"},{"family":"Furukawa","given":"Shinya"},{"family":"Abe","given":"Masanori"},{"family":"Matsuura","given":"Bunzo"},{"family":"Michitaka","given":"Kojiro"},{"family":"Horiike","given":"Norio"},{"family":"Onji","given":"Morikazu"}],"issued":{"date-parts":[["2009",9]]},"PMID":"19422477"}}],"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18]</w:t>
            </w:r>
            <w:r w:rsidRPr="008E51C1">
              <w:rPr>
                <w:rFonts w:ascii="Book Antiqua" w:hAnsi="Book Antiqua"/>
                <w:sz w:val="24"/>
                <w:szCs w:val="24"/>
                <w:lang w:eastAsia="fr-FR"/>
              </w:rPr>
              <w:fldChar w:fldCharType="end"/>
            </w:r>
          </w:p>
        </w:tc>
        <w:tc>
          <w:tcPr>
            <w:tcW w:w="851" w:type="dxa"/>
            <w:noWrap/>
            <w:vAlign w:val="center"/>
          </w:tcPr>
          <w:p w14:paraId="422AF61D"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9</w:t>
            </w:r>
          </w:p>
        </w:tc>
        <w:tc>
          <w:tcPr>
            <w:tcW w:w="1108" w:type="dxa"/>
            <w:noWrap/>
            <w:vAlign w:val="center"/>
          </w:tcPr>
          <w:p w14:paraId="053095A0"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Japan</w:t>
            </w:r>
          </w:p>
        </w:tc>
        <w:tc>
          <w:tcPr>
            <w:tcW w:w="936" w:type="dxa"/>
            <w:vAlign w:val="center"/>
          </w:tcPr>
          <w:p w14:paraId="33E8BB7F"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97</w:t>
            </w:r>
          </w:p>
        </w:tc>
        <w:tc>
          <w:tcPr>
            <w:tcW w:w="2350" w:type="dxa"/>
            <w:noWrap/>
            <w:vAlign w:val="center"/>
          </w:tcPr>
          <w:p w14:paraId="026DBC99"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n DM, treated for HCV</w:t>
            </w:r>
          </w:p>
        </w:tc>
        <w:tc>
          <w:tcPr>
            <w:tcW w:w="1701" w:type="dxa"/>
            <w:noWrap/>
            <w:vAlign w:val="center"/>
          </w:tcPr>
          <w:p w14:paraId="46E8FBAB"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r w:rsidR="0038657A" w:rsidRPr="008E51C1">
              <w:rPr>
                <w:rFonts w:ascii="Book Antiqua" w:hAnsi="Book Antiqua"/>
                <w:sz w:val="24"/>
                <w:szCs w:val="24"/>
                <w:vertAlign w:val="superscript"/>
                <w:lang w:val="en-GB"/>
              </w:rPr>
              <w:t>1</w:t>
            </w:r>
            <w:r w:rsidRPr="008E51C1">
              <w:rPr>
                <w:rFonts w:ascii="Book Antiqua" w:hAnsi="Book Antiqua"/>
                <w:sz w:val="24"/>
                <w:szCs w:val="24"/>
                <w:lang w:val="en-GB" w:eastAsia="fr-FR"/>
              </w:rPr>
              <w:t xml:space="preserve"> and HCC</w:t>
            </w:r>
          </w:p>
        </w:tc>
        <w:tc>
          <w:tcPr>
            <w:tcW w:w="1701" w:type="dxa"/>
          </w:tcPr>
          <w:p w14:paraId="730BB0E7" w14:textId="77777777" w:rsidR="00486E2C" w:rsidRPr="008E51C1" w:rsidRDefault="00486E2C" w:rsidP="0038657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559" w:type="dxa"/>
            <w:noWrap/>
            <w:vAlign w:val="center"/>
          </w:tcPr>
          <w:p w14:paraId="228E8056"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3402" w:type="dxa"/>
            <w:noWrap/>
            <w:vAlign w:val="center"/>
          </w:tcPr>
          <w:p w14:paraId="4FDE24CE" w14:textId="77777777" w:rsidR="00486E2C" w:rsidRPr="008E51C1" w:rsidRDefault="00486E2C" w:rsidP="0038657A">
            <w:pPr>
              <w:autoSpaceDE w:val="0"/>
              <w:autoSpaceDN w:val="0"/>
              <w:adjustRightInd w:val="0"/>
              <w:snapToGrid w:val="0"/>
              <w:spacing w:after="0" w:line="360" w:lineRule="auto"/>
              <w:jc w:val="center"/>
              <w:rPr>
                <w:rFonts w:ascii="Book Antiqua" w:hAnsi="Book Antiqua" w:cs="AdvMinionNormal_Rm"/>
                <w:sz w:val="24"/>
                <w:szCs w:val="24"/>
                <w:lang w:val="en-GB"/>
              </w:rPr>
            </w:pPr>
            <w:r w:rsidRPr="008E51C1">
              <w:rPr>
                <w:rFonts w:ascii="Book Antiqua" w:hAnsi="Book Antiqua"/>
                <w:sz w:val="24"/>
                <w:szCs w:val="24"/>
                <w:lang w:val="en-GB" w:eastAsia="fr-FR"/>
              </w:rPr>
              <w:t xml:space="preserve">HR </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4.63 </w:t>
            </w:r>
            <w:r w:rsidRPr="008E51C1">
              <w:rPr>
                <w:rFonts w:ascii="Book Antiqua" w:hAnsi="Book Antiqua" w:cs="AdvMinionNormal_Rm"/>
                <w:sz w:val="24"/>
                <w:szCs w:val="24"/>
                <w:lang w:val="en-GB"/>
              </w:rPr>
              <w:t>[1.677</w:t>
            </w:r>
            <w:r w:rsidR="0038657A" w:rsidRPr="008E51C1">
              <w:rPr>
                <w:rFonts w:ascii="Book Antiqua" w:hAnsi="Book Antiqua" w:cs="AdvMinionNormal_Rm"/>
                <w:sz w:val="24"/>
                <w:szCs w:val="24"/>
                <w:lang w:val="en-GB"/>
              </w:rPr>
              <w:t>, 12.766]</w:t>
            </w:r>
            <w:r w:rsidRPr="008E51C1">
              <w:rPr>
                <w:rFonts w:ascii="Book Antiqua" w:hAnsi="Book Antiqua" w:cs="AdvMinionNormal_Rm"/>
                <w:sz w:val="24"/>
                <w:szCs w:val="24"/>
                <w:lang w:val="en-GB"/>
              </w:rPr>
              <w:t>;</w:t>
            </w:r>
            <w:r w:rsidRPr="008E51C1">
              <w:rPr>
                <w:rFonts w:ascii="Book Antiqua" w:hAnsi="Book Antiqua"/>
                <w:sz w:val="24"/>
                <w:szCs w:val="24"/>
                <w:lang w:val="en-GB" w:eastAsia="fr-FR"/>
              </w:rPr>
              <w:t xml:space="preserve">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3</w:t>
            </w:r>
          </w:p>
        </w:tc>
      </w:tr>
      <w:tr w:rsidR="008F198B" w:rsidRPr="008E51C1" w14:paraId="699FB30C" w14:textId="77777777" w:rsidTr="008E51C1">
        <w:trPr>
          <w:trHeight w:val="290"/>
        </w:trPr>
        <w:tc>
          <w:tcPr>
            <w:tcW w:w="1559" w:type="dxa"/>
            <w:noWrap/>
            <w:vAlign w:val="center"/>
          </w:tcPr>
          <w:p w14:paraId="08F7FECA" w14:textId="5822CD8C"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 xml:space="preserve">Hung </w:t>
            </w:r>
            <w:r w:rsidR="0038657A" w:rsidRPr="008E51C1">
              <w:rPr>
                <w:rFonts w:ascii="Book Antiqua" w:hAnsi="Book Antiqua"/>
                <w:i/>
                <w:sz w:val="24"/>
                <w:szCs w:val="24"/>
                <w:lang w:val="en-GB" w:eastAsia="fr-FR"/>
              </w:rPr>
              <w:t>et al</w:t>
            </w:r>
            <w:r w:rsidRPr="008E51C1">
              <w:rPr>
                <w:rFonts w:ascii="Book Antiqua" w:hAnsi="Book Antiqua"/>
                <w:sz w:val="24"/>
                <w:szCs w:val="24"/>
                <w:lang w:val="en-GB" w:eastAsia="fr-FR"/>
              </w:rPr>
              <w:fldChar w:fldCharType="begin"/>
            </w:r>
            <w:r w:rsidR="0055182F" w:rsidRPr="008E51C1">
              <w:rPr>
                <w:rFonts w:ascii="Book Antiqua" w:hAnsi="Book Antiqua"/>
                <w:sz w:val="24"/>
                <w:szCs w:val="24"/>
                <w:lang w:val="en-GB" w:eastAsia="fr-FR"/>
              </w:rPr>
              <w:instrText xml:space="preserve"> ADDIN ZOTERO_ITEM CSL_CITATION {"citationID":"LIdfzhkH","properties":{"formattedCitation":"{\\rtf \\super [14]\\nosupersub{}}","plainCitation":"[14]"},"citationItems":[{"id":710,"uris":["http://zotero.org/users/1969747/items/QGMWBCKT"],"uri":["http://zotero.org/users/1969747/items/QGMWBCKT"],"itemData":{"id":710,"type":"article-journal","title":"Impact of diabetes mellitus on incidence of hepatocellular carcinoma in chronic hepatitis C patients treated with interferon-based antiviral therapy","container-title":"International Journal of Cancer","page":"2344-2352","volume":"128","issue":"10","source":"CrossRef","DOI":"10.1002/ijc.25585","ISSN":"00207136","language":"en","author":[{"family":"Hung","given":"Chao-Hung"},{"family":"Lee","given":"Chuan-Mo"},{"family":"Wang","given":"Jing-Houng"},{"family":"Hu","given":"Tsung-Hui"},{"family":"Chen","given":"Chien-Hung"},{"family":"Lin","given":"Chih-Yun"},{"family":"Lu","given":"Sheng-Nan"}],"issued":{"date-parts":[["2011",5,15]]},"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4]</w:t>
            </w:r>
            <w:r w:rsidRPr="008E51C1">
              <w:rPr>
                <w:rFonts w:ascii="Book Antiqua" w:hAnsi="Book Antiqua"/>
                <w:sz w:val="24"/>
                <w:szCs w:val="24"/>
                <w:lang w:val="en-GB" w:eastAsia="fr-FR"/>
              </w:rPr>
              <w:fldChar w:fldCharType="end"/>
            </w:r>
          </w:p>
        </w:tc>
        <w:tc>
          <w:tcPr>
            <w:tcW w:w="851" w:type="dxa"/>
            <w:noWrap/>
            <w:vAlign w:val="center"/>
          </w:tcPr>
          <w:p w14:paraId="2CF65351"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0</w:t>
            </w:r>
          </w:p>
        </w:tc>
        <w:tc>
          <w:tcPr>
            <w:tcW w:w="1108" w:type="dxa"/>
            <w:noWrap/>
            <w:vAlign w:val="center"/>
          </w:tcPr>
          <w:p w14:paraId="00E70C4B"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aiwan</w:t>
            </w:r>
          </w:p>
        </w:tc>
        <w:tc>
          <w:tcPr>
            <w:tcW w:w="936" w:type="dxa"/>
            <w:vAlign w:val="center"/>
          </w:tcPr>
          <w:p w14:paraId="3ACF3FC3" w14:textId="77777777" w:rsidR="00486E2C" w:rsidRPr="008E51C1" w:rsidRDefault="0038657A"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1</w:t>
            </w:r>
            <w:r w:rsidR="00486E2C" w:rsidRPr="008E51C1">
              <w:rPr>
                <w:rFonts w:ascii="Book Antiqua" w:hAnsi="Book Antiqua"/>
                <w:sz w:val="24"/>
                <w:szCs w:val="24"/>
                <w:lang w:val="en-GB" w:eastAsia="fr-FR"/>
              </w:rPr>
              <w:t>470</w:t>
            </w:r>
          </w:p>
        </w:tc>
        <w:tc>
          <w:tcPr>
            <w:tcW w:w="2350" w:type="dxa"/>
            <w:noWrap/>
            <w:vAlign w:val="center"/>
          </w:tcPr>
          <w:p w14:paraId="3BCDDD41"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reated for HCV</w:t>
            </w:r>
          </w:p>
        </w:tc>
        <w:tc>
          <w:tcPr>
            <w:tcW w:w="1701" w:type="dxa"/>
            <w:noWrap/>
            <w:vAlign w:val="center"/>
          </w:tcPr>
          <w:p w14:paraId="63ADDB81"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 and HCC</w:t>
            </w:r>
          </w:p>
        </w:tc>
        <w:tc>
          <w:tcPr>
            <w:tcW w:w="1701" w:type="dxa"/>
          </w:tcPr>
          <w:p w14:paraId="1FCADC5A" w14:textId="77777777" w:rsidR="00486E2C" w:rsidRPr="008E51C1" w:rsidRDefault="00486E2C" w:rsidP="0038657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559" w:type="dxa"/>
            <w:noWrap/>
            <w:vAlign w:val="center"/>
          </w:tcPr>
          <w:p w14:paraId="44741F2B"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r w:rsidR="0038657A" w:rsidRPr="008E51C1">
              <w:rPr>
                <w:rFonts w:ascii="Book Antiqua" w:hAnsi="Book Antiqua"/>
                <w:sz w:val="24"/>
                <w:szCs w:val="24"/>
                <w:vertAlign w:val="superscript"/>
                <w:lang w:val="en-GB"/>
              </w:rPr>
              <w:t>2</w:t>
            </w:r>
          </w:p>
        </w:tc>
        <w:tc>
          <w:tcPr>
            <w:tcW w:w="3402" w:type="dxa"/>
            <w:noWrap/>
            <w:vAlign w:val="center"/>
          </w:tcPr>
          <w:p w14:paraId="35DC907C"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HR </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4.32 [1.23</w:t>
            </w:r>
            <w:r w:rsidR="0038657A"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15.25];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23</w:t>
            </w:r>
            <w:r w:rsidR="0038657A" w:rsidRPr="008E51C1">
              <w:rPr>
                <w:rFonts w:ascii="Book Antiqua" w:hAnsi="Book Antiqua"/>
                <w:sz w:val="24"/>
                <w:szCs w:val="24"/>
                <w:vertAlign w:val="superscript"/>
                <w:lang w:val="en-GB"/>
              </w:rPr>
              <w:t>2</w:t>
            </w:r>
          </w:p>
        </w:tc>
      </w:tr>
      <w:tr w:rsidR="008F198B" w:rsidRPr="008E51C1" w14:paraId="319AA049" w14:textId="77777777" w:rsidTr="008E51C1">
        <w:trPr>
          <w:trHeight w:val="290"/>
        </w:trPr>
        <w:tc>
          <w:tcPr>
            <w:tcW w:w="1559" w:type="dxa"/>
            <w:noWrap/>
            <w:vAlign w:val="center"/>
          </w:tcPr>
          <w:p w14:paraId="2EA4B092" w14:textId="1AB5C6F0"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 xml:space="preserve">Nkountchou </w:t>
            </w:r>
            <w:r w:rsidR="0038657A" w:rsidRPr="008E51C1">
              <w:rPr>
                <w:rFonts w:ascii="Book Antiqua" w:hAnsi="Book Antiqua"/>
                <w:i/>
                <w:sz w:val="24"/>
                <w:szCs w:val="24"/>
                <w:lang w:val="en-GB" w:eastAsia="fr-FR"/>
              </w:rPr>
              <w:t>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d3t5jkog2","properties":{"formattedCitation":"{\\rtf \\super [119]\\nosupersub{}}","plainCitation":"[119]"},"citationItems":[{"id":824,"uris":["http://zotero.org/users/1969747/items/U36RSNUI"],"uri":["http://zotero.org/users/1969747/items/U36RSNUI"],"itemData":{"id":824,"type":"article-journal","title":"Insulin resistance, serum leptin, and adiponectin levels and outcomes of viral hepatitis C cirrhosis","container-title":"Journal of Hepatology","page":"827-833","volume":"53","issue":"5","source":"PubMed","abstract":"BACKGROUND &amp; AIMS: Mechanisms linking obesity and unfavourable outcomes in patients with viral hepatitis C (HCV) cirrhosis are not well understood. Obesity is associated with insulin resistance, increased leptin, and decreased adiponectin serum levels.\nMETHODS: We assessed the predictive value of those factors for the occurrence of hepatocellular carcinoma (HCC) and liver-related death or transplantation in a cohort of 248 patients (mean age 58 (12 years, BMI 25.4 ± 4.4 kg/m(2)) with compensated HCV cirrhosis and persistent infection prospectively followed and screened for HCC.\nRESULTS: The mean baseline serum levels of adiponectin and leptin were 16.8 ± 15 mg/L and 16.8 ± 19 ng/ml, respectively. The mean homeostasis model assessment of insulin resistance (HOMA) index was 3.8 ± 3; median 2.9. After a median follow-up of 72 months, 61 patients developed HCC, 58 died of liver causes, and 17 were transplanted. The incidences (Kaplan Meier) of HCC were 7%, 18%, and 27% at 5 years (p=0.017) and of liver-related death or transplantation 15%, 15% and 29% (p=0.002) according to the lowest, middle and highest tertile of HOMA, respectively. In multivariate analysis, the HOMA index was associated with HCC occurrence (HR=1.10, [1.01-1.21] p=0.026) and was a strong predictor of liver-related death or transplantation (HR=1.13, [1.07-1.21] p&lt;0.0001). Serum levels of adiponectin and leptin were not associated with the outcome.\nCONCLUSIONS: In patients with compensated HCV cirrhosis, insulin resistance but not serum levels of adiponectin and leptin predicted the occurrence of HCC and of liver-related death or transplantation.","DOI":"10.1016/j.jhep.2010.04.035","ISSN":"1600-0641","note":"PMID: 20728234","journalAbbreviation":"J. Hepatol.","language":"eng","author":[{"family":"Nkontchou","given":"Gisèle"},{"family":"Bastard","given":"Jean-Philippe"},{"family":"Ziol","given":"Marianne"},{"family":"Aout","given":"Mounir"},{"family":"Cosson","given":"Emmanuel"},{"family":"Ganne-Carrie","given":"Nathalie"},{"family":"Grando-Lemaire","given":"Véronique"},{"family":"Roulot","given":"Dominique"},{"family":"Capeau","given":"Jacqueline"},{"family":"Trinchet","given":"Jean-Claude"},{"family":"Vicaut","given":"Eric"},{"family":"Beaugrand","given":"Michel"}],"issued":{"date-parts":[["2010",11]]},"PMID":"2072823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19]</w:t>
            </w:r>
            <w:r w:rsidRPr="008E51C1">
              <w:rPr>
                <w:rFonts w:ascii="Book Antiqua" w:hAnsi="Book Antiqua"/>
                <w:sz w:val="24"/>
                <w:szCs w:val="24"/>
                <w:lang w:eastAsia="fr-FR"/>
              </w:rPr>
              <w:fldChar w:fldCharType="end"/>
            </w:r>
          </w:p>
        </w:tc>
        <w:tc>
          <w:tcPr>
            <w:tcW w:w="851" w:type="dxa"/>
            <w:noWrap/>
            <w:vAlign w:val="center"/>
          </w:tcPr>
          <w:p w14:paraId="7F16A960"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10</w:t>
            </w:r>
          </w:p>
        </w:tc>
        <w:tc>
          <w:tcPr>
            <w:tcW w:w="1108" w:type="dxa"/>
            <w:noWrap/>
            <w:vAlign w:val="center"/>
          </w:tcPr>
          <w:p w14:paraId="236CCE00"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France</w:t>
            </w:r>
          </w:p>
        </w:tc>
        <w:tc>
          <w:tcPr>
            <w:tcW w:w="936" w:type="dxa"/>
            <w:vAlign w:val="center"/>
          </w:tcPr>
          <w:p w14:paraId="20278EDF"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48</w:t>
            </w:r>
          </w:p>
        </w:tc>
        <w:tc>
          <w:tcPr>
            <w:tcW w:w="2350" w:type="dxa"/>
            <w:noWrap/>
            <w:vAlign w:val="center"/>
          </w:tcPr>
          <w:p w14:paraId="28A0D5AF"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cirrhotics</w:t>
            </w:r>
          </w:p>
        </w:tc>
        <w:tc>
          <w:tcPr>
            <w:tcW w:w="1701" w:type="dxa"/>
            <w:noWrap/>
            <w:vAlign w:val="center"/>
          </w:tcPr>
          <w:p w14:paraId="3D3257CB"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HOMA-IR and HCC</w:t>
            </w:r>
          </w:p>
        </w:tc>
        <w:tc>
          <w:tcPr>
            <w:tcW w:w="1701" w:type="dxa"/>
          </w:tcPr>
          <w:p w14:paraId="4F5EC995" w14:textId="77777777" w:rsidR="00486E2C" w:rsidRPr="008E51C1" w:rsidRDefault="00486E2C" w:rsidP="0038657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559" w:type="dxa"/>
            <w:noWrap/>
            <w:vAlign w:val="center"/>
          </w:tcPr>
          <w:p w14:paraId="026833DF"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Yes</w:t>
            </w:r>
          </w:p>
        </w:tc>
        <w:tc>
          <w:tcPr>
            <w:tcW w:w="3402" w:type="dxa"/>
            <w:noWrap/>
            <w:vAlign w:val="center"/>
          </w:tcPr>
          <w:p w14:paraId="729AA436"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HR </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1.10 [1.01</w:t>
            </w:r>
            <w:r w:rsidR="0038657A" w:rsidRPr="008E51C1">
              <w:rPr>
                <w:rFonts w:ascii="Book Antiqua" w:hAnsi="Book Antiqua"/>
                <w:sz w:val="24"/>
                <w:szCs w:val="24"/>
                <w:lang w:val="en-GB" w:eastAsia="fr-FR"/>
              </w:rPr>
              <w:t>, 1.21]</w:t>
            </w:r>
            <w:r w:rsidRPr="008E51C1">
              <w:rPr>
                <w:rFonts w:ascii="Book Antiqua" w:hAnsi="Book Antiqua"/>
                <w:sz w:val="24"/>
                <w:szCs w:val="24"/>
                <w:lang w:val="en-GB" w:eastAsia="fr-FR"/>
              </w:rPr>
              <w:t xml:space="preserve">;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26</w:t>
            </w:r>
          </w:p>
        </w:tc>
      </w:tr>
      <w:tr w:rsidR="008F198B" w:rsidRPr="008E51C1" w14:paraId="1315FD6E" w14:textId="77777777" w:rsidTr="008E51C1">
        <w:trPr>
          <w:trHeight w:val="290"/>
        </w:trPr>
        <w:tc>
          <w:tcPr>
            <w:tcW w:w="1559" w:type="dxa"/>
            <w:noWrap/>
            <w:vAlign w:val="center"/>
          </w:tcPr>
          <w:p w14:paraId="1403D3E2" w14:textId="1AD15A36"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Takahashi</w:t>
            </w:r>
            <w:r w:rsidR="0038657A" w:rsidRPr="008E51C1">
              <w:rPr>
                <w:rFonts w:ascii="Book Antiqua" w:hAnsi="Book Antiqua"/>
                <w:i/>
                <w:sz w:val="24"/>
                <w:szCs w:val="24"/>
                <w:lang w:val="en-GB" w:eastAsia="fr-FR"/>
              </w:rPr>
              <w:t xml:space="preserve"> 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11kooi6tj7","properties":{"formattedCitation":"{\\rtf \\super [120]\\nosupersub{}}","plainCitation":"[120]"},"citationItems":[{"id":828,"uris":["http://zotero.org/users/1969747/items/7DG5DR5W"],"uri":["http://zotero.org/users/1969747/items/7DG5DR5W"],"itemData":{"id":828,"type":"article-journal","title":"Post-challenge hyperglycemia is a significant risk factor for the development of hepatocellular carcinoma in patients with chronic hepatitis C","container-title":"Journal of Gastroenterology","page":"790-798","volume":"46","issue":"6","source":"PubMed","abstract":"BACKGROUND: Several epidemiological studies have reported that diabetes mellitus is a risk factor for hepatocellular carcinoma (HCC) in hepatitis C virus (HCV)-positive patients. However, it is unclear whether or not post-challenge hyperglycemia is a risk factor. The purpose of this study was to determine the association between post-challenge hyperglycemia and hepatocarcinogenesis in HCV-positive patients.\nMETHODS: A total of 203 HCV-RNA-positive subjects (108 males, mean age 54.3 ± 10.8 years; 95 females, mean age 56.6 ± 10.3 years; genotype 1b/2a/2b/3a: 152/38/12/1) who underwent liver biopsy and a 75-g oral glucose tolerance test, and who were treated with interferon (IFN) were enrolled in this study. None of the subjects had been treated with antidiabetic drugs. The subjects underwent ultrasonography and/or computed tomography every 6 months after the end of the IFN therapy.\nRESULTS: Thirteen patients, including one patient who achieved a sustained viral response (SVR) with IFN, developed HCC. On multivariate analysis, male sex, age &gt;65 years, excessive alcohol consumption, non-SVR, liver steatosis area &gt;5% in liver specimens, and 120-min post-challenge hyperglycemia were risk factors for the development of HCC. After matching subjects for sex, age, alcohol intake, and response to the IFN therapy, advanced fibrosis stages [hazard ratio (HR) 2.8], liver steatosis (HR 5.4), and 120-min post-challenge hyperglycemia (HR 4.9) were significant risk factors for the development of HCC. Furthermore, after matching for the fibrosis stage, liver steatosis (HR 5.7) and 120-min post-challenge hyperglycemia (HR 6.9) remained as significant factors for HCC development.\nCONCLUSION: Post-challenge hyperglycemia is an independent risk factor for HCC in HCV-positive patients.","DOI":"10.1007/s00535-011-0381-2","ISSN":"1435-5922","note":"PMID: 21331763","journalAbbreviation":"J. Gastroenterol.","language":"eng","author":[{"family":"Takahashi","given":"Hirokazu"},{"family":"Mizuta","given":"Toshihiko"},{"family":"Eguchi","given":"Yuichiro"},{"family":"Kawaguchi","given":"Yasunori"},{"family":"Kuwashiro","given":"Takuya"},{"family":"Oeda","given":"Satoshi"},{"family":"Isoda","given":"Hiroshi"},{"family":"Oza","given":"Noriko"},{"family":"Iwane","given":"Shinji"},{"family":"Izumi","given":"Kenichi"},{"family":"Anzai","given":"Keizou"},{"family":"Ozaki","given":"Iwata"},{"family":"Fujimoto","given":"Kazuma"}],"issued":{"date-parts":[["2011",6]]},"PMID":"21331763"}}],"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lang w:val="en-GB"/>
              </w:rPr>
              <w:t>[120]</w:t>
            </w:r>
            <w:r w:rsidRPr="008E51C1">
              <w:rPr>
                <w:rFonts w:ascii="Book Antiqua" w:hAnsi="Book Antiqua"/>
                <w:sz w:val="24"/>
                <w:szCs w:val="24"/>
                <w:lang w:val="en-GB" w:eastAsia="fr-FR"/>
              </w:rPr>
              <w:fldChar w:fldCharType="end"/>
            </w:r>
          </w:p>
        </w:tc>
        <w:tc>
          <w:tcPr>
            <w:tcW w:w="851" w:type="dxa"/>
            <w:noWrap/>
            <w:vAlign w:val="center"/>
          </w:tcPr>
          <w:p w14:paraId="71E443E4"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1</w:t>
            </w:r>
          </w:p>
        </w:tc>
        <w:tc>
          <w:tcPr>
            <w:tcW w:w="1108" w:type="dxa"/>
            <w:noWrap/>
            <w:vAlign w:val="center"/>
          </w:tcPr>
          <w:p w14:paraId="5D0D63E8"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Japan</w:t>
            </w:r>
          </w:p>
        </w:tc>
        <w:tc>
          <w:tcPr>
            <w:tcW w:w="936" w:type="dxa"/>
            <w:vAlign w:val="center"/>
          </w:tcPr>
          <w:p w14:paraId="65BEB2A4"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3</w:t>
            </w:r>
          </w:p>
        </w:tc>
        <w:tc>
          <w:tcPr>
            <w:tcW w:w="2350" w:type="dxa"/>
            <w:noWrap/>
            <w:vAlign w:val="center"/>
          </w:tcPr>
          <w:p w14:paraId="5FD824FA"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n DM, treated for HCV</w:t>
            </w:r>
          </w:p>
        </w:tc>
        <w:tc>
          <w:tcPr>
            <w:tcW w:w="1701" w:type="dxa"/>
            <w:noWrap/>
            <w:vAlign w:val="center"/>
          </w:tcPr>
          <w:p w14:paraId="020F7E24"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r w:rsidR="0038657A" w:rsidRPr="008E51C1">
              <w:rPr>
                <w:rFonts w:ascii="Book Antiqua" w:hAnsi="Book Antiqua"/>
                <w:sz w:val="24"/>
                <w:szCs w:val="24"/>
                <w:vertAlign w:val="superscript"/>
                <w:lang w:val="en-GB"/>
              </w:rPr>
              <w:t>1</w:t>
            </w:r>
            <w:r w:rsidRPr="008E51C1">
              <w:rPr>
                <w:rFonts w:ascii="Book Antiqua" w:hAnsi="Book Antiqua"/>
                <w:sz w:val="24"/>
                <w:szCs w:val="24"/>
                <w:lang w:val="en-GB" w:eastAsia="fr-FR"/>
              </w:rPr>
              <w:t xml:space="preserve"> and HCC</w:t>
            </w:r>
          </w:p>
        </w:tc>
        <w:tc>
          <w:tcPr>
            <w:tcW w:w="1701" w:type="dxa"/>
          </w:tcPr>
          <w:p w14:paraId="2766CD19" w14:textId="77777777" w:rsidR="00486E2C" w:rsidRPr="008E51C1" w:rsidRDefault="00486E2C" w:rsidP="0038657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559" w:type="dxa"/>
            <w:noWrap/>
            <w:vAlign w:val="center"/>
          </w:tcPr>
          <w:p w14:paraId="2DD6FD65"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3402" w:type="dxa"/>
            <w:noWrap/>
            <w:vAlign w:val="center"/>
          </w:tcPr>
          <w:p w14:paraId="2BC3D6D9"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HR </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6.9 [1.7</w:t>
            </w:r>
            <w:r w:rsidR="0038657A"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28.4];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lt;</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5</w:t>
            </w:r>
          </w:p>
        </w:tc>
      </w:tr>
      <w:tr w:rsidR="008F198B" w:rsidRPr="008E51C1" w14:paraId="707E2AB8" w14:textId="77777777" w:rsidTr="008E51C1">
        <w:trPr>
          <w:trHeight w:val="290"/>
        </w:trPr>
        <w:tc>
          <w:tcPr>
            <w:tcW w:w="1559" w:type="dxa"/>
            <w:noWrap/>
            <w:vAlign w:val="center"/>
          </w:tcPr>
          <w:p w14:paraId="4DA81A16" w14:textId="31B5DF04"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Arase</w:t>
            </w:r>
            <w:r w:rsidR="0038657A" w:rsidRPr="008E51C1">
              <w:rPr>
                <w:rFonts w:ascii="Book Antiqua" w:hAnsi="Book Antiqua"/>
                <w:i/>
                <w:sz w:val="24"/>
                <w:szCs w:val="24"/>
                <w:lang w:val="en-GB" w:eastAsia="fr-FR"/>
              </w:rPr>
              <w:t xml:space="preserve"> 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uhrs0dcr6","properties":{"formattedCitation":"{\\rtf \\super [121]\\nosupersub{}}","plainCitation":"[121]"},"citationItems":[{"id":833,"uris":["http://zotero.org/users/1969747/items/Z5NTET8B"],"uri":["http://zotero.org/users/1969747/items/Z5NTET8B"],"itemData":{"id":833,"type":"article-journal","title":"Effect of type 2 diabetes on risk for malignancies includes hepatocellular carcinoma in chronic hepatitis C","container-title":"Hepatology (Baltimore, Md.)","page":"964-973","volume":"57","issue":"3","source":"PubMed","abstract":"The aim of this retrospective cohort study was to assess the cumulative development incidence and predictive factors for malignancies after the termination of interferon (IFN) therapy in Japanese patients for hepatitis C virus (HCV). A total of 4,302 HCV-positive patients treated with IFN were enrolled. The mean observation period was 8.1 years. The primary outcome was the first onset of malignancies. Evaluation was performed using the Kaplan-Meier method and Cox proportional hazard analysis. A total of 606 patients developed malignancies: 393 developed hepatocellular carcinoma (HCC) and 213 developed malignancies other than HCC. The cumulative development rate of HCC was 4.3% at 5 years, 10.5% at 10 years, and 19.7% at 15 years. HCC occurred significantly (P&lt;0.05) when the following characteristics were present: advanced histological staging, sustained virological response not achieved, male sex, advanced age of ≥50 years, total alcohol intake of ≥200 kg, and presence of type 2 diabetes (T2DM). T2DM caused a 1.73-fold enhancement in HCC development. In patients with T2DM, HCC decreased when patients had a mean hemoglobin A1c (HbA1c) level of &lt;7.0% during follow-up (hazard ratio, 0.56; 95% confidence interval, 0.33-0.89; P=0.015). The cumulative development rate of malignancy other than HCC was 2.4% at 5 years, 5.1% at 10 years, and 9.8% at 15 years. Malignancies other than HCC occurred significantly when patients were of advanced age of ≤50 years, smoking index (package per day×year) was ≥20, and T2DM was present. T2DM caused a 1.70-fold enhancement in the development of malignancies other than HCC.\nCONCLUSION: T2DM causes an approximately 1.7-fold enhancement in the development of HCC and malignancies other than HCC in HCV-positive patients treated with IFN. In T2DM patients, maintaining a mean HbA1c level of &lt;7.0% reduces the development of HCC.","DOI":"10.1002/hep.26087","ISSN":"1527-3350","note":"PMID: 22991257","journalAbbreviation":"Hepatology","language":"eng","author":[{"family":"Arase","given":"Yasuji"},{"family":"Kobayashi","given":"Mariko"},{"family":"Suzuki","given":"Fumitaka"},{"family":"Suzuki","given":"Yoshiyuki"},{"family":"Kawamura","given":"Yusuke"},{"family":"Akuta","given":"Norio"},{"family":"Kobayashi","given":"Masahiro"},{"family":"Sezaki","given":"Hitomi"},{"family":"Saito","given":"Satoshi"},{"family":"Hosaka","given":"Tetsuya"},{"family":"Ikeda","given":"Kenji"},{"family":"Kumada","given":"Hiromitsu"},{"family":"Kobayashi","given":"Tetsuro"}],"issued":{"date-parts":[["2013",3]]},"PMID":"22991257"}}],"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lang w:val="en-GB"/>
              </w:rPr>
              <w:t>[121]</w:t>
            </w:r>
            <w:r w:rsidRPr="008E51C1">
              <w:rPr>
                <w:rFonts w:ascii="Book Antiqua" w:hAnsi="Book Antiqua"/>
                <w:sz w:val="24"/>
                <w:szCs w:val="24"/>
                <w:lang w:val="en-GB" w:eastAsia="fr-FR"/>
              </w:rPr>
              <w:fldChar w:fldCharType="end"/>
            </w:r>
          </w:p>
        </w:tc>
        <w:tc>
          <w:tcPr>
            <w:tcW w:w="851" w:type="dxa"/>
            <w:noWrap/>
            <w:vAlign w:val="center"/>
          </w:tcPr>
          <w:p w14:paraId="44FD8F84"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3</w:t>
            </w:r>
          </w:p>
        </w:tc>
        <w:tc>
          <w:tcPr>
            <w:tcW w:w="1108" w:type="dxa"/>
            <w:noWrap/>
            <w:vAlign w:val="center"/>
          </w:tcPr>
          <w:p w14:paraId="4E778668"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Japan</w:t>
            </w:r>
          </w:p>
        </w:tc>
        <w:tc>
          <w:tcPr>
            <w:tcW w:w="936" w:type="dxa"/>
            <w:vAlign w:val="center"/>
          </w:tcPr>
          <w:p w14:paraId="5A6C1A3F" w14:textId="77777777" w:rsidR="00486E2C" w:rsidRPr="008E51C1" w:rsidRDefault="0038657A"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4</w:t>
            </w:r>
            <w:r w:rsidR="00486E2C" w:rsidRPr="008E51C1">
              <w:rPr>
                <w:rFonts w:ascii="Book Antiqua" w:hAnsi="Book Antiqua"/>
                <w:sz w:val="24"/>
                <w:szCs w:val="24"/>
                <w:lang w:val="en-GB" w:eastAsia="fr-FR"/>
              </w:rPr>
              <w:t>302</w:t>
            </w:r>
          </w:p>
        </w:tc>
        <w:tc>
          <w:tcPr>
            <w:tcW w:w="2350" w:type="dxa"/>
            <w:noWrap/>
            <w:vAlign w:val="center"/>
          </w:tcPr>
          <w:p w14:paraId="0037D442"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non treated for HCV</w:t>
            </w:r>
          </w:p>
        </w:tc>
        <w:tc>
          <w:tcPr>
            <w:tcW w:w="1701" w:type="dxa"/>
            <w:noWrap/>
            <w:vAlign w:val="center"/>
          </w:tcPr>
          <w:p w14:paraId="78D694A1"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 and HCC</w:t>
            </w:r>
          </w:p>
        </w:tc>
        <w:tc>
          <w:tcPr>
            <w:tcW w:w="1701" w:type="dxa"/>
            <w:vAlign w:val="center"/>
          </w:tcPr>
          <w:p w14:paraId="5B10EE95" w14:textId="77777777" w:rsidR="00486E2C" w:rsidRPr="008E51C1" w:rsidRDefault="00486E2C" w:rsidP="0038657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559" w:type="dxa"/>
            <w:noWrap/>
            <w:vAlign w:val="center"/>
          </w:tcPr>
          <w:p w14:paraId="339DA95D"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3402" w:type="dxa"/>
            <w:noWrap/>
            <w:vAlign w:val="center"/>
          </w:tcPr>
          <w:p w14:paraId="42772974"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HR </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1.73 [1.3</w:t>
            </w:r>
            <w:r w:rsidR="0038657A" w:rsidRPr="008E51C1">
              <w:rPr>
                <w:rFonts w:ascii="Book Antiqua" w:hAnsi="Book Antiqua"/>
                <w:sz w:val="24"/>
                <w:szCs w:val="24"/>
                <w:lang w:val="en-GB" w:eastAsia="fr-FR"/>
              </w:rPr>
              <w:t>,</w:t>
            </w:r>
            <w:r w:rsidRPr="008E51C1">
              <w:rPr>
                <w:rFonts w:ascii="Book Antiqua" w:hAnsi="Book Antiqua"/>
                <w:sz w:val="24"/>
                <w:szCs w:val="24"/>
                <w:lang w:val="en-GB" w:eastAsia="fr-FR"/>
              </w:rPr>
              <w:t xml:space="preserve"> 2.3];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lt;</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01</w:t>
            </w:r>
          </w:p>
        </w:tc>
      </w:tr>
      <w:tr w:rsidR="008F198B" w:rsidRPr="008E51C1" w14:paraId="23C84596" w14:textId="77777777" w:rsidTr="008E51C1">
        <w:trPr>
          <w:trHeight w:val="290"/>
        </w:trPr>
        <w:tc>
          <w:tcPr>
            <w:tcW w:w="1559" w:type="dxa"/>
            <w:noWrap/>
            <w:vAlign w:val="center"/>
          </w:tcPr>
          <w:p w14:paraId="3339BE0B" w14:textId="77777777" w:rsidR="00486E2C" w:rsidRPr="008E51C1" w:rsidRDefault="00486E2C" w:rsidP="0038657A">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 xml:space="preserve">Elkrief </w:t>
            </w:r>
            <w:r w:rsidR="0038657A" w:rsidRPr="008E51C1">
              <w:rPr>
                <w:rFonts w:ascii="Book Antiqua" w:hAnsi="Book Antiqua"/>
                <w:i/>
                <w:sz w:val="24"/>
                <w:szCs w:val="24"/>
                <w:lang w:val="en-GB" w:eastAsia="fr-FR"/>
              </w:rPr>
              <w:t>et al</w:t>
            </w:r>
            <w:r w:rsidRPr="008E51C1">
              <w:rPr>
                <w:rFonts w:ascii="Book Antiqua" w:hAnsi="Book Antiqua"/>
                <w:sz w:val="24"/>
                <w:szCs w:val="24"/>
                <w:vertAlign w:val="superscript"/>
                <w:lang w:val="en-GB" w:eastAsia="fr-FR"/>
              </w:rPr>
              <w:fldChar w:fldCharType="begin"/>
            </w:r>
            <w:r w:rsidRPr="008E51C1">
              <w:rPr>
                <w:rFonts w:ascii="Book Antiqua" w:hAnsi="Book Antiqua"/>
                <w:sz w:val="24"/>
                <w:szCs w:val="24"/>
                <w:vertAlign w:val="superscript"/>
                <w:lang w:val="en-GB" w:eastAsia="fr-FR"/>
              </w:rPr>
              <w:instrText xml:space="preserve"> ADDIN ZOTERO_TEMP </w:instrText>
            </w:r>
            <w:r w:rsidRPr="008E51C1">
              <w:rPr>
                <w:rFonts w:ascii="Book Antiqua" w:hAnsi="Book Antiqua"/>
                <w:sz w:val="24"/>
                <w:szCs w:val="24"/>
                <w:vertAlign w:val="superscript"/>
                <w:lang w:val="en-GB" w:eastAsia="fr-FR"/>
              </w:rPr>
              <w:fldChar w:fldCharType="separate"/>
            </w:r>
            <w:r w:rsidRPr="008E51C1">
              <w:rPr>
                <w:rFonts w:ascii="Book Antiqua" w:hAnsi="Book Antiqua"/>
                <w:sz w:val="24"/>
                <w:szCs w:val="24"/>
                <w:vertAlign w:val="superscript"/>
                <w:lang w:val="en-GB"/>
              </w:rPr>
              <w:t>[42]</w:t>
            </w:r>
            <w:r w:rsidRPr="008E51C1">
              <w:rPr>
                <w:rFonts w:ascii="Book Antiqua" w:hAnsi="Book Antiqua"/>
                <w:sz w:val="24"/>
                <w:szCs w:val="24"/>
                <w:vertAlign w:val="superscript"/>
                <w:lang w:val="en-GB" w:eastAsia="fr-FR"/>
              </w:rPr>
              <w:fldChar w:fldCharType="end"/>
            </w:r>
          </w:p>
        </w:tc>
        <w:tc>
          <w:tcPr>
            <w:tcW w:w="851" w:type="dxa"/>
            <w:noWrap/>
            <w:vAlign w:val="center"/>
          </w:tcPr>
          <w:p w14:paraId="493C86BC"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4</w:t>
            </w:r>
          </w:p>
        </w:tc>
        <w:tc>
          <w:tcPr>
            <w:tcW w:w="1108" w:type="dxa"/>
            <w:noWrap/>
            <w:vAlign w:val="center"/>
          </w:tcPr>
          <w:p w14:paraId="3209B2DD"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France</w:t>
            </w:r>
          </w:p>
        </w:tc>
        <w:tc>
          <w:tcPr>
            <w:tcW w:w="936" w:type="dxa"/>
            <w:vAlign w:val="center"/>
          </w:tcPr>
          <w:p w14:paraId="391F9696"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348†</w:t>
            </w:r>
          </w:p>
        </w:tc>
        <w:tc>
          <w:tcPr>
            <w:tcW w:w="2350" w:type="dxa"/>
            <w:noWrap/>
            <w:vAlign w:val="center"/>
          </w:tcPr>
          <w:p w14:paraId="0BE0CB37"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cirrhotics</w:t>
            </w:r>
          </w:p>
        </w:tc>
        <w:tc>
          <w:tcPr>
            <w:tcW w:w="1701" w:type="dxa"/>
            <w:noWrap/>
            <w:vAlign w:val="center"/>
          </w:tcPr>
          <w:p w14:paraId="49E0C4D6"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w:t>
            </w:r>
          </w:p>
        </w:tc>
        <w:tc>
          <w:tcPr>
            <w:tcW w:w="1701" w:type="dxa"/>
          </w:tcPr>
          <w:p w14:paraId="4EEC2700"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Multivariate</w:t>
            </w:r>
          </w:p>
        </w:tc>
        <w:tc>
          <w:tcPr>
            <w:tcW w:w="1559" w:type="dxa"/>
            <w:noWrap/>
            <w:vAlign w:val="center"/>
          </w:tcPr>
          <w:p w14:paraId="54A0FBFF"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3402" w:type="dxa"/>
            <w:noWrap/>
            <w:vAlign w:val="center"/>
          </w:tcPr>
          <w:p w14:paraId="3EF04D0A"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 xml:space="preserve">HR </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1.938 [1.129 </w:t>
            </w:r>
            <w:r w:rsidR="0038657A" w:rsidRPr="008E51C1">
              <w:rPr>
                <w:rFonts w:ascii="Book Antiqua" w:hAnsi="Book Antiqua"/>
                <w:sz w:val="24"/>
                <w:szCs w:val="24"/>
                <w:lang w:val="en-GB" w:eastAsia="fr-FR"/>
              </w:rPr>
              <w:t>, 3.328]</w:t>
            </w:r>
            <w:r w:rsidRPr="008E51C1">
              <w:rPr>
                <w:rFonts w:ascii="Book Antiqua" w:hAnsi="Book Antiqua"/>
                <w:sz w:val="24"/>
                <w:szCs w:val="24"/>
                <w:lang w:val="en-GB" w:eastAsia="fr-FR"/>
              </w:rPr>
              <w:t xml:space="preserve">; </w:t>
            </w:r>
            <w:r w:rsidR="0038657A"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0.016</w:t>
            </w:r>
          </w:p>
        </w:tc>
      </w:tr>
      <w:tr w:rsidR="008F198B" w:rsidRPr="008E51C1" w14:paraId="1AFC5690" w14:textId="77777777" w:rsidTr="008E51C1">
        <w:trPr>
          <w:trHeight w:val="290"/>
        </w:trPr>
        <w:tc>
          <w:tcPr>
            <w:tcW w:w="1559" w:type="dxa"/>
            <w:noWrap/>
            <w:vAlign w:val="center"/>
          </w:tcPr>
          <w:p w14:paraId="552253DF" w14:textId="00D0AA67"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Toyoda</w:t>
            </w:r>
            <w:r w:rsidR="0038657A" w:rsidRPr="008E51C1">
              <w:rPr>
                <w:rFonts w:ascii="Book Antiqua" w:hAnsi="Book Antiqua"/>
                <w:i/>
                <w:sz w:val="24"/>
                <w:szCs w:val="24"/>
                <w:lang w:val="en-GB" w:eastAsia="fr-FR"/>
              </w:rPr>
              <w:t xml:space="preserve"> 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tmckgi54r","properties":{"formattedCitation":"{\\rtf \\super [122]\\nosupersub{}}","plainCitation":"[122]"},"citationItems":[{"id":835,"uris":["http://zotero.org/users/1969747/items/MUPRXGKM"],"uri":["http://zotero.org/users/1969747/items/MUPRXGKM"],"itemData":{"id":835,"type":"article-journal","title":"Risk factors of hepatocellular carcinoma development in non-cirrhotic patients with sustained virologic response for chronic hepatitis C virus infection","container-title":"Journal of Gastroenterology and Hepatology","page":"1183-1189","volume":"30","issue":"7","source":"PubMed","abstract":"BACKGROUND AND AIM: Hepatocellular carcinoma (HCC) can develop in patients with chronic hepatitis C after they have achieved a sustained virologic response (SVR) to antiviral therapy, that is eradication of hepatitis C virus (HCV). Thus, surveillance for HCC remains necessary after SVR. We investigated factors that are predictive of HCC in HCV-infected patients who achieved SVR.\nMETHODS: The incidence and risk factors for HCC were evaluated in 522 patients who achieved SVR with interferon-based antiviral therapy for HCV. Patients maintained regular follow-up every 6 months for HCC surveillance. The FIB-4 index and aspartate aminotransferase to platelet count ratio index were calculated based on laboratory data at the time that SVR was documented (SVR24).\nRESULTS: Patients continued follow-up visits for 1.0-22.9 years (median, 7.2 years) after SVR. HCC developed in 18 patients. The incidence of HCC was 1.2% at 5 years and 4.3% at 10 years. The use of peginterferon or ribavirin for treatment and a history of antiviral therapy prior to the course when SVR was achieved were not associated with the incidence of HCC after SVR. The presence of diabetes mellitus (risk ratio 2.08; P</w:instrText>
            </w:r>
            <w:r w:rsidR="0047273B" w:rsidRPr="008E51C1">
              <w:rPr>
                <w:rFonts w:ascii="Cambria Math" w:hAnsi="Cambria Math" w:cs="Cambria Math"/>
                <w:sz w:val="24"/>
                <w:szCs w:val="24"/>
                <w:lang w:val="en-GB" w:eastAsia="fr-FR"/>
              </w:rPr>
              <w:instrText> </w:instrText>
            </w:r>
            <w:r w:rsidR="0047273B" w:rsidRPr="008E51C1">
              <w:rPr>
                <w:rFonts w:ascii="Book Antiqua" w:hAnsi="Book Antiqua"/>
                <w:sz w:val="24"/>
                <w:szCs w:val="24"/>
                <w:lang w:val="en-GB" w:eastAsia="fr-FR"/>
              </w:rPr>
              <w:instrText>=</w:instrText>
            </w:r>
            <w:r w:rsidR="0047273B" w:rsidRPr="008E51C1">
              <w:rPr>
                <w:rFonts w:ascii="Cambria Math" w:hAnsi="Cambria Math" w:cs="Cambria Math"/>
                <w:sz w:val="24"/>
                <w:szCs w:val="24"/>
                <w:lang w:val="en-GB" w:eastAsia="fr-FR"/>
              </w:rPr>
              <w:instrText> </w:instrText>
            </w:r>
            <w:r w:rsidR="0047273B" w:rsidRPr="008E51C1">
              <w:rPr>
                <w:rFonts w:ascii="Book Antiqua" w:hAnsi="Book Antiqua"/>
                <w:sz w:val="24"/>
                <w:szCs w:val="24"/>
                <w:lang w:val="en-GB" w:eastAsia="fr-FR"/>
              </w:rPr>
              <w:instrText>0.0451) and FIB-4 index calculated at the time of SVR24 (risk ratio 1.73; P</w:instrText>
            </w:r>
            <w:r w:rsidR="0047273B" w:rsidRPr="008E51C1">
              <w:rPr>
                <w:rFonts w:ascii="Cambria Math" w:hAnsi="Cambria Math" w:cs="Cambria Math"/>
                <w:sz w:val="24"/>
                <w:szCs w:val="24"/>
                <w:lang w:val="en-GB" w:eastAsia="fr-FR"/>
              </w:rPr>
              <w:instrText> </w:instrText>
            </w:r>
            <w:r w:rsidR="0047273B" w:rsidRPr="008E51C1">
              <w:rPr>
                <w:rFonts w:ascii="Book Antiqua" w:hAnsi="Book Antiqua"/>
                <w:sz w:val="24"/>
                <w:szCs w:val="24"/>
                <w:lang w:val="en-GB" w:eastAsia="fr-FR"/>
              </w:rPr>
              <w:instrText>=</w:instrText>
            </w:r>
            <w:r w:rsidR="0047273B" w:rsidRPr="008E51C1">
              <w:rPr>
                <w:rFonts w:ascii="Cambria Math" w:hAnsi="Cambria Math" w:cs="Cambria Math"/>
                <w:sz w:val="24"/>
                <w:szCs w:val="24"/>
                <w:lang w:val="en-GB" w:eastAsia="fr-FR"/>
              </w:rPr>
              <w:instrText> </w:instrText>
            </w:r>
            <w:r w:rsidR="0047273B" w:rsidRPr="008E51C1">
              <w:rPr>
                <w:rFonts w:ascii="Book Antiqua" w:hAnsi="Book Antiqua"/>
                <w:sz w:val="24"/>
                <w:szCs w:val="24"/>
                <w:lang w:val="en-GB" w:eastAsia="fr-FR"/>
              </w:rPr>
              <w:instrText xml:space="preserve">0.0198) were associated with a higher likelihood of HCC after SVR by multivariate analysis.\nCONCLUSIONS: Patients with diabetes mellitus and patients with the elevation of FIB-4 index at SVR24 are at higher risk of HCC after SVR. Surveillance for HCC should be continued in this patient subpopulation.","DOI":"10.1111/jgh.12915","ISSN":"1440-1746","note":"PMID: 25678094","journalAbbreviation":"J. Gastroenterol. Hepatol.","language":"eng","author":[{"family":"Toyoda","given":"Hidenori"},{"family":"Kumada","given":"Takashi"},{"family":"Tada","given":"Toshifumi"},{"family":"Kiriyama","given":"Seiki"},{"family":"Tanikawa","given":"Makoto"},{"family":"Hisanaga","given":"Yasuhiro"},{"family":"Kanamori","given":"Akira"},{"family":"Kitabatake","given":"Shusuke"},{"family":"Ito","given":"Takanori"}],"issued":{"date-parts":[["2015",7]]},"PMID":"2567809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22]</w:t>
            </w:r>
            <w:r w:rsidRPr="008E51C1">
              <w:rPr>
                <w:rFonts w:ascii="Book Antiqua" w:hAnsi="Book Antiqua"/>
                <w:sz w:val="24"/>
                <w:szCs w:val="24"/>
                <w:lang w:val="en-GB" w:eastAsia="fr-FR"/>
              </w:rPr>
              <w:fldChar w:fldCharType="end"/>
            </w:r>
          </w:p>
        </w:tc>
        <w:tc>
          <w:tcPr>
            <w:tcW w:w="851" w:type="dxa"/>
            <w:noWrap/>
            <w:vAlign w:val="center"/>
          </w:tcPr>
          <w:p w14:paraId="20F87DB0"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5</w:t>
            </w:r>
          </w:p>
        </w:tc>
        <w:tc>
          <w:tcPr>
            <w:tcW w:w="1108" w:type="dxa"/>
            <w:noWrap/>
            <w:vAlign w:val="center"/>
          </w:tcPr>
          <w:p w14:paraId="77FA7D16"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Japan</w:t>
            </w:r>
          </w:p>
        </w:tc>
        <w:tc>
          <w:tcPr>
            <w:tcW w:w="936" w:type="dxa"/>
            <w:vAlign w:val="center"/>
          </w:tcPr>
          <w:p w14:paraId="5F9D9F04"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522</w:t>
            </w:r>
          </w:p>
        </w:tc>
        <w:tc>
          <w:tcPr>
            <w:tcW w:w="2350" w:type="dxa"/>
            <w:noWrap/>
            <w:vAlign w:val="center"/>
          </w:tcPr>
          <w:p w14:paraId="3CEA3731"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patients with SVR</w:t>
            </w:r>
          </w:p>
        </w:tc>
        <w:tc>
          <w:tcPr>
            <w:tcW w:w="1701" w:type="dxa"/>
            <w:noWrap/>
            <w:vAlign w:val="center"/>
          </w:tcPr>
          <w:p w14:paraId="00542B5F"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 and  HCC</w:t>
            </w:r>
          </w:p>
        </w:tc>
        <w:tc>
          <w:tcPr>
            <w:tcW w:w="1701" w:type="dxa"/>
          </w:tcPr>
          <w:p w14:paraId="38108373" w14:textId="77777777" w:rsidR="00486E2C" w:rsidRPr="008E51C1" w:rsidRDefault="00486E2C" w:rsidP="0038657A">
            <w:pPr>
              <w:snapToGrid w:val="0"/>
              <w:spacing w:after="0" w:line="360" w:lineRule="auto"/>
              <w:jc w:val="center"/>
              <w:rPr>
                <w:rFonts w:ascii="Book Antiqua" w:hAnsi="Book Antiqua"/>
                <w:sz w:val="24"/>
                <w:szCs w:val="24"/>
                <w:lang w:val="en-GB"/>
              </w:rPr>
            </w:pPr>
            <w:r w:rsidRPr="008E51C1">
              <w:rPr>
                <w:rFonts w:ascii="Book Antiqua" w:hAnsi="Book Antiqua"/>
                <w:sz w:val="24"/>
                <w:szCs w:val="24"/>
                <w:lang w:val="en-GB" w:eastAsia="fr-FR"/>
              </w:rPr>
              <w:t>Multivariate</w:t>
            </w:r>
          </w:p>
        </w:tc>
        <w:tc>
          <w:tcPr>
            <w:tcW w:w="1559" w:type="dxa"/>
            <w:noWrap/>
            <w:vAlign w:val="center"/>
          </w:tcPr>
          <w:p w14:paraId="6C8FA57F"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Yes</w:t>
            </w:r>
          </w:p>
        </w:tc>
        <w:tc>
          <w:tcPr>
            <w:tcW w:w="3402" w:type="dxa"/>
            <w:noWrap/>
            <w:vAlign w:val="center"/>
          </w:tcPr>
          <w:p w14:paraId="5DCCF5BE" w14:textId="77777777" w:rsidR="00486E2C" w:rsidRPr="008E51C1" w:rsidRDefault="00486E2C" w:rsidP="0038657A">
            <w:pPr>
              <w:snapToGrid w:val="0"/>
              <w:spacing w:after="0" w:line="360" w:lineRule="auto"/>
              <w:ind w:left="120" w:hangingChars="50" w:hanging="120"/>
              <w:jc w:val="center"/>
              <w:rPr>
                <w:rFonts w:ascii="Book Antiqua" w:hAnsi="Book Antiqua"/>
                <w:sz w:val="24"/>
                <w:szCs w:val="24"/>
                <w:lang w:val="en-GB" w:eastAsia="fr-FR"/>
              </w:rPr>
            </w:pPr>
            <w:r w:rsidRPr="008E51C1">
              <w:rPr>
                <w:rFonts w:ascii="Book Antiqua" w:hAnsi="Book Antiqua"/>
                <w:sz w:val="24"/>
                <w:szCs w:val="24"/>
                <w:lang w:val="en-GB" w:eastAsia="fr-FR"/>
              </w:rPr>
              <w:t xml:space="preserve">HR </w:t>
            </w:r>
            <w:r w:rsidR="0038657A" w:rsidRPr="008E51C1">
              <w:rPr>
                <w:rFonts w:ascii="Book Antiqua" w:hAnsi="Book Antiqua"/>
                <w:sz w:val="24"/>
                <w:szCs w:val="24"/>
                <w:lang w:val="en-GB" w:eastAsia="fr-FR"/>
              </w:rPr>
              <w:t xml:space="preserve">= </w:t>
            </w:r>
            <w:r w:rsidR="0038657A" w:rsidRPr="008E51C1">
              <w:rPr>
                <w:rFonts w:ascii="Book Antiqua" w:hAnsi="Book Antiqua" w:cs="Times"/>
                <w:sz w:val="24"/>
                <w:szCs w:val="24"/>
              </w:rPr>
              <w:t>2.08 [1.0170, 4.0133]</w:t>
            </w:r>
            <w:r w:rsidRPr="008E51C1">
              <w:rPr>
                <w:rFonts w:ascii="Book Antiqua" w:hAnsi="Book Antiqua" w:cs="Times"/>
                <w:sz w:val="24"/>
                <w:szCs w:val="24"/>
              </w:rPr>
              <w:t>;</w:t>
            </w:r>
            <w:r w:rsidRPr="008E51C1">
              <w:rPr>
                <w:rFonts w:ascii="Book Antiqua" w:hAnsi="Book Antiqua"/>
                <w:sz w:val="24"/>
                <w:szCs w:val="24"/>
                <w:lang w:val="en-GB" w:eastAsia="fr-FR"/>
              </w:rPr>
              <w:t> </w:t>
            </w:r>
            <w:r w:rsidRPr="008E51C1">
              <w:rPr>
                <w:rFonts w:ascii="Book Antiqua" w:hAnsi="Book Antiqua"/>
                <w:i/>
                <w:caps/>
                <w:sz w:val="24"/>
                <w:szCs w:val="24"/>
                <w:lang w:val="en-GB" w:eastAsia="fr-FR"/>
              </w:rPr>
              <w:t>p</w:t>
            </w:r>
            <w:r w:rsidR="0038657A" w:rsidRPr="008E51C1">
              <w:rPr>
                <w:rFonts w:ascii="Book Antiqua" w:hAnsi="Book Antiqua"/>
                <w:sz w:val="24"/>
                <w:szCs w:val="24"/>
                <w:lang w:val="en-GB" w:eastAsia="fr-FR"/>
              </w:rPr>
              <w:t xml:space="preserve"> </w:t>
            </w:r>
            <w:r w:rsidRPr="008E51C1">
              <w:rPr>
                <w:rFonts w:ascii="Book Antiqua" w:hAnsi="Book Antiqua"/>
                <w:sz w:val="24"/>
                <w:szCs w:val="24"/>
                <w:lang w:val="en-GB" w:eastAsia="fr-FR"/>
              </w:rPr>
              <w:t>= 0.045</w:t>
            </w:r>
          </w:p>
        </w:tc>
      </w:tr>
      <w:tr w:rsidR="008F198B" w:rsidRPr="008E51C1" w14:paraId="0A2BDF05" w14:textId="77777777" w:rsidTr="008E51C1">
        <w:trPr>
          <w:trHeight w:val="290"/>
        </w:trPr>
        <w:tc>
          <w:tcPr>
            <w:tcW w:w="1559" w:type="dxa"/>
            <w:noWrap/>
            <w:vAlign w:val="center"/>
          </w:tcPr>
          <w:p w14:paraId="5D91924D" w14:textId="385F5D1D" w:rsidR="00486E2C" w:rsidRPr="008E51C1" w:rsidRDefault="00486E2C" w:rsidP="0047273B">
            <w:pPr>
              <w:snapToGrid w:val="0"/>
              <w:spacing w:after="0" w:line="360" w:lineRule="auto"/>
              <w:rPr>
                <w:rFonts w:ascii="Book Antiqua" w:hAnsi="Book Antiqua"/>
                <w:sz w:val="24"/>
                <w:szCs w:val="24"/>
                <w:lang w:eastAsia="fr-FR"/>
              </w:rPr>
            </w:pPr>
            <w:r w:rsidRPr="008E51C1">
              <w:rPr>
                <w:rFonts w:ascii="Book Antiqua" w:hAnsi="Book Antiqua"/>
                <w:sz w:val="24"/>
                <w:szCs w:val="24"/>
                <w:lang w:eastAsia="fr-FR"/>
              </w:rPr>
              <w:t xml:space="preserve">Lai </w:t>
            </w:r>
            <w:r w:rsidR="0038657A" w:rsidRPr="008E51C1">
              <w:rPr>
                <w:rFonts w:ascii="Book Antiqua" w:hAnsi="Book Antiqua"/>
                <w:i/>
                <w:sz w:val="24"/>
                <w:szCs w:val="24"/>
                <w:lang w:val="en-GB" w:eastAsia="fr-FR"/>
              </w:rPr>
              <w:t>et al</w:t>
            </w:r>
            <w:r w:rsidRPr="008E51C1">
              <w:rPr>
                <w:rFonts w:ascii="Book Antiqua" w:hAnsi="Book Antiqua"/>
                <w:sz w:val="24"/>
                <w:szCs w:val="24"/>
                <w:lang w:eastAsia="fr-FR"/>
              </w:rPr>
              <w:fldChar w:fldCharType="begin"/>
            </w:r>
            <w:r w:rsidR="0047273B" w:rsidRPr="008E51C1">
              <w:rPr>
                <w:rFonts w:ascii="Book Antiqua" w:hAnsi="Book Antiqua"/>
                <w:sz w:val="24"/>
                <w:szCs w:val="24"/>
                <w:lang w:eastAsia="fr-FR"/>
              </w:rPr>
              <w:instrText xml:space="preserve"> ADDIN ZOTERO_ITEM CSL_CITATION {"citationID":"ipptttpnl","properties":{"formattedCitation":"{\\rtf \\super [123]\\nosupersub{}}","plainCitation":"[123]"},"citationItems":[{"id":727,"uris":["http://zotero.org/users/1969747/items/9PDIKRDF"],"uri":["http://zotero.org/users/1969747/items/9PDIKRDF"],"itemData":{"id":727,"type":"article-journal","title":"Type 2 diabetes and hepatocellular carcinoma: A cohort study in high prevalence area of hepatitis virus infection","container-title":"Hepatology","page":"1295-1302","volume":"43","issue":"6","source":"CrossRef","DOI":"10.1002/hep.21208","ISSN":"0270-9139, 1527-3350","shortTitle":"Type 2 diabetes and hepatocellular carcinoma","language":"en","author":[{"family":"Lai","given":"Mei-Shu"},{"family":"Hsieh","given":"Meng-Shu"},{"family":"Chiu","given":"Yueh-Hsia"},{"family":"Chen","given":"Tony Hsiu-Hsi"}],"issued":{"date-parts":[["2006",6]]},"accessed":{"date-parts":[["2015",7,24]]}}}],"schema":"https://github.com/citation-style-language/schema/raw/master/csl-citation.json"} </w:instrText>
            </w:r>
            <w:r w:rsidRPr="008E51C1">
              <w:rPr>
                <w:rFonts w:ascii="Book Antiqua" w:hAnsi="Book Antiqua"/>
                <w:sz w:val="24"/>
                <w:szCs w:val="24"/>
                <w:lang w:eastAsia="fr-FR"/>
              </w:rPr>
              <w:fldChar w:fldCharType="separate"/>
            </w:r>
            <w:r w:rsidR="0047273B" w:rsidRPr="008E51C1">
              <w:rPr>
                <w:rFonts w:ascii="Book Antiqua" w:hAnsi="Book Antiqua"/>
                <w:sz w:val="24"/>
                <w:szCs w:val="24"/>
                <w:vertAlign w:val="superscript"/>
              </w:rPr>
              <w:t>[123]</w:t>
            </w:r>
            <w:r w:rsidRPr="008E51C1">
              <w:rPr>
                <w:rFonts w:ascii="Book Antiqua" w:hAnsi="Book Antiqua"/>
                <w:sz w:val="24"/>
                <w:szCs w:val="24"/>
                <w:lang w:eastAsia="fr-FR"/>
              </w:rPr>
              <w:fldChar w:fldCharType="end"/>
            </w:r>
          </w:p>
        </w:tc>
        <w:tc>
          <w:tcPr>
            <w:tcW w:w="851" w:type="dxa"/>
            <w:noWrap/>
            <w:vAlign w:val="center"/>
          </w:tcPr>
          <w:p w14:paraId="34A67275"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006</w:t>
            </w:r>
          </w:p>
        </w:tc>
        <w:tc>
          <w:tcPr>
            <w:tcW w:w="1108" w:type="dxa"/>
            <w:noWrap/>
            <w:vAlign w:val="center"/>
          </w:tcPr>
          <w:p w14:paraId="7081CE37"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Taiwan</w:t>
            </w:r>
          </w:p>
        </w:tc>
        <w:tc>
          <w:tcPr>
            <w:tcW w:w="936" w:type="dxa"/>
            <w:vAlign w:val="center"/>
          </w:tcPr>
          <w:p w14:paraId="3ED0FA68" w14:textId="77777777" w:rsidR="00486E2C" w:rsidRPr="008E51C1" w:rsidRDefault="0038657A"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2</w:t>
            </w:r>
            <w:r w:rsidR="00486E2C" w:rsidRPr="008E51C1">
              <w:rPr>
                <w:rFonts w:ascii="Book Antiqua" w:hAnsi="Book Antiqua"/>
                <w:sz w:val="24"/>
                <w:szCs w:val="24"/>
                <w:lang w:eastAsia="fr-FR"/>
              </w:rPr>
              <w:t>141</w:t>
            </w:r>
          </w:p>
        </w:tc>
        <w:tc>
          <w:tcPr>
            <w:tcW w:w="2350" w:type="dxa"/>
            <w:noWrap/>
            <w:vAlign w:val="center"/>
          </w:tcPr>
          <w:p w14:paraId="72234D4E"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w:t>
            </w:r>
          </w:p>
        </w:tc>
        <w:tc>
          <w:tcPr>
            <w:tcW w:w="1701" w:type="dxa"/>
            <w:noWrap/>
            <w:vAlign w:val="center"/>
          </w:tcPr>
          <w:p w14:paraId="4F59AE42"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DM and HCC</w:t>
            </w:r>
          </w:p>
        </w:tc>
        <w:tc>
          <w:tcPr>
            <w:tcW w:w="1701" w:type="dxa"/>
          </w:tcPr>
          <w:p w14:paraId="3E7EFCCF" w14:textId="77777777" w:rsidR="00486E2C" w:rsidRPr="008E51C1" w:rsidRDefault="00486E2C" w:rsidP="0038657A">
            <w:pPr>
              <w:snapToGrid w:val="0"/>
              <w:spacing w:after="0" w:line="360" w:lineRule="auto"/>
              <w:jc w:val="center"/>
              <w:rPr>
                <w:rFonts w:ascii="Book Antiqua" w:hAnsi="Book Antiqua"/>
                <w:sz w:val="24"/>
                <w:szCs w:val="24"/>
              </w:rPr>
            </w:pPr>
            <w:r w:rsidRPr="008E51C1">
              <w:rPr>
                <w:rFonts w:ascii="Book Antiqua" w:hAnsi="Book Antiqua"/>
                <w:sz w:val="24"/>
                <w:szCs w:val="24"/>
                <w:lang w:eastAsia="fr-FR"/>
              </w:rPr>
              <w:t>Multivariate</w:t>
            </w:r>
          </w:p>
        </w:tc>
        <w:tc>
          <w:tcPr>
            <w:tcW w:w="1559" w:type="dxa"/>
            <w:noWrap/>
            <w:vAlign w:val="center"/>
          </w:tcPr>
          <w:p w14:paraId="28B55B15"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3402" w:type="dxa"/>
            <w:noWrap/>
            <w:vAlign w:val="center"/>
          </w:tcPr>
          <w:p w14:paraId="5073EBDA"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r w:rsidR="008F198B" w:rsidRPr="008E51C1" w14:paraId="4400121E" w14:textId="77777777" w:rsidTr="008E51C1">
        <w:trPr>
          <w:trHeight w:val="290"/>
        </w:trPr>
        <w:tc>
          <w:tcPr>
            <w:tcW w:w="1559" w:type="dxa"/>
            <w:noWrap/>
            <w:vAlign w:val="center"/>
          </w:tcPr>
          <w:p w14:paraId="5017679B" w14:textId="22A876E8" w:rsidR="00486E2C" w:rsidRPr="008E51C1" w:rsidRDefault="00486E2C" w:rsidP="0047273B">
            <w:pPr>
              <w:snapToGrid w:val="0"/>
              <w:spacing w:after="0" w:line="360" w:lineRule="auto"/>
              <w:rPr>
                <w:rFonts w:ascii="Book Antiqua" w:hAnsi="Book Antiqua"/>
                <w:sz w:val="24"/>
                <w:szCs w:val="24"/>
                <w:lang w:val="en-GB" w:eastAsia="fr-FR"/>
              </w:rPr>
            </w:pPr>
            <w:r w:rsidRPr="008E51C1">
              <w:rPr>
                <w:rFonts w:ascii="Book Antiqua" w:hAnsi="Book Antiqua"/>
                <w:sz w:val="24"/>
                <w:szCs w:val="24"/>
                <w:lang w:val="en-GB" w:eastAsia="fr-FR"/>
              </w:rPr>
              <w:t>Chen</w:t>
            </w:r>
            <w:r w:rsidR="0038657A" w:rsidRPr="008E51C1">
              <w:rPr>
                <w:rFonts w:ascii="Book Antiqua" w:hAnsi="Book Antiqua"/>
                <w:i/>
                <w:sz w:val="24"/>
                <w:szCs w:val="24"/>
                <w:lang w:val="en-GB" w:eastAsia="fr-FR"/>
              </w:rPr>
              <w:t xml:space="preserve"> et al</w:t>
            </w:r>
            <w:r w:rsidRPr="008E51C1">
              <w:rPr>
                <w:rFonts w:ascii="Book Antiqua" w:hAnsi="Book Antiqua"/>
                <w:sz w:val="24"/>
                <w:szCs w:val="24"/>
                <w:lang w:val="en-GB" w:eastAsia="fr-FR"/>
              </w:rPr>
              <w:fldChar w:fldCharType="begin"/>
            </w:r>
            <w:r w:rsidR="0047273B" w:rsidRPr="008E51C1">
              <w:rPr>
                <w:rFonts w:ascii="Book Antiqua" w:hAnsi="Book Antiqua"/>
                <w:sz w:val="24"/>
                <w:szCs w:val="24"/>
                <w:lang w:val="en-GB" w:eastAsia="fr-FR"/>
              </w:rPr>
              <w:instrText xml:space="preserve"> ADDIN ZOTERO_ITEM CSL_CITATION {"citationID":"27envvad4m","properties":{"formattedCitation":"{\\rtf \\super [124]\\nosupersub{}}","plainCitation":"[124]"},"citationItems":[{"id":693,"uris":["http://zotero.org/users/1969747/items/PF3Z85FT"],"uri":["http://zotero.org/users/1969747/items/PF3Z85FT"],"itemData":{"id":693,"type":"article-journal","title":"Diabetes mellitus, metabolic syndrome and obesity are not significant risk factors for hepatocellular carcinoma in an HBV- and HCV-endemic area of Southern Taiwan","container-title":"The Kaohsiung Journal of Medical Sciences","page":"451-459","volume":"29","issue":"8","source":"CrossRef","DOI":"10.1016/j.kjms.2012.12.006","ISSN":"1607551X","language":"en","author":[{"family":"Chen","given":"Chao-Tung"},{"family":"Chen","given":"Jing-Yi"},{"family":"Wang","given":"Jing-Houng"},{"family":"Chang","given":"Kuo-Chin"},{"family":"Tseng","given":"Po-Lin"},{"family":"Kee","given":"Kwong-Ming"},{"family":"Chen","given":"Pao-Fei"},{"family":"Tsai","given":"Lin-San"},{"family":"Chen","given":"Shu-Chuan"},{"family":"Lin","given":"Sheng-Che"},{"family":"Lu","given":"Sheng-Nan"}],"issued":{"date-parts":[["2013",8]]},"accessed":{"date-parts":[["2015",7,24]]}}}],"schema":"https://github.com/citation-style-language/schema/raw/master/csl-citation.json"} </w:instrText>
            </w:r>
            <w:r w:rsidRPr="008E51C1">
              <w:rPr>
                <w:rFonts w:ascii="Book Antiqua" w:hAnsi="Book Antiqua"/>
                <w:sz w:val="24"/>
                <w:szCs w:val="24"/>
                <w:lang w:val="en-GB" w:eastAsia="fr-FR"/>
              </w:rPr>
              <w:fldChar w:fldCharType="separate"/>
            </w:r>
            <w:r w:rsidR="0047273B" w:rsidRPr="008E51C1">
              <w:rPr>
                <w:rFonts w:ascii="Book Antiqua" w:hAnsi="Book Antiqua"/>
                <w:sz w:val="24"/>
                <w:szCs w:val="24"/>
                <w:vertAlign w:val="superscript"/>
              </w:rPr>
              <w:t>[124]</w:t>
            </w:r>
            <w:r w:rsidRPr="008E51C1">
              <w:rPr>
                <w:rFonts w:ascii="Book Antiqua" w:hAnsi="Book Antiqua"/>
                <w:sz w:val="24"/>
                <w:szCs w:val="24"/>
                <w:lang w:val="en-GB" w:eastAsia="fr-FR"/>
              </w:rPr>
              <w:fldChar w:fldCharType="end"/>
            </w:r>
          </w:p>
        </w:tc>
        <w:tc>
          <w:tcPr>
            <w:tcW w:w="851" w:type="dxa"/>
            <w:noWrap/>
            <w:vAlign w:val="center"/>
          </w:tcPr>
          <w:p w14:paraId="2CEE8644"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2013</w:t>
            </w:r>
          </w:p>
        </w:tc>
        <w:tc>
          <w:tcPr>
            <w:tcW w:w="1108" w:type="dxa"/>
            <w:noWrap/>
            <w:vAlign w:val="center"/>
          </w:tcPr>
          <w:p w14:paraId="55A1BA31"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Taiwan</w:t>
            </w:r>
          </w:p>
        </w:tc>
        <w:tc>
          <w:tcPr>
            <w:tcW w:w="936" w:type="dxa"/>
            <w:vAlign w:val="center"/>
          </w:tcPr>
          <w:p w14:paraId="3870BB53" w14:textId="77777777" w:rsidR="00486E2C" w:rsidRPr="008E51C1" w:rsidRDefault="0038657A"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5</w:t>
            </w:r>
            <w:r w:rsidR="00486E2C" w:rsidRPr="008E51C1">
              <w:rPr>
                <w:rFonts w:ascii="Book Antiqua" w:hAnsi="Book Antiqua"/>
                <w:sz w:val="24"/>
                <w:szCs w:val="24"/>
                <w:lang w:val="en-GB" w:eastAsia="fr-FR"/>
              </w:rPr>
              <w:t>186</w:t>
            </w:r>
          </w:p>
        </w:tc>
        <w:tc>
          <w:tcPr>
            <w:tcW w:w="2350" w:type="dxa"/>
            <w:noWrap/>
            <w:vAlign w:val="center"/>
          </w:tcPr>
          <w:p w14:paraId="57CF2A9B"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w:t>
            </w:r>
          </w:p>
        </w:tc>
        <w:tc>
          <w:tcPr>
            <w:tcW w:w="1701" w:type="dxa"/>
            <w:noWrap/>
            <w:vAlign w:val="center"/>
          </w:tcPr>
          <w:p w14:paraId="41A252C7" w14:textId="77777777" w:rsidR="00486E2C" w:rsidRPr="008E51C1" w:rsidRDefault="00486E2C" w:rsidP="0038657A">
            <w:pPr>
              <w:snapToGrid w:val="0"/>
              <w:spacing w:after="0" w:line="360" w:lineRule="auto"/>
              <w:jc w:val="center"/>
              <w:rPr>
                <w:rFonts w:ascii="Book Antiqua" w:hAnsi="Book Antiqua"/>
                <w:sz w:val="24"/>
                <w:szCs w:val="24"/>
                <w:lang w:val="en-GB" w:eastAsia="fr-FR"/>
              </w:rPr>
            </w:pPr>
            <w:r w:rsidRPr="008E51C1">
              <w:rPr>
                <w:rFonts w:ascii="Book Antiqua" w:hAnsi="Book Antiqua"/>
                <w:sz w:val="24"/>
                <w:szCs w:val="24"/>
                <w:lang w:val="en-GB" w:eastAsia="fr-FR"/>
              </w:rPr>
              <w:t>DM and HCC</w:t>
            </w:r>
          </w:p>
        </w:tc>
        <w:tc>
          <w:tcPr>
            <w:tcW w:w="1701" w:type="dxa"/>
          </w:tcPr>
          <w:p w14:paraId="0B4E674D" w14:textId="77777777" w:rsidR="00486E2C" w:rsidRPr="008E51C1" w:rsidRDefault="00486E2C" w:rsidP="0038657A">
            <w:pPr>
              <w:snapToGrid w:val="0"/>
              <w:spacing w:after="0" w:line="360" w:lineRule="auto"/>
              <w:jc w:val="center"/>
              <w:rPr>
                <w:rFonts w:ascii="Book Antiqua" w:hAnsi="Book Antiqua"/>
                <w:sz w:val="24"/>
                <w:szCs w:val="24"/>
              </w:rPr>
            </w:pPr>
            <w:r w:rsidRPr="008E51C1">
              <w:rPr>
                <w:rFonts w:ascii="Book Antiqua" w:hAnsi="Book Antiqua"/>
                <w:sz w:val="24"/>
                <w:szCs w:val="24"/>
                <w:lang w:val="en-GB" w:eastAsia="fr-FR"/>
              </w:rPr>
              <w:t>Multivaria</w:t>
            </w:r>
            <w:r w:rsidRPr="008E51C1">
              <w:rPr>
                <w:rFonts w:ascii="Book Antiqua" w:hAnsi="Book Antiqua"/>
                <w:sz w:val="24"/>
                <w:szCs w:val="24"/>
                <w:lang w:eastAsia="fr-FR"/>
              </w:rPr>
              <w:t>te</w:t>
            </w:r>
          </w:p>
        </w:tc>
        <w:tc>
          <w:tcPr>
            <w:tcW w:w="1559" w:type="dxa"/>
            <w:noWrap/>
            <w:vAlign w:val="center"/>
          </w:tcPr>
          <w:p w14:paraId="59DDA1A1"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o</w:t>
            </w:r>
          </w:p>
        </w:tc>
        <w:tc>
          <w:tcPr>
            <w:tcW w:w="3402" w:type="dxa"/>
            <w:noWrap/>
            <w:vAlign w:val="center"/>
          </w:tcPr>
          <w:p w14:paraId="268E8138" w14:textId="77777777" w:rsidR="00486E2C" w:rsidRPr="008E51C1" w:rsidRDefault="00486E2C" w:rsidP="0038657A">
            <w:pPr>
              <w:snapToGrid w:val="0"/>
              <w:spacing w:after="0" w:line="360" w:lineRule="auto"/>
              <w:jc w:val="center"/>
              <w:rPr>
                <w:rFonts w:ascii="Book Antiqua" w:hAnsi="Book Antiqua"/>
                <w:sz w:val="24"/>
                <w:szCs w:val="24"/>
                <w:lang w:eastAsia="fr-FR"/>
              </w:rPr>
            </w:pPr>
            <w:r w:rsidRPr="008E51C1">
              <w:rPr>
                <w:rFonts w:ascii="Book Antiqua" w:hAnsi="Book Antiqua"/>
                <w:sz w:val="24"/>
                <w:szCs w:val="24"/>
                <w:lang w:eastAsia="fr-FR"/>
              </w:rPr>
              <w:t>NS</w:t>
            </w:r>
          </w:p>
        </w:tc>
      </w:tr>
    </w:tbl>
    <w:p w14:paraId="51C3DB65" w14:textId="77777777" w:rsidR="002F15C3" w:rsidRPr="008E51C1" w:rsidRDefault="0038657A" w:rsidP="00951642">
      <w:pPr>
        <w:snapToGrid w:val="0"/>
        <w:spacing w:after="0" w:line="360" w:lineRule="auto"/>
        <w:jc w:val="both"/>
        <w:rPr>
          <w:rFonts w:ascii="Book Antiqua" w:hAnsi="Book Antiqua"/>
          <w:sz w:val="24"/>
          <w:szCs w:val="24"/>
          <w:lang w:val="en-GB" w:eastAsia="zh-CN"/>
        </w:rPr>
      </w:pPr>
      <w:proofErr w:type="gramStart"/>
      <w:r w:rsidRPr="008E51C1">
        <w:rPr>
          <w:rFonts w:ascii="Book Antiqua" w:hAnsi="Book Antiqua"/>
          <w:sz w:val="24"/>
          <w:szCs w:val="24"/>
          <w:vertAlign w:val="superscript"/>
          <w:lang w:val="en-GB"/>
        </w:rPr>
        <w:t>1</w:t>
      </w:r>
      <w:r w:rsidR="00486E2C" w:rsidRPr="008E51C1">
        <w:rPr>
          <w:rFonts w:ascii="Book Antiqua" w:hAnsi="Book Antiqua"/>
          <w:sz w:val="24"/>
          <w:szCs w:val="24"/>
          <w:lang w:val="en-GB"/>
        </w:rPr>
        <w:t xml:space="preserve">Association of abnormal post-challenge hyperglycaemia and HCC; </w:t>
      </w:r>
      <w:r w:rsidRPr="008E51C1">
        <w:rPr>
          <w:rFonts w:ascii="Book Antiqua" w:hAnsi="Book Antiqua"/>
          <w:sz w:val="24"/>
          <w:szCs w:val="24"/>
          <w:vertAlign w:val="superscript"/>
          <w:lang w:val="en-GB"/>
        </w:rPr>
        <w:t>2</w:t>
      </w:r>
      <w:r w:rsidR="00486E2C" w:rsidRPr="008E51C1">
        <w:rPr>
          <w:rFonts w:ascii="Book Antiqua" w:hAnsi="Book Antiqua"/>
          <w:sz w:val="24"/>
          <w:szCs w:val="24"/>
          <w:lang w:val="en-GB" w:eastAsia="fr-FR"/>
        </w:rPr>
        <w:t>Only in SVR patients without cirrhosis;</w:t>
      </w:r>
      <w:r w:rsidRPr="008E51C1">
        <w:rPr>
          <w:rFonts w:ascii="Book Antiqua" w:hAnsi="Book Antiqua"/>
          <w:sz w:val="24"/>
          <w:szCs w:val="24"/>
          <w:lang w:val="en-GB" w:eastAsia="fr-FR"/>
        </w:rPr>
        <w:t xml:space="preserve"> </w:t>
      </w:r>
      <w:r w:rsidRPr="008E51C1">
        <w:rPr>
          <w:rFonts w:ascii="Book Antiqua" w:hAnsi="Book Antiqua"/>
          <w:sz w:val="24"/>
          <w:szCs w:val="24"/>
          <w:vertAlign w:val="superscript"/>
          <w:lang w:val="en-GB"/>
        </w:rPr>
        <w:t>3</w:t>
      </w:r>
      <w:r w:rsidR="00486E2C" w:rsidRPr="008E51C1">
        <w:rPr>
          <w:rFonts w:ascii="Book Antiqua" w:hAnsi="Book Antiqua"/>
          <w:sz w:val="24"/>
          <w:szCs w:val="24"/>
          <w:lang w:val="en-GB"/>
        </w:rPr>
        <w:t>Only in advanced liver fibrosis.</w:t>
      </w:r>
      <w:proofErr w:type="gramEnd"/>
      <w:r w:rsidR="00486E2C" w:rsidRPr="008E51C1">
        <w:rPr>
          <w:rFonts w:ascii="Book Antiqua" w:hAnsi="Book Antiqua"/>
          <w:sz w:val="24"/>
          <w:szCs w:val="24"/>
          <w:lang w:val="en-GB"/>
        </w:rPr>
        <w:t xml:space="preserve"> HCV: </w:t>
      </w:r>
      <w:r w:rsidR="00486E2C" w:rsidRPr="008E51C1">
        <w:rPr>
          <w:rFonts w:ascii="Book Antiqua" w:hAnsi="Book Antiqua"/>
          <w:caps/>
          <w:sz w:val="24"/>
          <w:szCs w:val="24"/>
          <w:lang w:val="en-GB"/>
        </w:rPr>
        <w:t>h</w:t>
      </w:r>
      <w:r w:rsidR="00486E2C" w:rsidRPr="008E51C1">
        <w:rPr>
          <w:rFonts w:ascii="Book Antiqua" w:hAnsi="Book Antiqua"/>
          <w:sz w:val="24"/>
          <w:szCs w:val="24"/>
          <w:lang w:val="en-GB"/>
        </w:rPr>
        <w:t xml:space="preserve">epatitis virus infection; HCC: </w:t>
      </w:r>
      <w:r w:rsidR="00486E2C" w:rsidRPr="008E51C1">
        <w:rPr>
          <w:rFonts w:ascii="Book Antiqua" w:hAnsi="Book Antiqua"/>
          <w:caps/>
          <w:sz w:val="24"/>
          <w:szCs w:val="24"/>
          <w:lang w:val="en-GB"/>
        </w:rPr>
        <w:t>h</w:t>
      </w:r>
      <w:r w:rsidR="00486E2C" w:rsidRPr="008E51C1">
        <w:rPr>
          <w:rFonts w:ascii="Book Antiqua" w:hAnsi="Book Antiqua"/>
          <w:sz w:val="24"/>
          <w:szCs w:val="24"/>
          <w:lang w:val="en-GB"/>
        </w:rPr>
        <w:t xml:space="preserve">epatocellular carcinoma; SVR: </w:t>
      </w:r>
      <w:r w:rsidR="00486E2C" w:rsidRPr="008E51C1">
        <w:rPr>
          <w:rFonts w:ascii="Book Antiqua" w:hAnsi="Book Antiqua"/>
          <w:caps/>
          <w:sz w:val="24"/>
          <w:szCs w:val="24"/>
          <w:lang w:val="en-GB"/>
        </w:rPr>
        <w:t>s</w:t>
      </w:r>
      <w:r w:rsidR="00486E2C" w:rsidRPr="008E51C1">
        <w:rPr>
          <w:rFonts w:ascii="Book Antiqua" w:hAnsi="Book Antiqua"/>
          <w:sz w:val="24"/>
          <w:szCs w:val="24"/>
          <w:lang w:val="en-GB"/>
        </w:rPr>
        <w:t>ustained virological response; HOMA-IR: Homeostasis Model Assessment of Insulin Resistance, IR: Insulin resistance, DM: Diabe</w:t>
      </w:r>
      <w:bookmarkStart w:id="175" w:name="_GoBack"/>
      <w:bookmarkEnd w:id="175"/>
      <w:r w:rsidR="00486E2C" w:rsidRPr="008E51C1">
        <w:rPr>
          <w:rFonts w:ascii="Book Antiqua" w:hAnsi="Book Antiqua"/>
          <w:sz w:val="24"/>
          <w:szCs w:val="24"/>
          <w:lang w:val="en-GB"/>
        </w:rPr>
        <w:t>tes mellitus;</w:t>
      </w:r>
      <w:r w:rsidR="00264307" w:rsidRPr="008E51C1">
        <w:rPr>
          <w:rFonts w:ascii="Book Antiqua" w:hAnsi="Book Antiqua"/>
          <w:sz w:val="24"/>
          <w:szCs w:val="24"/>
          <w:lang w:val="en-GB"/>
        </w:rPr>
        <w:t xml:space="preserve"> </w:t>
      </w:r>
      <w:r w:rsidR="00486E2C" w:rsidRPr="008E51C1">
        <w:rPr>
          <w:rFonts w:ascii="Book Antiqua" w:hAnsi="Book Antiqua"/>
          <w:sz w:val="24"/>
          <w:szCs w:val="24"/>
          <w:lang w:val="en-GB"/>
        </w:rPr>
        <w:t xml:space="preserve">NS: </w:t>
      </w:r>
      <w:r w:rsidR="00486E2C" w:rsidRPr="008E51C1">
        <w:rPr>
          <w:rFonts w:ascii="Book Antiqua" w:hAnsi="Book Antiqua"/>
          <w:caps/>
          <w:sz w:val="24"/>
          <w:szCs w:val="24"/>
          <w:lang w:val="en-GB"/>
        </w:rPr>
        <w:t>n</w:t>
      </w:r>
      <w:r w:rsidR="00486E2C" w:rsidRPr="008E51C1">
        <w:rPr>
          <w:rFonts w:ascii="Book Antiqua" w:hAnsi="Book Antiqua"/>
          <w:sz w:val="24"/>
          <w:szCs w:val="24"/>
          <w:lang w:val="en-GB"/>
        </w:rPr>
        <w:t>ot significant</w:t>
      </w:r>
      <w:r w:rsidR="00C35911" w:rsidRPr="008E51C1">
        <w:rPr>
          <w:rFonts w:ascii="Book Antiqua" w:hAnsi="Book Antiqua"/>
          <w:sz w:val="24"/>
          <w:szCs w:val="24"/>
          <w:lang w:val="en-GB" w:eastAsia="zh-CN"/>
        </w:rPr>
        <w:t>.</w:t>
      </w:r>
    </w:p>
    <w:sectPr w:rsidR="002F15C3" w:rsidRPr="008E51C1" w:rsidSect="00A37EA8">
      <w:pgSz w:w="16838" w:h="11906" w:orient="landscape"/>
      <w:pgMar w:top="709" w:right="395" w:bottom="1418" w:left="709"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BFD3BE" w15:done="0"/>
  <w15:commentEx w15:paraId="582AE1A9" w15:done="0"/>
  <w15:commentEx w15:paraId="001FEEB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6A674E" w14:textId="77777777" w:rsidR="00584FB7" w:rsidRDefault="00584FB7" w:rsidP="00372D02">
      <w:pPr>
        <w:spacing w:after="0" w:line="240" w:lineRule="auto"/>
      </w:pPr>
      <w:r>
        <w:separator/>
      </w:r>
    </w:p>
  </w:endnote>
  <w:endnote w:type="continuationSeparator" w:id="0">
    <w:p w14:paraId="343E6880" w14:textId="77777777" w:rsidR="00584FB7" w:rsidRDefault="00584FB7" w:rsidP="00372D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AdvMinionNormal_Rm">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6B0B17" w14:textId="77777777" w:rsidR="00584FB7" w:rsidRDefault="00584FB7" w:rsidP="00372D02">
      <w:pPr>
        <w:spacing w:after="0" w:line="240" w:lineRule="auto"/>
      </w:pPr>
      <w:r>
        <w:separator/>
      </w:r>
    </w:p>
  </w:footnote>
  <w:footnote w:type="continuationSeparator" w:id="0">
    <w:p w14:paraId="70A64C81" w14:textId="77777777" w:rsidR="00584FB7" w:rsidRDefault="00584FB7" w:rsidP="00372D0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528860"/>
      <w:docPartObj>
        <w:docPartGallery w:val="Page Numbers (Top of Page)"/>
        <w:docPartUnique/>
      </w:docPartObj>
    </w:sdtPr>
    <w:sdtEndPr/>
    <w:sdtContent>
      <w:p w14:paraId="1FD0447E" w14:textId="77777777" w:rsidR="002810E3" w:rsidRDefault="002810E3">
        <w:pPr>
          <w:pStyle w:val="Header"/>
          <w:jc w:val="right"/>
        </w:pPr>
        <w:r>
          <w:fldChar w:fldCharType="begin"/>
        </w:r>
        <w:r>
          <w:instrText>PAGE   \* MERGEFORMAT</w:instrText>
        </w:r>
        <w:r>
          <w:fldChar w:fldCharType="separate"/>
        </w:r>
        <w:r w:rsidR="0081660D">
          <w:rPr>
            <w:noProof/>
          </w:rPr>
          <w:t>49</w:t>
        </w:r>
        <w:r>
          <w:fldChar w:fldCharType="end"/>
        </w:r>
      </w:p>
    </w:sdtContent>
  </w:sdt>
  <w:p w14:paraId="13E056AA" w14:textId="77777777" w:rsidR="002810E3" w:rsidRDefault="002810E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5D3A54"/>
    <w:multiLevelType w:val="hybridMultilevel"/>
    <w:tmpl w:val="57129EC6"/>
    <w:lvl w:ilvl="0" w:tplc="7EF87934">
      <w:start w:val="59"/>
      <w:numFmt w:val="bullet"/>
      <w:lvlText w:val=""/>
      <w:lvlJc w:val="left"/>
      <w:pPr>
        <w:ind w:left="720" w:hanging="360"/>
      </w:pPr>
      <w:rPr>
        <w:rFonts w:ascii="Symbol" w:eastAsia="Times New Roman"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489F4F80"/>
    <w:multiLevelType w:val="hybridMultilevel"/>
    <w:tmpl w:val="45926B28"/>
    <w:lvl w:ilvl="0" w:tplc="5202994C">
      <w:start w:val="1"/>
      <w:numFmt w:val="bullet"/>
      <w:lvlText w:val="•"/>
      <w:lvlJc w:val="left"/>
      <w:pPr>
        <w:tabs>
          <w:tab w:val="num" w:pos="720"/>
        </w:tabs>
        <w:ind w:left="720" w:hanging="360"/>
      </w:pPr>
      <w:rPr>
        <w:rFonts w:ascii="Arial" w:hAnsi="Arial" w:hint="default"/>
      </w:rPr>
    </w:lvl>
    <w:lvl w:ilvl="1" w:tplc="7EF4D10E" w:tentative="1">
      <w:start w:val="1"/>
      <w:numFmt w:val="bullet"/>
      <w:lvlText w:val="•"/>
      <w:lvlJc w:val="left"/>
      <w:pPr>
        <w:tabs>
          <w:tab w:val="num" w:pos="1440"/>
        </w:tabs>
        <w:ind w:left="1440" w:hanging="360"/>
      </w:pPr>
      <w:rPr>
        <w:rFonts w:ascii="Arial" w:hAnsi="Arial" w:hint="default"/>
      </w:rPr>
    </w:lvl>
    <w:lvl w:ilvl="2" w:tplc="B9162FEE" w:tentative="1">
      <w:start w:val="1"/>
      <w:numFmt w:val="bullet"/>
      <w:lvlText w:val="•"/>
      <w:lvlJc w:val="left"/>
      <w:pPr>
        <w:tabs>
          <w:tab w:val="num" w:pos="2160"/>
        </w:tabs>
        <w:ind w:left="2160" w:hanging="360"/>
      </w:pPr>
      <w:rPr>
        <w:rFonts w:ascii="Arial" w:hAnsi="Arial" w:hint="default"/>
      </w:rPr>
    </w:lvl>
    <w:lvl w:ilvl="3" w:tplc="12D263BE" w:tentative="1">
      <w:start w:val="1"/>
      <w:numFmt w:val="bullet"/>
      <w:lvlText w:val="•"/>
      <w:lvlJc w:val="left"/>
      <w:pPr>
        <w:tabs>
          <w:tab w:val="num" w:pos="2880"/>
        </w:tabs>
        <w:ind w:left="2880" w:hanging="360"/>
      </w:pPr>
      <w:rPr>
        <w:rFonts w:ascii="Arial" w:hAnsi="Arial" w:hint="default"/>
      </w:rPr>
    </w:lvl>
    <w:lvl w:ilvl="4" w:tplc="DA50C644" w:tentative="1">
      <w:start w:val="1"/>
      <w:numFmt w:val="bullet"/>
      <w:lvlText w:val="•"/>
      <w:lvlJc w:val="left"/>
      <w:pPr>
        <w:tabs>
          <w:tab w:val="num" w:pos="3600"/>
        </w:tabs>
        <w:ind w:left="3600" w:hanging="360"/>
      </w:pPr>
      <w:rPr>
        <w:rFonts w:ascii="Arial" w:hAnsi="Arial" w:hint="default"/>
      </w:rPr>
    </w:lvl>
    <w:lvl w:ilvl="5" w:tplc="B6FA21EE" w:tentative="1">
      <w:start w:val="1"/>
      <w:numFmt w:val="bullet"/>
      <w:lvlText w:val="•"/>
      <w:lvlJc w:val="left"/>
      <w:pPr>
        <w:tabs>
          <w:tab w:val="num" w:pos="4320"/>
        </w:tabs>
        <w:ind w:left="4320" w:hanging="360"/>
      </w:pPr>
      <w:rPr>
        <w:rFonts w:ascii="Arial" w:hAnsi="Arial" w:hint="default"/>
      </w:rPr>
    </w:lvl>
    <w:lvl w:ilvl="6" w:tplc="1AD0F630" w:tentative="1">
      <w:start w:val="1"/>
      <w:numFmt w:val="bullet"/>
      <w:lvlText w:val="•"/>
      <w:lvlJc w:val="left"/>
      <w:pPr>
        <w:tabs>
          <w:tab w:val="num" w:pos="5040"/>
        </w:tabs>
        <w:ind w:left="5040" w:hanging="360"/>
      </w:pPr>
      <w:rPr>
        <w:rFonts w:ascii="Arial" w:hAnsi="Arial" w:hint="default"/>
      </w:rPr>
    </w:lvl>
    <w:lvl w:ilvl="7" w:tplc="4E50C1C2" w:tentative="1">
      <w:start w:val="1"/>
      <w:numFmt w:val="bullet"/>
      <w:lvlText w:val="•"/>
      <w:lvlJc w:val="left"/>
      <w:pPr>
        <w:tabs>
          <w:tab w:val="num" w:pos="5760"/>
        </w:tabs>
        <w:ind w:left="5760" w:hanging="360"/>
      </w:pPr>
      <w:rPr>
        <w:rFonts w:ascii="Arial" w:hAnsi="Arial" w:hint="default"/>
      </w:rPr>
    </w:lvl>
    <w:lvl w:ilvl="8" w:tplc="A6046E58" w:tentative="1">
      <w:start w:val="1"/>
      <w:numFmt w:val="bullet"/>
      <w:lvlText w:val="•"/>
      <w:lvlJc w:val="left"/>
      <w:pPr>
        <w:tabs>
          <w:tab w:val="num" w:pos="6480"/>
        </w:tabs>
        <w:ind w:left="6480" w:hanging="360"/>
      </w:pPr>
      <w:rPr>
        <w:rFonts w:ascii="Arial" w:hAnsi="Arial" w:hint="default"/>
      </w:rPr>
    </w:lvl>
  </w:abstractNum>
  <w:abstractNum w:abstractNumId="2">
    <w:nsid w:val="56BF2369"/>
    <w:multiLevelType w:val="hybridMultilevel"/>
    <w:tmpl w:val="59F8DFA0"/>
    <w:lvl w:ilvl="0" w:tplc="7F0A1454">
      <w:start w:val="1"/>
      <w:numFmt w:val="bullet"/>
      <w:lvlText w:val="•"/>
      <w:lvlJc w:val="left"/>
      <w:pPr>
        <w:tabs>
          <w:tab w:val="num" w:pos="720"/>
        </w:tabs>
        <w:ind w:left="720" w:hanging="360"/>
      </w:pPr>
      <w:rPr>
        <w:rFonts w:ascii="Times New Roman" w:hAnsi="Times New Roman" w:hint="default"/>
      </w:rPr>
    </w:lvl>
    <w:lvl w:ilvl="1" w:tplc="3DC66774" w:tentative="1">
      <w:start w:val="1"/>
      <w:numFmt w:val="bullet"/>
      <w:lvlText w:val="•"/>
      <w:lvlJc w:val="left"/>
      <w:pPr>
        <w:tabs>
          <w:tab w:val="num" w:pos="1440"/>
        </w:tabs>
        <w:ind w:left="1440" w:hanging="360"/>
      </w:pPr>
      <w:rPr>
        <w:rFonts w:ascii="Times New Roman" w:hAnsi="Times New Roman" w:hint="default"/>
      </w:rPr>
    </w:lvl>
    <w:lvl w:ilvl="2" w:tplc="226023EA" w:tentative="1">
      <w:start w:val="1"/>
      <w:numFmt w:val="bullet"/>
      <w:lvlText w:val="•"/>
      <w:lvlJc w:val="left"/>
      <w:pPr>
        <w:tabs>
          <w:tab w:val="num" w:pos="2160"/>
        </w:tabs>
        <w:ind w:left="2160" w:hanging="360"/>
      </w:pPr>
      <w:rPr>
        <w:rFonts w:ascii="Times New Roman" w:hAnsi="Times New Roman" w:hint="default"/>
      </w:rPr>
    </w:lvl>
    <w:lvl w:ilvl="3" w:tplc="14CAE360" w:tentative="1">
      <w:start w:val="1"/>
      <w:numFmt w:val="bullet"/>
      <w:lvlText w:val="•"/>
      <w:lvlJc w:val="left"/>
      <w:pPr>
        <w:tabs>
          <w:tab w:val="num" w:pos="2880"/>
        </w:tabs>
        <w:ind w:left="2880" w:hanging="360"/>
      </w:pPr>
      <w:rPr>
        <w:rFonts w:ascii="Times New Roman" w:hAnsi="Times New Roman" w:hint="default"/>
      </w:rPr>
    </w:lvl>
    <w:lvl w:ilvl="4" w:tplc="9F200B50" w:tentative="1">
      <w:start w:val="1"/>
      <w:numFmt w:val="bullet"/>
      <w:lvlText w:val="•"/>
      <w:lvlJc w:val="left"/>
      <w:pPr>
        <w:tabs>
          <w:tab w:val="num" w:pos="3600"/>
        </w:tabs>
        <w:ind w:left="3600" w:hanging="360"/>
      </w:pPr>
      <w:rPr>
        <w:rFonts w:ascii="Times New Roman" w:hAnsi="Times New Roman" w:hint="default"/>
      </w:rPr>
    </w:lvl>
    <w:lvl w:ilvl="5" w:tplc="7DF0E61C" w:tentative="1">
      <w:start w:val="1"/>
      <w:numFmt w:val="bullet"/>
      <w:lvlText w:val="•"/>
      <w:lvlJc w:val="left"/>
      <w:pPr>
        <w:tabs>
          <w:tab w:val="num" w:pos="4320"/>
        </w:tabs>
        <w:ind w:left="4320" w:hanging="360"/>
      </w:pPr>
      <w:rPr>
        <w:rFonts w:ascii="Times New Roman" w:hAnsi="Times New Roman" w:hint="default"/>
      </w:rPr>
    </w:lvl>
    <w:lvl w:ilvl="6" w:tplc="6A64EE76" w:tentative="1">
      <w:start w:val="1"/>
      <w:numFmt w:val="bullet"/>
      <w:lvlText w:val="•"/>
      <w:lvlJc w:val="left"/>
      <w:pPr>
        <w:tabs>
          <w:tab w:val="num" w:pos="5040"/>
        </w:tabs>
        <w:ind w:left="5040" w:hanging="360"/>
      </w:pPr>
      <w:rPr>
        <w:rFonts w:ascii="Times New Roman" w:hAnsi="Times New Roman" w:hint="default"/>
      </w:rPr>
    </w:lvl>
    <w:lvl w:ilvl="7" w:tplc="DE748806" w:tentative="1">
      <w:start w:val="1"/>
      <w:numFmt w:val="bullet"/>
      <w:lvlText w:val="•"/>
      <w:lvlJc w:val="left"/>
      <w:pPr>
        <w:tabs>
          <w:tab w:val="num" w:pos="5760"/>
        </w:tabs>
        <w:ind w:left="5760" w:hanging="360"/>
      </w:pPr>
      <w:rPr>
        <w:rFonts w:ascii="Times New Roman" w:hAnsi="Times New Roman" w:hint="default"/>
      </w:rPr>
    </w:lvl>
    <w:lvl w:ilvl="8" w:tplc="D6F03478" w:tentative="1">
      <w:start w:val="1"/>
      <w:numFmt w:val="bullet"/>
      <w:lvlText w:val="•"/>
      <w:lvlJc w:val="left"/>
      <w:pPr>
        <w:tabs>
          <w:tab w:val="num" w:pos="6480"/>
        </w:tabs>
        <w:ind w:left="6480" w:hanging="360"/>
      </w:pPr>
      <w:rPr>
        <w:rFonts w:ascii="Times New Roman" w:hAnsi="Times New Roman" w:hint="default"/>
      </w:rPr>
    </w:lvl>
  </w:abstractNum>
  <w:abstractNum w:abstractNumId="3">
    <w:nsid w:val="70D85F61"/>
    <w:multiLevelType w:val="hybridMultilevel"/>
    <w:tmpl w:val="2796F308"/>
    <w:lvl w:ilvl="0" w:tplc="8D52EE44">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7D643B98"/>
    <w:multiLevelType w:val="hybridMultilevel"/>
    <w:tmpl w:val="C5B2D4EE"/>
    <w:lvl w:ilvl="0" w:tplc="D26ACA5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4A37"/>
    <w:rsid w:val="0000292F"/>
    <w:rsid w:val="00002ABA"/>
    <w:rsid w:val="00002C5F"/>
    <w:rsid w:val="00006555"/>
    <w:rsid w:val="00006ED5"/>
    <w:rsid w:val="0001635F"/>
    <w:rsid w:val="000248D8"/>
    <w:rsid w:val="0002496C"/>
    <w:rsid w:val="00025D62"/>
    <w:rsid w:val="00026200"/>
    <w:rsid w:val="00027836"/>
    <w:rsid w:val="00030585"/>
    <w:rsid w:val="00033627"/>
    <w:rsid w:val="000337B7"/>
    <w:rsid w:val="0003645C"/>
    <w:rsid w:val="000375AD"/>
    <w:rsid w:val="00037BE7"/>
    <w:rsid w:val="00041360"/>
    <w:rsid w:val="000414A6"/>
    <w:rsid w:val="00041BC8"/>
    <w:rsid w:val="00042D27"/>
    <w:rsid w:val="00042E8D"/>
    <w:rsid w:val="00044906"/>
    <w:rsid w:val="000460A3"/>
    <w:rsid w:val="00046B73"/>
    <w:rsid w:val="00050763"/>
    <w:rsid w:val="00050B29"/>
    <w:rsid w:val="00051FC9"/>
    <w:rsid w:val="0005271A"/>
    <w:rsid w:val="0005314E"/>
    <w:rsid w:val="00053624"/>
    <w:rsid w:val="0005412B"/>
    <w:rsid w:val="00060529"/>
    <w:rsid w:val="000638A1"/>
    <w:rsid w:val="00064242"/>
    <w:rsid w:val="00067FFC"/>
    <w:rsid w:val="0007204E"/>
    <w:rsid w:val="0007271E"/>
    <w:rsid w:val="000729BB"/>
    <w:rsid w:val="00072DA4"/>
    <w:rsid w:val="00073133"/>
    <w:rsid w:val="000774DD"/>
    <w:rsid w:val="000812EA"/>
    <w:rsid w:val="00081CD4"/>
    <w:rsid w:val="00082004"/>
    <w:rsid w:val="00082A85"/>
    <w:rsid w:val="00082FDA"/>
    <w:rsid w:val="00083102"/>
    <w:rsid w:val="0008406C"/>
    <w:rsid w:val="00085580"/>
    <w:rsid w:val="00085631"/>
    <w:rsid w:val="000860D3"/>
    <w:rsid w:val="00092BCC"/>
    <w:rsid w:val="00093E41"/>
    <w:rsid w:val="00094C38"/>
    <w:rsid w:val="00094DE3"/>
    <w:rsid w:val="00095D24"/>
    <w:rsid w:val="000965EB"/>
    <w:rsid w:val="00096B6B"/>
    <w:rsid w:val="00097CF1"/>
    <w:rsid w:val="000A0264"/>
    <w:rsid w:val="000A07DF"/>
    <w:rsid w:val="000A0961"/>
    <w:rsid w:val="000A0C24"/>
    <w:rsid w:val="000A0C2F"/>
    <w:rsid w:val="000A0D02"/>
    <w:rsid w:val="000A0E94"/>
    <w:rsid w:val="000A0F26"/>
    <w:rsid w:val="000A2EDB"/>
    <w:rsid w:val="000A6464"/>
    <w:rsid w:val="000A77DD"/>
    <w:rsid w:val="000B1781"/>
    <w:rsid w:val="000B2B82"/>
    <w:rsid w:val="000B2DD0"/>
    <w:rsid w:val="000B32BD"/>
    <w:rsid w:val="000B3F94"/>
    <w:rsid w:val="000B4BB7"/>
    <w:rsid w:val="000B6411"/>
    <w:rsid w:val="000B6D16"/>
    <w:rsid w:val="000B7C0E"/>
    <w:rsid w:val="000B7EFA"/>
    <w:rsid w:val="000B7F3C"/>
    <w:rsid w:val="000C094C"/>
    <w:rsid w:val="000C13D3"/>
    <w:rsid w:val="000C3386"/>
    <w:rsid w:val="000C4715"/>
    <w:rsid w:val="000D1652"/>
    <w:rsid w:val="000D2A40"/>
    <w:rsid w:val="000D7144"/>
    <w:rsid w:val="000D7A07"/>
    <w:rsid w:val="000E0520"/>
    <w:rsid w:val="000E0A53"/>
    <w:rsid w:val="000E1511"/>
    <w:rsid w:val="000E19E2"/>
    <w:rsid w:val="000E22AF"/>
    <w:rsid w:val="000E5804"/>
    <w:rsid w:val="000F0D3A"/>
    <w:rsid w:val="000F22C2"/>
    <w:rsid w:val="000F6B1C"/>
    <w:rsid w:val="00101060"/>
    <w:rsid w:val="00101430"/>
    <w:rsid w:val="00101AC3"/>
    <w:rsid w:val="0010305A"/>
    <w:rsid w:val="0010594A"/>
    <w:rsid w:val="0010611A"/>
    <w:rsid w:val="00106B1A"/>
    <w:rsid w:val="00107995"/>
    <w:rsid w:val="00111772"/>
    <w:rsid w:val="00117FA4"/>
    <w:rsid w:val="001203C9"/>
    <w:rsid w:val="00121305"/>
    <w:rsid w:val="00121578"/>
    <w:rsid w:val="00124B81"/>
    <w:rsid w:val="001303AA"/>
    <w:rsid w:val="00130910"/>
    <w:rsid w:val="00131D28"/>
    <w:rsid w:val="00133609"/>
    <w:rsid w:val="001337A5"/>
    <w:rsid w:val="0013587E"/>
    <w:rsid w:val="00137266"/>
    <w:rsid w:val="00137BFE"/>
    <w:rsid w:val="00140411"/>
    <w:rsid w:val="0014090E"/>
    <w:rsid w:val="00140C7B"/>
    <w:rsid w:val="00141AC6"/>
    <w:rsid w:val="00143001"/>
    <w:rsid w:val="00143E3D"/>
    <w:rsid w:val="00143EEB"/>
    <w:rsid w:val="00146586"/>
    <w:rsid w:val="001479E1"/>
    <w:rsid w:val="00150C8B"/>
    <w:rsid w:val="00150E23"/>
    <w:rsid w:val="001512A9"/>
    <w:rsid w:val="00155939"/>
    <w:rsid w:val="001560F1"/>
    <w:rsid w:val="00157FF9"/>
    <w:rsid w:val="00160803"/>
    <w:rsid w:val="00160CE0"/>
    <w:rsid w:val="00164DF3"/>
    <w:rsid w:val="0017180C"/>
    <w:rsid w:val="00171A6E"/>
    <w:rsid w:val="00172918"/>
    <w:rsid w:val="001758D0"/>
    <w:rsid w:val="00177F16"/>
    <w:rsid w:val="0018022D"/>
    <w:rsid w:val="00182A48"/>
    <w:rsid w:val="00182EEB"/>
    <w:rsid w:val="001830A2"/>
    <w:rsid w:val="001858AD"/>
    <w:rsid w:val="00187649"/>
    <w:rsid w:val="001900B7"/>
    <w:rsid w:val="001917BB"/>
    <w:rsid w:val="001918C2"/>
    <w:rsid w:val="00192E18"/>
    <w:rsid w:val="001954E1"/>
    <w:rsid w:val="001976B1"/>
    <w:rsid w:val="00197EF5"/>
    <w:rsid w:val="001A1217"/>
    <w:rsid w:val="001A186C"/>
    <w:rsid w:val="001A4ED8"/>
    <w:rsid w:val="001B087E"/>
    <w:rsid w:val="001B15D1"/>
    <w:rsid w:val="001B2D47"/>
    <w:rsid w:val="001B3028"/>
    <w:rsid w:val="001B36DE"/>
    <w:rsid w:val="001B3C6C"/>
    <w:rsid w:val="001B64CB"/>
    <w:rsid w:val="001B6BD1"/>
    <w:rsid w:val="001B766C"/>
    <w:rsid w:val="001C0652"/>
    <w:rsid w:val="001C162B"/>
    <w:rsid w:val="001C17BE"/>
    <w:rsid w:val="001C1F45"/>
    <w:rsid w:val="001C60AE"/>
    <w:rsid w:val="001C653C"/>
    <w:rsid w:val="001C7138"/>
    <w:rsid w:val="001C7DFD"/>
    <w:rsid w:val="001D0CF5"/>
    <w:rsid w:val="001D0E48"/>
    <w:rsid w:val="001D29A3"/>
    <w:rsid w:val="001D5556"/>
    <w:rsid w:val="001D75E9"/>
    <w:rsid w:val="001E3DD2"/>
    <w:rsid w:val="001E4CDD"/>
    <w:rsid w:val="001E5107"/>
    <w:rsid w:val="001E52BA"/>
    <w:rsid w:val="001E5A88"/>
    <w:rsid w:val="001E6240"/>
    <w:rsid w:val="001E7699"/>
    <w:rsid w:val="001E79AD"/>
    <w:rsid w:val="001F003B"/>
    <w:rsid w:val="001F17C2"/>
    <w:rsid w:val="001F229F"/>
    <w:rsid w:val="001F2ABF"/>
    <w:rsid w:val="001F5245"/>
    <w:rsid w:val="001F567F"/>
    <w:rsid w:val="001F5706"/>
    <w:rsid w:val="001F5FC7"/>
    <w:rsid w:val="001F668A"/>
    <w:rsid w:val="001F739F"/>
    <w:rsid w:val="00203772"/>
    <w:rsid w:val="002067F8"/>
    <w:rsid w:val="00206DCD"/>
    <w:rsid w:val="002104DD"/>
    <w:rsid w:val="0021116E"/>
    <w:rsid w:val="00212CAF"/>
    <w:rsid w:val="002150E0"/>
    <w:rsid w:val="00215228"/>
    <w:rsid w:val="00216DEC"/>
    <w:rsid w:val="00217081"/>
    <w:rsid w:val="00221872"/>
    <w:rsid w:val="0022293B"/>
    <w:rsid w:val="00224191"/>
    <w:rsid w:val="0022537C"/>
    <w:rsid w:val="00225D25"/>
    <w:rsid w:val="002261BF"/>
    <w:rsid w:val="00226A28"/>
    <w:rsid w:val="002276B3"/>
    <w:rsid w:val="00232912"/>
    <w:rsid w:val="00233509"/>
    <w:rsid w:val="00233DCB"/>
    <w:rsid w:val="002372CB"/>
    <w:rsid w:val="00237F79"/>
    <w:rsid w:val="00240BFB"/>
    <w:rsid w:val="00245617"/>
    <w:rsid w:val="00245D99"/>
    <w:rsid w:val="00246F0B"/>
    <w:rsid w:val="0024713D"/>
    <w:rsid w:val="002510E8"/>
    <w:rsid w:val="0025395E"/>
    <w:rsid w:val="00254937"/>
    <w:rsid w:val="00255643"/>
    <w:rsid w:val="00257F27"/>
    <w:rsid w:val="00260553"/>
    <w:rsid w:val="002606F7"/>
    <w:rsid w:val="00264307"/>
    <w:rsid w:val="00265B6A"/>
    <w:rsid w:val="002662EA"/>
    <w:rsid w:val="00270AC5"/>
    <w:rsid w:val="00270BD7"/>
    <w:rsid w:val="002713BA"/>
    <w:rsid w:val="002713FE"/>
    <w:rsid w:val="00271ADC"/>
    <w:rsid w:val="002723E3"/>
    <w:rsid w:val="00272B61"/>
    <w:rsid w:val="002735F7"/>
    <w:rsid w:val="002744D7"/>
    <w:rsid w:val="00275BDE"/>
    <w:rsid w:val="00277410"/>
    <w:rsid w:val="0028005C"/>
    <w:rsid w:val="002810E3"/>
    <w:rsid w:val="00283F23"/>
    <w:rsid w:val="00286089"/>
    <w:rsid w:val="00286131"/>
    <w:rsid w:val="00286B85"/>
    <w:rsid w:val="002914F3"/>
    <w:rsid w:val="00291FCE"/>
    <w:rsid w:val="00293038"/>
    <w:rsid w:val="002934BF"/>
    <w:rsid w:val="00295013"/>
    <w:rsid w:val="00296D07"/>
    <w:rsid w:val="00296F1A"/>
    <w:rsid w:val="00297394"/>
    <w:rsid w:val="002A0943"/>
    <w:rsid w:val="002A1B0E"/>
    <w:rsid w:val="002A1D27"/>
    <w:rsid w:val="002A1DDD"/>
    <w:rsid w:val="002A3D66"/>
    <w:rsid w:val="002A46AC"/>
    <w:rsid w:val="002A5A99"/>
    <w:rsid w:val="002A7318"/>
    <w:rsid w:val="002A76BD"/>
    <w:rsid w:val="002B0F61"/>
    <w:rsid w:val="002B3583"/>
    <w:rsid w:val="002B38EC"/>
    <w:rsid w:val="002B41BE"/>
    <w:rsid w:val="002B7649"/>
    <w:rsid w:val="002B768F"/>
    <w:rsid w:val="002B79A0"/>
    <w:rsid w:val="002C0126"/>
    <w:rsid w:val="002C0236"/>
    <w:rsid w:val="002C1923"/>
    <w:rsid w:val="002C1CDD"/>
    <w:rsid w:val="002C27F6"/>
    <w:rsid w:val="002C2948"/>
    <w:rsid w:val="002C2B4E"/>
    <w:rsid w:val="002C37BA"/>
    <w:rsid w:val="002C3AAB"/>
    <w:rsid w:val="002C49DB"/>
    <w:rsid w:val="002C4D60"/>
    <w:rsid w:val="002C502D"/>
    <w:rsid w:val="002C5B3B"/>
    <w:rsid w:val="002D255C"/>
    <w:rsid w:val="002D2DF7"/>
    <w:rsid w:val="002D352D"/>
    <w:rsid w:val="002D3A4D"/>
    <w:rsid w:val="002D5101"/>
    <w:rsid w:val="002D545D"/>
    <w:rsid w:val="002D5692"/>
    <w:rsid w:val="002E07B8"/>
    <w:rsid w:val="002E0F64"/>
    <w:rsid w:val="002E31C4"/>
    <w:rsid w:val="002E4658"/>
    <w:rsid w:val="002E479B"/>
    <w:rsid w:val="002E4905"/>
    <w:rsid w:val="002E61CA"/>
    <w:rsid w:val="002E7F96"/>
    <w:rsid w:val="002F0CB3"/>
    <w:rsid w:val="002F0FC0"/>
    <w:rsid w:val="002F1225"/>
    <w:rsid w:val="002F15C3"/>
    <w:rsid w:val="002F2117"/>
    <w:rsid w:val="002F23F2"/>
    <w:rsid w:val="002F3475"/>
    <w:rsid w:val="002F4C8A"/>
    <w:rsid w:val="002F4E17"/>
    <w:rsid w:val="002F62F4"/>
    <w:rsid w:val="002F7A6C"/>
    <w:rsid w:val="002F7E26"/>
    <w:rsid w:val="003002BC"/>
    <w:rsid w:val="0030223B"/>
    <w:rsid w:val="003026B2"/>
    <w:rsid w:val="00302B25"/>
    <w:rsid w:val="00302B7E"/>
    <w:rsid w:val="00304B5C"/>
    <w:rsid w:val="00306D58"/>
    <w:rsid w:val="00307541"/>
    <w:rsid w:val="003077D0"/>
    <w:rsid w:val="003123F0"/>
    <w:rsid w:val="00312896"/>
    <w:rsid w:val="00312B1E"/>
    <w:rsid w:val="003149DA"/>
    <w:rsid w:val="00314BCC"/>
    <w:rsid w:val="003156E0"/>
    <w:rsid w:val="003206B2"/>
    <w:rsid w:val="0032076D"/>
    <w:rsid w:val="00321D67"/>
    <w:rsid w:val="003231F8"/>
    <w:rsid w:val="00325E10"/>
    <w:rsid w:val="00326161"/>
    <w:rsid w:val="00334A16"/>
    <w:rsid w:val="00335D44"/>
    <w:rsid w:val="00336143"/>
    <w:rsid w:val="00336BC4"/>
    <w:rsid w:val="0033702A"/>
    <w:rsid w:val="003371D0"/>
    <w:rsid w:val="003371E3"/>
    <w:rsid w:val="00344580"/>
    <w:rsid w:val="003446BB"/>
    <w:rsid w:val="00344A37"/>
    <w:rsid w:val="0034778A"/>
    <w:rsid w:val="003502B0"/>
    <w:rsid w:val="003503E1"/>
    <w:rsid w:val="003511F2"/>
    <w:rsid w:val="0035192F"/>
    <w:rsid w:val="003526EE"/>
    <w:rsid w:val="00355310"/>
    <w:rsid w:val="00355346"/>
    <w:rsid w:val="00355D75"/>
    <w:rsid w:val="003563C6"/>
    <w:rsid w:val="00362C7A"/>
    <w:rsid w:val="00362E58"/>
    <w:rsid w:val="00363059"/>
    <w:rsid w:val="003644F1"/>
    <w:rsid w:val="003646E7"/>
    <w:rsid w:val="00366647"/>
    <w:rsid w:val="00367666"/>
    <w:rsid w:val="00367E39"/>
    <w:rsid w:val="003720F0"/>
    <w:rsid w:val="00372D02"/>
    <w:rsid w:val="00373B1D"/>
    <w:rsid w:val="003749B8"/>
    <w:rsid w:val="00376445"/>
    <w:rsid w:val="00377A66"/>
    <w:rsid w:val="003800EC"/>
    <w:rsid w:val="00382D27"/>
    <w:rsid w:val="00383D48"/>
    <w:rsid w:val="00385E87"/>
    <w:rsid w:val="0038657A"/>
    <w:rsid w:val="003866E2"/>
    <w:rsid w:val="00386E2C"/>
    <w:rsid w:val="00387D88"/>
    <w:rsid w:val="0039097B"/>
    <w:rsid w:val="00391E31"/>
    <w:rsid w:val="003935C3"/>
    <w:rsid w:val="0039593D"/>
    <w:rsid w:val="003A0B1E"/>
    <w:rsid w:val="003A10C0"/>
    <w:rsid w:val="003A10D2"/>
    <w:rsid w:val="003A28EE"/>
    <w:rsid w:val="003A2CAF"/>
    <w:rsid w:val="003A479A"/>
    <w:rsid w:val="003A4ADD"/>
    <w:rsid w:val="003A61AB"/>
    <w:rsid w:val="003A6B49"/>
    <w:rsid w:val="003A763D"/>
    <w:rsid w:val="003B079D"/>
    <w:rsid w:val="003B15DA"/>
    <w:rsid w:val="003B1799"/>
    <w:rsid w:val="003B25BF"/>
    <w:rsid w:val="003B3C8F"/>
    <w:rsid w:val="003B3CC7"/>
    <w:rsid w:val="003B3DAE"/>
    <w:rsid w:val="003B6628"/>
    <w:rsid w:val="003B6E24"/>
    <w:rsid w:val="003B7FD8"/>
    <w:rsid w:val="003C2953"/>
    <w:rsid w:val="003C41F8"/>
    <w:rsid w:val="003C528B"/>
    <w:rsid w:val="003C6D61"/>
    <w:rsid w:val="003C747B"/>
    <w:rsid w:val="003D3CB1"/>
    <w:rsid w:val="003D56C8"/>
    <w:rsid w:val="003E1EF7"/>
    <w:rsid w:val="003E692A"/>
    <w:rsid w:val="003E77EF"/>
    <w:rsid w:val="003E7BFB"/>
    <w:rsid w:val="003F0653"/>
    <w:rsid w:val="003F2381"/>
    <w:rsid w:val="003F2479"/>
    <w:rsid w:val="003F4116"/>
    <w:rsid w:val="003F5120"/>
    <w:rsid w:val="003F5868"/>
    <w:rsid w:val="004037D5"/>
    <w:rsid w:val="00405EC9"/>
    <w:rsid w:val="00410C23"/>
    <w:rsid w:val="00411C5D"/>
    <w:rsid w:val="00411DF7"/>
    <w:rsid w:val="00413CF2"/>
    <w:rsid w:val="004157D1"/>
    <w:rsid w:val="00415CBD"/>
    <w:rsid w:val="00416DBD"/>
    <w:rsid w:val="00417332"/>
    <w:rsid w:val="00420B52"/>
    <w:rsid w:val="00421B47"/>
    <w:rsid w:val="00421CE1"/>
    <w:rsid w:val="004225EE"/>
    <w:rsid w:val="00422B80"/>
    <w:rsid w:val="00422EA4"/>
    <w:rsid w:val="00423CEA"/>
    <w:rsid w:val="0042524A"/>
    <w:rsid w:val="00425640"/>
    <w:rsid w:val="00427183"/>
    <w:rsid w:val="00430118"/>
    <w:rsid w:val="00433304"/>
    <w:rsid w:val="00434902"/>
    <w:rsid w:val="004351E3"/>
    <w:rsid w:val="00436A33"/>
    <w:rsid w:val="00441D2E"/>
    <w:rsid w:val="0044630F"/>
    <w:rsid w:val="0044660D"/>
    <w:rsid w:val="00452428"/>
    <w:rsid w:val="0045253A"/>
    <w:rsid w:val="00455780"/>
    <w:rsid w:val="004611AC"/>
    <w:rsid w:val="00463143"/>
    <w:rsid w:val="004721AA"/>
    <w:rsid w:val="00472288"/>
    <w:rsid w:val="0047273B"/>
    <w:rsid w:val="00474F24"/>
    <w:rsid w:val="00476321"/>
    <w:rsid w:val="00482A3D"/>
    <w:rsid w:val="004847F9"/>
    <w:rsid w:val="0048499B"/>
    <w:rsid w:val="00486E2C"/>
    <w:rsid w:val="00486E34"/>
    <w:rsid w:val="00487458"/>
    <w:rsid w:val="004874C3"/>
    <w:rsid w:val="004929EE"/>
    <w:rsid w:val="00495FB9"/>
    <w:rsid w:val="00496050"/>
    <w:rsid w:val="004A3163"/>
    <w:rsid w:val="004A3E62"/>
    <w:rsid w:val="004A6539"/>
    <w:rsid w:val="004A7FFC"/>
    <w:rsid w:val="004B01ED"/>
    <w:rsid w:val="004B1D1B"/>
    <w:rsid w:val="004B21DF"/>
    <w:rsid w:val="004B2F8D"/>
    <w:rsid w:val="004B4322"/>
    <w:rsid w:val="004B5407"/>
    <w:rsid w:val="004C1692"/>
    <w:rsid w:val="004C3339"/>
    <w:rsid w:val="004C40E8"/>
    <w:rsid w:val="004C4B52"/>
    <w:rsid w:val="004C4D5B"/>
    <w:rsid w:val="004C601F"/>
    <w:rsid w:val="004C6DC6"/>
    <w:rsid w:val="004D0033"/>
    <w:rsid w:val="004D10A0"/>
    <w:rsid w:val="004D22FC"/>
    <w:rsid w:val="004D27FF"/>
    <w:rsid w:val="004D2A00"/>
    <w:rsid w:val="004D4F44"/>
    <w:rsid w:val="004D7692"/>
    <w:rsid w:val="004D78EC"/>
    <w:rsid w:val="004E37B9"/>
    <w:rsid w:val="004E37EC"/>
    <w:rsid w:val="004E4AC3"/>
    <w:rsid w:val="004E5013"/>
    <w:rsid w:val="004E52CC"/>
    <w:rsid w:val="004E575F"/>
    <w:rsid w:val="004E657F"/>
    <w:rsid w:val="004F2B54"/>
    <w:rsid w:val="004F35BC"/>
    <w:rsid w:val="004F3B63"/>
    <w:rsid w:val="004F5D50"/>
    <w:rsid w:val="004F658D"/>
    <w:rsid w:val="004F7A25"/>
    <w:rsid w:val="00500064"/>
    <w:rsid w:val="00502135"/>
    <w:rsid w:val="00503927"/>
    <w:rsid w:val="00504B70"/>
    <w:rsid w:val="00510F44"/>
    <w:rsid w:val="00514605"/>
    <w:rsid w:val="0051718F"/>
    <w:rsid w:val="005202C9"/>
    <w:rsid w:val="005213C5"/>
    <w:rsid w:val="00522665"/>
    <w:rsid w:val="005244A7"/>
    <w:rsid w:val="005247A7"/>
    <w:rsid w:val="005278E6"/>
    <w:rsid w:val="00530B90"/>
    <w:rsid w:val="00534161"/>
    <w:rsid w:val="00534936"/>
    <w:rsid w:val="00534B36"/>
    <w:rsid w:val="005352F6"/>
    <w:rsid w:val="00537489"/>
    <w:rsid w:val="00537B03"/>
    <w:rsid w:val="00541284"/>
    <w:rsid w:val="00546B52"/>
    <w:rsid w:val="0055182F"/>
    <w:rsid w:val="00555846"/>
    <w:rsid w:val="00562E99"/>
    <w:rsid w:val="005638F2"/>
    <w:rsid w:val="00564DF7"/>
    <w:rsid w:val="00564F8E"/>
    <w:rsid w:val="0056696D"/>
    <w:rsid w:val="0057496B"/>
    <w:rsid w:val="005749D7"/>
    <w:rsid w:val="00574A6B"/>
    <w:rsid w:val="00577BF9"/>
    <w:rsid w:val="00577CA5"/>
    <w:rsid w:val="00581117"/>
    <w:rsid w:val="00582155"/>
    <w:rsid w:val="00582575"/>
    <w:rsid w:val="005849F7"/>
    <w:rsid w:val="00584FB7"/>
    <w:rsid w:val="00585223"/>
    <w:rsid w:val="00585783"/>
    <w:rsid w:val="005862F4"/>
    <w:rsid w:val="00587222"/>
    <w:rsid w:val="00590AC2"/>
    <w:rsid w:val="00591752"/>
    <w:rsid w:val="005918D1"/>
    <w:rsid w:val="00592488"/>
    <w:rsid w:val="005939A1"/>
    <w:rsid w:val="005943EF"/>
    <w:rsid w:val="00596461"/>
    <w:rsid w:val="005975E8"/>
    <w:rsid w:val="005A459A"/>
    <w:rsid w:val="005A7B38"/>
    <w:rsid w:val="005B08AE"/>
    <w:rsid w:val="005B14A1"/>
    <w:rsid w:val="005B22ED"/>
    <w:rsid w:val="005B30D9"/>
    <w:rsid w:val="005B38DF"/>
    <w:rsid w:val="005B4B6F"/>
    <w:rsid w:val="005B6626"/>
    <w:rsid w:val="005B70A9"/>
    <w:rsid w:val="005B73BD"/>
    <w:rsid w:val="005B7FAB"/>
    <w:rsid w:val="005C3441"/>
    <w:rsid w:val="005C3C20"/>
    <w:rsid w:val="005C4A25"/>
    <w:rsid w:val="005C4E2D"/>
    <w:rsid w:val="005C708E"/>
    <w:rsid w:val="005D11E2"/>
    <w:rsid w:val="005D1329"/>
    <w:rsid w:val="005D4A32"/>
    <w:rsid w:val="005D4AF3"/>
    <w:rsid w:val="005D7167"/>
    <w:rsid w:val="005D7814"/>
    <w:rsid w:val="005E1E08"/>
    <w:rsid w:val="005E1F85"/>
    <w:rsid w:val="005E3DC8"/>
    <w:rsid w:val="005E4B40"/>
    <w:rsid w:val="005E6BED"/>
    <w:rsid w:val="005F1C81"/>
    <w:rsid w:val="005F39AB"/>
    <w:rsid w:val="005F4825"/>
    <w:rsid w:val="005F7238"/>
    <w:rsid w:val="00600399"/>
    <w:rsid w:val="00600409"/>
    <w:rsid w:val="006004FD"/>
    <w:rsid w:val="0060134D"/>
    <w:rsid w:val="00601A4D"/>
    <w:rsid w:val="006037C1"/>
    <w:rsid w:val="00605B84"/>
    <w:rsid w:val="00605D5D"/>
    <w:rsid w:val="0061075C"/>
    <w:rsid w:val="00610CCD"/>
    <w:rsid w:val="00611425"/>
    <w:rsid w:val="00612AA3"/>
    <w:rsid w:val="00612E0E"/>
    <w:rsid w:val="00614B80"/>
    <w:rsid w:val="00617ABE"/>
    <w:rsid w:val="00621DBC"/>
    <w:rsid w:val="006251B1"/>
    <w:rsid w:val="00625BAB"/>
    <w:rsid w:val="006266B3"/>
    <w:rsid w:val="00626CA4"/>
    <w:rsid w:val="00627710"/>
    <w:rsid w:val="00627956"/>
    <w:rsid w:val="006303DE"/>
    <w:rsid w:val="0063081E"/>
    <w:rsid w:val="00631D56"/>
    <w:rsid w:val="00632111"/>
    <w:rsid w:val="00632D6E"/>
    <w:rsid w:val="00634766"/>
    <w:rsid w:val="00634C29"/>
    <w:rsid w:val="00643AE1"/>
    <w:rsid w:val="0064449F"/>
    <w:rsid w:val="00644BFF"/>
    <w:rsid w:val="00645B55"/>
    <w:rsid w:val="00646AAD"/>
    <w:rsid w:val="00646B86"/>
    <w:rsid w:val="00647184"/>
    <w:rsid w:val="006501EA"/>
    <w:rsid w:val="00650DE2"/>
    <w:rsid w:val="006520BC"/>
    <w:rsid w:val="00652B8B"/>
    <w:rsid w:val="006534FE"/>
    <w:rsid w:val="0065427E"/>
    <w:rsid w:val="006544A0"/>
    <w:rsid w:val="006566E2"/>
    <w:rsid w:val="00657797"/>
    <w:rsid w:val="00660878"/>
    <w:rsid w:val="00660F6A"/>
    <w:rsid w:val="00662775"/>
    <w:rsid w:val="0066332F"/>
    <w:rsid w:val="00663CAE"/>
    <w:rsid w:val="00663F9E"/>
    <w:rsid w:val="00664B7C"/>
    <w:rsid w:val="00664BEC"/>
    <w:rsid w:val="00664F4E"/>
    <w:rsid w:val="006655B2"/>
    <w:rsid w:val="00665CC5"/>
    <w:rsid w:val="006679EC"/>
    <w:rsid w:val="00667EE4"/>
    <w:rsid w:val="00670B10"/>
    <w:rsid w:val="006711BE"/>
    <w:rsid w:val="006715EE"/>
    <w:rsid w:val="006717FF"/>
    <w:rsid w:val="0067180B"/>
    <w:rsid w:val="00674B31"/>
    <w:rsid w:val="00676024"/>
    <w:rsid w:val="00677950"/>
    <w:rsid w:val="00681621"/>
    <w:rsid w:val="00683BBA"/>
    <w:rsid w:val="00684ADD"/>
    <w:rsid w:val="00685DCC"/>
    <w:rsid w:val="00686900"/>
    <w:rsid w:val="00690828"/>
    <w:rsid w:val="00690858"/>
    <w:rsid w:val="006913E9"/>
    <w:rsid w:val="00692557"/>
    <w:rsid w:val="00692B61"/>
    <w:rsid w:val="00692C83"/>
    <w:rsid w:val="00693A98"/>
    <w:rsid w:val="00695F7B"/>
    <w:rsid w:val="0069707C"/>
    <w:rsid w:val="00697118"/>
    <w:rsid w:val="00697885"/>
    <w:rsid w:val="006A0734"/>
    <w:rsid w:val="006A2A1C"/>
    <w:rsid w:val="006A723A"/>
    <w:rsid w:val="006B0D73"/>
    <w:rsid w:val="006B162C"/>
    <w:rsid w:val="006B287E"/>
    <w:rsid w:val="006B3768"/>
    <w:rsid w:val="006B49E3"/>
    <w:rsid w:val="006B4B0A"/>
    <w:rsid w:val="006B6EE2"/>
    <w:rsid w:val="006C2B76"/>
    <w:rsid w:val="006C5198"/>
    <w:rsid w:val="006C7AB7"/>
    <w:rsid w:val="006C7CFE"/>
    <w:rsid w:val="006D1E18"/>
    <w:rsid w:val="006D43BC"/>
    <w:rsid w:val="006D54CD"/>
    <w:rsid w:val="006D579A"/>
    <w:rsid w:val="006D5B77"/>
    <w:rsid w:val="006D6265"/>
    <w:rsid w:val="006D646A"/>
    <w:rsid w:val="006D6632"/>
    <w:rsid w:val="006D6960"/>
    <w:rsid w:val="006E1052"/>
    <w:rsid w:val="006E3811"/>
    <w:rsid w:val="006E40C1"/>
    <w:rsid w:val="006E61BD"/>
    <w:rsid w:val="006F0234"/>
    <w:rsid w:val="006F415B"/>
    <w:rsid w:val="006F4A8D"/>
    <w:rsid w:val="00700A1F"/>
    <w:rsid w:val="0070156F"/>
    <w:rsid w:val="00701EFA"/>
    <w:rsid w:val="007028FE"/>
    <w:rsid w:val="00703E33"/>
    <w:rsid w:val="00705C68"/>
    <w:rsid w:val="00705ECD"/>
    <w:rsid w:val="0071017E"/>
    <w:rsid w:val="00711768"/>
    <w:rsid w:val="007118C0"/>
    <w:rsid w:val="00713807"/>
    <w:rsid w:val="00713AF7"/>
    <w:rsid w:val="00714F13"/>
    <w:rsid w:val="00714FD8"/>
    <w:rsid w:val="00715F24"/>
    <w:rsid w:val="00716534"/>
    <w:rsid w:val="00720245"/>
    <w:rsid w:val="007210FA"/>
    <w:rsid w:val="007212EA"/>
    <w:rsid w:val="007214DE"/>
    <w:rsid w:val="00722BD3"/>
    <w:rsid w:val="0072773A"/>
    <w:rsid w:val="00731E81"/>
    <w:rsid w:val="007351D1"/>
    <w:rsid w:val="00735887"/>
    <w:rsid w:val="00736246"/>
    <w:rsid w:val="00736C72"/>
    <w:rsid w:val="007406D6"/>
    <w:rsid w:val="007410A5"/>
    <w:rsid w:val="0074129F"/>
    <w:rsid w:val="0074167B"/>
    <w:rsid w:val="007419F2"/>
    <w:rsid w:val="00743E5B"/>
    <w:rsid w:val="0074571F"/>
    <w:rsid w:val="007465E2"/>
    <w:rsid w:val="0075048C"/>
    <w:rsid w:val="00751BCD"/>
    <w:rsid w:val="007526BC"/>
    <w:rsid w:val="00752903"/>
    <w:rsid w:val="00752D04"/>
    <w:rsid w:val="0075355F"/>
    <w:rsid w:val="007545E1"/>
    <w:rsid w:val="00756181"/>
    <w:rsid w:val="0075777E"/>
    <w:rsid w:val="007634F0"/>
    <w:rsid w:val="00763DD7"/>
    <w:rsid w:val="00764A6A"/>
    <w:rsid w:val="0076636D"/>
    <w:rsid w:val="00766775"/>
    <w:rsid w:val="0076718E"/>
    <w:rsid w:val="007703F8"/>
    <w:rsid w:val="00771636"/>
    <w:rsid w:val="007716FE"/>
    <w:rsid w:val="007720AE"/>
    <w:rsid w:val="00775564"/>
    <w:rsid w:val="00775D5A"/>
    <w:rsid w:val="00775D8F"/>
    <w:rsid w:val="00777931"/>
    <w:rsid w:val="00780849"/>
    <w:rsid w:val="00782EBE"/>
    <w:rsid w:val="0078467E"/>
    <w:rsid w:val="00784C4C"/>
    <w:rsid w:val="00793655"/>
    <w:rsid w:val="007954F2"/>
    <w:rsid w:val="00797856"/>
    <w:rsid w:val="00797A10"/>
    <w:rsid w:val="007A032F"/>
    <w:rsid w:val="007A0432"/>
    <w:rsid w:val="007A39F9"/>
    <w:rsid w:val="007B02B8"/>
    <w:rsid w:val="007B0D9E"/>
    <w:rsid w:val="007B135F"/>
    <w:rsid w:val="007B1F9F"/>
    <w:rsid w:val="007B56D0"/>
    <w:rsid w:val="007B6038"/>
    <w:rsid w:val="007B607C"/>
    <w:rsid w:val="007B7176"/>
    <w:rsid w:val="007B7ABC"/>
    <w:rsid w:val="007C07F6"/>
    <w:rsid w:val="007C1A8F"/>
    <w:rsid w:val="007C1AAA"/>
    <w:rsid w:val="007C2A79"/>
    <w:rsid w:val="007C2ADA"/>
    <w:rsid w:val="007C2CBC"/>
    <w:rsid w:val="007C4247"/>
    <w:rsid w:val="007C477D"/>
    <w:rsid w:val="007C6787"/>
    <w:rsid w:val="007D06FF"/>
    <w:rsid w:val="007D0F29"/>
    <w:rsid w:val="007D15BE"/>
    <w:rsid w:val="007D4089"/>
    <w:rsid w:val="007D71A0"/>
    <w:rsid w:val="007D7360"/>
    <w:rsid w:val="007E0BCD"/>
    <w:rsid w:val="007E20B9"/>
    <w:rsid w:val="007E3123"/>
    <w:rsid w:val="007E59C9"/>
    <w:rsid w:val="007E6663"/>
    <w:rsid w:val="007E7234"/>
    <w:rsid w:val="007F073B"/>
    <w:rsid w:val="007F2E2B"/>
    <w:rsid w:val="007F41AD"/>
    <w:rsid w:val="007F45C1"/>
    <w:rsid w:val="007F47EE"/>
    <w:rsid w:val="007F5D8F"/>
    <w:rsid w:val="007F6272"/>
    <w:rsid w:val="007F65A5"/>
    <w:rsid w:val="00801DD4"/>
    <w:rsid w:val="00803AC2"/>
    <w:rsid w:val="0080594A"/>
    <w:rsid w:val="0080666F"/>
    <w:rsid w:val="00806E93"/>
    <w:rsid w:val="00807451"/>
    <w:rsid w:val="008078FB"/>
    <w:rsid w:val="00813D53"/>
    <w:rsid w:val="00815609"/>
    <w:rsid w:val="0081660D"/>
    <w:rsid w:val="00817E1B"/>
    <w:rsid w:val="00821D8D"/>
    <w:rsid w:val="00821E6E"/>
    <w:rsid w:val="00822EE0"/>
    <w:rsid w:val="00826462"/>
    <w:rsid w:val="008300D6"/>
    <w:rsid w:val="00830A2F"/>
    <w:rsid w:val="00830D95"/>
    <w:rsid w:val="008324E0"/>
    <w:rsid w:val="00833040"/>
    <w:rsid w:val="008359F6"/>
    <w:rsid w:val="00835BFA"/>
    <w:rsid w:val="008376FB"/>
    <w:rsid w:val="00841C52"/>
    <w:rsid w:val="00841F5C"/>
    <w:rsid w:val="00843098"/>
    <w:rsid w:val="00843350"/>
    <w:rsid w:val="008445AD"/>
    <w:rsid w:val="00844E5F"/>
    <w:rsid w:val="008468F2"/>
    <w:rsid w:val="008522A2"/>
    <w:rsid w:val="00857714"/>
    <w:rsid w:val="00860D47"/>
    <w:rsid w:val="00863677"/>
    <w:rsid w:val="00865AA5"/>
    <w:rsid w:val="008714BC"/>
    <w:rsid w:val="0087168B"/>
    <w:rsid w:val="00872F07"/>
    <w:rsid w:val="0087306A"/>
    <w:rsid w:val="0087460C"/>
    <w:rsid w:val="00874D14"/>
    <w:rsid w:val="00880F04"/>
    <w:rsid w:val="00881E47"/>
    <w:rsid w:val="008866B2"/>
    <w:rsid w:val="00886758"/>
    <w:rsid w:val="00887F6D"/>
    <w:rsid w:val="0089280B"/>
    <w:rsid w:val="0089466A"/>
    <w:rsid w:val="008950E9"/>
    <w:rsid w:val="0089530A"/>
    <w:rsid w:val="00896C01"/>
    <w:rsid w:val="008A26E7"/>
    <w:rsid w:val="008A2B5E"/>
    <w:rsid w:val="008A543C"/>
    <w:rsid w:val="008A5963"/>
    <w:rsid w:val="008A5B75"/>
    <w:rsid w:val="008A5ECE"/>
    <w:rsid w:val="008A6B1D"/>
    <w:rsid w:val="008A6B64"/>
    <w:rsid w:val="008A778C"/>
    <w:rsid w:val="008B0C96"/>
    <w:rsid w:val="008B157A"/>
    <w:rsid w:val="008B1C4D"/>
    <w:rsid w:val="008B226D"/>
    <w:rsid w:val="008B32A3"/>
    <w:rsid w:val="008B398F"/>
    <w:rsid w:val="008B5E95"/>
    <w:rsid w:val="008B6925"/>
    <w:rsid w:val="008C230F"/>
    <w:rsid w:val="008D0961"/>
    <w:rsid w:val="008D7485"/>
    <w:rsid w:val="008D7565"/>
    <w:rsid w:val="008D7904"/>
    <w:rsid w:val="008E0335"/>
    <w:rsid w:val="008E08C7"/>
    <w:rsid w:val="008E1218"/>
    <w:rsid w:val="008E236B"/>
    <w:rsid w:val="008E2D64"/>
    <w:rsid w:val="008E51C1"/>
    <w:rsid w:val="008E63CC"/>
    <w:rsid w:val="008E6561"/>
    <w:rsid w:val="008E76A3"/>
    <w:rsid w:val="008F0F91"/>
    <w:rsid w:val="008F198B"/>
    <w:rsid w:val="008F1EBB"/>
    <w:rsid w:val="008F2076"/>
    <w:rsid w:val="008F33C5"/>
    <w:rsid w:val="008F35FA"/>
    <w:rsid w:val="008F490E"/>
    <w:rsid w:val="008F5170"/>
    <w:rsid w:val="008F54DF"/>
    <w:rsid w:val="008F5A1E"/>
    <w:rsid w:val="008F689B"/>
    <w:rsid w:val="008F737E"/>
    <w:rsid w:val="009001BC"/>
    <w:rsid w:val="00901107"/>
    <w:rsid w:val="00903596"/>
    <w:rsid w:val="00904548"/>
    <w:rsid w:val="00906591"/>
    <w:rsid w:val="00906690"/>
    <w:rsid w:val="00906CA3"/>
    <w:rsid w:val="009109E6"/>
    <w:rsid w:val="00911C85"/>
    <w:rsid w:val="0091286A"/>
    <w:rsid w:val="009132DF"/>
    <w:rsid w:val="009144C6"/>
    <w:rsid w:val="00914F21"/>
    <w:rsid w:val="00920272"/>
    <w:rsid w:val="0092029D"/>
    <w:rsid w:val="00921891"/>
    <w:rsid w:val="0092201B"/>
    <w:rsid w:val="00922F29"/>
    <w:rsid w:val="00924AA7"/>
    <w:rsid w:val="00925839"/>
    <w:rsid w:val="00926E69"/>
    <w:rsid w:val="00927425"/>
    <w:rsid w:val="0092783F"/>
    <w:rsid w:val="00927D54"/>
    <w:rsid w:val="00931911"/>
    <w:rsid w:val="00932997"/>
    <w:rsid w:val="00932D9B"/>
    <w:rsid w:val="0093371E"/>
    <w:rsid w:val="00934794"/>
    <w:rsid w:val="00934892"/>
    <w:rsid w:val="009404B3"/>
    <w:rsid w:val="00941BF8"/>
    <w:rsid w:val="009423C3"/>
    <w:rsid w:val="00942E56"/>
    <w:rsid w:val="00944519"/>
    <w:rsid w:val="009508C8"/>
    <w:rsid w:val="0095111B"/>
    <w:rsid w:val="00951642"/>
    <w:rsid w:val="00951958"/>
    <w:rsid w:val="009564A1"/>
    <w:rsid w:val="00956633"/>
    <w:rsid w:val="00957701"/>
    <w:rsid w:val="00957B71"/>
    <w:rsid w:val="00960276"/>
    <w:rsid w:val="00961486"/>
    <w:rsid w:val="00963D7C"/>
    <w:rsid w:val="009646F0"/>
    <w:rsid w:val="00964B35"/>
    <w:rsid w:val="00970943"/>
    <w:rsid w:val="0097137A"/>
    <w:rsid w:val="00971CA7"/>
    <w:rsid w:val="009720B7"/>
    <w:rsid w:val="00973B96"/>
    <w:rsid w:val="00974F86"/>
    <w:rsid w:val="009779C1"/>
    <w:rsid w:val="00977EE5"/>
    <w:rsid w:val="00981E2A"/>
    <w:rsid w:val="00982FB1"/>
    <w:rsid w:val="00984CA4"/>
    <w:rsid w:val="00985A45"/>
    <w:rsid w:val="0099317C"/>
    <w:rsid w:val="00995491"/>
    <w:rsid w:val="0099794C"/>
    <w:rsid w:val="009A07ED"/>
    <w:rsid w:val="009A23DE"/>
    <w:rsid w:val="009A2D9E"/>
    <w:rsid w:val="009A38DE"/>
    <w:rsid w:val="009A3990"/>
    <w:rsid w:val="009A4C36"/>
    <w:rsid w:val="009A5791"/>
    <w:rsid w:val="009B0DDB"/>
    <w:rsid w:val="009B12D3"/>
    <w:rsid w:val="009B2278"/>
    <w:rsid w:val="009B3CAD"/>
    <w:rsid w:val="009B5396"/>
    <w:rsid w:val="009B6EB2"/>
    <w:rsid w:val="009B7A34"/>
    <w:rsid w:val="009C0A8E"/>
    <w:rsid w:val="009C2FC5"/>
    <w:rsid w:val="009C3547"/>
    <w:rsid w:val="009C5782"/>
    <w:rsid w:val="009C609C"/>
    <w:rsid w:val="009C7D08"/>
    <w:rsid w:val="009D1357"/>
    <w:rsid w:val="009D147C"/>
    <w:rsid w:val="009E42D6"/>
    <w:rsid w:val="009E6B0D"/>
    <w:rsid w:val="009F0508"/>
    <w:rsid w:val="009F1966"/>
    <w:rsid w:val="009F23FA"/>
    <w:rsid w:val="009F2520"/>
    <w:rsid w:val="009F523A"/>
    <w:rsid w:val="009F7084"/>
    <w:rsid w:val="009F7801"/>
    <w:rsid w:val="00A00DDB"/>
    <w:rsid w:val="00A01DBA"/>
    <w:rsid w:val="00A026DC"/>
    <w:rsid w:val="00A02729"/>
    <w:rsid w:val="00A0284B"/>
    <w:rsid w:val="00A03C15"/>
    <w:rsid w:val="00A0697A"/>
    <w:rsid w:val="00A06CF2"/>
    <w:rsid w:val="00A07C81"/>
    <w:rsid w:val="00A12533"/>
    <w:rsid w:val="00A13D0E"/>
    <w:rsid w:val="00A13D13"/>
    <w:rsid w:val="00A141E8"/>
    <w:rsid w:val="00A15F0B"/>
    <w:rsid w:val="00A23006"/>
    <w:rsid w:val="00A2304F"/>
    <w:rsid w:val="00A239E7"/>
    <w:rsid w:val="00A256F6"/>
    <w:rsid w:val="00A26E47"/>
    <w:rsid w:val="00A36D27"/>
    <w:rsid w:val="00A37EA8"/>
    <w:rsid w:val="00A40774"/>
    <w:rsid w:val="00A4132C"/>
    <w:rsid w:val="00A42B78"/>
    <w:rsid w:val="00A47316"/>
    <w:rsid w:val="00A514C9"/>
    <w:rsid w:val="00A5156C"/>
    <w:rsid w:val="00A516FF"/>
    <w:rsid w:val="00A52CF8"/>
    <w:rsid w:val="00A53DD1"/>
    <w:rsid w:val="00A55982"/>
    <w:rsid w:val="00A559BD"/>
    <w:rsid w:val="00A56D9D"/>
    <w:rsid w:val="00A578AA"/>
    <w:rsid w:val="00A61BCB"/>
    <w:rsid w:val="00A62321"/>
    <w:rsid w:val="00A62F1E"/>
    <w:rsid w:val="00A63498"/>
    <w:rsid w:val="00A65E99"/>
    <w:rsid w:val="00A71CA4"/>
    <w:rsid w:val="00A74EC2"/>
    <w:rsid w:val="00A771FF"/>
    <w:rsid w:val="00A80792"/>
    <w:rsid w:val="00A82422"/>
    <w:rsid w:val="00A82D2D"/>
    <w:rsid w:val="00A836FE"/>
    <w:rsid w:val="00A837CC"/>
    <w:rsid w:val="00A83CBD"/>
    <w:rsid w:val="00A84DE6"/>
    <w:rsid w:val="00A86D0C"/>
    <w:rsid w:val="00A87C45"/>
    <w:rsid w:val="00A90297"/>
    <w:rsid w:val="00A92B47"/>
    <w:rsid w:val="00A92EBA"/>
    <w:rsid w:val="00A94A91"/>
    <w:rsid w:val="00A97078"/>
    <w:rsid w:val="00AA09F7"/>
    <w:rsid w:val="00AA1E10"/>
    <w:rsid w:val="00AA2592"/>
    <w:rsid w:val="00AA2A9A"/>
    <w:rsid w:val="00AA2F07"/>
    <w:rsid w:val="00AA48DF"/>
    <w:rsid w:val="00AA5567"/>
    <w:rsid w:val="00AA59CF"/>
    <w:rsid w:val="00AA5DC1"/>
    <w:rsid w:val="00AA6EEA"/>
    <w:rsid w:val="00AB0FF0"/>
    <w:rsid w:val="00AB1910"/>
    <w:rsid w:val="00AB22C2"/>
    <w:rsid w:val="00AB32C5"/>
    <w:rsid w:val="00AB3550"/>
    <w:rsid w:val="00AB3D57"/>
    <w:rsid w:val="00AB478C"/>
    <w:rsid w:val="00AC0B97"/>
    <w:rsid w:val="00AC1475"/>
    <w:rsid w:val="00AC1C01"/>
    <w:rsid w:val="00AC241C"/>
    <w:rsid w:val="00AC24B1"/>
    <w:rsid w:val="00AC3631"/>
    <w:rsid w:val="00AC4991"/>
    <w:rsid w:val="00AC4B22"/>
    <w:rsid w:val="00AC656D"/>
    <w:rsid w:val="00AC685E"/>
    <w:rsid w:val="00AC7842"/>
    <w:rsid w:val="00AD15C8"/>
    <w:rsid w:val="00AD2C65"/>
    <w:rsid w:val="00AD3265"/>
    <w:rsid w:val="00AD335C"/>
    <w:rsid w:val="00AE258E"/>
    <w:rsid w:val="00AE482B"/>
    <w:rsid w:val="00AE489A"/>
    <w:rsid w:val="00AE52C6"/>
    <w:rsid w:val="00AE5AE9"/>
    <w:rsid w:val="00AE6251"/>
    <w:rsid w:val="00AE66E7"/>
    <w:rsid w:val="00AF334D"/>
    <w:rsid w:val="00AF39EE"/>
    <w:rsid w:val="00AF6F14"/>
    <w:rsid w:val="00B01295"/>
    <w:rsid w:val="00B024D8"/>
    <w:rsid w:val="00B05203"/>
    <w:rsid w:val="00B0556D"/>
    <w:rsid w:val="00B0591E"/>
    <w:rsid w:val="00B07E31"/>
    <w:rsid w:val="00B1091F"/>
    <w:rsid w:val="00B115A6"/>
    <w:rsid w:val="00B116BE"/>
    <w:rsid w:val="00B1275F"/>
    <w:rsid w:val="00B12B19"/>
    <w:rsid w:val="00B138AF"/>
    <w:rsid w:val="00B14D50"/>
    <w:rsid w:val="00B166D8"/>
    <w:rsid w:val="00B179D8"/>
    <w:rsid w:val="00B23051"/>
    <w:rsid w:val="00B23947"/>
    <w:rsid w:val="00B25161"/>
    <w:rsid w:val="00B25C6B"/>
    <w:rsid w:val="00B2659A"/>
    <w:rsid w:val="00B268EB"/>
    <w:rsid w:val="00B27174"/>
    <w:rsid w:val="00B2737C"/>
    <w:rsid w:val="00B303BC"/>
    <w:rsid w:val="00B3142A"/>
    <w:rsid w:val="00B3154C"/>
    <w:rsid w:val="00B31D1B"/>
    <w:rsid w:val="00B33142"/>
    <w:rsid w:val="00B342A5"/>
    <w:rsid w:val="00B356C0"/>
    <w:rsid w:val="00B3717E"/>
    <w:rsid w:val="00B42F3C"/>
    <w:rsid w:val="00B448DD"/>
    <w:rsid w:val="00B53780"/>
    <w:rsid w:val="00B550FF"/>
    <w:rsid w:val="00B55A74"/>
    <w:rsid w:val="00B56AAC"/>
    <w:rsid w:val="00B60571"/>
    <w:rsid w:val="00B6252B"/>
    <w:rsid w:val="00B640AC"/>
    <w:rsid w:val="00B6572D"/>
    <w:rsid w:val="00B65DC2"/>
    <w:rsid w:val="00B67177"/>
    <w:rsid w:val="00B67BDF"/>
    <w:rsid w:val="00B71107"/>
    <w:rsid w:val="00B7151E"/>
    <w:rsid w:val="00B71B43"/>
    <w:rsid w:val="00B71C50"/>
    <w:rsid w:val="00B72296"/>
    <w:rsid w:val="00B759DF"/>
    <w:rsid w:val="00B760BD"/>
    <w:rsid w:val="00B763BD"/>
    <w:rsid w:val="00B80302"/>
    <w:rsid w:val="00B82B9E"/>
    <w:rsid w:val="00B830C5"/>
    <w:rsid w:val="00B84AE7"/>
    <w:rsid w:val="00B8780B"/>
    <w:rsid w:val="00B92C39"/>
    <w:rsid w:val="00B943E6"/>
    <w:rsid w:val="00B94C60"/>
    <w:rsid w:val="00BA0E8E"/>
    <w:rsid w:val="00BA10D7"/>
    <w:rsid w:val="00BA59AE"/>
    <w:rsid w:val="00BA799B"/>
    <w:rsid w:val="00BB172E"/>
    <w:rsid w:val="00BB36DF"/>
    <w:rsid w:val="00BB444B"/>
    <w:rsid w:val="00BB6AD1"/>
    <w:rsid w:val="00BC0697"/>
    <w:rsid w:val="00BC2A89"/>
    <w:rsid w:val="00BC2DF3"/>
    <w:rsid w:val="00BC38B7"/>
    <w:rsid w:val="00BC7217"/>
    <w:rsid w:val="00BD02C3"/>
    <w:rsid w:val="00BD05CC"/>
    <w:rsid w:val="00BD17CD"/>
    <w:rsid w:val="00BD1845"/>
    <w:rsid w:val="00BD2F27"/>
    <w:rsid w:val="00BE1A3D"/>
    <w:rsid w:val="00BE3403"/>
    <w:rsid w:val="00BE5A11"/>
    <w:rsid w:val="00BE649D"/>
    <w:rsid w:val="00BE7994"/>
    <w:rsid w:val="00BF0057"/>
    <w:rsid w:val="00BF2900"/>
    <w:rsid w:val="00BF66D8"/>
    <w:rsid w:val="00BF735F"/>
    <w:rsid w:val="00BF7675"/>
    <w:rsid w:val="00C004CA"/>
    <w:rsid w:val="00C05003"/>
    <w:rsid w:val="00C0564F"/>
    <w:rsid w:val="00C064C9"/>
    <w:rsid w:val="00C06509"/>
    <w:rsid w:val="00C161BC"/>
    <w:rsid w:val="00C175AE"/>
    <w:rsid w:val="00C20CC0"/>
    <w:rsid w:val="00C212C9"/>
    <w:rsid w:val="00C233DD"/>
    <w:rsid w:val="00C2741C"/>
    <w:rsid w:val="00C2768D"/>
    <w:rsid w:val="00C27D21"/>
    <w:rsid w:val="00C30065"/>
    <w:rsid w:val="00C30C95"/>
    <w:rsid w:val="00C3138A"/>
    <w:rsid w:val="00C32071"/>
    <w:rsid w:val="00C3266A"/>
    <w:rsid w:val="00C32850"/>
    <w:rsid w:val="00C35911"/>
    <w:rsid w:val="00C3608E"/>
    <w:rsid w:val="00C40799"/>
    <w:rsid w:val="00C42E6E"/>
    <w:rsid w:val="00C439BC"/>
    <w:rsid w:val="00C4558C"/>
    <w:rsid w:val="00C45663"/>
    <w:rsid w:val="00C5034B"/>
    <w:rsid w:val="00C505BA"/>
    <w:rsid w:val="00C5169B"/>
    <w:rsid w:val="00C52043"/>
    <w:rsid w:val="00C54E99"/>
    <w:rsid w:val="00C5599C"/>
    <w:rsid w:val="00C55A26"/>
    <w:rsid w:val="00C5696D"/>
    <w:rsid w:val="00C578F1"/>
    <w:rsid w:val="00C5790B"/>
    <w:rsid w:val="00C60B6B"/>
    <w:rsid w:val="00C612F1"/>
    <w:rsid w:val="00C61B88"/>
    <w:rsid w:val="00C62764"/>
    <w:rsid w:val="00C65B69"/>
    <w:rsid w:val="00C661B9"/>
    <w:rsid w:val="00C6742B"/>
    <w:rsid w:val="00C67609"/>
    <w:rsid w:val="00C71E75"/>
    <w:rsid w:val="00C72465"/>
    <w:rsid w:val="00C74105"/>
    <w:rsid w:val="00C744A2"/>
    <w:rsid w:val="00C74593"/>
    <w:rsid w:val="00C74F22"/>
    <w:rsid w:val="00C74FB6"/>
    <w:rsid w:val="00C762C3"/>
    <w:rsid w:val="00C765BC"/>
    <w:rsid w:val="00C82EEC"/>
    <w:rsid w:val="00C8412F"/>
    <w:rsid w:val="00C87469"/>
    <w:rsid w:val="00C91F64"/>
    <w:rsid w:val="00C92973"/>
    <w:rsid w:val="00C936E3"/>
    <w:rsid w:val="00C93F69"/>
    <w:rsid w:val="00C95250"/>
    <w:rsid w:val="00C95391"/>
    <w:rsid w:val="00C977BE"/>
    <w:rsid w:val="00CA4CD1"/>
    <w:rsid w:val="00CA527A"/>
    <w:rsid w:val="00CA52EE"/>
    <w:rsid w:val="00CA5B5F"/>
    <w:rsid w:val="00CA7FD8"/>
    <w:rsid w:val="00CB2710"/>
    <w:rsid w:val="00CB6723"/>
    <w:rsid w:val="00CB6EE8"/>
    <w:rsid w:val="00CB7F71"/>
    <w:rsid w:val="00CC07E1"/>
    <w:rsid w:val="00CC4C11"/>
    <w:rsid w:val="00CC61E4"/>
    <w:rsid w:val="00CC76BE"/>
    <w:rsid w:val="00CC7EC7"/>
    <w:rsid w:val="00CD03A7"/>
    <w:rsid w:val="00CD063A"/>
    <w:rsid w:val="00CD11C4"/>
    <w:rsid w:val="00CD2466"/>
    <w:rsid w:val="00CD2D8B"/>
    <w:rsid w:val="00CD3717"/>
    <w:rsid w:val="00CD5706"/>
    <w:rsid w:val="00CD74A9"/>
    <w:rsid w:val="00CD7FE4"/>
    <w:rsid w:val="00CE1B15"/>
    <w:rsid w:val="00CE1C42"/>
    <w:rsid w:val="00CE342E"/>
    <w:rsid w:val="00CE4696"/>
    <w:rsid w:val="00CE6ECD"/>
    <w:rsid w:val="00CE71D3"/>
    <w:rsid w:val="00CF3E6D"/>
    <w:rsid w:val="00CF47DF"/>
    <w:rsid w:val="00CF4939"/>
    <w:rsid w:val="00CF4DE1"/>
    <w:rsid w:val="00CF7910"/>
    <w:rsid w:val="00D00706"/>
    <w:rsid w:val="00D00FCD"/>
    <w:rsid w:val="00D01AC6"/>
    <w:rsid w:val="00D04F3A"/>
    <w:rsid w:val="00D0638C"/>
    <w:rsid w:val="00D06526"/>
    <w:rsid w:val="00D070FA"/>
    <w:rsid w:val="00D10330"/>
    <w:rsid w:val="00D14443"/>
    <w:rsid w:val="00D15D68"/>
    <w:rsid w:val="00D203BF"/>
    <w:rsid w:val="00D2340D"/>
    <w:rsid w:val="00D23604"/>
    <w:rsid w:val="00D2368E"/>
    <w:rsid w:val="00D23750"/>
    <w:rsid w:val="00D2382F"/>
    <w:rsid w:val="00D3428B"/>
    <w:rsid w:val="00D34348"/>
    <w:rsid w:val="00D34F4F"/>
    <w:rsid w:val="00D35DB1"/>
    <w:rsid w:val="00D36A4E"/>
    <w:rsid w:val="00D3709E"/>
    <w:rsid w:val="00D371E4"/>
    <w:rsid w:val="00D456F7"/>
    <w:rsid w:val="00D466D5"/>
    <w:rsid w:val="00D46975"/>
    <w:rsid w:val="00D46E2F"/>
    <w:rsid w:val="00D47CE8"/>
    <w:rsid w:val="00D512B9"/>
    <w:rsid w:val="00D51E95"/>
    <w:rsid w:val="00D52900"/>
    <w:rsid w:val="00D640A0"/>
    <w:rsid w:val="00D64345"/>
    <w:rsid w:val="00D64C3C"/>
    <w:rsid w:val="00D673C7"/>
    <w:rsid w:val="00D706E7"/>
    <w:rsid w:val="00D70D27"/>
    <w:rsid w:val="00D71FC1"/>
    <w:rsid w:val="00D733FC"/>
    <w:rsid w:val="00D753CF"/>
    <w:rsid w:val="00D800DF"/>
    <w:rsid w:val="00D80E29"/>
    <w:rsid w:val="00D81C8C"/>
    <w:rsid w:val="00D821E3"/>
    <w:rsid w:val="00D82E0D"/>
    <w:rsid w:val="00D84373"/>
    <w:rsid w:val="00D844E8"/>
    <w:rsid w:val="00D851C3"/>
    <w:rsid w:val="00D86020"/>
    <w:rsid w:val="00D868D2"/>
    <w:rsid w:val="00D87FA3"/>
    <w:rsid w:val="00D90677"/>
    <w:rsid w:val="00D909CA"/>
    <w:rsid w:val="00D9100B"/>
    <w:rsid w:val="00D91B3E"/>
    <w:rsid w:val="00D91DD7"/>
    <w:rsid w:val="00D9274E"/>
    <w:rsid w:val="00D95772"/>
    <w:rsid w:val="00D95CD4"/>
    <w:rsid w:val="00D96BAF"/>
    <w:rsid w:val="00D97534"/>
    <w:rsid w:val="00DA25B0"/>
    <w:rsid w:val="00DA4FA1"/>
    <w:rsid w:val="00DA6D4D"/>
    <w:rsid w:val="00DB02AA"/>
    <w:rsid w:val="00DB1526"/>
    <w:rsid w:val="00DB23F2"/>
    <w:rsid w:val="00DB2649"/>
    <w:rsid w:val="00DB4281"/>
    <w:rsid w:val="00DB5666"/>
    <w:rsid w:val="00DB5CB7"/>
    <w:rsid w:val="00DB7F88"/>
    <w:rsid w:val="00DC12E0"/>
    <w:rsid w:val="00DC2681"/>
    <w:rsid w:val="00DC2D4D"/>
    <w:rsid w:val="00DC399B"/>
    <w:rsid w:val="00DC3F8B"/>
    <w:rsid w:val="00DC40D4"/>
    <w:rsid w:val="00DC44AD"/>
    <w:rsid w:val="00DC4987"/>
    <w:rsid w:val="00DC4B39"/>
    <w:rsid w:val="00DC6057"/>
    <w:rsid w:val="00DC65F7"/>
    <w:rsid w:val="00DC747C"/>
    <w:rsid w:val="00DC755E"/>
    <w:rsid w:val="00DD0BDB"/>
    <w:rsid w:val="00DD6771"/>
    <w:rsid w:val="00DD6A78"/>
    <w:rsid w:val="00DD6E9F"/>
    <w:rsid w:val="00DD7536"/>
    <w:rsid w:val="00DE03FA"/>
    <w:rsid w:val="00DE6FB0"/>
    <w:rsid w:val="00DE7840"/>
    <w:rsid w:val="00DE784A"/>
    <w:rsid w:val="00DF1022"/>
    <w:rsid w:val="00DF2CD4"/>
    <w:rsid w:val="00DF3898"/>
    <w:rsid w:val="00DF46DE"/>
    <w:rsid w:val="00DF6975"/>
    <w:rsid w:val="00E0073C"/>
    <w:rsid w:val="00E017CC"/>
    <w:rsid w:val="00E01A90"/>
    <w:rsid w:val="00E024F0"/>
    <w:rsid w:val="00E02BD6"/>
    <w:rsid w:val="00E04B47"/>
    <w:rsid w:val="00E06728"/>
    <w:rsid w:val="00E06DB3"/>
    <w:rsid w:val="00E07EC5"/>
    <w:rsid w:val="00E103B5"/>
    <w:rsid w:val="00E10F79"/>
    <w:rsid w:val="00E11950"/>
    <w:rsid w:val="00E124FA"/>
    <w:rsid w:val="00E1299F"/>
    <w:rsid w:val="00E149CC"/>
    <w:rsid w:val="00E154D9"/>
    <w:rsid w:val="00E2192A"/>
    <w:rsid w:val="00E2303D"/>
    <w:rsid w:val="00E24352"/>
    <w:rsid w:val="00E247AF"/>
    <w:rsid w:val="00E27FE1"/>
    <w:rsid w:val="00E3123A"/>
    <w:rsid w:val="00E315EC"/>
    <w:rsid w:val="00E3497B"/>
    <w:rsid w:val="00E34DBD"/>
    <w:rsid w:val="00E351D9"/>
    <w:rsid w:val="00E35507"/>
    <w:rsid w:val="00E36969"/>
    <w:rsid w:val="00E36E8F"/>
    <w:rsid w:val="00E43234"/>
    <w:rsid w:val="00E4369F"/>
    <w:rsid w:val="00E4497F"/>
    <w:rsid w:val="00E449D0"/>
    <w:rsid w:val="00E45B07"/>
    <w:rsid w:val="00E4627E"/>
    <w:rsid w:val="00E46CE6"/>
    <w:rsid w:val="00E47FDD"/>
    <w:rsid w:val="00E50218"/>
    <w:rsid w:val="00E5203D"/>
    <w:rsid w:val="00E539CA"/>
    <w:rsid w:val="00E53BB8"/>
    <w:rsid w:val="00E54E5B"/>
    <w:rsid w:val="00E5516B"/>
    <w:rsid w:val="00E55F31"/>
    <w:rsid w:val="00E5651A"/>
    <w:rsid w:val="00E576DD"/>
    <w:rsid w:val="00E60EF8"/>
    <w:rsid w:val="00E628FC"/>
    <w:rsid w:val="00E63FA3"/>
    <w:rsid w:val="00E65809"/>
    <w:rsid w:val="00E67B9C"/>
    <w:rsid w:val="00E67E79"/>
    <w:rsid w:val="00E707BC"/>
    <w:rsid w:val="00E72D92"/>
    <w:rsid w:val="00E75390"/>
    <w:rsid w:val="00E7567D"/>
    <w:rsid w:val="00E76A58"/>
    <w:rsid w:val="00E812E9"/>
    <w:rsid w:val="00E82571"/>
    <w:rsid w:val="00E8321E"/>
    <w:rsid w:val="00E83F1B"/>
    <w:rsid w:val="00E860B2"/>
    <w:rsid w:val="00E8629D"/>
    <w:rsid w:val="00E87A67"/>
    <w:rsid w:val="00E92981"/>
    <w:rsid w:val="00E93E42"/>
    <w:rsid w:val="00E97A81"/>
    <w:rsid w:val="00E97CE5"/>
    <w:rsid w:val="00EA0D8B"/>
    <w:rsid w:val="00EA4424"/>
    <w:rsid w:val="00EA4480"/>
    <w:rsid w:val="00EA5168"/>
    <w:rsid w:val="00EA699C"/>
    <w:rsid w:val="00EA6F09"/>
    <w:rsid w:val="00EB0E61"/>
    <w:rsid w:val="00EB4DA5"/>
    <w:rsid w:val="00EB5483"/>
    <w:rsid w:val="00EB69BB"/>
    <w:rsid w:val="00EC0ED1"/>
    <w:rsid w:val="00EC14BF"/>
    <w:rsid w:val="00EC29BB"/>
    <w:rsid w:val="00EC540E"/>
    <w:rsid w:val="00EC6481"/>
    <w:rsid w:val="00ED0B47"/>
    <w:rsid w:val="00ED1593"/>
    <w:rsid w:val="00ED49E3"/>
    <w:rsid w:val="00ED58E5"/>
    <w:rsid w:val="00ED5F8C"/>
    <w:rsid w:val="00EE31D2"/>
    <w:rsid w:val="00EE3E1B"/>
    <w:rsid w:val="00EE5867"/>
    <w:rsid w:val="00EE5D65"/>
    <w:rsid w:val="00EE75B1"/>
    <w:rsid w:val="00EF3B21"/>
    <w:rsid w:val="00EF52B0"/>
    <w:rsid w:val="00EF7B7E"/>
    <w:rsid w:val="00F01D6C"/>
    <w:rsid w:val="00F01E02"/>
    <w:rsid w:val="00F02498"/>
    <w:rsid w:val="00F02C07"/>
    <w:rsid w:val="00F03FAA"/>
    <w:rsid w:val="00F077FF"/>
    <w:rsid w:val="00F10304"/>
    <w:rsid w:val="00F1049D"/>
    <w:rsid w:val="00F110AC"/>
    <w:rsid w:val="00F113E6"/>
    <w:rsid w:val="00F11C30"/>
    <w:rsid w:val="00F11F37"/>
    <w:rsid w:val="00F11F3F"/>
    <w:rsid w:val="00F123DA"/>
    <w:rsid w:val="00F13372"/>
    <w:rsid w:val="00F137A8"/>
    <w:rsid w:val="00F13A2E"/>
    <w:rsid w:val="00F15306"/>
    <w:rsid w:val="00F162DC"/>
    <w:rsid w:val="00F17723"/>
    <w:rsid w:val="00F20D93"/>
    <w:rsid w:val="00F21C86"/>
    <w:rsid w:val="00F2233F"/>
    <w:rsid w:val="00F23B38"/>
    <w:rsid w:val="00F23F5A"/>
    <w:rsid w:val="00F2732B"/>
    <w:rsid w:val="00F3187B"/>
    <w:rsid w:val="00F32A5E"/>
    <w:rsid w:val="00F33ECC"/>
    <w:rsid w:val="00F357F8"/>
    <w:rsid w:val="00F35D4C"/>
    <w:rsid w:val="00F43F2D"/>
    <w:rsid w:val="00F44F9A"/>
    <w:rsid w:val="00F45504"/>
    <w:rsid w:val="00F46D22"/>
    <w:rsid w:val="00F47BB4"/>
    <w:rsid w:val="00F5014D"/>
    <w:rsid w:val="00F507DA"/>
    <w:rsid w:val="00F5135D"/>
    <w:rsid w:val="00F51593"/>
    <w:rsid w:val="00F55B07"/>
    <w:rsid w:val="00F562EB"/>
    <w:rsid w:val="00F564E2"/>
    <w:rsid w:val="00F568BE"/>
    <w:rsid w:val="00F652FD"/>
    <w:rsid w:val="00F66AFA"/>
    <w:rsid w:val="00F66F4B"/>
    <w:rsid w:val="00F67F5F"/>
    <w:rsid w:val="00F71A38"/>
    <w:rsid w:val="00F71A5A"/>
    <w:rsid w:val="00F757E4"/>
    <w:rsid w:val="00F774F6"/>
    <w:rsid w:val="00F80CA7"/>
    <w:rsid w:val="00F812BB"/>
    <w:rsid w:val="00F815E3"/>
    <w:rsid w:val="00F833E2"/>
    <w:rsid w:val="00F83ECE"/>
    <w:rsid w:val="00F859CE"/>
    <w:rsid w:val="00F85A49"/>
    <w:rsid w:val="00F85F77"/>
    <w:rsid w:val="00F86175"/>
    <w:rsid w:val="00F879F7"/>
    <w:rsid w:val="00F90BCD"/>
    <w:rsid w:val="00F91515"/>
    <w:rsid w:val="00F930EE"/>
    <w:rsid w:val="00F94240"/>
    <w:rsid w:val="00F96F67"/>
    <w:rsid w:val="00FA4FCE"/>
    <w:rsid w:val="00FA5731"/>
    <w:rsid w:val="00FA5FB0"/>
    <w:rsid w:val="00FA74A8"/>
    <w:rsid w:val="00FB03D4"/>
    <w:rsid w:val="00FB0935"/>
    <w:rsid w:val="00FB448E"/>
    <w:rsid w:val="00FB7FE0"/>
    <w:rsid w:val="00FC0308"/>
    <w:rsid w:val="00FC4FA5"/>
    <w:rsid w:val="00FC5F54"/>
    <w:rsid w:val="00FC6A40"/>
    <w:rsid w:val="00FC6A4E"/>
    <w:rsid w:val="00FC6DB8"/>
    <w:rsid w:val="00FD16A3"/>
    <w:rsid w:val="00FD2C69"/>
    <w:rsid w:val="00FD3A18"/>
    <w:rsid w:val="00FD3ABD"/>
    <w:rsid w:val="00FD5987"/>
    <w:rsid w:val="00FD7898"/>
    <w:rsid w:val="00FD7E08"/>
    <w:rsid w:val="00FD7E60"/>
    <w:rsid w:val="00FE00C1"/>
    <w:rsid w:val="00FE0454"/>
    <w:rsid w:val="00FE3ADA"/>
    <w:rsid w:val="00FE55D2"/>
    <w:rsid w:val="00FE7818"/>
    <w:rsid w:val="00FF1EEC"/>
    <w:rsid w:val="00FF2CCC"/>
    <w:rsid w:val="00FF38D3"/>
    <w:rsid w:val="00FF3E30"/>
    <w:rsid w:val="00FF49B7"/>
    <w:rsid w:val="00FF50FC"/>
    <w:rsid w:val="00FF5B02"/>
    <w:rsid w:val="00FF69EF"/>
    <w:rsid w:val="00FF7DEE"/>
    <w:rsid w:val="00FF7EF1"/>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25F7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fr-FR" w:eastAsia="fr-F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74DD"/>
    <w:pPr>
      <w:spacing w:after="160" w:line="259"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72D02"/>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372D02"/>
    <w:rPr>
      <w:rFonts w:cs="Times New Roman"/>
    </w:rPr>
  </w:style>
  <w:style w:type="paragraph" w:styleId="Footer">
    <w:name w:val="footer"/>
    <w:basedOn w:val="Normal"/>
    <w:link w:val="FooterChar"/>
    <w:uiPriority w:val="99"/>
    <w:rsid w:val="00372D02"/>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372D02"/>
    <w:rPr>
      <w:rFonts w:cs="Times New Roman"/>
    </w:rPr>
  </w:style>
  <w:style w:type="table" w:styleId="TableGrid">
    <w:name w:val="Table Grid"/>
    <w:basedOn w:val="TableNormal"/>
    <w:uiPriority w:val="99"/>
    <w:rsid w:val="0090110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7561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756181"/>
    <w:rPr>
      <w:rFonts w:ascii="Segoe UI" w:hAnsi="Segoe UI" w:cs="Segoe UI"/>
      <w:sz w:val="18"/>
      <w:szCs w:val="18"/>
    </w:rPr>
  </w:style>
  <w:style w:type="paragraph" w:styleId="ListParagraph">
    <w:name w:val="List Paragraph"/>
    <w:basedOn w:val="Normal"/>
    <w:uiPriority w:val="34"/>
    <w:qFormat/>
    <w:rsid w:val="00632D6E"/>
    <w:pPr>
      <w:ind w:left="720"/>
      <w:contextualSpacing/>
    </w:pPr>
  </w:style>
  <w:style w:type="character" w:styleId="Hyperlink">
    <w:name w:val="Hyperlink"/>
    <w:basedOn w:val="DefaultParagraphFont"/>
    <w:uiPriority w:val="99"/>
    <w:rsid w:val="007214DE"/>
    <w:rPr>
      <w:rFonts w:cs="Times New Roman"/>
      <w:color w:val="0000FF"/>
      <w:u w:val="single"/>
    </w:rPr>
  </w:style>
  <w:style w:type="paragraph" w:styleId="Bibliography">
    <w:name w:val="Bibliography"/>
    <w:basedOn w:val="Normal"/>
    <w:next w:val="Normal"/>
    <w:uiPriority w:val="37"/>
    <w:rsid w:val="00C30065"/>
    <w:pPr>
      <w:tabs>
        <w:tab w:val="left" w:pos="624"/>
      </w:tabs>
      <w:spacing w:after="240" w:line="240" w:lineRule="auto"/>
      <w:ind w:left="624" w:hanging="624"/>
    </w:pPr>
  </w:style>
  <w:style w:type="paragraph" w:customStyle="1" w:styleId="Titre1">
    <w:name w:val="Titre1"/>
    <w:basedOn w:val="Normal"/>
    <w:uiPriority w:val="99"/>
    <w:rsid w:val="0010611A"/>
    <w:pPr>
      <w:spacing w:before="100" w:beforeAutospacing="1" w:after="100" w:afterAutospacing="1" w:line="240" w:lineRule="auto"/>
    </w:pPr>
    <w:rPr>
      <w:rFonts w:ascii="Times New Roman" w:eastAsia="Times New Roman" w:hAnsi="Times New Roman"/>
      <w:sz w:val="24"/>
      <w:szCs w:val="24"/>
      <w:lang w:eastAsia="fr-FR"/>
    </w:rPr>
  </w:style>
  <w:style w:type="paragraph" w:customStyle="1" w:styleId="desc">
    <w:name w:val="desc"/>
    <w:basedOn w:val="Normal"/>
    <w:uiPriority w:val="99"/>
    <w:rsid w:val="0010611A"/>
    <w:pPr>
      <w:spacing w:before="100" w:beforeAutospacing="1" w:after="100" w:afterAutospacing="1" w:line="240" w:lineRule="auto"/>
    </w:pPr>
    <w:rPr>
      <w:rFonts w:ascii="Times New Roman" w:eastAsia="Times New Roman" w:hAnsi="Times New Roman"/>
      <w:sz w:val="24"/>
      <w:szCs w:val="24"/>
      <w:lang w:eastAsia="fr-FR"/>
    </w:rPr>
  </w:style>
  <w:style w:type="paragraph" w:customStyle="1" w:styleId="details">
    <w:name w:val="details"/>
    <w:basedOn w:val="Normal"/>
    <w:uiPriority w:val="99"/>
    <w:rsid w:val="0010611A"/>
    <w:pPr>
      <w:spacing w:before="100" w:beforeAutospacing="1" w:after="100" w:afterAutospacing="1" w:line="240" w:lineRule="auto"/>
    </w:pPr>
    <w:rPr>
      <w:rFonts w:ascii="Times New Roman" w:eastAsia="Times New Roman" w:hAnsi="Times New Roman"/>
      <w:sz w:val="24"/>
      <w:szCs w:val="24"/>
      <w:lang w:eastAsia="fr-FR"/>
    </w:rPr>
  </w:style>
  <w:style w:type="character" w:customStyle="1" w:styleId="jrnl">
    <w:name w:val="jrnl"/>
    <w:basedOn w:val="DefaultParagraphFont"/>
    <w:uiPriority w:val="99"/>
    <w:rsid w:val="0010611A"/>
    <w:rPr>
      <w:rFonts w:cs="Times New Roman"/>
    </w:rPr>
  </w:style>
  <w:style w:type="paragraph" w:styleId="Revision">
    <w:name w:val="Revision"/>
    <w:hidden/>
    <w:uiPriority w:val="99"/>
    <w:semiHidden/>
    <w:rsid w:val="005638F2"/>
    <w:rPr>
      <w:lang w:eastAsia="en-US"/>
    </w:rPr>
  </w:style>
  <w:style w:type="character" w:styleId="CommentReference">
    <w:name w:val="annotation reference"/>
    <w:basedOn w:val="DefaultParagraphFont"/>
    <w:uiPriority w:val="99"/>
    <w:semiHidden/>
    <w:rsid w:val="005638F2"/>
    <w:rPr>
      <w:rFonts w:cs="Times New Roman"/>
      <w:sz w:val="16"/>
      <w:szCs w:val="16"/>
    </w:rPr>
  </w:style>
  <w:style w:type="paragraph" w:styleId="CommentText">
    <w:name w:val="annotation text"/>
    <w:basedOn w:val="Normal"/>
    <w:link w:val="CommentTextChar"/>
    <w:uiPriority w:val="99"/>
    <w:rsid w:val="005638F2"/>
    <w:pPr>
      <w:spacing w:line="240" w:lineRule="auto"/>
    </w:pPr>
    <w:rPr>
      <w:sz w:val="20"/>
      <w:szCs w:val="20"/>
    </w:rPr>
  </w:style>
  <w:style w:type="character" w:customStyle="1" w:styleId="CommentTextChar">
    <w:name w:val="Comment Text Char"/>
    <w:basedOn w:val="DefaultParagraphFont"/>
    <w:link w:val="CommentText"/>
    <w:uiPriority w:val="99"/>
    <w:locked/>
    <w:rsid w:val="005638F2"/>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5638F2"/>
    <w:rPr>
      <w:b/>
      <w:bCs/>
    </w:rPr>
  </w:style>
  <w:style w:type="character" w:customStyle="1" w:styleId="CommentSubjectChar">
    <w:name w:val="Comment Subject Char"/>
    <w:basedOn w:val="CommentTextChar"/>
    <w:link w:val="CommentSubject"/>
    <w:uiPriority w:val="99"/>
    <w:semiHidden/>
    <w:locked/>
    <w:rsid w:val="005638F2"/>
    <w:rPr>
      <w:rFonts w:cs="Times New Roman"/>
      <w:b/>
      <w:bCs/>
      <w:sz w:val="20"/>
      <w:szCs w:val="20"/>
      <w:lang w:eastAsia="en-US"/>
    </w:rPr>
  </w:style>
  <w:style w:type="character" w:customStyle="1" w:styleId="pagecontents1">
    <w:name w:val="pagecontents1"/>
    <w:basedOn w:val="DefaultParagraphFont"/>
    <w:rsid w:val="0051718F"/>
    <w:rPr>
      <w:rFonts w:ascii="Arial" w:hAnsi="Arial" w:cs="Arial" w:hint="default"/>
      <w:color w:val="606060"/>
      <w:sz w:val="21"/>
      <w:szCs w:val="21"/>
    </w:rPr>
  </w:style>
  <w:style w:type="paragraph" w:customStyle="1" w:styleId="1">
    <w:name w:val="正文1"/>
    <w:uiPriority w:val="99"/>
    <w:rsid w:val="00082A85"/>
    <w:pPr>
      <w:spacing w:line="276" w:lineRule="auto"/>
    </w:pPr>
    <w:rPr>
      <w:rFonts w:ascii="Arial" w:eastAsia="宋体" w:hAnsi="Arial" w:cs="Arial"/>
      <w:color w:val="000000"/>
      <w:szCs w:val="20"/>
      <w:lang w:val="pl-PL" w:eastAsia="pl-PL"/>
    </w:rPr>
  </w:style>
  <w:style w:type="numbering" w:customStyle="1" w:styleId="10">
    <w:name w:val="无列表1"/>
    <w:next w:val="NoList"/>
    <w:uiPriority w:val="99"/>
    <w:semiHidden/>
    <w:unhideWhenUsed/>
    <w:rsid w:val="00BA10D7"/>
  </w:style>
  <w:style w:type="character" w:customStyle="1" w:styleId="apple-converted-space">
    <w:name w:val="apple-converted-space"/>
    <w:basedOn w:val="DefaultParagraphFont"/>
    <w:rsid w:val="00BA10D7"/>
  </w:style>
  <w:style w:type="character" w:styleId="Emphasis">
    <w:name w:val="Emphasis"/>
    <w:qFormat/>
    <w:locked/>
    <w:rsid w:val="0081660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fr-FR" w:eastAsia="fr-F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74DD"/>
    <w:pPr>
      <w:spacing w:after="160" w:line="259"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72D02"/>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372D02"/>
    <w:rPr>
      <w:rFonts w:cs="Times New Roman"/>
    </w:rPr>
  </w:style>
  <w:style w:type="paragraph" w:styleId="Footer">
    <w:name w:val="footer"/>
    <w:basedOn w:val="Normal"/>
    <w:link w:val="FooterChar"/>
    <w:uiPriority w:val="99"/>
    <w:rsid w:val="00372D02"/>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372D02"/>
    <w:rPr>
      <w:rFonts w:cs="Times New Roman"/>
    </w:rPr>
  </w:style>
  <w:style w:type="table" w:styleId="TableGrid">
    <w:name w:val="Table Grid"/>
    <w:basedOn w:val="TableNormal"/>
    <w:uiPriority w:val="99"/>
    <w:rsid w:val="0090110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7561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756181"/>
    <w:rPr>
      <w:rFonts w:ascii="Segoe UI" w:hAnsi="Segoe UI" w:cs="Segoe UI"/>
      <w:sz w:val="18"/>
      <w:szCs w:val="18"/>
    </w:rPr>
  </w:style>
  <w:style w:type="paragraph" w:styleId="ListParagraph">
    <w:name w:val="List Paragraph"/>
    <w:basedOn w:val="Normal"/>
    <w:uiPriority w:val="34"/>
    <w:qFormat/>
    <w:rsid w:val="00632D6E"/>
    <w:pPr>
      <w:ind w:left="720"/>
      <w:contextualSpacing/>
    </w:pPr>
  </w:style>
  <w:style w:type="character" w:styleId="Hyperlink">
    <w:name w:val="Hyperlink"/>
    <w:basedOn w:val="DefaultParagraphFont"/>
    <w:uiPriority w:val="99"/>
    <w:rsid w:val="007214DE"/>
    <w:rPr>
      <w:rFonts w:cs="Times New Roman"/>
      <w:color w:val="0000FF"/>
      <w:u w:val="single"/>
    </w:rPr>
  </w:style>
  <w:style w:type="paragraph" w:styleId="Bibliography">
    <w:name w:val="Bibliography"/>
    <w:basedOn w:val="Normal"/>
    <w:next w:val="Normal"/>
    <w:uiPriority w:val="37"/>
    <w:rsid w:val="00C30065"/>
    <w:pPr>
      <w:tabs>
        <w:tab w:val="left" w:pos="624"/>
      </w:tabs>
      <w:spacing w:after="240" w:line="240" w:lineRule="auto"/>
      <w:ind w:left="624" w:hanging="624"/>
    </w:pPr>
  </w:style>
  <w:style w:type="paragraph" w:customStyle="1" w:styleId="Titre1">
    <w:name w:val="Titre1"/>
    <w:basedOn w:val="Normal"/>
    <w:uiPriority w:val="99"/>
    <w:rsid w:val="0010611A"/>
    <w:pPr>
      <w:spacing w:before="100" w:beforeAutospacing="1" w:after="100" w:afterAutospacing="1" w:line="240" w:lineRule="auto"/>
    </w:pPr>
    <w:rPr>
      <w:rFonts w:ascii="Times New Roman" w:eastAsia="Times New Roman" w:hAnsi="Times New Roman"/>
      <w:sz w:val="24"/>
      <w:szCs w:val="24"/>
      <w:lang w:eastAsia="fr-FR"/>
    </w:rPr>
  </w:style>
  <w:style w:type="paragraph" w:customStyle="1" w:styleId="desc">
    <w:name w:val="desc"/>
    <w:basedOn w:val="Normal"/>
    <w:uiPriority w:val="99"/>
    <w:rsid w:val="0010611A"/>
    <w:pPr>
      <w:spacing w:before="100" w:beforeAutospacing="1" w:after="100" w:afterAutospacing="1" w:line="240" w:lineRule="auto"/>
    </w:pPr>
    <w:rPr>
      <w:rFonts w:ascii="Times New Roman" w:eastAsia="Times New Roman" w:hAnsi="Times New Roman"/>
      <w:sz w:val="24"/>
      <w:szCs w:val="24"/>
      <w:lang w:eastAsia="fr-FR"/>
    </w:rPr>
  </w:style>
  <w:style w:type="paragraph" w:customStyle="1" w:styleId="details">
    <w:name w:val="details"/>
    <w:basedOn w:val="Normal"/>
    <w:uiPriority w:val="99"/>
    <w:rsid w:val="0010611A"/>
    <w:pPr>
      <w:spacing w:before="100" w:beforeAutospacing="1" w:after="100" w:afterAutospacing="1" w:line="240" w:lineRule="auto"/>
    </w:pPr>
    <w:rPr>
      <w:rFonts w:ascii="Times New Roman" w:eastAsia="Times New Roman" w:hAnsi="Times New Roman"/>
      <w:sz w:val="24"/>
      <w:szCs w:val="24"/>
      <w:lang w:eastAsia="fr-FR"/>
    </w:rPr>
  </w:style>
  <w:style w:type="character" w:customStyle="1" w:styleId="jrnl">
    <w:name w:val="jrnl"/>
    <w:basedOn w:val="DefaultParagraphFont"/>
    <w:uiPriority w:val="99"/>
    <w:rsid w:val="0010611A"/>
    <w:rPr>
      <w:rFonts w:cs="Times New Roman"/>
    </w:rPr>
  </w:style>
  <w:style w:type="paragraph" w:styleId="Revision">
    <w:name w:val="Revision"/>
    <w:hidden/>
    <w:uiPriority w:val="99"/>
    <w:semiHidden/>
    <w:rsid w:val="005638F2"/>
    <w:rPr>
      <w:lang w:eastAsia="en-US"/>
    </w:rPr>
  </w:style>
  <w:style w:type="character" w:styleId="CommentReference">
    <w:name w:val="annotation reference"/>
    <w:basedOn w:val="DefaultParagraphFont"/>
    <w:uiPriority w:val="99"/>
    <w:semiHidden/>
    <w:rsid w:val="005638F2"/>
    <w:rPr>
      <w:rFonts w:cs="Times New Roman"/>
      <w:sz w:val="16"/>
      <w:szCs w:val="16"/>
    </w:rPr>
  </w:style>
  <w:style w:type="paragraph" w:styleId="CommentText">
    <w:name w:val="annotation text"/>
    <w:basedOn w:val="Normal"/>
    <w:link w:val="CommentTextChar"/>
    <w:uiPriority w:val="99"/>
    <w:rsid w:val="005638F2"/>
    <w:pPr>
      <w:spacing w:line="240" w:lineRule="auto"/>
    </w:pPr>
    <w:rPr>
      <w:sz w:val="20"/>
      <w:szCs w:val="20"/>
    </w:rPr>
  </w:style>
  <w:style w:type="character" w:customStyle="1" w:styleId="CommentTextChar">
    <w:name w:val="Comment Text Char"/>
    <w:basedOn w:val="DefaultParagraphFont"/>
    <w:link w:val="CommentText"/>
    <w:uiPriority w:val="99"/>
    <w:locked/>
    <w:rsid w:val="005638F2"/>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5638F2"/>
    <w:rPr>
      <w:b/>
      <w:bCs/>
    </w:rPr>
  </w:style>
  <w:style w:type="character" w:customStyle="1" w:styleId="CommentSubjectChar">
    <w:name w:val="Comment Subject Char"/>
    <w:basedOn w:val="CommentTextChar"/>
    <w:link w:val="CommentSubject"/>
    <w:uiPriority w:val="99"/>
    <w:semiHidden/>
    <w:locked/>
    <w:rsid w:val="005638F2"/>
    <w:rPr>
      <w:rFonts w:cs="Times New Roman"/>
      <w:b/>
      <w:bCs/>
      <w:sz w:val="20"/>
      <w:szCs w:val="20"/>
      <w:lang w:eastAsia="en-US"/>
    </w:rPr>
  </w:style>
  <w:style w:type="character" w:customStyle="1" w:styleId="pagecontents1">
    <w:name w:val="pagecontents1"/>
    <w:basedOn w:val="DefaultParagraphFont"/>
    <w:rsid w:val="0051718F"/>
    <w:rPr>
      <w:rFonts w:ascii="Arial" w:hAnsi="Arial" w:cs="Arial" w:hint="default"/>
      <w:color w:val="606060"/>
      <w:sz w:val="21"/>
      <w:szCs w:val="21"/>
    </w:rPr>
  </w:style>
  <w:style w:type="paragraph" w:customStyle="1" w:styleId="1">
    <w:name w:val="正文1"/>
    <w:uiPriority w:val="99"/>
    <w:rsid w:val="00082A85"/>
    <w:pPr>
      <w:spacing w:line="276" w:lineRule="auto"/>
    </w:pPr>
    <w:rPr>
      <w:rFonts w:ascii="Arial" w:eastAsia="宋体" w:hAnsi="Arial" w:cs="Arial"/>
      <w:color w:val="000000"/>
      <w:szCs w:val="20"/>
      <w:lang w:val="pl-PL" w:eastAsia="pl-PL"/>
    </w:rPr>
  </w:style>
  <w:style w:type="numbering" w:customStyle="1" w:styleId="10">
    <w:name w:val="无列表1"/>
    <w:next w:val="NoList"/>
    <w:uiPriority w:val="99"/>
    <w:semiHidden/>
    <w:unhideWhenUsed/>
    <w:rsid w:val="00BA10D7"/>
  </w:style>
  <w:style w:type="character" w:customStyle="1" w:styleId="apple-converted-space">
    <w:name w:val="apple-converted-space"/>
    <w:basedOn w:val="DefaultParagraphFont"/>
    <w:rsid w:val="00BA10D7"/>
  </w:style>
  <w:style w:type="character" w:styleId="Emphasis">
    <w:name w:val="Emphasis"/>
    <w:qFormat/>
    <w:locked/>
    <w:rsid w:val="0081660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616897">
      <w:marLeft w:val="0"/>
      <w:marRight w:val="0"/>
      <w:marTop w:val="0"/>
      <w:marBottom w:val="0"/>
      <w:divBdr>
        <w:top w:val="none" w:sz="0" w:space="0" w:color="auto"/>
        <w:left w:val="none" w:sz="0" w:space="0" w:color="auto"/>
        <w:bottom w:val="none" w:sz="0" w:space="0" w:color="auto"/>
        <w:right w:val="none" w:sz="0" w:space="0" w:color="auto"/>
      </w:divBdr>
      <w:divsChild>
        <w:div w:id="228616898">
          <w:marLeft w:val="420"/>
          <w:marRight w:val="0"/>
          <w:marTop w:val="0"/>
          <w:marBottom w:val="0"/>
          <w:divBdr>
            <w:top w:val="none" w:sz="0" w:space="0" w:color="auto"/>
            <w:left w:val="none" w:sz="0" w:space="0" w:color="auto"/>
            <w:bottom w:val="none" w:sz="0" w:space="0" w:color="auto"/>
            <w:right w:val="none" w:sz="0" w:space="0" w:color="auto"/>
          </w:divBdr>
          <w:divsChild>
            <w:div w:id="2286168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228616899">
      <w:marLeft w:val="0"/>
      <w:marRight w:val="0"/>
      <w:marTop w:val="0"/>
      <w:marBottom w:val="0"/>
      <w:divBdr>
        <w:top w:val="none" w:sz="0" w:space="0" w:color="auto"/>
        <w:left w:val="none" w:sz="0" w:space="0" w:color="auto"/>
        <w:bottom w:val="none" w:sz="0" w:space="0" w:color="auto"/>
        <w:right w:val="none" w:sz="0" w:space="0" w:color="auto"/>
      </w:divBdr>
      <w:divsChild>
        <w:div w:id="228616896">
          <w:marLeft w:val="0"/>
          <w:marRight w:val="0"/>
          <w:marTop w:val="34"/>
          <w:marBottom w:val="34"/>
          <w:divBdr>
            <w:top w:val="none" w:sz="0" w:space="0" w:color="auto"/>
            <w:left w:val="none" w:sz="0" w:space="0" w:color="auto"/>
            <w:bottom w:val="none" w:sz="0" w:space="0" w:color="auto"/>
            <w:right w:val="none" w:sz="0" w:space="0" w:color="auto"/>
          </w:divBdr>
        </w:div>
      </w:divsChild>
    </w:div>
    <w:div w:id="228616900">
      <w:marLeft w:val="0"/>
      <w:marRight w:val="0"/>
      <w:marTop w:val="0"/>
      <w:marBottom w:val="0"/>
      <w:divBdr>
        <w:top w:val="none" w:sz="0" w:space="0" w:color="auto"/>
        <w:left w:val="none" w:sz="0" w:space="0" w:color="auto"/>
        <w:bottom w:val="none" w:sz="0" w:space="0" w:color="auto"/>
        <w:right w:val="none" w:sz="0" w:space="0" w:color="auto"/>
      </w:divBdr>
    </w:div>
    <w:div w:id="228616901">
      <w:marLeft w:val="0"/>
      <w:marRight w:val="0"/>
      <w:marTop w:val="0"/>
      <w:marBottom w:val="0"/>
      <w:divBdr>
        <w:top w:val="none" w:sz="0" w:space="0" w:color="auto"/>
        <w:left w:val="none" w:sz="0" w:space="0" w:color="auto"/>
        <w:bottom w:val="none" w:sz="0" w:space="0" w:color="auto"/>
        <w:right w:val="none" w:sz="0" w:space="0" w:color="auto"/>
      </w:divBdr>
    </w:div>
    <w:div w:id="228616902">
      <w:marLeft w:val="0"/>
      <w:marRight w:val="0"/>
      <w:marTop w:val="0"/>
      <w:marBottom w:val="0"/>
      <w:divBdr>
        <w:top w:val="none" w:sz="0" w:space="0" w:color="auto"/>
        <w:left w:val="none" w:sz="0" w:space="0" w:color="auto"/>
        <w:bottom w:val="none" w:sz="0" w:space="0" w:color="auto"/>
        <w:right w:val="none" w:sz="0" w:space="0" w:color="auto"/>
      </w:divBdr>
    </w:div>
    <w:div w:id="228616903">
      <w:marLeft w:val="0"/>
      <w:marRight w:val="0"/>
      <w:marTop w:val="0"/>
      <w:marBottom w:val="0"/>
      <w:divBdr>
        <w:top w:val="none" w:sz="0" w:space="0" w:color="auto"/>
        <w:left w:val="none" w:sz="0" w:space="0" w:color="auto"/>
        <w:bottom w:val="none" w:sz="0" w:space="0" w:color="auto"/>
        <w:right w:val="none" w:sz="0" w:space="0" w:color="auto"/>
      </w:divBdr>
    </w:div>
    <w:div w:id="228616904">
      <w:marLeft w:val="0"/>
      <w:marRight w:val="0"/>
      <w:marTop w:val="0"/>
      <w:marBottom w:val="0"/>
      <w:divBdr>
        <w:top w:val="none" w:sz="0" w:space="0" w:color="auto"/>
        <w:left w:val="none" w:sz="0" w:space="0" w:color="auto"/>
        <w:bottom w:val="none" w:sz="0" w:space="0" w:color="auto"/>
        <w:right w:val="none" w:sz="0" w:space="0" w:color="auto"/>
      </w:divBdr>
    </w:div>
    <w:div w:id="228616905">
      <w:marLeft w:val="0"/>
      <w:marRight w:val="0"/>
      <w:marTop w:val="0"/>
      <w:marBottom w:val="0"/>
      <w:divBdr>
        <w:top w:val="none" w:sz="0" w:space="0" w:color="auto"/>
        <w:left w:val="none" w:sz="0" w:space="0" w:color="auto"/>
        <w:bottom w:val="none" w:sz="0" w:space="0" w:color="auto"/>
        <w:right w:val="none" w:sz="0" w:space="0" w:color="auto"/>
      </w:divBdr>
    </w:div>
    <w:div w:id="228616906">
      <w:marLeft w:val="0"/>
      <w:marRight w:val="0"/>
      <w:marTop w:val="0"/>
      <w:marBottom w:val="0"/>
      <w:divBdr>
        <w:top w:val="none" w:sz="0" w:space="0" w:color="auto"/>
        <w:left w:val="none" w:sz="0" w:space="0" w:color="auto"/>
        <w:bottom w:val="none" w:sz="0" w:space="0" w:color="auto"/>
        <w:right w:val="none" w:sz="0" w:space="0" w:color="auto"/>
      </w:divBdr>
    </w:div>
    <w:div w:id="228616907">
      <w:marLeft w:val="0"/>
      <w:marRight w:val="0"/>
      <w:marTop w:val="0"/>
      <w:marBottom w:val="0"/>
      <w:divBdr>
        <w:top w:val="none" w:sz="0" w:space="0" w:color="auto"/>
        <w:left w:val="none" w:sz="0" w:space="0" w:color="auto"/>
        <w:bottom w:val="none" w:sz="0" w:space="0" w:color="auto"/>
        <w:right w:val="none" w:sz="0" w:space="0" w:color="auto"/>
      </w:divBdr>
    </w:div>
    <w:div w:id="228616908">
      <w:marLeft w:val="0"/>
      <w:marRight w:val="0"/>
      <w:marTop w:val="0"/>
      <w:marBottom w:val="0"/>
      <w:divBdr>
        <w:top w:val="none" w:sz="0" w:space="0" w:color="auto"/>
        <w:left w:val="none" w:sz="0" w:space="0" w:color="auto"/>
        <w:bottom w:val="none" w:sz="0" w:space="0" w:color="auto"/>
        <w:right w:val="none" w:sz="0" w:space="0" w:color="auto"/>
      </w:divBdr>
    </w:div>
    <w:div w:id="228616909">
      <w:marLeft w:val="0"/>
      <w:marRight w:val="0"/>
      <w:marTop w:val="0"/>
      <w:marBottom w:val="0"/>
      <w:divBdr>
        <w:top w:val="none" w:sz="0" w:space="0" w:color="auto"/>
        <w:left w:val="none" w:sz="0" w:space="0" w:color="auto"/>
        <w:bottom w:val="none" w:sz="0" w:space="0" w:color="auto"/>
        <w:right w:val="none" w:sz="0" w:space="0" w:color="auto"/>
      </w:divBdr>
    </w:div>
    <w:div w:id="636296740">
      <w:bodyDiv w:val="1"/>
      <w:marLeft w:val="0"/>
      <w:marRight w:val="0"/>
      <w:marTop w:val="0"/>
      <w:marBottom w:val="0"/>
      <w:divBdr>
        <w:top w:val="none" w:sz="0" w:space="0" w:color="auto"/>
        <w:left w:val="none" w:sz="0" w:space="0" w:color="auto"/>
        <w:bottom w:val="none" w:sz="0" w:space="0" w:color="auto"/>
        <w:right w:val="none" w:sz="0" w:space="0" w:color="auto"/>
      </w:divBdr>
    </w:div>
    <w:div w:id="857739619">
      <w:bodyDiv w:val="1"/>
      <w:marLeft w:val="0"/>
      <w:marRight w:val="0"/>
      <w:marTop w:val="0"/>
      <w:marBottom w:val="0"/>
      <w:divBdr>
        <w:top w:val="none" w:sz="0" w:space="0" w:color="auto"/>
        <w:left w:val="none" w:sz="0" w:space="0" w:color="auto"/>
        <w:bottom w:val="none" w:sz="0" w:space="0" w:color="auto"/>
        <w:right w:val="none" w:sz="0" w:space="0" w:color="auto"/>
      </w:divBdr>
      <w:divsChild>
        <w:div w:id="2049185943">
          <w:marLeft w:val="0"/>
          <w:marRight w:val="0"/>
          <w:marTop w:val="0"/>
          <w:marBottom w:val="0"/>
          <w:divBdr>
            <w:top w:val="none" w:sz="0" w:space="0" w:color="auto"/>
            <w:left w:val="none" w:sz="0" w:space="0" w:color="auto"/>
            <w:bottom w:val="none" w:sz="0" w:space="0" w:color="auto"/>
            <w:right w:val="none" w:sz="0" w:space="0" w:color="auto"/>
          </w:divBdr>
        </w:div>
        <w:div w:id="1502505297">
          <w:marLeft w:val="0"/>
          <w:marRight w:val="0"/>
          <w:marTop w:val="0"/>
          <w:marBottom w:val="0"/>
          <w:divBdr>
            <w:top w:val="none" w:sz="0" w:space="0" w:color="auto"/>
            <w:left w:val="none" w:sz="0" w:space="0" w:color="auto"/>
            <w:bottom w:val="none" w:sz="0" w:space="0" w:color="auto"/>
            <w:right w:val="none" w:sz="0" w:space="0" w:color="auto"/>
          </w:divBdr>
        </w:div>
        <w:div w:id="1953398471">
          <w:marLeft w:val="0"/>
          <w:marRight w:val="0"/>
          <w:marTop w:val="0"/>
          <w:marBottom w:val="0"/>
          <w:divBdr>
            <w:top w:val="none" w:sz="0" w:space="0" w:color="auto"/>
            <w:left w:val="none" w:sz="0" w:space="0" w:color="auto"/>
            <w:bottom w:val="none" w:sz="0" w:space="0" w:color="auto"/>
            <w:right w:val="none" w:sz="0" w:space="0" w:color="auto"/>
          </w:divBdr>
        </w:div>
      </w:divsChild>
    </w:div>
    <w:div w:id="1616407436">
      <w:bodyDiv w:val="1"/>
      <w:marLeft w:val="0"/>
      <w:marRight w:val="0"/>
      <w:marTop w:val="0"/>
      <w:marBottom w:val="0"/>
      <w:divBdr>
        <w:top w:val="none" w:sz="0" w:space="0" w:color="auto"/>
        <w:left w:val="none" w:sz="0" w:space="0" w:color="auto"/>
        <w:bottom w:val="none" w:sz="0" w:space="0" w:color="auto"/>
        <w:right w:val="none" w:sz="0" w:space="0" w:color="auto"/>
      </w:divBdr>
      <w:divsChild>
        <w:div w:id="1474324062">
          <w:marLeft w:val="360"/>
          <w:marRight w:val="0"/>
          <w:marTop w:val="200"/>
          <w:marBottom w:val="0"/>
          <w:divBdr>
            <w:top w:val="none" w:sz="0" w:space="0" w:color="auto"/>
            <w:left w:val="none" w:sz="0" w:space="0" w:color="auto"/>
            <w:bottom w:val="none" w:sz="0" w:space="0" w:color="auto"/>
            <w:right w:val="none" w:sz="0" w:space="0" w:color="auto"/>
          </w:divBdr>
        </w:div>
        <w:div w:id="420490022">
          <w:marLeft w:val="360"/>
          <w:marRight w:val="0"/>
          <w:marTop w:val="200"/>
          <w:marBottom w:val="0"/>
          <w:divBdr>
            <w:top w:val="none" w:sz="0" w:space="0" w:color="auto"/>
            <w:left w:val="none" w:sz="0" w:space="0" w:color="auto"/>
            <w:bottom w:val="none" w:sz="0" w:space="0" w:color="auto"/>
            <w:right w:val="none" w:sz="0" w:space="0" w:color="auto"/>
          </w:divBdr>
        </w:div>
      </w:divsChild>
    </w:div>
    <w:div w:id="1746224449">
      <w:bodyDiv w:val="1"/>
      <w:marLeft w:val="0"/>
      <w:marRight w:val="0"/>
      <w:marTop w:val="0"/>
      <w:marBottom w:val="0"/>
      <w:divBdr>
        <w:top w:val="none" w:sz="0" w:space="0" w:color="auto"/>
        <w:left w:val="none" w:sz="0" w:space="0" w:color="auto"/>
        <w:bottom w:val="none" w:sz="0" w:space="0" w:color="auto"/>
        <w:right w:val="none" w:sz="0" w:space="0" w:color="auto"/>
      </w:divBdr>
      <w:divsChild>
        <w:div w:id="1552768699">
          <w:marLeft w:val="0"/>
          <w:marRight w:val="0"/>
          <w:marTop w:val="0"/>
          <w:marBottom w:val="0"/>
          <w:divBdr>
            <w:top w:val="none" w:sz="0" w:space="0" w:color="auto"/>
            <w:left w:val="none" w:sz="0" w:space="0" w:color="auto"/>
            <w:bottom w:val="none" w:sz="0" w:space="0" w:color="auto"/>
            <w:right w:val="none" w:sz="0" w:space="0" w:color="auto"/>
          </w:divBdr>
        </w:div>
        <w:div w:id="1348211893">
          <w:marLeft w:val="0"/>
          <w:marRight w:val="0"/>
          <w:marTop w:val="0"/>
          <w:marBottom w:val="0"/>
          <w:divBdr>
            <w:top w:val="none" w:sz="0" w:space="0" w:color="auto"/>
            <w:left w:val="none" w:sz="0" w:space="0" w:color="auto"/>
            <w:bottom w:val="none" w:sz="0" w:space="0" w:color="auto"/>
            <w:right w:val="none" w:sz="0" w:space="0" w:color="auto"/>
          </w:divBdr>
        </w:div>
        <w:div w:id="75715789">
          <w:marLeft w:val="0"/>
          <w:marRight w:val="0"/>
          <w:marTop w:val="0"/>
          <w:marBottom w:val="0"/>
          <w:divBdr>
            <w:top w:val="none" w:sz="0" w:space="0" w:color="auto"/>
            <w:left w:val="none" w:sz="0" w:space="0" w:color="auto"/>
            <w:bottom w:val="none" w:sz="0" w:space="0" w:color="auto"/>
            <w:right w:val="none" w:sz="0" w:space="0" w:color="auto"/>
          </w:divBdr>
        </w:div>
      </w:divsChild>
    </w:div>
    <w:div w:id="2044667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patrice.cacoub@psl.aphp.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DFC970-7D06-0047-AA4A-15BE756FE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60332</Words>
  <Characters>343895</Characters>
  <Application>Microsoft Macintosh Word</Application>
  <DocSecurity>0</DocSecurity>
  <Lines>2865</Lines>
  <Paragraphs>806</Paragraphs>
  <ScaleCrop>false</ScaleCrop>
  <HeadingPairs>
    <vt:vector size="2" baseType="variant">
      <vt:variant>
        <vt:lpstr>Titre</vt:lpstr>
      </vt:variant>
      <vt:variant>
        <vt:i4>1</vt:i4>
      </vt:variant>
    </vt:vector>
  </HeadingPairs>
  <TitlesOfParts>
    <vt:vector size="1" baseType="lpstr">
      <vt:lpstr>Diabetes mellitus, insulin resistance and hepatitis C virus infection: a contemporary review</vt:lpstr>
    </vt:vector>
  </TitlesOfParts>
  <Company>AP-HP</Company>
  <LinksUpToDate>false</LinksUpToDate>
  <CharactersWithSpaces>403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abetes mellitus, insulin resistance and hepatitis C virus infection: a contemporary review</dc:title>
  <dc:subject/>
  <dc:creator>Anne Claire Desbois</dc:creator>
  <cp:keywords/>
  <dc:description/>
  <cp:lastModifiedBy>Na Ma</cp:lastModifiedBy>
  <cp:revision>2</cp:revision>
  <cp:lastPrinted>2015-10-05T17:13:00Z</cp:lastPrinted>
  <dcterms:created xsi:type="dcterms:W3CDTF">2017-02-08T00:08:00Z</dcterms:created>
  <dcterms:modified xsi:type="dcterms:W3CDTF">2017-02-08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HXbLL0dM"/&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